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0D12E" w14:textId="2A1A150A" w:rsidR="004B60C5" w:rsidRDefault="00145439" w:rsidP="00D95E8C">
      <w:pPr>
        <w:spacing w:after="0" w:line="240" w:lineRule="auto"/>
        <w:jc w:val="center"/>
        <w:rPr>
          <w:noProof/>
        </w:rPr>
      </w:pPr>
      <w:r>
        <w:rPr>
          <w:noProof/>
        </w:rPr>
        <w:drawing>
          <wp:anchor distT="0" distB="0" distL="114300" distR="114300" simplePos="0" relativeHeight="251824128" behindDoc="0" locked="0" layoutInCell="1" allowOverlap="1" wp14:anchorId="3B09A456" wp14:editId="2D91D202">
            <wp:simplePos x="0" y="0"/>
            <wp:positionH relativeFrom="column">
              <wp:posOffset>-1567771</wp:posOffset>
            </wp:positionH>
            <wp:positionV relativeFrom="paragraph">
              <wp:posOffset>-1259428</wp:posOffset>
            </wp:positionV>
            <wp:extent cx="7752080" cy="10451805"/>
            <wp:effectExtent l="0" t="0" r="1270" b="6985"/>
            <wp:wrapNone/>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5655"/>
                    <a:stretch/>
                  </pic:blipFill>
                  <pic:spPr bwMode="auto">
                    <a:xfrm>
                      <a:off x="0" y="0"/>
                      <a:ext cx="7753147" cy="1045324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BFF497" w14:textId="14C6CFAE" w:rsidR="00D95E8C" w:rsidRDefault="0062320D" w:rsidP="00D95E8C">
      <w:pPr>
        <w:spacing w:after="0" w:line="240" w:lineRule="auto"/>
        <w:jc w:val="center"/>
        <w:rPr>
          <w:rFonts w:cs="Times New Roman"/>
          <w:b/>
          <w:lang w:val="id-ID"/>
        </w:rPr>
      </w:pPr>
      <w:r>
        <w:rPr>
          <w:rFonts w:cs="Times New Roman"/>
          <w:b/>
        </w:rPr>
        <w:t xml:space="preserve"> </w:t>
      </w:r>
      <w:r w:rsidR="00C51048" w:rsidRPr="00690AC0">
        <w:rPr>
          <w:rFonts w:cs="Times New Roman"/>
          <w:b/>
          <w:lang w:val="id-ID"/>
        </w:rPr>
        <w:t>RANCANG BANGUN</w:t>
      </w:r>
      <w:r w:rsidR="003315F0">
        <w:rPr>
          <w:rFonts w:cs="Times New Roman"/>
          <w:b/>
        </w:rPr>
        <w:t xml:space="preserve"> SISTEM</w:t>
      </w:r>
      <w:r w:rsidR="003F358C" w:rsidRPr="00690AC0">
        <w:rPr>
          <w:rFonts w:cs="Times New Roman"/>
          <w:b/>
          <w:lang w:val="id-ID"/>
        </w:rPr>
        <w:t xml:space="preserve"> </w:t>
      </w:r>
      <w:r w:rsidR="0009331B">
        <w:rPr>
          <w:rFonts w:cs="Times New Roman"/>
          <w:b/>
        </w:rPr>
        <w:t xml:space="preserve">KONTROL </w:t>
      </w:r>
      <w:r w:rsidR="00ED3A3C" w:rsidRPr="00690AC0">
        <w:rPr>
          <w:rFonts w:cs="Times New Roman"/>
          <w:b/>
          <w:lang w:val="id-ID"/>
        </w:rPr>
        <w:t>PENYEMPROT</w:t>
      </w:r>
      <w:r w:rsidR="009D2DCB">
        <w:rPr>
          <w:rFonts w:cs="Times New Roman"/>
          <w:b/>
        </w:rPr>
        <w:t>AN</w:t>
      </w:r>
      <w:r w:rsidR="00C51048" w:rsidRPr="00690AC0">
        <w:rPr>
          <w:rFonts w:cs="Times New Roman"/>
          <w:b/>
          <w:lang w:val="id-ID"/>
        </w:rPr>
        <w:t xml:space="preserve"> </w:t>
      </w:r>
    </w:p>
    <w:p w14:paraId="1E0C0A45" w14:textId="52AFEE61" w:rsidR="00D95E8C" w:rsidRDefault="003F6654" w:rsidP="00D95E8C">
      <w:pPr>
        <w:spacing w:after="0" w:line="240" w:lineRule="auto"/>
        <w:jc w:val="center"/>
        <w:rPr>
          <w:rFonts w:cs="Times New Roman"/>
          <w:b/>
        </w:rPr>
      </w:pPr>
      <w:r w:rsidRPr="00690AC0">
        <w:rPr>
          <w:rFonts w:cs="Times New Roman"/>
          <w:b/>
          <w:lang w:val="id-ID"/>
        </w:rPr>
        <w:t xml:space="preserve">CAIRAN </w:t>
      </w:r>
      <w:r w:rsidR="00610E41" w:rsidRPr="00690AC0">
        <w:rPr>
          <w:rFonts w:cs="Times New Roman"/>
          <w:b/>
          <w:lang w:val="id-ID"/>
        </w:rPr>
        <w:t>PESTISIDA</w:t>
      </w:r>
      <w:r w:rsidR="00ED4B07" w:rsidRPr="00690AC0">
        <w:rPr>
          <w:rFonts w:cs="Times New Roman"/>
          <w:b/>
          <w:lang w:val="id-ID"/>
        </w:rPr>
        <w:t xml:space="preserve"> </w:t>
      </w:r>
      <w:r w:rsidR="001474D8">
        <w:rPr>
          <w:rFonts w:cs="Times New Roman"/>
          <w:b/>
        </w:rPr>
        <w:t xml:space="preserve">OTOMATIS </w:t>
      </w:r>
      <w:r w:rsidR="003315F0">
        <w:rPr>
          <w:rFonts w:cs="Times New Roman"/>
          <w:b/>
        </w:rPr>
        <w:t>MENGGUNAKAN</w:t>
      </w:r>
    </w:p>
    <w:p w14:paraId="5C7248A8" w14:textId="68BAB724" w:rsidR="004B60C5" w:rsidRDefault="004B60C5" w:rsidP="00D95E8C">
      <w:pPr>
        <w:spacing w:after="0" w:line="240" w:lineRule="auto"/>
        <w:jc w:val="center"/>
        <w:rPr>
          <w:noProof/>
        </w:rPr>
      </w:pPr>
    </w:p>
    <w:p w14:paraId="4904FD62" w14:textId="72809914" w:rsidR="0070725B" w:rsidRDefault="004332E2" w:rsidP="00D95E8C">
      <w:pPr>
        <w:spacing w:after="0" w:line="240" w:lineRule="auto"/>
        <w:jc w:val="center"/>
        <w:rPr>
          <w:rFonts w:cs="Times New Roman"/>
          <w:b/>
        </w:rPr>
      </w:pPr>
      <w:bookmarkStart w:id="0" w:name="_Hlk157901308"/>
      <w:bookmarkEnd w:id="0"/>
      <w:r w:rsidRPr="00690AC0">
        <w:rPr>
          <w:rFonts w:cs="Times New Roman"/>
          <w:b/>
          <w:lang w:val="id-ID"/>
        </w:rPr>
        <w:t xml:space="preserve"> </w:t>
      </w:r>
      <w:r w:rsidR="003315F0" w:rsidRPr="00690AC0">
        <w:rPr>
          <w:rFonts w:cs="Times New Roman"/>
          <w:b/>
          <w:i/>
          <w:lang w:val="id-ID"/>
        </w:rPr>
        <w:t xml:space="preserve">DRONE </w:t>
      </w:r>
      <w:r w:rsidR="003315F0" w:rsidRPr="001603D4">
        <w:rPr>
          <w:rFonts w:cs="Times New Roman"/>
          <w:b/>
          <w:iCs/>
          <w:lang w:val="id-ID"/>
        </w:rPr>
        <w:t>UAV</w:t>
      </w:r>
      <w:r w:rsidR="003315F0" w:rsidRPr="00690AC0">
        <w:rPr>
          <w:rFonts w:cs="Times New Roman"/>
          <w:b/>
          <w:i/>
          <w:lang w:val="id-ID"/>
        </w:rPr>
        <w:t xml:space="preserve"> HEXACOPTER</w:t>
      </w:r>
      <w:r w:rsidR="00C34030">
        <w:rPr>
          <w:rFonts w:cs="Times New Roman"/>
          <w:b/>
          <w:i/>
        </w:rPr>
        <w:t xml:space="preserve"> </w:t>
      </w:r>
    </w:p>
    <w:p w14:paraId="74F23744" w14:textId="02B51DE3" w:rsidR="00D95E8C" w:rsidRDefault="00D95E8C" w:rsidP="00D95E8C">
      <w:pPr>
        <w:spacing w:after="0" w:line="360" w:lineRule="auto"/>
        <w:jc w:val="center"/>
        <w:rPr>
          <w:rFonts w:cs="Times New Roman"/>
          <w:b/>
        </w:rPr>
      </w:pPr>
    </w:p>
    <w:p w14:paraId="288AAAC0" w14:textId="536CF8E8" w:rsidR="00D95E8C" w:rsidRPr="00D95E8C" w:rsidRDefault="00D95E8C" w:rsidP="00D95E8C">
      <w:pPr>
        <w:spacing w:after="0" w:line="360" w:lineRule="auto"/>
        <w:jc w:val="center"/>
        <w:rPr>
          <w:rFonts w:cs="Times New Roman"/>
          <w:b/>
        </w:rPr>
      </w:pPr>
    </w:p>
    <w:p w14:paraId="606136F5" w14:textId="0B3F2730" w:rsidR="00716EC8" w:rsidRDefault="003F358C" w:rsidP="00D95E8C">
      <w:pPr>
        <w:spacing w:line="360" w:lineRule="auto"/>
        <w:jc w:val="center"/>
        <w:rPr>
          <w:rFonts w:cs="Times New Roman"/>
          <w:b/>
          <w:lang w:val="id-ID"/>
        </w:rPr>
      </w:pPr>
      <w:r w:rsidRPr="00690AC0">
        <w:rPr>
          <w:rFonts w:cs="Times New Roman"/>
          <w:b/>
          <w:lang w:val="id-ID"/>
        </w:rPr>
        <w:t>TUGAS AKHIR</w:t>
      </w:r>
    </w:p>
    <w:p w14:paraId="10CF1D1B" w14:textId="77777777" w:rsidR="00D95E8C" w:rsidRPr="00690AC0" w:rsidRDefault="00D95E8C" w:rsidP="00D95E8C">
      <w:pPr>
        <w:spacing w:line="360" w:lineRule="auto"/>
        <w:jc w:val="center"/>
        <w:rPr>
          <w:rFonts w:cs="Times New Roman"/>
          <w:b/>
          <w:lang w:val="id-ID"/>
        </w:rPr>
      </w:pPr>
    </w:p>
    <w:p w14:paraId="526A1C3D"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Diajukan Sebagai Salah Satu Syarat Untuk Memperoleh Gelar Sarjana </w:t>
      </w:r>
    </w:p>
    <w:p w14:paraId="4BCA285A"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Pendidikan Program Studi Pendidikan Teknik Elektronika Fakultas Teknik </w:t>
      </w:r>
    </w:p>
    <w:p w14:paraId="257AD685" w14:textId="77777777" w:rsidR="003F358C" w:rsidRPr="00690AC0" w:rsidRDefault="003F358C" w:rsidP="00D95E8C">
      <w:pPr>
        <w:spacing w:after="0" w:line="240" w:lineRule="auto"/>
        <w:jc w:val="center"/>
        <w:rPr>
          <w:rFonts w:cs="Times New Roman"/>
          <w:b/>
          <w:lang w:val="id-ID"/>
        </w:rPr>
      </w:pPr>
      <w:r w:rsidRPr="00690AC0">
        <w:rPr>
          <w:rFonts w:cs="Times New Roman"/>
          <w:i/>
          <w:lang w:val="id-ID"/>
        </w:rPr>
        <w:t>Universitas Negeri Padang</w:t>
      </w:r>
      <w:r w:rsidRPr="00690AC0">
        <w:rPr>
          <w:rFonts w:cs="Times New Roman"/>
          <w:b/>
          <w:lang w:val="id-ID"/>
        </w:rPr>
        <w:t xml:space="preserve"> </w:t>
      </w:r>
    </w:p>
    <w:p w14:paraId="74846D47" w14:textId="6B1C217B" w:rsidR="003F358C" w:rsidRDefault="003F358C" w:rsidP="003F358C">
      <w:pPr>
        <w:spacing w:after="0" w:line="360" w:lineRule="auto"/>
        <w:jc w:val="center"/>
        <w:rPr>
          <w:rFonts w:cs="Times New Roman"/>
          <w:b/>
          <w:lang w:val="id-ID"/>
        </w:rPr>
      </w:pPr>
    </w:p>
    <w:p w14:paraId="313D6B96" w14:textId="77777777" w:rsidR="00D95E8C" w:rsidRPr="00690AC0" w:rsidRDefault="00D95E8C" w:rsidP="003F358C">
      <w:pPr>
        <w:spacing w:after="0" w:line="360" w:lineRule="auto"/>
        <w:jc w:val="center"/>
        <w:rPr>
          <w:rFonts w:cs="Times New Roman"/>
          <w:b/>
          <w:lang w:val="id-ID"/>
        </w:rPr>
      </w:pPr>
    </w:p>
    <w:p w14:paraId="17612924" w14:textId="77777777" w:rsidR="003F358C" w:rsidRPr="00690AC0" w:rsidRDefault="003F358C" w:rsidP="003F358C">
      <w:pPr>
        <w:spacing w:after="0" w:line="360" w:lineRule="auto"/>
        <w:jc w:val="center"/>
        <w:rPr>
          <w:rFonts w:cs="Times New Roman"/>
          <w:b/>
          <w:lang w:val="id-ID"/>
        </w:rPr>
      </w:pPr>
      <w:r w:rsidRPr="00690AC0">
        <w:rPr>
          <w:noProof/>
        </w:rPr>
        <w:drawing>
          <wp:inline distT="0" distB="0" distL="0" distR="0" wp14:anchorId="3AE11BDE" wp14:editId="68F6D92E">
            <wp:extent cx="1447800" cy="140490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61981" cy="1418663"/>
                    </a:xfrm>
                    <a:prstGeom prst="rect">
                      <a:avLst/>
                    </a:prstGeom>
                  </pic:spPr>
                </pic:pic>
              </a:graphicData>
            </a:graphic>
          </wp:inline>
        </w:drawing>
      </w:r>
      <w:r w:rsidRPr="00690AC0">
        <w:rPr>
          <w:rFonts w:cs="Times New Roman"/>
          <w:b/>
          <w:lang w:val="id-ID"/>
        </w:rPr>
        <w:t xml:space="preserve"> </w:t>
      </w:r>
    </w:p>
    <w:p w14:paraId="057416BC" w14:textId="77777777" w:rsidR="003F358C" w:rsidRPr="00690AC0" w:rsidRDefault="003F358C" w:rsidP="003F358C">
      <w:pPr>
        <w:spacing w:after="0" w:line="360" w:lineRule="auto"/>
        <w:jc w:val="center"/>
        <w:rPr>
          <w:rFonts w:cs="Times New Roman"/>
          <w:b/>
          <w:lang w:val="id-ID"/>
        </w:rPr>
      </w:pPr>
    </w:p>
    <w:p w14:paraId="5198D6CE" w14:textId="77777777" w:rsidR="0070725B" w:rsidRPr="00690AC0" w:rsidRDefault="0070725B" w:rsidP="003F358C">
      <w:pPr>
        <w:spacing w:after="0" w:line="360" w:lineRule="auto"/>
        <w:jc w:val="center"/>
        <w:rPr>
          <w:rFonts w:cs="Times New Roman"/>
          <w:b/>
          <w:lang w:val="id-ID"/>
        </w:rPr>
      </w:pPr>
    </w:p>
    <w:p w14:paraId="6F7572A0"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Oleh :</w:t>
      </w:r>
    </w:p>
    <w:p w14:paraId="07BB6382"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JAMIL FEBRIAN</w:t>
      </w:r>
    </w:p>
    <w:p w14:paraId="02ADCA09" w14:textId="530137A6" w:rsidR="003F358C" w:rsidRPr="00690AC0" w:rsidRDefault="003F358C" w:rsidP="00D95E8C">
      <w:pPr>
        <w:spacing w:after="0" w:line="240" w:lineRule="auto"/>
        <w:jc w:val="center"/>
        <w:rPr>
          <w:rFonts w:cs="Times New Roman"/>
          <w:b/>
          <w:lang w:val="id-ID"/>
        </w:rPr>
      </w:pPr>
      <w:r w:rsidRPr="00690AC0">
        <w:rPr>
          <w:rFonts w:cs="Times New Roman"/>
          <w:b/>
          <w:lang w:val="id-ID"/>
        </w:rPr>
        <w:t>NIM. 19065010</w:t>
      </w:r>
    </w:p>
    <w:p w14:paraId="602C5F02" w14:textId="77777777" w:rsidR="003F358C" w:rsidRPr="00690AC0" w:rsidRDefault="003F358C" w:rsidP="003F358C">
      <w:pPr>
        <w:spacing w:after="0" w:line="360" w:lineRule="auto"/>
        <w:jc w:val="center"/>
        <w:rPr>
          <w:rFonts w:cs="Times New Roman"/>
          <w:b/>
          <w:lang w:val="id-ID"/>
        </w:rPr>
      </w:pPr>
    </w:p>
    <w:p w14:paraId="2145C239" w14:textId="476EB9BA" w:rsidR="0070725B" w:rsidRDefault="0070725B" w:rsidP="003F358C">
      <w:pPr>
        <w:spacing w:after="0" w:line="360" w:lineRule="auto"/>
        <w:jc w:val="center"/>
        <w:rPr>
          <w:rFonts w:cs="Times New Roman"/>
          <w:b/>
          <w:lang w:val="id-ID"/>
        </w:rPr>
      </w:pPr>
    </w:p>
    <w:p w14:paraId="7DD7F9B8" w14:textId="61941049" w:rsidR="00073A64" w:rsidRDefault="00073A64" w:rsidP="003F358C">
      <w:pPr>
        <w:spacing w:after="0" w:line="360" w:lineRule="auto"/>
        <w:jc w:val="center"/>
        <w:rPr>
          <w:rFonts w:cs="Times New Roman"/>
          <w:b/>
          <w:lang w:val="id-ID"/>
        </w:rPr>
      </w:pPr>
    </w:p>
    <w:p w14:paraId="0841B7E2" w14:textId="77777777" w:rsidR="00073A64" w:rsidRPr="00690AC0" w:rsidRDefault="00073A64" w:rsidP="003F358C">
      <w:pPr>
        <w:spacing w:after="0" w:line="360" w:lineRule="auto"/>
        <w:jc w:val="center"/>
        <w:rPr>
          <w:rFonts w:cs="Times New Roman"/>
          <w:b/>
          <w:lang w:val="id-ID"/>
        </w:rPr>
      </w:pPr>
    </w:p>
    <w:p w14:paraId="0C38BDCE"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PROGRAM STUDI PENDIDIKAN TEKNIK ELEKTRONIKA</w:t>
      </w:r>
    </w:p>
    <w:p w14:paraId="77D64B0B"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DEPARTEMEN TEKNIK ELETRONIKA</w:t>
      </w:r>
    </w:p>
    <w:p w14:paraId="7309E293"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 xml:space="preserve">FAKULTAS TEKNIK </w:t>
      </w:r>
    </w:p>
    <w:p w14:paraId="5D460BB9"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UNIVERSITAS NEGERI PADANG</w:t>
      </w:r>
    </w:p>
    <w:p w14:paraId="633CAED1" w14:textId="5CBC3B28" w:rsidR="002045EF" w:rsidRDefault="003F358C" w:rsidP="00D95E8C">
      <w:pPr>
        <w:spacing w:after="0" w:line="240" w:lineRule="auto"/>
        <w:jc w:val="center"/>
        <w:rPr>
          <w:rFonts w:cs="Times New Roman"/>
          <w:b/>
        </w:rPr>
      </w:pPr>
      <w:r w:rsidRPr="00690AC0">
        <w:rPr>
          <w:rFonts w:cs="Times New Roman"/>
          <w:b/>
          <w:lang w:val="id-ID"/>
        </w:rPr>
        <w:t>202</w:t>
      </w:r>
      <w:r w:rsidR="001474D8">
        <w:rPr>
          <w:rFonts w:cs="Times New Roman"/>
          <w:b/>
        </w:rPr>
        <w:t>4</w:t>
      </w:r>
    </w:p>
    <w:p w14:paraId="3C365AC7" w14:textId="77777777" w:rsidR="002045EF" w:rsidRDefault="002045EF">
      <w:pPr>
        <w:rPr>
          <w:rFonts w:cs="Times New Roman"/>
          <w:b/>
        </w:rPr>
      </w:pPr>
      <w:r>
        <w:rPr>
          <w:rFonts w:cs="Times New Roman"/>
          <w:b/>
        </w:rPr>
        <w:br w:type="page"/>
      </w:r>
    </w:p>
    <w:p w14:paraId="044FA43E" w14:textId="71FFF8DC" w:rsidR="00376ED0" w:rsidRDefault="002045EF" w:rsidP="00376ED0">
      <w:pPr>
        <w:pStyle w:val="Heading1"/>
        <w:rPr>
          <w:rFonts w:cs="Times New Roman"/>
          <w:bCs/>
          <w:lang w:val="en-US"/>
        </w:rPr>
      </w:pPr>
      <w:bookmarkStart w:id="1" w:name="_Toc159681530"/>
      <w:r w:rsidRPr="002045EF">
        <w:rPr>
          <w:rFonts w:cs="Times New Roman"/>
          <w:bCs/>
          <w:lang w:val="en-US"/>
        </w:rPr>
        <w:lastRenderedPageBreak/>
        <w:t>ABSTRAK</w:t>
      </w:r>
      <w:bookmarkEnd w:id="1"/>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A33AD6" w:rsidRDefault="002045EF" w:rsidP="00A33AD6">
            <w:pPr>
              <w:spacing w:line="480" w:lineRule="auto"/>
              <w:rPr>
                <w:rFonts w:cs="Times New Roman"/>
                <w:b/>
              </w:rPr>
            </w:pPr>
            <w:r w:rsidRPr="00A33AD6">
              <w:rPr>
                <w:rFonts w:cs="Times New Roman"/>
                <w:b/>
              </w:rPr>
              <w:t>Jamil Febrian</w:t>
            </w:r>
          </w:p>
        </w:tc>
        <w:tc>
          <w:tcPr>
            <w:tcW w:w="296" w:type="dxa"/>
          </w:tcPr>
          <w:p w14:paraId="62EB938E" w14:textId="089A65EE" w:rsidR="002045EF" w:rsidRPr="00A33AD6" w:rsidRDefault="002045EF" w:rsidP="00A33AD6">
            <w:pPr>
              <w:spacing w:line="480" w:lineRule="auto"/>
              <w:rPr>
                <w:rFonts w:cs="Times New Roman"/>
                <w:b/>
              </w:rPr>
            </w:pPr>
            <w:r w:rsidRPr="00A33AD6">
              <w:rPr>
                <w:rFonts w:cs="Times New Roman"/>
                <w:b/>
              </w:rPr>
              <w:t>:</w:t>
            </w:r>
          </w:p>
        </w:tc>
        <w:tc>
          <w:tcPr>
            <w:tcW w:w="6083" w:type="dxa"/>
          </w:tcPr>
          <w:p w14:paraId="0288A4D4" w14:textId="53FED727" w:rsidR="002045EF" w:rsidRPr="00A33AD6" w:rsidRDefault="002045EF" w:rsidP="00A33AD6">
            <w:pPr>
              <w:spacing w:line="480" w:lineRule="auto"/>
              <w:jc w:val="both"/>
              <w:rPr>
                <w:rFonts w:cs="Times New Roman"/>
                <w:b/>
              </w:rPr>
            </w:pPr>
            <w:bookmarkStart w:id="2" w:name="_Hlk160054083"/>
            <w:r w:rsidRPr="00A33AD6">
              <w:rPr>
                <w:rFonts w:cs="Times New Roman"/>
                <w:b/>
              </w:rPr>
              <w:t xml:space="preserve">RANCANG BANGUN SISTEM KONTROL PENYEMPROTAN CAIRAN PESTISIDA OTOMATIS MENGGUNAKAN </w:t>
            </w:r>
            <w:r w:rsidRPr="00A33AD6">
              <w:rPr>
                <w:rFonts w:cs="Times New Roman"/>
                <w:b/>
                <w:i/>
                <w:iCs/>
              </w:rPr>
              <w:t>DRONE</w:t>
            </w:r>
            <w:r w:rsidRPr="00A33AD6">
              <w:rPr>
                <w:rFonts w:cs="Times New Roman"/>
                <w:b/>
              </w:rPr>
              <w:t xml:space="preserve"> UAV </w:t>
            </w:r>
            <w:r w:rsidRPr="00A33AD6">
              <w:rPr>
                <w:rFonts w:cs="Times New Roman"/>
                <w:b/>
                <w:i/>
                <w:iCs/>
              </w:rPr>
              <w:t>HEXACOPTER</w:t>
            </w:r>
            <w:bookmarkEnd w:id="2"/>
          </w:p>
        </w:tc>
      </w:tr>
      <w:tr w:rsidR="002045EF" w:rsidRPr="00A33AD6" w14:paraId="4EDE57F7" w14:textId="77777777" w:rsidTr="002045EF">
        <w:tc>
          <w:tcPr>
            <w:tcW w:w="1701" w:type="dxa"/>
          </w:tcPr>
          <w:p w14:paraId="4C51E805" w14:textId="57540FAC" w:rsidR="002045EF" w:rsidRPr="00A33AD6" w:rsidRDefault="002045EF" w:rsidP="00A33AD6">
            <w:pPr>
              <w:spacing w:line="480" w:lineRule="auto"/>
              <w:rPr>
                <w:rFonts w:cs="Times New Roman"/>
                <w:b/>
              </w:rPr>
            </w:pPr>
            <w:r w:rsidRPr="00A33AD6">
              <w:rPr>
                <w:rFonts w:cs="Times New Roman"/>
                <w:b/>
              </w:rPr>
              <w:t xml:space="preserve">Pembimbing </w:t>
            </w:r>
          </w:p>
        </w:tc>
        <w:tc>
          <w:tcPr>
            <w:tcW w:w="296" w:type="dxa"/>
          </w:tcPr>
          <w:p w14:paraId="7D3EE194" w14:textId="2644FFA7" w:rsidR="002045EF" w:rsidRPr="00A33AD6" w:rsidRDefault="002045EF" w:rsidP="00A33AD6">
            <w:pPr>
              <w:spacing w:line="480" w:lineRule="auto"/>
              <w:rPr>
                <w:rFonts w:cs="Times New Roman"/>
                <w:b/>
              </w:rPr>
            </w:pPr>
            <w:r w:rsidRPr="00A33AD6">
              <w:rPr>
                <w:rFonts w:cs="Times New Roman"/>
                <w:b/>
              </w:rPr>
              <w:t>:</w:t>
            </w:r>
          </w:p>
        </w:tc>
        <w:tc>
          <w:tcPr>
            <w:tcW w:w="6083" w:type="dxa"/>
          </w:tcPr>
          <w:p w14:paraId="3B8956F0" w14:textId="77777777" w:rsidR="00376ED0" w:rsidRDefault="002045EF" w:rsidP="00A33AD6">
            <w:pPr>
              <w:spacing w:line="480" w:lineRule="auto"/>
              <w:jc w:val="both"/>
              <w:rPr>
                <w:rFonts w:cs="Times New Roman"/>
                <w:b/>
              </w:rPr>
            </w:pPr>
            <w:r w:rsidRPr="00A33AD6">
              <w:rPr>
                <w:rFonts w:cs="Times New Roman"/>
                <w:b/>
              </w:rPr>
              <w:t>Dr. Yasdinul Huda S.Pd, M</w:t>
            </w:r>
            <w:bookmarkStart w:id="3" w:name="_GoBack"/>
            <w:bookmarkEnd w:id="3"/>
            <w:r w:rsidRPr="00A33AD6">
              <w:rPr>
                <w:rFonts w:cs="Times New Roman"/>
                <w:b/>
              </w:rPr>
              <w:t>.</w:t>
            </w:r>
            <w:r w:rsidR="00A33AD6">
              <w:rPr>
                <w:rFonts w:cs="Times New Roman"/>
                <w:b/>
              </w:rPr>
              <w:t>T</w:t>
            </w:r>
          </w:p>
          <w:p w14:paraId="7060DBD4" w14:textId="30B8C5CF" w:rsidR="00A33AD6" w:rsidRPr="00A33AD6" w:rsidRDefault="00A33AD6" w:rsidP="00A33AD6">
            <w:pPr>
              <w:spacing w:line="480" w:lineRule="auto"/>
              <w:jc w:val="both"/>
              <w:rPr>
                <w:rFonts w:cs="Times New Roman"/>
                <w:b/>
              </w:rPr>
            </w:pPr>
          </w:p>
        </w:tc>
      </w:tr>
    </w:tbl>
    <w:p w14:paraId="6BAFE756" w14:textId="3BC63FCF" w:rsidR="00376ED0" w:rsidRDefault="00376ED0" w:rsidP="000010C6">
      <w:pPr>
        <w:spacing w:line="48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w:t>
      </w:r>
      <w:r w:rsidRPr="00376ED0">
        <w:rPr>
          <w:rFonts w:cs="Times New Roman"/>
        </w:rPr>
        <w:lastRenderedPageBreak/>
        <w:t>aplikasi penyemprotan pestisida secara otomatis. Penelitian ini diharapkan dapat memberikan kontribusi signifikan dalam pengembangan teknologi pertanian yang lebih efisien dan berkelanjutan di masa mendatang</w:t>
      </w:r>
    </w:p>
    <w:p w14:paraId="60E8CE8A" w14:textId="77777777" w:rsidR="00376ED0" w:rsidRPr="00376ED0" w:rsidRDefault="00376ED0" w:rsidP="00376ED0">
      <w:pPr>
        <w:spacing w:line="48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4" w:name="_Toc159681531"/>
      <w:r w:rsidR="00B7076B" w:rsidRPr="00B7076B">
        <w:rPr>
          <w:rFonts w:cs="Times New Roman"/>
          <w:bCs/>
          <w:lang w:val="en-US"/>
        </w:rPr>
        <w:lastRenderedPageBreak/>
        <w:t>KATA PENGANTAR</w:t>
      </w:r>
      <w:bookmarkEnd w:id="4"/>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77777777"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Tugas A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18DBF8C4" w:rsidR="005E25FF" w:rsidRPr="005E25FF" w:rsidRDefault="005E25FF" w:rsidP="00B90F1B">
      <w:pPr>
        <w:pStyle w:val="ListParagraph"/>
        <w:numPr>
          <w:ilvl w:val="0"/>
          <w:numId w:val="47"/>
        </w:numPr>
        <w:spacing w:after="0" w:line="480" w:lineRule="auto"/>
        <w:ind w:left="426"/>
        <w:jc w:val="both"/>
        <w:rPr>
          <w:rFonts w:cs="Times New Roman"/>
          <w:bCs/>
          <w:lang w:val="id-ID"/>
        </w:rPr>
      </w:pPr>
      <w:r>
        <w:t>Keluarga besar Unit Kegiatan Robotika Universitas Negeri Padang, khususnya rekan-rekan seperjuangan tim Robot Terbang Kuau King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551"/>
      </w:tblGrid>
      <w:tr w:rsidR="00015DC9" w14:paraId="7F47BC47" w14:textId="77777777" w:rsidTr="00015DC9">
        <w:tc>
          <w:tcPr>
            <w:tcW w:w="5387" w:type="dxa"/>
          </w:tcPr>
          <w:p w14:paraId="7EFC7D22" w14:textId="77777777" w:rsidR="00015DC9" w:rsidRDefault="00015DC9" w:rsidP="00015DC9">
            <w:pPr>
              <w:pStyle w:val="ListParagraph"/>
              <w:ind w:left="0"/>
              <w:jc w:val="both"/>
              <w:rPr>
                <w:rFonts w:cs="Times New Roman"/>
                <w:bCs/>
                <w:lang w:val="id-ID"/>
              </w:rPr>
            </w:pPr>
          </w:p>
        </w:tc>
        <w:tc>
          <w:tcPr>
            <w:tcW w:w="2551" w:type="dxa"/>
          </w:tcPr>
          <w:p w14:paraId="37597E1C" w14:textId="37489743" w:rsidR="00015DC9" w:rsidRPr="00015DC9" w:rsidRDefault="00015DC9" w:rsidP="00015DC9">
            <w:pPr>
              <w:pStyle w:val="ListParagraph"/>
              <w:ind w:left="0"/>
              <w:jc w:val="both"/>
              <w:rPr>
                <w:rFonts w:cs="Times New Roman"/>
                <w:bCs/>
              </w:rPr>
            </w:pPr>
            <w:r>
              <w:rPr>
                <w:rFonts w:cs="Times New Roman"/>
                <w:bCs/>
              </w:rPr>
              <w:t>Padang,    Februari 2024</w:t>
            </w:r>
          </w:p>
        </w:tc>
      </w:tr>
      <w:tr w:rsidR="00015DC9" w14:paraId="6EACD2EE" w14:textId="77777777" w:rsidTr="00015DC9">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551"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015DC9">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551"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p w14:paraId="4D08E4E8" w14:textId="77777777" w:rsidR="003F358C" w:rsidRPr="001474D8" w:rsidRDefault="003F358C" w:rsidP="00A33AD6">
      <w:pPr>
        <w:spacing w:after="0" w:line="240" w:lineRule="auto"/>
        <w:rPr>
          <w:rFonts w:cs="Times New Roman"/>
          <w:b/>
        </w:rPr>
        <w:sectPr w:rsidR="003F358C" w:rsidRPr="001474D8" w:rsidSect="00DD364A">
          <w:headerReference w:type="default" r:id="rId10"/>
          <w:footerReference w:type="default" r:id="rId11"/>
          <w:pgSz w:w="11907" w:h="16839" w:code="9"/>
          <w:pgMar w:top="2268" w:right="1701" w:bottom="1701" w:left="2268" w:header="709" w:footer="709" w:gutter="0"/>
          <w:pgNumType w:fmt="lowerRoman" w:start="1"/>
          <w:cols w:space="708"/>
          <w:titlePg/>
          <w:docGrid w:linePitch="360"/>
        </w:sectPr>
      </w:pPr>
    </w:p>
    <w:bookmarkStart w:id="5" w:name="_Toc159681532"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2A0B765F" w14:textId="340D8EC6" w:rsidR="00231E25" w:rsidRDefault="00231E25" w:rsidP="002C1BCC">
          <w:pPr>
            <w:pStyle w:val="Heading1"/>
          </w:pPr>
          <w:r w:rsidRPr="001C7EFD">
            <w:t>DAFTAR ISI</w:t>
          </w:r>
          <w:bookmarkEnd w:id="5"/>
        </w:p>
        <w:p w14:paraId="072B04C5" w14:textId="77777777" w:rsidR="00EC1215" w:rsidRPr="00EC1215" w:rsidRDefault="00EC1215" w:rsidP="00EC1215">
          <w:pPr>
            <w:rPr>
              <w:lang w:val="id-ID"/>
            </w:rPr>
          </w:pPr>
        </w:p>
        <w:p w14:paraId="4164874B" w14:textId="487713EE" w:rsidR="00A33AD6" w:rsidRPr="00BD6AC1" w:rsidRDefault="00231E25" w:rsidP="00BD6AC1">
          <w:pPr>
            <w:pStyle w:val="TOC1"/>
            <w:rPr>
              <w:rFonts w:asciiTheme="minorHAnsi" w:eastAsiaTheme="minorEastAsia" w:hAnsiTheme="minorHAnsi" w:cstheme="minorBidi"/>
              <w:bCs w:val="0"/>
              <w:sz w:val="22"/>
              <w:lang w:val="en-ID" w:eastAsia="en-ID"/>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59681530" w:history="1">
            <w:r w:rsidR="00A33AD6" w:rsidRPr="00BD6AC1">
              <w:rPr>
                <w:rStyle w:val="Hyperlink"/>
                <w:bCs w:val="0"/>
              </w:rPr>
              <w:t>ABSTRAK</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0 \h </w:instrText>
            </w:r>
            <w:r w:rsidR="00A33AD6" w:rsidRPr="00BD6AC1">
              <w:rPr>
                <w:bCs w:val="0"/>
                <w:webHidden/>
              </w:rPr>
            </w:r>
            <w:r w:rsidR="00A33AD6" w:rsidRPr="00BD6AC1">
              <w:rPr>
                <w:bCs w:val="0"/>
                <w:webHidden/>
              </w:rPr>
              <w:fldChar w:fldCharType="separate"/>
            </w:r>
            <w:r w:rsidR="008F642D">
              <w:rPr>
                <w:bCs w:val="0"/>
                <w:webHidden/>
              </w:rPr>
              <w:t>ii</w:t>
            </w:r>
            <w:r w:rsidR="00A33AD6" w:rsidRPr="00BD6AC1">
              <w:rPr>
                <w:bCs w:val="0"/>
                <w:webHidden/>
              </w:rPr>
              <w:fldChar w:fldCharType="end"/>
            </w:r>
          </w:hyperlink>
        </w:p>
        <w:p w14:paraId="48A70CFE" w14:textId="33C8AB67" w:rsidR="00A33AD6" w:rsidRPr="00BD6AC1" w:rsidRDefault="004145D8" w:rsidP="00BD6AC1">
          <w:pPr>
            <w:pStyle w:val="TOC1"/>
            <w:rPr>
              <w:rFonts w:asciiTheme="minorHAnsi" w:eastAsiaTheme="minorEastAsia" w:hAnsiTheme="minorHAnsi" w:cstheme="minorBidi"/>
              <w:bCs w:val="0"/>
              <w:sz w:val="22"/>
              <w:lang w:val="en-ID" w:eastAsia="en-ID"/>
            </w:rPr>
          </w:pPr>
          <w:hyperlink w:anchor="_Toc159681531" w:history="1">
            <w:r w:rsidR="00A33AD6" w:rsidRPr="00BD6AC1">
              <w:rPr>
                <w:rStyle w:val="Hyperlink"/>
                <w:bCs w:val="0"/>
              </w:rPr>
              <w:t>KATA PENGANTAR</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1 \h </w:instrText>
            </w:r>
            <w:r w:rsidR="00A33AD6" w:rsidRPr="00BD6AC1">
              <w:rPr>
                <w:bCs w:val="0"/>
                <w:webHidden/>
              </w:rPr>
            </w:r>
            <w:r w:rsidR="00A33AD6" w:rsidRPr="00BD6AC1">
              <w:rPr>
                <w:bCs w:val="0"/>
                <w:webHidden/>
              </w:rPr>
              <w:fldChar w:fldCharType="separate"/>
            </w:r>
            <w:r w:rsidR="008F642D">
              <w:rPr>
                <w:bCs w:val="0"/>
                <w:webHidden/>
              </w:rPr>
              <w:t>iv</w:t>
            </w:r>
            <w:r w:rsidR="00A33AD6" w:rsidRPr="00BD6AC1">
              <w:rPr>
                <w:bCs w:val="0"/>
                <w:webHidden/>
              </w:rPr>
              <w:fldChar w:fldCharType="end"/>
            </w:r>
          </w:hyperlink>
        </w:p>
        <w:p w14:paraId="4BAA4C08" w14:textId="09FAE96C" w:rsidR="00A33AD6" w:rsidRPr="00BD6AC1" w:rsidRDefault="004145D8" w:rsidP="00BD6AC1">
          <w:pPr>
            <w:pStyle w:val="TOC1"/>
            <w:rPr>
              <w:rFonts w:asciiTheme="minorHAnsi" w:eastAsiaTheme="minorEastAsia" w:hAnsiTheme="minorHAnsi" w:cstheme="minorBidi"/>
              <w:bCs w:val="0"/>
              <w:sz w:val="22"/>
              <w:lang w:val="en-ID" w:eastAsia="en-ID"/>
            </w:rPr>
          </w:pPr>
          <w:hyperlink w:anchor="_Toc159681532" w:history="1">
            <w:r w:rsidR="00A33AD6" w:rsidRPr="00BD6AC1">
              <w:rPr>
                <w:rStyle w:val="Hyperlink"/>
                <w:bCs w:val="0"/>
              </w:rPr>
              <w:t>DAFTAR ISI</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2 \h </w:instrText>
            </w:r>
            <w:r w:rsidR="00A33AD6" w:rsidRPr="00BD6AC1">
              <w:rPr>
                <w:bCs w:val="0"/>
                <w:webHidden/>
              </w:rPr>
            </w:r>
            <w:r w:rsidR="00A33AD6" w:rsidRPr="00BD6AC1">
              <w:rPr>
                <w:bCs w:val="0"/>
                <w:webHidden/>
              </w:rPr>
              <w:fldChar w:fldCharType="separate"/>
            </w:r>
            <w:r w:rsidR="008F642D">
              <w:rPr>
                <w:bCs w:val="0"/>
                <w:webHidden/>
              </w:rPr>
              <w:t>i</w:t>
            </w:r>
            <w:r w:rsidR="00A33AD6" w:rsidRPr="00BD6AC1">
              <w:rPr>
                <w:bCs w:val="0"/>
                <w:webHidden/>
              </w:rPr>
              <w:fldChar w:fldCharType="end"/>
            </w:r>
          </w:hyperlink>
        </w:p>
        <w:p w14:paraId="5F33ADFD" w14:textId="27DC5270" w:rsidR="00A33AD6" w:rsidRPr="00BD6AC1" w:rsidRDefault="004145D8" w:rsidP="00BD6AC1">
          <w:pPr>
            <w:pStyle w:val="TOC1"/>
            <w:rPr>
              <w:rFonts w:asciiTheme="minorHAnsi" w:eastAsiaTheme="minorEastAsia" w:hAnsiTheme="minorHAnsi" w:cstheme="minorBidi"/>
              <w:bCs w:val="0"/>
              <w:sz w:val="22"/>
              <w:lang w:val="en-ID" w:eastAsia="en-ID"/>
            </w:rPr>
          </w:pPr>
          <w:hyperlink w:anchor="_Toc159681533" w:history="1">
            <w:r w:rsidR="00A33AD6" w:rsidRPr="00BD6AC1">
              <w:rPr>
                <w:rStyle w:val="Hyperlink"/>
                <w:bCs w:val="0"/>
              </w:rPr>
              <w:t>DAFTAR GAMBAR</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3 \h </w:instrText>
            </w:r>
            <w:r w:rsidR="00A33AD6" w:rsidRPr="00BD6AC1">
              <w:rPr>
                <w:bCs w:val="0"/>
                <w:webHidden/>
              </w:rPr>
            </w:r>
            <w:r w:rsidR="00A33AD6" w:rsidRPr="00BD6AC1">
              <w:rPr>
                <w:bCs w:val="0"/>
                <w:webHidden/>
              </w:rPr>
              <w:fldChar w:fldCharType="separate"/>
            </w:r>
            <w:r w:rsidR="008F642D">
              <w:rPr>
                <w:bCs w:val="0"/>
                <w:webHidden/>
              </w:rPr>
              <w:t>iii</w:t>
            </w:r>
            <w:r w:rsidR="00A33AD6" w:rsidRPr="00BD6AC1">
              <w:rPr>
                <w:bCs w:val="0"/>
                <w:webHidden/>
              </w:rPr>
              <w:fldChar w:fldCharType="end"/>
            </w:r>
          </w:hyperlink>
        </w:p>
        <w:p w14:paraId="5CA6B001" w14:textId="7D66097D" w:rsidR="00A33AD6" w:rsidRPr="00BD6AC1" w:rsidRDefault="004145D8" w:rsidP="00BD6AC1">
          <w:pPr>
            <w:pStyle w:val="TOC1"/>
            <w:rPr>
              <w:rFonts w:asciiTheme="minorHAnsi" w:eastAsiaTheme="minorEastAsia" w:hAnsiTheme="minorHAnsi" w:cstheme="minorBidi"/>
              <w:bCs w:val="0"/>
              <w:sz w:val="22"/>
              <w:lang w:val="en-ID" w:eastAsia="en-ID"/>
            </w:rPr>
          </w:pPr>
          <w:hyperlink w:anchor="_Toc159681534" w:history="1">
            <w:r w:rsidR="00A33AD6" w:rsidRPr="00BD6AC1">
              <w:rPr>
                <w:rStyle w:val="Hyperlink"/>
                <w:bCs w:val="0"/>
              </w:rPr>
              <w:t>DAFTAR TABEL</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4 \h </w:instrText>
            </w:r>
            <w:r w:rsidR="00A33AD6" w:rsidRPr="00BD6AC1">
              <w:rPr>
                <w:bCs w:val="0"/>
                <w:webHidden/>
              </w:rPr>
            </w:r>
            <w:r w:rsidR="00A33AD6" w:rsidRPr="00BD6AC1">
              <w:rPr>
                <w:bCs w:val="0"/>
                <w:webHidden/>
              </w:rPr>
              <w:fldChar w:fldCharType="separate"/>
            </w:r>
            <w:r w:rsidR="008F642D">
              <w:rPr>
                <w:bCs w:val="0"/>
                <w:webHidden/>
              </w:rPr>
              <w:t>v</w:t>
            </w:r>
            <w:r w:rsidR="00A33AD6" w:rsidRPr="00BD6AC1">
              <w:rPr>
                <w:bCs w:val="0"/>
                <w:webHidden/>
              </w:rPr>
              <w:fldChar w:fldCharType="end"/>
            </w:r>
          </w:hyperlink>
        </w:p>
        <w:p w14:paraId="01BB0230" w14:textId="2A12F119" w:rsidR="00A33AD6" w:rsidRPr="00BD6AC1" w:rsidRDefault="004145D8" w:rsidP="00BD6AC1">
          <w:pPr>
            <w:pStyle w:val="TOC1"/>
            <w:rPr>
              <w:rFonts w:asciiTheme="minorHAnsi" w:eastAsiaTheme="minorEastAsia" w:hAnsiTheme="minorHAnsi" w:cstheme="minorBidi"/>
              <w:bCs w:val="0"/>
              <w:sz w:val="22"/>
              <w:lang w:val="en-ID" w:eastAsia="en-ID"/>
            </w:rPr>
          </w:pPr>
          <w:hyperlink w:anchor="_Toc159681535" w:history="1">
            <w:r w:rsidR="00A33AD6" w:rsidRPr="00BD6AC1">
              <w:rPr>
                <w:rStyle w:val="Hyperlink"/>
                <w:bCs w:val="0"/>
              </w:rPr>
              <w:t>DAFTAR LAMPIRAN</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5 \h </w:instrText>
            </w:r>
            <w:r w:rsidR="00A33AD6" w:rsidRPr="00BD6AC1">
              <w:rPr>
                <w:bCs w:val="0"/>
                <w:webHidden/>
              </w:rPr>
            </w:r>
            <w:r w:rsidR="00A33AD6" w:rsidRPr="00BD6AC1">
              <w:rPr>
                <w:bCs w:val="0"/>
                <w:webHidden/>
              </w:rPr>
              <w:fldChar w:fldCharType="separate"/>
            </w:r>
            <w:r w:rsidR="008F642D">
              <w:rPr>
                <w:bCs w:val="0"/>
                <w:webHidden/>
              </w:rPr>
              <w:t>vi</w:t>
            </w:r>
            <w:r w:rsidR="00A33AD6" w:rsidRPr="00BD6AC1">
              <w:rPr>
                <w:bCs w:val="0"/>
                <w:webHidden/>
              </w:rPr>
              <w:fldChar w:fldCharType="end"/>
            </w:r>
          </w:hyperlink>
        </w:p>
        <w:p w14:paraId="7E4FAD85" w14:textId="36ED6A70" w:rsidR="00A33AD6" w:rsidRPr="00BD6AC1" w:rsidRDefault="004145D8" w:rsidP="00BD6AC1">
          <w:pPr>
            <w:pStyle w:val="TOC1"/>
            <w:rPr>
              <w:rFonts w:asciiTheme="minorHAnsi" w:eastAsiaTheme="minorEastAsia" w:hAnsiTheme="minorHAnsi" w:cstheme="minorBidi"/>
              <w:bCs w:val="0"/>
              <w:sz w:val="22"/>
              <w:lang w:val="en-ID" w:eastAsia="en-ID"/>
            </w:rPr>
          </w:pPr>
          <w:hyperlink w:anchor="_Toc159681536" w:history="1">
            <w:r w:rsidR="00A33AD6" w:rsidRPr="00BD6AC1">
              <w:rPr>
                <w:rStyle w:val="Hyperlink"/>
                <w:bCs w:val="0"/>
              </w:rPr>
              <w:t>BAB I</w:t>
            </w:r>
            <w:r>
              <w:rPr>
                <w:rStyle w:val="Hyperlink"/>
                <w:bCs w:val="0"/>
              </w:rPr>
              <w:t xml:space="preserve"> PENDAHULUAN</w:t>
            </w:r>
            <w:r w:rsidR="00A33AD6" w:rsidRPr="00BD6AC1">
              <w:rPr>
                <w:bCs w:val="0"/>
                <w:webHidden/>
              </w:rPr>
              <w:tab/>
            </w:r>
            <w:r w:rsidR="00A33AD6" w:rsidRPr="00BD6AC1">
              <w:rPr>
                <w:bCs w:val="0"/>
                <w:webHidden/>
              </w:rPr>
              <w:fldChar w:fldCharType="begin"/>
            </w:r>
            <w:r w:rsidR="00A33AD6" w:rsidRPr="00BD6AC1">
              <w:rPr>
                <w:bCs w:val="0"/>
                <w:webHidden/>
              </w:rPr>
              <w:instrText xml:space="preserve"> PAGEREF _Toc159681536 \h </w:instrText>
            </w:r>
            <w:r w:rsidR="00A33AD6" w:rsidRPr="00BD6AC1">
              <w:rPr>
                <w:bCs w:val="0"/>
                <w:webHidden/>
              </w:rPr>
            </w:r>
            <w:r w:rsidR="00A33AD6" w:rsidRPr="00BD6AC1">
              <w:rPr>
                <w:bCs w:val="0"/>
                <w:webHidden/>
              </w:rPr>
              <w:fldChar w:fldCharType="separate"/>
            </w:r>
            <w:r w:rsidR="008F642D">
              <w:rPr>
                <w:bCs w:val="0"/>
                <w:webHidden/>
              </w:rPr>
              <w:t>1</w:t>
            </w:r>
            <w:r w:rsidR="00A33AD6" w:rsidRPr="00BD6AC1">
              <w:rPr>
                <w:bCs w:val="0"/>
                <w:webHidden/>
              </w:rPr>
              <w:fldChar w:fldCharType="end"/>
            </w:r>
          </w:hyperlink>
        </w:p>
        <w:p w14:paraId="51C0CF76" w14:textId="5808874F" w:rsidR="00A33AD6" w:rsidRPr="00EC1215" w:rsidRDefault="004145D8">
          <w:pPr>
            <w:pStyle w:val="TOC2"/>
            <w:rPr>
              <w:rFonts w:asciiTheme="minorHAnsi" w:eastAsiaTheme="minorEastAsia" w:hAnsiTheme="minorHAnsi"/>
              <w:bCs/>
              <w:noProof/>
              <w:sz w:val="22"/>
              <w:lang w:val="en-ID" w:eastAsia="en-ID"/>
            </w:rPr>
          </w:pPr>
          <w:hyperlink w:anchor="_Toc159681537"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Latar Belakang</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7 \h </w:instrText>
            </w:r>
            <w:r w:rsidR="00A33AD6" w:rsidRPr="00EC1215">
              <w:rPr>
                <w:bCs/>
                <w:noProof/>
                <w:webHidden/>
              </w:rPr>
            </w:r>
            <w:r w:rsidR="00A33AD6" w:rsidRPr="00EC1215">
              <w:rPr>
                <w:bCs/>
                <w:noProof/>
                <w:webHidden/>
              </w:rPr>
              <w:fldChar w:fldCharType="separate"/>
            </w:r>
            <w:r w:rsidR="008F642D">
              <w:rPr>
                <w:bCs/>
                <w:noProof/>
                <w:webHidden/>
              </w:rPr>
              <w:t>1</w:t>
            </w:r>
            <w:r w:rsidR="00A33AD6" w:rsidRPr="00EC1215">
              <w:rPr>
                <w:bCs/>
                <w:noProof/>
                <w:webHidden/>
              </w:rPr>
              <w:fldChar w:fldCharType="end"/>
            </w:r>
          </w:hyperlink>
        </w:p>
        <w:p w14:paraId="6CE3D448" w14:textId="43456FE5" w:rsidR="00A33AD6" w:rsidRPr="00EC1215" w:rsidRDefault="004145D8">
          <w:pPr>
            <w:pStyle w:val="TOC2"/>
            <w:rPr>
              <w:rFonts w:asciiTheme="minorHAnsi" w:eastAsiaTheme="minorEastAsia" w:hAnsiTheme="minorHAnsi"/>
              <w:bCs/>
              <w:noProof/>
              <w:sz w:val="22"/>
              <w:lang w:val="en-ID" w:eastAsia="en-ID"/>
            </w:rPr>
          </w:pPr>
          <w:hyperlink w:anchor="_Toc159681538" w:history="1">
            <w:r w:rsidR="00A33AD6" w:rsidRPr="00EC1215">
              <w:rPr>
                <w:rStyle w:val="Hyperlink"/>
                <w:rFonts w:cs="Times New Roman"/>
                <w:bCs/>
                <w:noProof/>
                <w:lang w:val="id-ID"/>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Identifikasi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8 \h </w:instrText>
            </w:r>
            <w:r w:rsidR="00A33AD6" w:rsidRPr="00EC1215">
              <w:rPr>
                <w:bCs/>
                <w:noProof/>
                <w:webHidden/>
              </w:rPr>
            </w:r>
            <w:r w:rsidR="00A33AD6" w:rsidRPr="00EC1215">
              <w:rPr>
                <w:bCs/>
                <w:noProof/>
                <w:webHidden/>
              </w:rPr>
              <w:fldChar w:fldCharType="separate"/>
            </w:r>
            <w:r w:rsidR="008F642D">
              <w:rPr>
                <w:bCs/>
                <w:noProof/>
                <w:webHidden/>
              </w:rPr>
              <w:t>4</w:t>
            </w:r>
            <w:r w:rsidR="00A33AD6" w:rsidRPr="00EC1215">
              <w:rPr>
                <w:bCs/>
                <w:noProof/>
                <w:webHidden/>
              </w:rPr>
              <w:fldChar w:fldCharType="end"/>
            </w:r>
          </w:hyperlink>
        </w:p>
        <w:p w14:paraId="7B53B601" w14:textId="62D895C1" w:rsidR="00A33AD6" w:rsidRPr="00EC1215" w:rsidRDefault="004145D8">
          <w:pPr>
            <w:pStyle w:val="TOC2"/>
            <w:rPr>
              <w:rFonts w:asciiTheme="minorHAnsi" w:eastAsiaTheme="minorEastAsia" w:hAnsiTheme="minorHAnsi"/>
              <w:bCs/>
              <w:noProof/>
              <w:sz w:val="22"/>
              <w:lang w:val="en-ID" w:eastAsia="en-ID"/>
            </w:rPr>
          </w:pPr>
          <w:hyperlink w:anchor="_Toc159681539" w:history="1">
            <w:r w:rsidR="00A33AD6" w:rsidRPr="00EC1215">
              <w:rPr>
                <w:rStyle w:val="Hyperlink"/>
                <w:rFonts w:cs="Times New Roman"/>
                <w:bCs/>
                <w:noProof/>
                <w:lang w:val="id-ID"/>
              </w:rPr>
              <w:t>C.</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mbatasan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39 \h </w:instrText>
            </w:r>
            <w:r w:rsidR="00A33AD6" w:rsidRPr="00EC1215">
              <w:rPr>
                <w:bCs/>
                <w:noProof/>
                <w:webHidden/>
              </w:rPr>
            </w:r>
            <w:r w:rsidR="00A33AD6" w:rsidRPr="00EC1215">
              <w:rPr>
                <w:bCs/>
                <w:noProof/>
                <w:webHidden/>
              </w:rPr>
              <w:fldChar w:fldCharType="separate"/>
            </w:r>
            <w:r w:rsidR="008F642D">
              <w:rPr>
                <w:bCs/>
                <w:noProof/>
                <w:webHidden/>
              </w:rPr>
              <w:t>5</w:t>
            </w:r>
            <w:r w:rsidR="00A33AD6" w:rsidRPr="00EC1215">
              <w:rPr>
                <w:bCs/>
                <w:noProof/>
                <w:webHidden/>
              </w:rPr>
              <w:fldChar w:fldCharType="end"/>
            </w:r>
          </w:hyperlink>
        </w:p>
        <w:p w14:paraId="557A3B46" w14:textId="5DA66266" w:rsidR="00A33AD6" w:rsidRPr="00EC1215" w:rsidRDefault="004145D8">
          <w:pPr>
            <w:pStyle w:val="TOC2"/>
            <w:rPr>
              <w:rFonts w:asciiTheme="minorHAnsi" w:eastAsiaTheme="minorEastAsia" w:hAnsiTheme="minorHAnsi"/>
              <w:bCs/>
              <w:noProof/>
              <w:sz w:val="22"/>
              <w:lang w:val="en-ID" w:eastAsia="en-ID"/>
            </w:rPr>
          </w:pPr>
          <w:hyperlink w:anchor="_Toc159681540" w:history="1">
            <w:r w:rsidR="00A33AD6" w:rsidRPr="00EC1215">
              <w:rPr>
                <w:rStyle w:val="Hyperlink"/>
                <w:rFonts w:cs="Times New Roman"/>
                <w:bCs/>
                <w:noProof/>
                <w:lang w:val="id-ID"/>
              </w:rPr>
              <w:t>D.</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rumusan Masalah</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0 \h </w:instrText>
            </w:r>
            <w:r w:rsidR="00A33AD6" w:rsidRPr="00EC1215">
              <w:rPr>
                <w:bCs/>
                <w:noProof/>
                <w:webHidden/>
              </w:rPr>
            </w:r>
            <w:r w:rsidR="00A33AD6" w:rsidRPr="00EC1215">
              <w:rPr>
                <w:bCs/>
                <w:noProof/>
                <w:webHidden/>
              </w:rPr>
              <w:fldChar w:fldCharType="separate"/>
            </w:r>
            <w:r w:rsidR="008F642D">
              <w:rPr>
                <w:bCs/>
                <w:noProof/>
                <w:webHidden/>
              </w:rPr>
              <w:t>5</w:t>
            </w:r>
            <w:r w:rsidR="00A33AD6" w:rsidRPr="00EC1215">
              <w:rPr>
                <w:bCs/>
                <w:noProof/>
                <w:webHidden/>
              </w:rPr>
              <w:fldChar w:fldCharType="end"/>
            </w:r>
          </w:hyperlink>
        </w:p>
        <w:p w14:paraId="4D40D075" w14:textId="2258965A" w:rsidR="00A33AD6" w:rsidRPr="00EC1215" w:rsidRDefault="004145D8">
          <w:pPr>
            <w:pStyle w:val="TOC2"/>
            <w:rPr>
              <w:rFonts w:asciiTheme="minorHAnsi" w:eastAsiaTheme="minorEastAsia" w:hAnsiTheme="minorHAnsi"/>
              <w:bCs/>
              <w:noProof/>
              <w:sz w:val="22"/>
              <w:lang w:val="en-ID" w:eastAsia="en-ID"/>
            </w:rPr>
          </w:pPr>
          <w:hyperlink w:anchor="_Toc159681541" w:history="1">
            <w:r w:rsidR="00A33AD6" w:rsidRPr="00EC1215">
              <w:rPr>
                <w:rStyle w:val="Hyperlink"/>
                <w:rFonts w:cs="Times New Roman"/>
                <w:bCs/>
                <w:noProof/>
                <w:lang w:val="id-ID"/>
              </w:rPr>
              <w:t>E.</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Tujuan Penelit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1 \h </w:instrText>
            </w:r>
            <w:r w:rsidR="00A33AD6" w:rsidRPr="00EC1215">
              <w:rPr>
                <w:bCs/>
                <w:noProof/>
                <w:webHidden/>
              </w:rPr>
            </w:r>
            <w:r w:rsidR="00A33AD6" w:rsidRPr="00EC1215">
              <w:rPr>
                <w:bCs/>
                <w:noProof/>
                <w:webHidden/>
              </w:rPr>
              <w:fldChar w:fldCharType="separate"/>
            </w:r>
            <w:r w:rsidR="008F642D">
              <w:rPr>
                <w:bCs/>
                <w:noProof/>
                <w:webHidden/>
              </w:rPr>
              <w:t>6</w:t>
            </w:r>
            <w:r w:rsidR="00A33AD6" w:rsidRPr="00EC1215">
              <w:rPr>
                <w:bCs/>
                <w:noProof/>
                <w:webHidden/>
              </w:rPr>
              <w:fldChar w:fldCharType="end"/>
            </w:r>
          </w:hyperlink>
        </w:p>
        <w:p w14:paraId="4A8A0526" w14:textId="1F44BCAF" w:rsidR="00A33AD6" w:rsidRPr="00EC1215" w:rsidRDefault="004145D8">
          <w:pPr>
            <w:pStyle w:val="TOC2"/>
            <w:rPr>
              <w:rFonts w:asciiTheme="minorHAnsi" w:eastAsiaTheme="minorEastAsia" w:hAnsiTheme="minorHAnsi"/>
              <w:bCs/>
              <w:noProof/>
              <w:sz w:val="22"/>
              <w:lang w:val="en-ID" w:eastAsia="en-ID"/>
            </w:rPr>
          </w:pPr>
          <w:hyperlink w:anchor="_Toc159681542" w:history="1">
            <w:r w:rsidR="00A33AD6" w:rsidRPr="00EC1215">
              <w:rPr>
                <w:rStyle w:val="Hyperlink"/>
                <w:rFonts w:cs="Times New Roman"/>
                <w:bCs/>
                <w:noProof/>
                <w:lang w:val="id-ID"/>
              </w:rPr>
              <w:t>F.</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Manfaat Penelit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2 \h </w:instrText>
            </w:r>
            <w:r w:rsidR="00A33AD6" w:rsidRPr="00EC1215">
              <w:rPr>
                <w:bCs/>
                <w:noProof/>
                <w:webHidden/>
              </w:rPr>
            </w:r>
            <w:r w:rsidR="00A33AD6" w:rsidRPr="00EC1215">
              <w:rPr>
                <w:bCs/>
                <w:noProof/>
                <w:webHidden/>
              </w:rPr>
              <w:fldChar w:fldCharType="separate"/>
            </w:r>
            <w:r w:rsidR="008F642D">
              <w:rPr>
                <w:bCs/>
                <w:noProof/>
                <w:webHidden/>
              </w:rPr>
              <w:t>6</w:t>
            </w:r>
            <w:r w:rsidR="00A33AD6" w:rsidRPr="00EC1215">
              <w:rPr>
                <w:bCs/>
                <w:noProof/>
                <w:webHidden/>
              </w:rPr>
              <w:fldChar w:fldCharType="end"/>
            </w:r>
          </w:hyperlink>
        </w:p>
        <w:p w14:paraId="2BF46B2E" w14:textId="521E371F" w:rsidR="00A33AD6" w:rsidRPr="00BD6AC1" w:rsidRDefault="004145D8" w:rsidP="00BD6AC1">
          <w:pPr>
            <w:pStyle w:val="TOC1"/>
            <w:rPr>
              <w:rFonts w:asciiTheme="minorHAnsi" w:eastAsiaTheme="minorEastAsia" w:hAnsiTheme="minorHAnsi" w:cstheme="minorBidi"/>
              <w:sz w:val="22"/>
              <w:lang w:val="en-ID" w:eastAsia="en-ID"/>
            </w:rPr>
          </w:pPr>
          <w:hyperlink w:anchor="_Toc159681543" w:history="1">
            <w:r w:rsidR="00A33AD6" w:rsidRPr="00BD6AC1">
              <w:rPr>
                <w:rStyle w:val="Hyperlink"/>
                <w:bCs w:val="0"/>
              </w:rPr>
              <w:t>BAB II</w:t>
            </w:r>
            <w:r>
              <w:rPr>
                <w:rStyle w:val="Hyperlink"/>
                <w:bCs w:val="0"/>
              </w:rPr>
              <w:t xml:space="preserve">  KAJIAN PUSTAKA</w:t>
            </w:r>
            <w:r w:rsidR="00A33AD6" w:rsidRPr="00BD6AC1">
              <w:rPr>
                <w:webHidden/>
              </w:rPr>
              <w:tab/>
            </w:r>
            <w:r w:rsidR="00A33AD6" w:rsidRPr="00BD6AC1">
              <w:rPr>
                <w:webHidden/>
              </w:rPr>
              <w:fldChar w:fldCharType="begin"/>
            </w:r>
            <w:r w:rsidR="00A33AD6" w:rsidRPr="00BD6AC1">
              <w:rPr>
                <w:webHidden/>
              </w:rPr>
              <w:instrText xml:space="preserve"> PAGEREF _Toc159681543 \h </w:instrText>
            </w:r>
            <w:r w:rsidR="00A33AD6" w:rsidRPr="00BD6AC1">
              <w:rPr>
                <w:webHidden/>
              </w:rPr>
            </w:r>
            <w:r w:rsidR="00A33AD6" w:rsidRPr="00BD6AC1">
              <w:rPr>
                <w:webHidden/>
              </w:rPr>
              <w:fldChar w:fldCharType="separate"/>
            </w:r>
            <w:r w:rsidR="008F642D">
              <w:rPr>
                <w:webHidden/>
              </w:rPr>
              <w:t>8</w:t>
            </w:r>
            <w:r w:rsidR="00A33AD6" w:rsidRPr="00BD6AC1">
              <w:rPr>
                <w:webHidden/>
              </w:rPr>
              <w:fldChar w:fldCharType="end"/>
            </w:r>
          </w:hyperlink>
        </w:p>
        <w:p w14:paraId="5AC09E86" w14:textId="5D998696" w:rsidR="00A33AD6" w:rsidRPr="00EC1215" w:rsidRDefault="004145D8">
          <w:pPr>
            <w:pStyle w:val="TOC2"/>
            <w:rPr>
              <w:rFonts w:asciiTheme="minorHAnsi" w:eastAsiaTheme="minorEastAsia" w:hAnsiTheme="minorHAnsi"/>
              <w:bCs/>
              <w:noProof/>
              <w:sz w:val="22"/>
              <w:lang w:val="en-ID" w:eastAsia="en-ID"/>
            </w:rPr>
          </w:pPr>
          <w:hyperlink w:anchor="_Toc159681544"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Sistem Kontrol</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4 \h </w:instrText>
            </w:r>
            <w:r w:rsidR="00A33AD6" w:rsidRPr="00EC1215">
              <w:rPr>
                <w:bCs/>
                <w:noProof/>
                <w:webHidden/>
              </w:rPr>
            </w:r>
            <w:r w:rsidR="00A33AD6" w:rsidRPr="00EC1215">
              <w:rPr>
                <w:bCs/>
                <w:noProof/>
                <w:webHidden/>
              </w:rPr>
              <w:fldChar w:fldCharType="separate"/>
            </w:r>
            <w:r w:rsidR="008F642D">
              <w:rPr>
                <w:bCs/>
                <w:noProof/>
                <w:webHidden/>
              </w:rPr>
              <w:t>8</w:t>
            </w:r>
            <w:r w:rsidR="00A33AD6" w:rsidRPr="00EC1215">
              <w:rPr>
                <w:bCs/>
                <w:noProof/>
                <w:webHidden/>
              </w:rPr>
              <w:fldChar w:fldCharType="end"/>
            </w:r>
          </w:hyperlink>
        </w:p>
        <w:p w14:paraId="2A8E5A37" w14:textId="06A5741F" w:rsidR="00A33AD6" w:rsidRPr="00EC1215" w:rsidRDefault="004145D8">
          <w:pPr>
            <w:pStyle w:val="TOC2"/>
            <w:rPr>
              <w:rFonts w:asciiTheme="minorHAnsi" w:eastAsiaTheme="minorEastAsia" w:hAnsiTheme="minorHAnsi"/>
              <w:bCs/>
              <w:noProof/>
              <w:sz w:val="22"/>
              <w:lang w:val="en-ID" w:eastAsia="en-ID"/>
            </w:rPr>
          </w:pPr>
          <w:hyperlink w:anchor="_Toc159681545" w:history="1">
            <w:r w:rsidR="00A33AD6" w:rsidRPr="00EC1215">
              <w:rPr>
                <w:rStyle w:val="Hyperlink"/>
                <w:rFonts w:cs="Times New Roman"/>
                <w:bCs/>
                <w:noProof/>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Drone Pertani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5 \h </w:instrText>
            </w:r>
            <w:r w:rsidR="00A33AD6" w:rsidRPr="00EC1215">
              <w:rPr>
                <w:bCs/>
                <w:noProof/>
                <w:webHidden/>
              </w:rPr>
            </w:r>
            <w:r w:rsidR="00A33AD6" w:rsidRPr="00EC1215">
              <w:rPr>
                <w:bCs/>
                <w:noProof/>
                <w:webHidden/>
              </w:rPr>
              <w:fldChar w:fldCharType="separate"/>
            </w:r>
            <w:r w:rsidR="008F642D">
              <w:rPr>
                <w:bCs/>
                <w:noProof/>
                <w:webHidden/>
              </w:rPr>
              <w:t>9</w:t>
            </w:r>
            <w:r w:rsidR="00A33AD6" w:rsidRPr="00EC1215">
              <w:rPr>
                <w:bCs/>
                <w:noProof/>
                <w:webHidden/>
              </w:rPr>
              <w:fldChar w:fldCharType="end"/>
            </w:r>
          </w:hyperlink>
        </w:p>
        <w:p w14:paraId="3227BA29" w14:textId="6E292F4B" w:rsidR="00A33AD6" w:rsidRPr="00EC1215" w:rsidRDefault="004145D8">
          <w:pPr>
            <w:pStyle w:val="TOC2"/>
            <w:rPr>
              <w:rFonts w:asciiTheme="minorHAnsi" w:eastAsiaTheme="minorEastAsia" w:hAnsiTheme="minorHAnsi"/>
              <w:bCs/>
              <w:noProof/>
              <w:sz w:val="22"/>
              <w:lang w:val="en-ID" w:eastAsia="en-ID"/>
            </w:rPr>
          </w:pPr>
          <w:hyperlink w:anchor="_Toc159681546" w:history="1">
            <w:r w:rsidR="00A33AD6" w:rsidRPr="00EC1215">
              <w:rPr>
                <w:rStyle w:val="Hyperlink"/>
                <w:rFonts w:cs="Times New Roman"/>
                <w:bCs/>
                <w:noProof/>
                <w:lang w:val="id-ID"/>
              </w:rPr>
              <w:t>C.</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iCs/>
                <w:noProof/>
              </w:rPr>
              <w:t>Teori Dasar</w:t>
            </w:r>
            <w:r w:rsidR="00A33AD6" w:rsidRPr="00EC1215">
              <w:rPr>
                <w:rStyle w:val="Hyperlink"/>
                <w:rFonts w:cs="Times New Roman"/>
                <w:bCs/>
                <w:i/>
                <w:noProof/>
              </w:rPr>
              <w:t xml:space="preserve"> </w:t>
            </w:r>
            <w:r w:rsidR="00A33AD6" w:rsidRPr="00EC1215">
              <w:rPr>
                <w:rStyle w:val="Hyperlink"/>
                <w:rFonts w:cs="Times New Roman"/>
                <w:bCs/>
                <w:i/>
                <w:noProof/>
                <w:lang w:val="id-ID"/>
              </w:rPr>
              <w:t>Drone</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6 \h </w:instrText>
            </w:r>
            <w:r w:rsidR="00A33AD6" w:rsidRPr="00EC1215">
              <w:rPr>
                <w:bCs/>
                <w:noProof/>
                <w:webHidden/>
              </w:rPr>
            </w:r>
            <w:r w:rsidR="00A33AD6" w:rsidRPr="00EC1215">
              <w:rPr>
                <w:bCs/>
                <w:noProof/>
                <w:webHidden/>
              </w:rPr>
              <w:fldChar w:fldCharType="separate"/>
            </w:r>
            <w:r w:rsidR="008F642D">
              <w:rPr>
                <w:bCs/>
                <w:noProof/>
                <w:webHidden/>
              </w:rPr>
              <w:t>10</w:t>
            </w:r>
            <w:r w:rsidR="00A33AD6" w:rsidRPr="00EC1215">
              <w:rPr>
                <w:bCs/>
                <w:noProof/>
                <w:webHidden/>
              </w:rPr>
              <w:fldChar w:fldCharType="end"/>
            </w:r>
          </w:hyperlink>
        </w:p>
        <w:p w14:paraId="391D89FE" w14:textId="03C0D4FE" w:rsidR="00A33AD6" w:rsidRPr="00EC1215" w:rsidRDefault="004145D8">
          <w:pPr>
            <w:pStyle w:val="TOC2"/>
            <w:rPr>
              <w:rFonts w:asciiTheme="minorHAnsi" w:eastAsiaTheme="minorEastAsia" w:hAnsiTheme="minorHAnsi"/>
              <w:bCs/>
              <w:noProof/>
              <w:sz w:val="22"/>
              <w:lang w:val="en-ID" w:eastAsia="en-ID"/>
            </w:rPr>
          </w:pPr>
          <w:hyperlink w:anchor="_Toc159681547" w:history="1">
            <w:r w:rsidR="00A33AD6" w:rsidRPr="00EC1215">
              <w:rPr>
                <w:rStyle w:val="Hyperlink"/>
                <w:rFonts w:cs="Times New Roman"/>
                <w:bCs/>
                <w:noProof/>
                <w:lang w:val="id-ID"/>
              </w:rPr>
              <w:t>D.</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Perangkat</w:t>
            </w:r>
            <w:r w:rsidR="00A33AD6" w:rsidRPr="00EC1215">
              <w:rPr>
                <w:rStyle w:val="Hyperlink"/>
                <w:rFonts w:cs="Times New Roman"/>
                <w:bCs/>
                <w:noProof/>
                <w:lang w:val="id-ID"/>
              </w:rPr>
              <w:t xml:space="preserve"> </w:t>
            </w:r>
            <w:r w:rsidR="00A33AD6" w:rsidRPr="00EC1215">
              <w:rPr>
                <w:rStyle w:val="Hyperlink"/>
                <w:rFonts w:cs="Times New Roman"/>
                <w:bCs/>
                <w:noProof/>
              </w:rPr>
              <w:t>Penggerak</w:t>
            </w:r>
            <w:r w:rsidR="00A33AD6" w:rsidRPr="00EC1215">
              <w:rPr>
                <w:rStyle w:val="Hyperlink"/>
                <w:rFonts w:cs="Times New Roman"/>
                <w:bCs/>
                <w:noProof/>
                <w:lang w:val="id-ID"/>
              </w:rPr>
              <w:t xml:space="preserve"> dan Elektronik </w:t>
            </w:r>
            <w:r w:rsidR="00A33AD6" w:rsidRPr="00EC1215">
              <w:rPr>
                <w:rStyle w:val="Hyperlink"/>
                <w:rFonts w:cs="Times New Roman"/>
                <w:bCs/>
                <w:i/>
                <w:noProof/>
                <w:lang w:val="id-ID"/>
              </w:rPr>
              <w:t>Drone</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7 \h </w:instrText>
            </w:r>
            <w:r w:rsidR="00A33AD6" w:rsidRPr="00EC1215">
              <w:rPr>
                <w:bCs/>
                <w:noProof/>
                <w:webHidden/>
              </w:rPr>
            </w:r>
            <w:r w:rsidR="00A33AD6" w:rsidRPr="00EC1215">
              <w:rPr>
                <w:bCs/>
                <w:noProof/>
                <w:webHidden/>
              </w:rPr>
              <w:fldChar w:fldCharType="separate"/>
            </w:r>
            <w:r w:rsidR="008F642D">
              <w:rPr>
                <w:bCs/>
                <w:noProof/>
                <w:webHidden/>
              </w:rPr>
              <w:t>11</w:t>
            </w:r>
            <w:r w:rsidR="00A33AD6" w:rsidRPr="00EC1215">
              <w:rPr>
                <w:bCs/>
                <w:noProof/>
                <w:webHidden/>
              </w:rPr>
              <w:fldChar w:fldCharType="end"/>
            </w:r>
          </w:hyperlink>
        </w:p>
        <w:p w14:paraId="3D43999C" w14:textId="00ECBD20" w:rsidR="00A33AD6" w:rsidRPr="00EC1215" w:rsidRDefault="004145D8">
          <w:pPr>
            <w:pStyle w:val="TOC2"/>
            <w:rPr>
              <w:rFonts w:asciiTheme="minorHAnsi" w:eastAsiaTheme="minorEastAsia" w:hAnsiTheme="minorHAnsi"/>
              <w:bCs/>
              <w:noProof/>
              <w:sz w:val="22"/>
              <w:lang w:val="en-ID" w:eastAsia="en-ID"/>
            </w:rPr>
          </w:pPr>
          <w:hyperlink w:anchor="_Toc159681548" w:history="1">
            <w:r w:rsidR="00A33AD6" w:rsidRPr="00EC1215">
              <w:rPr>
                <w:rStyle w:val="Hyperlink"/>
                <w:bCs/>
                <w:iCs/>
                <w:noProof/>
                <w:lang w:val="id-ID"/>
              </w:rPr>
              <w:t>E.</w:t>
            </w:r>
            <w:r w:rsidR="00A33AD6" w:rsidRPr="00EC1215">
              <w:rPr>
                <w:rFonts w:asciiTheme="minorHAnsi" w:eastAsiaTheme="minorEastAsia" w:hAnsiTheme="minorHAnsi"/>
                <w:bCs/>
                <w:noProof/>
                <w:sz w:val="22"/>
                <w:lang w:val="en-ID" w:eastAsia="en-ID"/>
              </w:rPr>
              <w:tab/>
            </w:r>
            <w:r w:rsidR="00A33AD6" w:rsidRPr="00EC1215">
              <w:rPr>
                <w:rStyle w:val="Hyperlink"/>
                <w:bCs/>
                <w:iCs/>
                <w:noProof/>
              </w:rPr>
              <w:t xml:space="preserve">Perangkat Kontrol </w:t>
            </w:r>
            <w:r w:rsidR="00A33AD6" w:rsidRPr="00EC1215">
              <w:rPr>
                <w:rStyle w:val="Hyperlink"/>
                <w:rFonts w:cs="Times New Roman"/>
                <w:bCs/>
                <w:iCs/>
                <w:noProof/>
              </w:rPr>
              <w:t>Penyemprotan</w:t>
            </w:r>
            <w:r w:rsidR="00A33AD6" w:rsidRPr="00EC1215">
              <w:rPr>
                <w:rStyle w:val="Hyperlink"/>
                <w:bCs/>
                <w:iCs/>
                <w:noProof/>
              </w:rPr>
              <w:t xml:space="preserve"> Cairan Pestisida</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8 \h </w:instrText>
            </w:r>
            <w:r w:rsidR="00A33AD6" w:rsidRPr="00EC1215">
              <w:rPr>
                <w:bCs/>
                <w:noProof/>
                <w:webHidden/>
              </w:rPr>
            </w:r>
            <w:r w:rsidR="00A33AD6" w:rsidRPr="00EC1215">
              <w:rPr>
                <w:bCs/>
                <w:noProof/>
                <w:webHidden/>
              </w:rPr>
              <w:fldChar w:fldCharType="separate"/>
            </w:r>
            <w:r w:rsidR="008F642D">
              <w:rPr>
                <w:bCs/>
                <w:noProof/>
                <w:webHidden/>
              </w:rPr>
              <w:t>24</w:t>
            </w:r>
            <w:r w:rsidR="00A33AD6" w:rsidRPr="00EC1215">
              <w:rPr>
                <w:bCs/>
                <w:noProof/>
                <w:webHidden/>
              </w:rPr>
              <w:fldChar w:fldCharType="end"/>
            </w:r>
          </w:hyperlink>
        </w:p>
        <w:p w14:paraId="6568C252" w14:textId="0B4AFAAB" w:rsidR="00A33AD6" w:rsidRPr="00EC1215" w:rsidRDefault="004145D8">
          <w:pPr>
            <w:pStyle w:val="TOC2"/>
            <w:rPr>
              <w:rFonts w:asciiTheme="minorHAnsi" w:eastAsiaTheme="minorEastAsia" w:hAnsiTheme="minorHAnsi"/>
              <w:bCs/>
              <w:noProof/>
              <w:sz w:val="22"/>
              <w:lang w:val="en-ID" w:eastAsia="en-ID"/>
            </w:rPr>
          </w:pPr>
          <w:hyperlink w:anchor="_Toc159681549" w:history="1">
            <w:r w:rsidR="00A33AD6" w:rsidRPr="00EC1215">
              <w:rPr>
                <w:rStyle w:val="Hyperlink"/>
                <w:rFonts w:cs="Times New Roman"/>
                <w:bCs/>
                <w:noProof/>
                <w:lang w:val="id-ID"/>
              </w:rPr>
              <w:t>F.</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i/>
                <w:noProof/>
              </w:rPr>
              <w:t>Mission Planner</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49 \h </w:instrText>
            </w:r>
            <w:r w:rsidR="00A33AD6" w:rsidRPr="00EC1215">
              <w:rPr>
                <w:bCs/>
                <w:noProof/>
                <w:webHidden/>
              </w:rPr>
            </w:r>
            <w:r w:rsidR="00A33AD6" w:rsidRPr="00EC1215">
              <w:rPr>
                <w:bCs/>
                <w:noProof/>
                <w:webHidden/>
              </w:rPr>
              <w:fldChar w:fldCharType="separate"/>
            </w:r>
            <w:r w:rsidR="008F642D">
              <w:rPr>
                <w:bCs/>
                <w:noProof/>
                <w:webHidden/>
              </w:rPr>
              <w:t>27</w:t>
            </w:r>
            <w:r w:rsidR="00A33AD6" w:rsidRPr="00EC1215">
              <w:rPr>
                <w:bCs/>
                <w:noProof/>
                <w:webHidden/>
              </w:rPr>
              <w:fldChar w:fldCharType="end"/>
            </w:r>
          </w:hyperlink>
        </w:p>
        <w:p w14:paraId="7EF3BD05" w14:textId="67CAD511" w:rsidR="00A33AD6" w:rsidRPr="00EC1215" w:rsidRDefault="004145D8">
          <w:pPr>
            <w:pStyle w:val="TOC2"/>
            <w:rPr>
              <w:rFonts w:asciiTheme="minorHAnsi" w:eastAsiaTheme="minorEastAsia" w:hAnsiTheme="minorHAnsi"/>
              <w:bCs/>
              <w:noProof/>
              <w:sz w:val="22"/>
              <w:lang w:val="en-ID" w:eastAsia="en-ID"/>
            </w:rPr>
          </w:pPr>
          <w:hyperlink w:anchor="_Toc159681550" w:history="1">
            <w:r w:rsidR="00A33AD6" w:rsidRPr="00EC1215">
              <w:rPr>
                <w:rStyle w:val="Hyperlink"/>
                <w:rFonts w:cs="Times New Roman"/>
                <w:bCs/>
                <w:noProof/>
                <w:lang w:val="id-ID"/>
              </w:rPr>
              <w:t>G.</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Perhitungan Parameter Pada Hexacopter</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0 \h </w:instrText>
            </w:r>
            <w:r w:rsidR="00A33AD6" w:rsidRPr="00EC1215">
              <w:rPr>
                <w:bCs/>
                <w:noProof/>
                <w:webHidden/>
              </w:rPr>
            </w:r>
            <w:r w:rsidR="00A33AD6" w:rsidRPr="00EC1215">
              <w:rPr>
                <w:bCs/>
                <w:noProof/>
                <w:webHidden/>
              </w:rPr>
              <w:fldChar w:fldCharType="separate"/>
            </w:r>
            <w:r w:rsidR="008F642D">
              <w:rPr>
                <w:bCs/>
                <w:noProof/>
                <w:webHidden/>
              </w:rPr>
              <w:t>28</w:t>
            </w:r>
            <w:r w:rsidR="00A33AD6" w:rsidRPr="00EC1215">
              <w:rPr>
                <w:bCs/>
                <w:noProof/>
                <w:webHidden/>
              </w:rPr>
              <w:fldChar w:fldCharType="end"/>
            </w:r>
          </w:hyperlink>
        </w:p>
        <w:p w14:paraId="67A764F8" w14:textId="626E0910" w:rsidR="00A33AD6" w:rsidRPr="00EC1215" w:rsidRDefault="004145D8">
          <w:pPr>
            <w:pStyle w:val="TOC2"/>
            <w:rPr>
              <w:rFonts w:asciiTheme="minorHAnsi" w:eastAsiaTheme="minorEastAsia" w:hAnsiTheme="minorHAnsi"/>
              <w:bCs/>
              <w:noProof/>
              <w:sz w:val="22"/>
              <w:lang w:val="en-ID" w:eastAsia="en-ID"/>
            </w:rPr>
          </w:pPr>
          <w:hyperlink w:anchor="_Toc159681551" w:history="1">
            <w:r w:rsidR="00A33AD6" w:rsidRPr="00EC1215">
              <w:rPr>
                <w:rStyle w:val="Hyperlink"/>
                <w:rFonts w:cs="Times New Roman"/>
                <w:bCs/>
                <w:noProof/>
                <w:lang w:val="id-ID"/>
              </w:rPr>
              <w:t>H.</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 xml:space="preserve">Metode Pengembangan Sistem Model </w:t>
            </w:r>
            <w:r w:rsidR="00A33AD6" w:rsidRPr="00EC1215">
              <w:rPr>
                <w:rStyle w:val="Hyperlink"/>
                <w:rFonts w:cs="Times New Roman"/>
                <w:bCs/>
                <w:i/>
                <w:iCs/>
                <w:noProof/>
              </w:rPr>
              <w:t>Waterfall</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1 \h </w:instrText>
            </w:r>
            <w:r w:rsidR="00A33AD6" w:rsidRPr="00EC1215">
              <w:rPr>
                <w:bCs/>
                <w:noProof/>
                <w:webHidden/>
              </w:rPr>
            </w:r>
            <w:r w:rsidR="00A33AD6" w:rsidRPr="00EC1215">
              <w:rPr>
                <w:bCs/>
                <w:noProof/>
                <w:webHidden/>
              </w:rPr>
              <w:fldChar w:fldCharType="separate"/>
            </w:r>
            <w:r w:rsidR="008F642D">
              <w:rPr>
                <w:bCs/>
                <w:noProof/>
                <w:webHidden/>
              </w:rPr>
              <w:t>31</w:t>
            </w:r>
            <w:r w:rsidR="00A33AD6" w:rsidRPr="00EC1215">
              <w:rPr>
                <w:bCs/>
                <w:noProof/>
                <w:webHidden/>
              </w:rPr>
              <w:fldChar w:fldCharType="end"/>
            </w:r>
          </w:hyperlink>
        </w:p>
        <w:p w14:paraId="1BD97D8D" w14:textId="6FE2C307" w:rsidR="00A33AD6" w:rsidRPr="00EC1215" w:rsidRDefault="004145D8">
          <w:pPr>
            <w:pStyle w:val="TOC2"/>
            <w:rPr>
              <w:rFonts w:asciiTheme="minorHAnsi" w:eastAsiaTheme="minorEastAsia" w:hAnsiTheme="minorHAnsi"/>
              <w:bCs/>
              <w:noProof/>
              <w:sz w:val="22"/>
              <w:lang w:val="en-ID" w:eastAsia="en-ID"/>
            </w:rPr>
          </w:pPr>
          <w:hyperlink w:anchor="_Toc159681552" w:history="1">
            <w:r w:rsidR="00A33AD6" w:rsidRPr="00EC1215">
              <w:rPr>
                <w:rStyle w:val="Hyperlink"/>
                <w:rFonts w:cs="Times New Roman"/>
                <w:bCs/>
                <w:noProof/>
                <w:lang w:val="id-ID"/>
              </w:rPr>
              <w:t>I.</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lang w:val="id-ID"/>
              </w:rPr>
              <w:t>Penelitian Relev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2 \h </w:instrText>
            </w:r>
            <w:r w:rsidR="00A33AD6" w:rsidRPr="00EC1215">
              <w:rPr>
                <w:bCs/>
                <w:noProof/>
                <w:webHidden/>
              </w:rPr>
            </w:r>
            <w:r w:rsidR="00A33AD6" w:rsidRPr="00EC1215">
              <w:rPr>
                <w:bCs/>
                <w:noProof/>
                <w:webHidden/>
              </w:rPr>
              <w:fldChar w:fldCharType="separate"/>
            </w:r>
            <w:r w:rsidR="008F642D">
              <w:rPr>
                <w:bCs/>
                <w:noProof/>
                <w:webHidden/>
              </w:rPr>
              <w:t>33</w:t>
            </w:r>
            <w:r w:rsidR="00A33AD6" w:rsidRPr="00EC1215">
              <w:rPr>
                <w:bCs/>
                <w:noProof/>
                <w:webHidden/>
              </w:rPr>
              <w:fldChar w:fldCharType="end"/>
            </w:r>
          </w:hyperlink>
        </w:p>
        <w:p w14:paraId="01B23C94" w14:textId="40C3D989" w:rsidR="00A33AD6" w:rsidRPr="00EC1215" w:rsidRDefault="004145D8" w:rsidP="00BD6AC1">
          <w:pPr>
            <w:pStyle w:val="TOC1"/>
            <w:rPr>
              <w:rFonts w:asciiTheme="minorHAnsi" w:eastAsiaTheme="minorEastAsia" w:hAnsiTheme="minorHAnsi" w:cstheme="minorBidi"/>
              <w:sz w:val="22"/>
              <w:lang w:val="en-ID" w:eastAsia="en-ID"/>
            </w:rPr>
          </w:pPr>
          <w:hyperlink w:anchor="_Toc159681553" w:history="1">
            <w:r w:rsidR="00A33AD6" w:rsidRPr="00EC1215">
              <w:rPr>
                <w:rStyle w:val="Hyperlink"/>
              </w:rPr>
              <w:t>BAB III</w:t>
            </w:r>
            <w:r>
              <w:rPr>
                <w:rStyle w:val="Hyperlink"/>
              </w:rPr>
              <w:t xml:space="preserve"> METODOLOGI PERANCANGAN</w:t>
            </w:r>
            <w:r w:rsidR="00A33AD6" w:rsidRPr="00EC1215">
              <w:rPr>
                <w:webHidden/>
              </w:rPr>
              <w:tab/>
            </w:r>
            <w:r w:rsidR="00A33AD6" w:rsidRPr="00EC1215">
              <w:rPr>
                <w:webHidden/>
              </w:rPr>
              <w:fldChar w:fldCharType="begin"/>
            </w:r>
            <w:r w:rsidR="00A33AD6" w:rsidRPr="00EC1215">
              <w:rPr>
                <w:webHidden/>
              </w:rPr>
              <w:instrText xml:space="preserve"> PAGEREF _Toc159681553 \h </w:instrText>
            </w:r>
            <w:r w:rsidR="00A33AD6" w:rsidRPr="00EC1215">
              <w:rPr>
                <w:webHidden/>
              </w:rPr>
            </w:r>
            <w:r w:rsidR="00A33AD6" w:rsidRPr="00EC1215">
              <w:rPr>
                <w:webHidden/>
              </w:rPr>
              <w:fldChar w:fldCharType="separate"/>
            </w:r>
            <w:r w:rsidR="008F642D">
              <w:rPr>
                <w:webHidden/>
              </w:rPr>
              <w:t>35</w:t>
            </w:r>
            <w:r w:rsidR="00A33AD6" w:rsidRPr="00EC1215">
              <w:rPr>
                <w:webHidden/>
              </w:rPr>
              <w:fldChar w:fldCharType="end"/>
            </w:r>
          </w:hyperlink>
        </w:p>
        <w:p w14:paraId="2DCAAFA4" w14:textId="43D2A2C4" w:rsidR="00A33AD6" w:rsidRPr="00EC1215" w:rsidRDefault="004145D8">
          <w:pPr>
            <w:pStyle w:val="TOC2"/>
            <w:rPr>
              <w:rFonts w:asciiTheme="minorHAnsi" w:eastAsiaTheme="minorEastAsia" w:hAnsiTheme="minorHAnsi"/>
              <w:bCs/>
              <w:noProof/>
              <w:sz w:val="22"/>
              <w:lang w:val="en-ID" w:eastAsia="en-ID"/>
            </w:rPr>
          </w:pPr>
          <w:hyperlink w:anchor="_Toc159681554" w:history="1">
            <w:r w:rsidR="00A33AD6" w:rsidRPr="00EC1215">
              <w:rPr>
                <w:rStyle w:val="Hyperlink"/>
                <w:rFonts w:cs="Times New Roman"/>
                <w:bCs/>
                <w:noProof/>
                <w:lang w:val="id-ID"/>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Analisis Kebutuhan (</w:t>
            </w:r>
            <w:r w:rsidR="00A33AD6" w:rsidRPr="00EC1215">
              <w:rPr>
                <w:rStyle w:val="Hyperlink"/>
                <w:rFonts w:cs="Times New Roman"/>
                <w:bCs/>
                <w:i/>
                <w:iCs/>
                <w:noProof/>
              </w:rPr>
              <w:t>Requirement</w:t>
            </w:r>
            <w:r w:rsidR="00A33AD6" w:rsidRPr="00EC1215">
              <w:rPr>
                <w:rStyle w:val="Hyperlink"/>
                <w:rFonts w:cs="Times New Roman"/>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4 \h </w:instrText>
            </w:r>
            <w:r w:rsidR="00A33AD6" w:rsidRPr="00EC1215">
              <w:rPr>
                <w:bCs/>
                <w:noProof/>
                <w:webHidden/>
              </w:rPr>
            </w:r>
            <w:r w:rsidR="00A33AD6" w:rsidRPr="00EC1215">
              <w:rPr>
                <w:bCs/>
                <w:noProof/>
                <w:webHidden/>
              </w:rPr>
              <w:fldChar w:fldCharType="separate"/>
            </w:r>
            <w:r w:rsidR="008F642D">
              <w:rPr>
                <w:bCs/>
                <w:noProof/>
                <w:webHidden/>
              </w:rPr>
              <w:t>35</w:t>
            </w:r>
            <w:r w:rsidR="00A33AD6" w:rsidRPr="00EC1215">
              <w:rPr>
                <w:bCs/>
                <w:noProof/>
                <w:webHidden/>
              </w:rPr>
              <w:fldChar w:fldCharType="end"/>
            </w:r>
          </w:hyperlink>
        </w:p>
        <w:p w14:paraId="53C0F10F" w14:textId="5C2A11F0" w:rsidR="00A33AD6" w:rsidRPr="00EC1215" w:rsidRDefault="004145D8">
          <w:pPr>
            <w:pStyle w:val="TOC2"/>
            <w:rPr>
              <w:rFonts w:asciiTheme="minorHAnsi" w:eastAsiaTheme="minorEastAsia" w:hAnsiTheme="minorHAnsi"/>
              <w:bCs/>
              <w:noProof/>
              <w:sz w:val="22"/>
              <w:lang w:val="en-ID" w:eastAsia="en-ID"/>
            </w:rPr>
          </w:pPr>
          <w:hyperlink w:anchor="_Toc159681555" w:history="1">
            <w:r w:rsidR="00A33AD6" w:rsidRPr="00EC1215">
              <w:rPr>
                <w:rStyle w:val="Hyperlink"/>
                <w:rFonts w:cs="Times New Roman"/>
                <w:bCs/>
                <w:noProof/>
                <w:lang w:val="id-ID"/>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Desain Rancangan Sistem (</w:t>
            </w:r>
            <w:r w:rsidR="00A33AD6" w:rsidRPr="00EC1215">
              <w:rPr>
                <w:rStyle w:val="Hyperlink"/>
                <w:rFonts w:cs="Times New Roman"/>
                <w:bCs/>
                <w:i/>
                <w:iCs/>
                <w:noProof/>
              </w:rPr>
              <w:t>Design</w:t>
            </w:r>
            <w:r w:rsidR="00A33AD6" w:rsidRPr="00EC1215">
              <w:rPr>
                <w:rStyle w:val="Hyperlink"/>
                <w:rFonts w:cs="Times New Roman"/>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5 \h </w:instrText>
            </w:r>
            <w:r w:rsidR="00A33AD6" w:rsidRPr="00EC1215">
              <w:rPr>
                <w:bCs/>
                <w:noProof/>
                <w:webHidden/>
              </w:rPr>
            </w:r>
            <w:r w:rsidR="00A33AD6" w:rsidRPr="00EC1215">
              <w:rPr>
                <w:bCs/>
                <w:noProof/>
                <w:webHidden/>
              </w:rPr>
              <w:fldChar w:fldCharType="separate"/>
            </w:r>
            <w:r w:rsidR="008F642D">
              <w:rPr>
                <w:bCs/>
                <w:noProof/>
                <w:webHidden/>
              </w:rPr>
              <w:t>41</w:t>
            </w:r>
            <w:r w:rsidR="00A33AD6" w:rsidRPr="00EC1215">
              <w:rPr>
                <w:bCs/>
                <w:noProof/>
                <w:webHidden/>
              </w:rPr>
              <w:fldChar w:fldCharType="end"/>
            </w:r>
          </w:hyperlink>
        </w:p>
        <w:p w14:paraId="2BECAC0F" w14:textId="555B9B9B" w:rsidR="00A33AD6" w:rsidRPr="00EC1215" w:rsidRDefault="004145D8">
          <w:pPr>
            <w:pStyle w:val="TOC2"/>
            <w:rPr>
              <w:rFonts w:asciiTheme="minorHAnsi" w:eastAsiaTheme="minorEastAsia" w:hAnsiTheme="minorHAnsi"/>
              <w:bCs/>
              <w:noProof/>
              <w:sz w:val="22"/>
              <w:lang w:val="en-ID" w:eastAsia="en-ID"/>
            </w:rPr>
          </w:pPr>
          <w:hyperlink w:anchor="_Toc159681556" w:history="1">
            <w:r w:rsidR="00A33AD6" w:rsidRPr="00EC1215">
              <w:rPr>
                <w:rStyle w:val="Hyperlink"/>
                <w:bCs/>
                <w:noProof/>
              </w:rPr>
              <w:t>C.</w:t>
            </w:r>
            <w:r w:rsidR="00A33AD6" w:rsidRPr="00EC1215">
              <w:rPr>
                <w:rFonts w:asciiTheme="minorHAnsi" w:eastAsiaTheme="minorEastAsia" w:hAnsiTheme="minorHAnsi"/>
                <w:bCs/>
                <w:noProof/>
                <w:sz w:val="22"/>
                <w:lang w:val="en-ID" w:eastAsia="en-ID"/>
              </w:rPr>
              <w:tab/>
            </w:r>
            <w:r w:rsidR="00A33AD6" w:rsidRPr="00EC1215">
              <w:rPr>
                <w:rStyle w:val="Hyperlink"/>
                <w:bCs/>
                <w:noProof/>
              </w:rPr>
              <w:t>Rancangan Alur Pembuatan Sistem</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6 \h </w:instrText>
            </w:r>
            <w:r w:rsidR="00A33AD6" w:rsidRPr="00EC1215">
              <w:rPr>
                <w:bCs/>
                <w:noProof/>
                <w:webHidden/>
              </w:rPr>
            </w:r>
            <w:r w:rsidR="00A33AD6" w:rsidRPr="00EC1215">
              <w:rPr>
                <w:bCs/>
                <w:noProof/>
                <w:webHidden/>
              </w:rPr>
              <w:fldChar w:fldCharType="separate"/>
            </w:r>
            <w:r w:rsidR="008F642D">
              <w:rPr>
                <w:bCs/>
                <w:noProof/>
                <w:webHidden/>
              </w:rPr>
              <w:t>59</w:t>
            </w:r>
            <w:r w:rsidR="00A33AD6" w:rsidRPr="00EC1215">
              <w:rPr>
                <w:bCs/>
                <w:noProof/>
                <w:webHidden/>
              </w:rPr>
              <w:fldChar w:fldCharType="end"/>
            </w:r>
          </w:hyperlink>
        </w:p>
        <w:p w14:paraId="31918C99" w14:textId="1DEEB591" w:rsidR="00A33AD6" w:rsidRPr="00EC1215" w:rsidRDefault="004145D8" w:rsidP="00BD6AC1">
          <w:pPr>
            <w:pStyle w:val="TOC1"/>
            <w:rPr>
              <w:rFonts w:asciiTheme="minorHAnsi" w:eastAsiaTheme="minorEastAsia" w:hAnsiTheme="minorHAnsi" w:cstheme="minorBidi"/>
              <w:sz w:val="22"/>
              <w:lang w:val="en-ID" w:eastAsia="en-ID"/>
            </w:rPr>
          </w:pPr>
          <w:hyperlink w:anchor="_Toc159681557" w:history="1">
            <w:r w:rsidR="00A33AD6" w:rsidRPr="00EC1215">
              <w:rPr>
                <w:rStyle w:val="Hyperlink"/>
              </w:rPr>
              <w:t>BAB IV</w:t>
            </w:r>
            <w:r>
              <w:rPr>
                <w:rStyle w:val="Hyperlink"/>
              </w:rPr>
              <w:t xml:space="preserve"> HASIL DAN PEMBAHASAN</w:t>
            </w:r>
            <w:r w:rsidR="00A33AD6" w:rsidRPr="00EC1215">
              <w:rPr>
                <w:webHidden/>
              </w:rPr>
              <w:tab/>
            </w:r>
            <w:r w:rsidR="00A33AD6" w:rsidRPr="00EC1215">
              <w:rPr>
                <w:webHidden/>
              </w:rPr>
              <w:fldChar w:fldCharType="begin"/>
            </w:r>
            <w:r w:rsidR="00A33AD6" w:rsidRPr="00EC1215">
              <w:rPr>
                <w:webHidden/>
              </w:rPr>
              <w:instrText xml:space="preserve"> PAGEREF _Toc159681557 \h </w:instrText>
            </w:r>
            <w:r w:rsidR="00A33AD6" w:rsidRPr="00EC1215">
              <w:rPr>
                <w:webHidden/>
              </w:rPr>
            </w:r>
            <w:r w:rsidR="00A33AD6" w:rsidRPr="00EC1215">
              <w:rPr>
                <w:webHidden/>
              </w:rPr>
              <w:fldChar w:fldCharType="separate"/>
            </w:r>
            <w:r w:rsidR="008F642D">
              <w:rPr>
                <w:webHidden/>
              </w:rPr>
              <w:t>63</w:t>
            </w:r>
            <w:r w:rsidR="00A33AD6" w:rsidRPr="00EC1215">
              <w:rPr>
                <w:webHidden/>
              </w:rPr>
              <w:fldChar w:fldCharType="end"/>
            </w:r>
          </w:hyperlink>
        </w:p>
        <w:p w14:paraId="37CB988F" w14:textId="596BC30C" w:rsidR="00A33AD6" w:rsidRPr="00EC1215" w:rsidRDefault="004145D8">
          <w:pPr>
            <w:pStyle w:val="TOC2"/>
            <w:rPr>
              <w:rFonts w:asciiTheme="minorHAnsi" w:eastAsiaTheme="minorEastAsia" w:hAnsiTheme="minorHAnsi"/>
              <w:bCs/>
              <w:noProof/>
              <w:sz w:val="22"/>
              <w:lang w:val="en-ID" w:eastAsia="en-ID"/>
            </w:rPr>
          </w:pPr>
          <w:hyperlink w:anchor="_Toc159681558" w:history="1">
            <w:r w:rsidR="00A33AD6" w:rsidRPr="00EC1215">
              <w:rPr>
                <w:rStyle w:val="Hyperlink"/>
                <w:bCs/>
                <w:noProof/>
              </w:rPr>
              <w:t>A.</w:t>
            </w:r>
            <w:r w:rsidR="00A33AD6" w:rsidRPr="00EC1215">
              <w:rPr>
                <w:rFonts w:asciiTheme="minorHAnsi" w:eastAsiaTheme="minorEastAsia" w:hAnsiTheme="minorHAnsi"/>
                <w:bCs/>
                <w:noProof/>
                <w:sz w:val="22"/>
                <w:lang w:val="en-ID" w:eastAsia="en-ID"/>
              </w:rPr>
              <w:tab/>
            </w:r>
            <w:r w:rsidR="00A33AD6" w:rsidRPr="00EC1215">
              <w:rPr>
                <w:rStyle w:val="Hyperlink"/>
                <w:bCs/>
                <w:noProof/>
              </w:rPr>
              <w:t>Implementasi (</w:t>
            </w:r>
            <w:r w:rsidR="00A33AD6" w:rsidRPr="00EC1215">
              <w:rPr>
                <w:rStyle w:val="Hyperlink"/>
                <w:bCs/>
                <w:i/>
                <w:iCs/>
                <w:noProof/>
              </w:rPr>
              <w:t>Implementation</w:t>
            </w:r>
            <w:r w:rsidR="00A33AD6" w:rsidRPr="00EC1215">
              <w:rPr>
                <w:rStyle w:val="Hyperlink"/>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8 \h </w:instrText>
            </w:r>
            <w:r w:rsidR="00A33AD6" w:rsidRPr="00EC1215">
              <w:rPr>
                <w:bCs/>
                <w:noProof/>
                <w:webHidden/>
              </w:rPr>
            </w:r>
            <w:r w:rsidR="00A33AD6" w:rsidRPr="00EC1215">
              <w:rPr>
                <w:bCs/>
                <w:noProof/>
                <w:webHidden/>
              </w:rPr>
              <w:fldChar w:fldCharType="separate"/>
            </w:r>
            <w:r w:rsidR="008F642D">
              <w:rPr>
                <w:bCs/>
                <w:noProof/>
                <w:webHidden/>
              </w:rPr>
              <w:t>63</w:t>
            </w:r>
            <w:r w:rsidR="00A33AD6" w:rsidRPr="00EC1215">
              <w:rPr>
                <w:bCs/>
                <w:noProof/>
                <w:webHidden/>
              </w:rPr>
              <w:fldChar w:fldCharType="end"/>
            </w:r>
          </w:hyperlink>
        </w:p>
        <w:p w14:paraId="18A86AA9" w14:textId="5E7295A1" w:rsidR="00A33AD6" w:rsidRPr="00EC1215" w:rsidRDefault="004145D8">
          <w:pPr>
            <w:pStyle w:val="TOC2"/>
            <w:rPr>
              <w:rFonts w:asciiTheme="minorHAnsi" w:eastAsiaTheme="minorEastAsia" w:hAnsiTheme="minorHAnsi"/>
              <w:bCs/>
              <w:noProof/>
              <w:sz w:val="22"/>
              <w:lang w:val="en-ID" w:eastAsia="en-ID"/>
            </w:rPr>
          </w:pPr>
          <w:hyperlink w:anchor="_Toc159681559" w:history="1">
            <w:r w:rsidR="00A33AD6" w:rsidRPr="00EC1215">
              <w:rPr>
                <w:rStyle w:val="Hyperlink"/>
                <w:bCs/>
                <w:noProof/>
              </w:rPr>
              <w:t>B.</w:t>
            </w:r>
            <w:r w:rsidR="00A33AD6" w:rsidRPr="00EC1215">
              <w:rPr>
                <w:rFonts w:asciiTheme="minorHAnsi" w:eastAsiaTheme="minorEastAsia" w:hAnsiTheme="minorHAnsi"/>
                <w:bCs/>
                <w:noProof/>
                <w:sz w:val="22"/>
                <w:lang w:val="en-ID" w:eastAsia="en-ID"/>
              </w:rPr>
              <w:tab/>
            </w:r>
            <w:r w:rsidR="00A33AD6" w:rsidRPr="00EC1215">
              <w:rPr>
                <w:rStyle w:val="Hyperlink"/>
                <w:bCs/>
                <w:noProof/>
              </w:rPr>
              <w:t>Verifikasi (</w:t>
            </w:r>
            <w:r w:rsidR="00A33AD6" w:rsidRPr="00EC1215">
              <w:rPr>
                <w:rStyle w:val="Hyperlink"/>
                <w:bCs/>
                <w:i/>
                <w:iCs/>
                <w:noProof/>
              </w:rPr>
              <w:t>Verification</w:t>
            </w:r>
            <w:r w:rsidR="00A33AD6" w:rsidRPr="00EC1215">
              <w:rPr>
                <w:rStyle w:val="Hyperlink"/>
                <w:bCs/>
                <w:noProof/>
              </w:rPr>
              <w:t>)</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59 \h </w:instrText>
            </w:r>
            <w:r w:rsidR="00A33AD6" w:rsidRPr="00EC1215">
              <w:rPr>
                <w:bCs/>
                <w:noProof/>
                <w:webHidden/>
              </w:rPr>
            </w:r>
            <w:r w:rsidR="00A33AD6" w:rsidRPr="00EC1215">
              <w:rPr>
                <w:bCs/>
                <w:noProof/>
                <w:webHidden/>
              </w:rPr>
              <w:fldChar w:fldCharType="separate"/>
            </w:r>
            <w:r w:rsidR="008F642D">
              <w:rPr>
                <w:bCs/>
                <w:noProof/>
                <w:webHidden/>
              </w:rPr>
              <w:t>76</w:t>
            </w:r>
            <w:r w:rsidR="00A33AD6" w:rsidRPr="00EC1215">
              <w:rPr>
                <w:bCs/>
                <w:noProof/>
                <w:webHidden/>
              </w:rPr>
              <w:fldChar w:fldCharType="end"/>
            </w:r>
          </w:hyperlink>
        </w:p>
        <w:p w14:paraId="10109E87" w14:textId="5FD5B499" w:rsidR="00A33AD6" w:rsidRPr="00EC1215" w:rsidRDefault="004145D8" w:rsidP="00BD6AC1">
          <w:pPr>
            <w:pStyle w:val="TOC1"/>
            <w:rPr>
              <w:rFonts w:asciiTheme="minorHAnsi" w:eastAsiaTheme="minorEastAsia" w:hAnsiTheme="minorHAnsi" w:cstheme="minorBidi"/>
              <w:sz w:val="22"/>
              <w:lang w:val="en-ID" w:eastAsia="en-ID"/>
            </w:rPr>
          </w:pPr>
          <w:hyperlink w:anchor="_Toc159681560" w:history="1">
            <w:r w:rsidR="00A33AD6" w:rsidRPr="00EC1215">
              <w:rPr>
                <w:rStyle w:val="Hyperlink"/>
              </w:rPr>
              <w:t>BAB V</w:t>
            </w:r>
            <w:r>
              <w:rPr>
                <w:rStyle w:val="Hyperlink"/>
              </w:rPr>
              <w:t xml:space="preserve"> PENUTUP</w:t>
            </w:r>
            <w:r w:rsidR="00A33AD6" w:rsidRPr="00EC1215">
              <w:rPr>
                <w:webHidden/>
              </w:rPr>
              <w:tab/>
            </w:r>
            <w:r w:rsidR="00A33AD6" w:rsidRPr="00EC1215">
              <w:rPr>
                <w:webHidden/>
              </w:rPr>
              <w:fldChar w:fldCharType="begin"/>
            </w:r>
            <w:r w:rsidR="00A33AD6" w:rsidRPr="00EC1215">
              <w:rPr>
                <w:webHidden/>
              </w:rPr>
              <w:instrText xml:space="preserve"> PAGEREF _Toc159681560 \h </w:instrText>
            </w:r>
            <w:r w:rsidR="00A33AD6" w:rsidRPr="00EC1215">
              <w:rPr>
                <w:webHidden/>
              </w:rPr>
            </w:r>
            <w:r w:rsidR="00A33AD6" w:rsidRPr="00EC1215">
              <w:rPr>
                <w:webHidden/>
              </w:rPr>
              <w:fldChar w:fldCharType="separate"/>
            </w:r>
            <w:r w:rsidR="008F642D">
              <w:rPr>
                <w:webHidden/>
              </w:rPr>
              <w:t>97</w:t>
            </w:r>
            <w:r w:rsidR="00A33AD6" w:rsidRPr="00EC1215">
              <w:rPr>
                <w:webHidden/>
              </w:rPr>
              <w:fldChar w:fldCharType="end"/>
            </w:r>
          </w:hyperlink>
        </w:p>
        <w:p w14:paraId="689E5F4E" w14:textId="1C2E680A" w:rsidR="00A33AD6" w:rsidRPr="00EC1215" w:rsidRDefault="004145D8">
          <w:pPr>
            <w:pStyle w:val="TOC2"/>
            <w:rPr>
              <w:rFonts w:asciiTheme="minorHAnsi" w:eastAsiaTheme="minorEastAsia" w:hAnsiTheme="minorHAnsi"/>
              <w:bCs/>
              <w:noProof/>
              <w:sz w:val="22"/>
              <w:lang w:val="en-ID" w:eastAsia="en-ID"/>
            </w:rPr>
          </w:pPr>
          <w:hyperlink w:anchor="_Toc159681561" w:history="1">
            <w:r w:rsidR="00A33AD6" w:rsidRPr="00EC1215">
              <w:rPr>
                <w:rStyle w:val="Hyperlink"/>
                <w:rFonts w:cs="Times New Roman"/>
                <w:bCs/>
                <w:noProof/>
              </w:rPr>
              <w:t>A.</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Kesimpul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61 \h </w:instrText>
            </w:r>
            <w:r w:rsidR="00A33AD6" w:rsidRPr="00EC1215">
              <w:rPr>
                <w:bCs/>
                <w:noProof/>
                <w:webHidden/>
              </w:rPr>
            </w:r>
            <w:r w:rsidR="00A33AD6" w:rsidRPr="00EC1215">
              <w:rPr>
                <w:bCs/>
                <w:noProof/>
                <w:webHidden/>
              </w:rPr>
              <w:fldChar w:fldCharType="separate"/>
            </w:r>
            <w:r w:rsidR="008F642D">
              <w:rPr>
                <w:bCs/>
                <w:noProof/>
                <w:webHidden/>
              </w:rPr>
              <w:t>97</w:t>
            </w:r>
            <w:r w:rsidR="00A33AD6" w:rsidRPr="00EC1215">
              <w:rPr>
                <w:bCs/>
                <w:noProof/>
                <w:webHidden/>
              </w:rPr>
              <w:fldChar w:fldCharType="end"/>
            </w:r>
          </w:hyperlink>
        </w:p>
        <w:p w14:paraId="1EBB315E" w14:textId="095BCC4F" w:rsidR="00A33AD6" w:rsidRPr="00EC1215" w:rsidRDefault="004145D8">
          <w:pPr>
            <w:pStyle w:val="TOC2"/>
            <w:rPr>
              <w:rFonts w:asciiTheme="minorHAnsi" w:eastAsiaTheme="minorEastAsia" w:hAnsiTheme="minorHAnsi"/>
              <w:bCs/>
              <w:noProof/>
              <w:sz w:val="22"/>
              <w:lang w:val="en-ID" w:eastAsia="en-ID"/>
            </w:rPr>
          </w:pPr>
          <w:hyperlink w:anchor="_Toc159681562" w:history="1">
            <w:r w:rsidR="00A33AD6" w:rsidRPr="00EC1215">
              <w:rPr>
                <w:rStyle w:val="Hyperlink"/>
                <w:rFonts w:cs="Times New Roman"/>
                <w:bCs/>
                <w:noProof/>
              </w:rPr>
              <w:t>B.</w:t>
            </w:r>
            <w:r w:rsidR="00A33AD6" w:rsidRPr="00EC1215">
              <w:rPr>
                <w:rFonts w:asciiTheme="minorHAnsi" w:eastAsiaTheme="minorEastAsia" w:hAnsiTheme="minorHAnsi"/>
                <w:bCs/>
                <w:noProof/>
                <w:sz w:val="22"/>
                <w:lang w:val="en-ID" w:eastAsia="en-ID"/>
              </w:rPr>
              <w:tab/>
            </w:r>
            <w:r w:rsidR="00A33AD6" w:rsidRPr="00EC1215">
              <w:rPr>
                <w:rStyle w:val="Hyperlink"/>
                <w:rFonts w:cs="Times New Roman"/>
                <w:bCs/>
                <w:noProof/>
              </w:rPr>
              <w:t>Saran</w:t>
            </w:r>
            <w:r w:rsidR="00A33AD6" w:rsidRPr="00EC1215">
              <w:rPr>
                <w:bCs/>
                <w:noProof/>
                <w:webHidden/>
              </w:rPr>
              <w:tab/>
            </w:r>
            <w:r w:rsidR="00A33AD6" w:rsidRPr="00EC1215">
              <w:rPr>
                <w:bCs/>
                <w:noProof/>
                <w:webHidden/>
              </w:rPr>
              <w:fldChar w:fldCharType="begin"/>
            </w:r>
            <w:r w:rsidR="00A33AD6" w:rsidRPr="00EC1215">
              <w:rPr>
                <w:bCs/>
                <w:noProof/>
                <w:webHidden/>
              </w:rPr>
              <w:instrText xml:space="preserve"> PAGEREF _Toc159681562 \h </w:instrText>
            </w:r>
            <w:r w:rsidR="00A33AD6" w:rsidRPr="00EC1215">
              <w:rPr>
                <w:bCs/>
                <w:noProof/>
                <w:webHidden/>
              </w:rPr>
            </w:r>
            <w:r w:rsidR="00A33AD6" w:rsidRPr="00EC1215">
              <w:rPr>
                <w:bCs/>
                <w:noProof/>
                <w:webHidden/>
              </w:rPr>
              <w:fldChar w:fldCharType="separate"/>
            </w:r>
            <w:r w:rsidR="008F642D">
              <w:rPr>
                <w:bCs/>
                <w:noProof/>
                <w:webHidden/>
              </w:rPr>
              <w:t>97</w:t>
            </w:r>
            <w:r w:rsidR="00A33AD6" w:rsidRPr="00EC1215">
              <w:rPr>
                <w:bCs/>
                <w:noProof/>
                <w:webHidden/>
              </w:rPr>
              <w:fldChar w:fldCharType="end"/>
            </w:r>
          </w:hyperlink>
        </w:p>
        <w:p w14:paraId="0E61AA8F" w14:textId="6A065F92" w:rsidR="00A33AD6" w:rsidRPr="00EC1215" w:rsidRDefault="004145D8" w:rsidP="00BD6AC1">
          <w:pPr>
            <w:pStyle w:val="TOC1"/>
            <w:rPr>
              <w:rFonts w:asciiTheme="minorHAnsi" w:eastAsiaTheme="minorEastAsia" w:hAnsiTheme="minorHAnsi" w:cstheme="minorBidi"/>
              <w:sz w:val="22"/>
              <w:lang w:val="en-ID" w:eastAsia="en-ID"/>
            </w:rPr>
          </w:pPr>
          <w:hyperlink w:anchor="_Toc159681563" w:history="1">
            <w:r w:rsidR="00A33AD6" w:rsidRPr="00EC1215">
              <w:rPr>
                <w:rStyle w:val="Hyperlink"/>
              </w:rPr>
              <w:t>DAFTAR PUSTAKA</w:t>
            </w:r>
            <w:r w:rsidR="00A33AD6" w:rsidRPr="00EC1215">
              <w:rPr>
                <w:webHidden/>
              </w:rPr>
              <w:tab/>
            </w:r>
            <w:r w:rsidR="00A33AD6" w:rsidRPr="00EC1215">
              <w:rPr>
                <w:webHidden/>
              </w:rPr>
              <w:fldChar w:fldCharType="begin"/>
            </w:r>
            <w:r w:rsidR="00A33AD6" w:rsidRPr="00EC1215">
              <w:rPr>
                <w:webHidden/>
              </w:rPr>
              <w:instrText xml:space="preserve"> PAGEREF _Toc159681563 \h </w:instrText>
            </w:r>
            <w:r w:rsidR="00A33AD6" w:rsidRPr="00EC1215">
              <w:rPr>
                <w:webHidden/>
              </w:rPr>
            </w:r>
            <w:r w:rsidR="00A33AD6" w:rsidRPr="00EC1215">
              <w:rPr>
                <w:webHidden/>
              </w:rPr>
              <w:fldChar w:fldCharType="separate"/>
            </w:r>
            <w:r w:rsidR="008F642D">
              <w:rPr>
                <w:webHidden/>
              </w:rPr>
              <w:t>99</w:t>
            </w:r>
            <w:r w:rsidR="00A33AD6" w:rsidRPr="00EC1215">
              <w:rPr>
                <w:webHidden/>
              </w:rPr>
              <w:fldChar w:fldCharType="end"/>
            </w:r>
          </w:hyperlink>
        </w:p>
        <w:p w14:paraId="53D8E765" w14:textId="7423E00B" w:rsidR="00A33AD6" w:rsidRPr="00EC1215" w:rsidRDefault="004145D8" w:rsidP="00BD6AC1">
          <w:pPr>
            <w:pStyle w:val="TOC1"/>
            <w:rPr>
              <w:rFonts w:asciiTheme="minorHAnsi" w:eastAsiaTheme="minorEastAsia" w:hAnsiTheme="minorHAnsi" w:cstheme="minorBidi"/>
              <w:sz w:val="22"/>
              <w:lang w:val="en-ID" w:eastAsia="en-ID"/>
            </w:rPr>
          </w:pPr>
          <w:hyperlink w:anchor="_Toc159681564" w:history="1">
            <w:r w:rsidR="00A33AD6" w:rsidRPr="00EC1215">
              <w:rPr>
                <w:rStyle w:val="Hyperlink"/>
              </w:rPr>
              <w:t>LAMPIRAN</w:t>
            </w:r>
            <w:r w:rsidR="00A33AD6" w:rsidRPr="00EC1215">
              <w:rPr>
                <w:webHidden/>
              </w:rPr>
              <w:tab/>
            </w:r>
            <w:r w:rsidR="00A33AD6" w:rsidRPr="00EC1215">
              <w:rPr>
                <w:webHidden/>
              </w:rPr>
              <w:fldChar w:fldCharType="begin"/>
            </w:r>
            <w:r w:rsidR="00A33AD6" w:rsidRPr="00EC1215">
              <w:rPr>
                <w:webHidden/>
              </w:rPr>
              <w:instrText xml:space="preserve"> PAGEREF _Toc159681564 \h </w:instrText>
            </w:r>
            <w:r w:rsidR="00A33AD6" w:rsidRPr="00EC1215">
              <w:rPr>
                <w:webHidden/>
              </w:rPr>
            </w:r>
            <w:r w:rsidR="00A33AD6" w:rsidRPr="00EC1215">
              <w:rPr>
                <w:webHidden/>
              </w:rPr>
              <w:fldChar w:fldCharType="separate"/>
            </w:r>
            <w:r w:rsidR="008F642D">
              <w:rPr>
                <w:webHidden/>
              </w:rPr>
              <w:t>102</w:t>
            </w:r>
            <w:r w:rsidR="00A33AD6" w:rsidRPr="00EC1215">
              <w:rPr>
                <w:webHidden/>
              </w:rPr>
              <w:fldChar w:fldCharType="end"/>
            </w:r>
          </w:hyperlink>
        </w:p>
        <w:p w14:paraId="0EEFBDD6" w14:textId="2A3153B1" w:rsidR="00231E25" w:rsidRPr="00EC1215" w:rsidRDefault="00231E25" w:rsidP="00EE352E">
          <w:pPr>
            <w:spacing w:after="0" w:line="240" w:lineRule="auto"/>
            <w:rPr>
              <w:bCs/>
              <w:lang w:val="id-ID"/>
            </w:rPr>
          </w:pPr>
          <w:r w:rsidRPr="00EC1215">
            <w:rPr>
              <w:rFonts w:cs="Times New Roman"/>
              <w:bCs/>
              <w:szCs w:val="24"/>
              <w:lang w:val="id-ID"/>
            </w:rPr>
            <w:fldChar w:fldCharType="end"/>
          </w:r>
        </w:p>
      </w:sdtContent>
    </w:sdt>
    <w:p w14:paraId="1E52793C" w14:textId="77777777" w:rsidR="00E347A2" w:rsidRPr="00EC1215" w:rsidRDefault="00E347A2">
      <w:pPr>
        <w:rPr>
          <w:rFonts w:cs="Times New Roman"/>
          <w:bCs/>
          <w:szCs w:val="24"/>
          <w:lang w:val="id-ID"/>
        </w:rPr>
      </w:pPr>
      <w:r w:rsidRPr="00EC1215">
        <w:rPr>
          <w:rFonts w:cs="Times New Roman"/>
          <w:bCs/>
          <w:szCs w:val="24"/>
          <w:lang w:val="id-ID"/>
        </w:rPr>
        <w:br w:type="page"/>
      </w:r>
    </w:p>
    <w:p w14:paraId="2F74498A" w14:textId="77777777" w:rsidR="00BC1FE5" w:rsidRDefault="00E347A2" w:rsidP="00BC1FE5">
      <w:pPr>
        <w:pStyle w:val="Heading1"/>
      </w:pPr>
      <w:bookmarkStart w:id="6" w:name="_Toc159681533"/>
      <w:r w:rsidRPr="00690AC0">
        <w:lastRenderedPageBreak/>
        <w:t>DAFTAR GAMBAR</w:t>
      </w:r>
      <w:bookmarkEnd w:id="6"/>
    </w:p>
    <w:p w14:paraId="087FD7A4" w14:textId="263E4F34" w:rsidR="00BD6AC1"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59681815" w:history="1">
        <w:r w:rsidR="00BD6AC1" w:rsidRPr="00443946">
          <w:rPr>
            <w:rStyle w:val="Hyperlink"/>
            <w:noProof/>
          </w:rPr>
          <w:t xml:space="preserve">Gambar 1 Blok Diagram Sistem Kontrol : (a) blok diagram sistem loop terbuka (b) </w:t>
        </w:r>
        <w:r w:rsidR="00BD6AC1" w:rsidRPr="00443946">
          <w:rPr>
            <w:rStyle w:val="Hyperlink"/>
            <w:rFonts w:cs="Times New Roman"/>
            <w:bCs/>
            <w:noProof/>
          </w:rPr>
          <w:t>blok diagram sistem loop tertutup</w:t>
        </w:r>
        <w:r w:rsidR="00BD6AC1">
          <w:rPr>
            <w:noProof/>
            <w:webHidden/>
          </w:rPr>
          <w:tab/>
        </w:r>
        <w:r w:rsidR="00BD6AC1">
          <w:rPr>
            <w:noProof/>
            <w:webHidden/>
          </w:rPr>
          <w:fldChar w:fldCharType="begin"/>
        </w:r>
        <w:r w:rsidR="00BD6AC1">
          <w:rPr>
            <w:noProof/>
            <w:webHidden/>
          </w:rPr>
          <w:instrText xml:space="preserve"> PAGEREF _Toc159681815 \h </w:instrText>
        </w:r>
        <w:r w:rsidR="00BD6AC1">
          <w:rPr>
            <w:noProof/>
            <w:webHidden/>
          </w:rPr>
        </w:r>
        <w:r w:rsidR="00BD6AC1">
          <w:rPr>
            <w:noProof/>
            <w:webHidden/>
          </w:rPr>
          <w:fldChar w:fldCharType="separate"/>
        </w:r>
        <w:r w:rsidR="008F642D">
          <w:rPr>
            <w:noProof/>
            <w:webHidden/>
          </w:rPr>
          <w:t>8</w:t>
        </w:r>
        <w:r w:rsidR="00BD6AC1">
          <w:rPr>
            <w:noProof/>
            <w:webHidden/>
          </w:rPr>
          <w:fldChar w:fldCharType="end"/>
        </w:r>
      </w:hyperlink>
    </w:p>
    <w:p w14:paraId="2B805EB0" w14:textId="7853E8B8"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16" w:history="1">
        <w:r w:rsidR="00BD6AC1" w:rsidRPr="00443946">
          <w:rPr>
            <w:rStyle w:val="Hyperlink"/>
            <w:noProof/>
          </w:rPr>
          <w:t>Gambar 2 Aplikasi Drone Pada Pertanian</w:t>
        </w:r>
        <w:r w:rsidR="00BD6AC1">
          <w:rPr>
            <w:noProof/>
            <w:webHidden/>
          </w:rPr>
          <w:tab/>
        </w:r>
        <w:r w:rsidR="00BD6AC1">
          <w:rPr>
            <w:noProof/>
            <w:webHidden/>
          </w:rPr>
          <w:fldChar w:fldCharType="begin"/>
        </w:r>
        <w:r w:rsidR="00BD6AC1">
          <w:rPr>
            <w:noProof/>
            <w:webHidden/>
          </w:rPr>
          <w:instrText xml:space="preserve"> PAGEREF _Toc159681816 \h </w:instrText>
        </w:r>
        <w:r w:rsidR="00BD6AC1">
          <w:rPr>
            <w:noProof/>
            <w:webHidden/>
          </w:rPr>
        </w:r>
        <w:r w:rsidR="00BD6AC1">
          <w:rPr>
            <w:noProof/>
            <w:webHidden/>
          </w:rPr>
          <w:fldChar w:fldCharType="separate"/>
        </w:r>
        <w:r w:rsidR="008F642D">
          <w:rPr>
            <w:noProof/>
            <w:webHidden/>
          </w:rPr>
          <w:t>9</w:t>
        </w:r>
        <w:r w:rsidR="00BD6AC1">
          <w:rPr>
            <w:noProof/>
            <w:webHidden/>
          </w:rPr>
          <w:fldChar w:fldCharType="end"/>
        </w:r>
      </w:hyperlink>
    </w:p>
    <w:p w14:paraId="76BD4191" w14:textId="7F1577BA"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17" w:history="1">
        <w:r w:rsidR="00BD6AC1" w:rsidRPr="00443946">
          <w:rPr>
            <w:rStyle w:val="Hyperlink"/>
            <w:noProof/>
          </w:rPr>
          <w:t>Gambar 3 Arah putaran baling-baling drone hexacopter</w:t>
        </w:r>
        <w:r w:rsidR="00BD6AC1">
          <w:rPr>
            <w:noProof/>
            <w:webHidden/>
          </w:rPr>
          <w:tab/>
        </w:r>
        <w:r w:rsidR="00BD6AC1">
          <w:rPr>
            <w:noProof/>
            <w:webHidden/>
          </w:rPr>
          <w:fldChar w:fldCharType="begin"/>
        </w:r>
        <w:r w:rsidR="00BD6AC1">
          <w:rPr>
            <w:noProof/>
            <w:webHidden/>
          </w:rPr>
          <w:instrText xml:space="preserve"> PAGEREF _Toc159681817 \h </w:instrText>
        </w:r>
        <w:r w:rsidR="00BD6AC1">
          <w:rPr>
            <w:noProof/>
            <w:webHidden/>
          </w:rPr>
        </w:r>
        <w:r w:rsidR="00BD6AC1">
          <w:rPr>
            <w:noProof/>
            <w:webHidden/>
          </w:rPr>
          <w:fldChar w:fldCharType="separate"/>
        </w:r>
        <w:r w:rsidR="008F642D">
          <w:rPr>
            <w:noProof/>
            <w:webHidden/>
          </w:rPr>
          <w:t>11</w:t>
        </w:r>
        <w:r w:rsidR="00BD6AC1">
          <w:rPr>
            <w:noProof/>
            <w:webHidden/>
          </w:rPr>
          <w:fldChar w:fldCharType="end"/>
        </w:r>
      </w:hyperlink>
    </w:p>
    <w:p w14:paraId="55895F1C" w14:textId="720FA40E"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18" w:history="1">
        <w:r w:rsidR="00BD6AC1" w:rsidRPr="00443946">
          <w:rPr>
            <w:rStyle w:val="Hyperlink"/>
            <w:noProof/>
            <w:lang w:val="id-ID"/>
          </w:rPr>
          <w:t>Gambar 4 Pixhawk</w:t>
        </w:r>
        <w:r w:rsidR="00BD6AC1">
          <w:rPr>
            <w:noProof/>
            <w:webHidden/>
          </w:rPr>
          <w:tab/>
        </w:r>
        <w:r w:rsidR="00BD6AC1">
          <w:rPr>
            <w:noProof/>
            <w:webHidden/>
          </w:rPr>
          <w:fldChar w:fldCharType="begin"/>
        </w:r>
        <w:r w:rsidR="00BD6AC1">
          <w:rPr>
            <w:noProof/>
            <w:webHidden/>
          </w:rPr>
          <w:instrText xml:space="preserve"> PAGEREF _Toc159681818 \h </w:instrText>
        </w:r>
        <w:r w:rsidR="00BD6AC1">
          <w:rPr>
            <w:noProof/>
            <w:webHidden/>
          </w:rPr>
        </w:r>
        <w:r w:rsidR="00BD6AC1">
          <w:rPr>
            <w:noProof/>
            <w:webHidden/>
          </w:rPr>
          <w:fldChar w:fldCharType="separate"/>
        </w:r>
        <w:r w:rsidR="008F642D">
          <w:rPr>
            <w:noProof/>
            <w:webHidden/>
          </w:rPr>
          <w:t>12</w:t>
        </w:r>
        <w:r w:rsidR="00BD6AC1">
          <w:rPr>
            <w:noProof/>
            <w:webHidden/>
          </w:rPr>
          <w:fldChar w:fldCharType="end"/>
        </w:r>
      </w:hyperlink>
    </w:p>
    <w:p w14:paraId="121287F9" w14:textId="1F27F55D"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19" w:history="1">
        <w:r w:rsidR="00BD6AC1" w:rsidRPr="00443946">
          <w:rPr>
            <w:rStyle w:val="Hyperlink"/>
            <w:noProof/>
            <w:lang w:val="id-ID"/>
          </w:rPr>
          <w:t>Gambar 5 Bagian dan Port Konektor Pixhawk</w:t>
        </w:r>
        <w:r w:rsidR="00BD6AC1">
          <w:rPr>
            <w:noProof/>
            <w:webHidden/>
          </w:rPr>
          <w:tab/>
        </w:r>
        <w:r w:rsidR="00BD6AC1">
          <w:rPr>
            <w:noProof/>
            <w:webHidden/>
          </w:rPr>
          <w:fldChar w:fldCharType="begin"/>
        </w:r>
        <w:r w:rsidR="00BD6AC1">
          <w:rPr>
            <w:noProof/>
            <w:webHidden/>
          </w:rPr>
          <w:instrText xml:space="preserve"> PAGEREF _Toc159681819 \h </w:instrText>
        </w:r>
        <w:r w:rsidR="00BD6AC1">
          <w:rPr>
            <w:noProof/>
            <w:webHidden/>
          </w:rPr>
        </w:r>
        <w:r w:rsidR="00BD6AC1">
          <w:rPr>
            <w:noProof/>
            <w:webHidden/>
          </w:rPr>
          <w:fldChar w:fldCharType="separate"/>
        </w:r>
        <w:r w:rsidR="008F642D">
          <w:rPr>
            <w:noProof/>
            <w:webHidden/>
          </w:rPr>
          <w:t>13</w:t>
        </w:r>
        <w:r w:rsidR="00BD6AC1">
          <w:rPr>
            <w:noProof/>
            <w:webHidden/>
          </w:rPr>
          <w:fldChar w:fldCharType="end"/>
        </w:r>
      </w:hyperlink>
    </w:p>
    <w:p w14:paraId="6BF703EA" w14:textId="2A0286D5"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20" w:history="1">
        <w:r w:rsidR="00BD6AC1" w:rsidRPr="00443946">
          <w:rPr>
            <w:rStyle w:val="Hyperlink"/>
            <w:noProof/>
            <w:lang w:val="id-ID"/>
          </w:rPr>
          <w:t>Gambar 6 Pixhawk Digital Input dan Output</w:t>
        </w:r>
        <w:r w:rsidR="00BD6AC1">
          <w:rPr>
            <w:noProof/>
            <w:webHidden/>
          </w:rPr>
          <w:tab/>
        </w:r>
        <w:r w:rsidR="00BD6AC1">
          <w:rPr>
            <w:noProof/>
            <w:webHidden/>
          </w:rPr>
          <w:fldChar w:fldCharType="begin"/>
        </w:r>
        <w:r w:rsidR="00BD6AC1">
          <w:rPr>
            <w:noProof/>
            <w:webHidden/>
          </w:rPr>
          <w:instrText xml:space="preserve"> PAGEREF _Toc159681820 \h </w:instrText>
        </w:r>
        <w:r w:rsidR="00BD6AC1">
          <w:rPr>
            <w:noProof/>
            <w:webHidden/>
          </w:rPr>
        </w:r>
        <w:r w:rsidR="00BD6AC1">
          <w:rPr>
            <w:noProof/>
            <w:webHidden/>
          </w:rPr>
          <w:fldChar w:fldCharType="separate"/>
        </w:r>
        <w:r w:rsidR="008F642D">
          <w:rPr>
            <w:noProof/>
            <w:webHidden/>
          </w:rPr>
          <w:t>15</w:t>
        </w:r>
        <w:r w:rsidR="00BD6AC1">
          <w:rPr>
            <w:noProof/>
            <w:webHidden/>
          </w:rPr>
          <w:fldChar w:fldCharType="end"/>
        </w:r>
      </w:hyperlink>
    </w:p>
    <w:p w14:paraId="7E5E2B81" w14:textId="6ED4074D"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21" w:history="1">
        <w:r w:rsidR="00BD6AC1" w:rsidRPr="00443946">
          <w:rPr>
            <w:rStyle w:val="Hyperlink"/>
            <w:noProof/>
            <w:lang w:val="id-ID"/>
          </w:rPr>
          <w:t>Gambar 7 Electronics Speed Controller (ESC)</w:t>
        </w:r>
        <w:r w:rsidR="00BD6AC1">
          <w:rPr>
            <w:noProof/>
            <w:webHidden/>
          </w:rPr>
          <w:tab/>
        </w:r>
        <w:r w:rsidR="00BD6AC1">
          <w:rPr>
            <w:noProof/>
            <w:webHidden/>
          </w:rPr>
          <w:fldChar w:fldCharType="begin"/>
        </w:r>
        <w:r w:rsidR="00BD6AC1">
          <w:rPr>
            <w:noProof/>
            <w:webHidden/>
          </w:rPr>
          <w:instrText xml:space="preserve"> PAGEREF _Toc159681821 \h </w:instrText>
        </w:r>
        <w:r w:rsidR="00BD6AC1">
          <w:rPr>
            <w:noProof/>
            <w:webHidden/>
          </w:rPr>
        </w:r>
        <w:r w:rsidR="00BD6AC1">
          <w:rPr>
            <w:noProof/>
            <w:webHidden/>
          </w:rPr>
          <w:fldChar w:fldCharType="separate"/>
        </w:r>
        <w:r w:rsidR="008F642D">
          <w:rPr>
            <w:noProof/>
            <w:webHidden/>
          </w:rPr>
          <w:t>16</w:t>
        </w:r>
        <w:r w:rsidR="00BD6AC1">
          <w:rPr>
            <w:noProof/>
            <w:webHidden/>
          </w:rPr>
          <w:fldChar w:fldCharType="end"/>
        </w:r>
      </w:hyperlink>
    </w:p>
    <w:p w14:paraId="7DB7EBAC" w14:textId="5EC7C98A"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22" w:history="1">
        <w:r w:rsidR="00BD6AC1" w:rsidRPr="00443946">
          <w:rPr>
            <w:rStyle w:val="Hyperlink"/>
            <w:noProof/>
            <w:lang w:val="id-ID"/>
          </w:rPr>
          <w:t>Gambar 8 Brushless DC Motor</w:t>
        </w:r>
        <w:r w:rsidR="00BD6AC1">
          <w:rPr>
            <w:noProof/>
            <w:webHidden/>
          </w:rPr>
          <w:tab/>
        </w:r>
        <w:r w:rsidR="00BD6AC1">
          <w:rPr>
            <w:noProof/>
            <w:webHidden/>
          </w:rPr>
          <w:fldChar w:fldCharType="begin"/>
        </w:r>
        <w:r w:rsidR="00BD6AC1">
          <w:rPr>
            <w:noProof/>
            <w:webHidden/>
          </w:rPr>
          <w:instrText xml:space="preserve"> PAGEREF _Toc159681822 \h </w:instrText>
        </w:r>
        <w:r w:rsidR="00BD6AC1">
          <w:rPr>
            <w:noProof/>
            <w:webHidden/>
          </w:rPr>
        </w:r>
        <w:r w:rsidR="00BD6AC1">
          <w:rPr>
            <w:noProof/>
            <w:webHidden/>
          </w:rPr>
          <w:fldChar w:fldCharType="separate"/>
        </w:r>
        <w:r w:rsidR="008F642D">
          <w:rPr>
            <w:noProof/>
            <w:webHidden/>
          </w:rPr>
          <w:t>17</w:t>
        </w:r>
        <w:r w:rsidR="00BD6AC1">
          <w:rPr>
            <w:noProof/>
            <w:webHidden/>
          </w:rPr>
          <w:fldChar w:fldCharType="end"/>
        </w:r>
      </w:hyperlink>
    </w:p>
    <w:p w14:paraId="13D91069" w14:textId="51C01D39"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23" w:history="1">
        <w:r w:rsidR="00BD6AC1" w:rsidRPr="00443946">
          <w:rPr>
            <w:rStyle w:val="Hyperlink"/>
            <w:noProof/>
          </w:rPr>
          <w:t>Gambar 9 Propeller</w:t>
        </w:r>
        <w:r w:rsidR="00BD6AC1">
          <w:rPr>
            <w:noProof/>
            <w:webHidden/>
          </w:rPr>
          <w:tab/>
        </w:r>
        <w:r w:rsidR="00BD6AC1">
          <w:rPr>
            <w:noProof/>
            <w:webHidden/>
          </w:rPr>
          <w:fldChar w:fldCharType="begin"/>
        </w:r>
        <w:r w:rsidR="00BD6AC1">
          <w:rPr>
            <w:noProof/>
            <w:webHidden/>
          </w:rPr>
          <w:instrText xml:space="preserve"> PAGEREF _Toc159681823 \h </w:instrText>
        </w:r>
        <w:r w:rsidR="00BD6AC1">
          <w:rPr>
            <w:noProof/>
            <w:webHidden/>
          </w:rPr>
        </w:r>
        <w:r w:rsidR="00BD6AC1">
          <w:rPr>
            <w:noProof/>
            <w:webHidden/>
          </w:rPr>
          <w:fldChar w:fldCharType="separate"/>
        </w:r>
        <w:r w:rsidR="008F642D">
          <w:rPr>
            <w:noProof/>
            <w:webHidden/>
          </w:rPr>
          <w:t>17</w:t>
        </w:r>
        <w:r w:rsidR="00BD6AC1">
          <w:rPr>
            <w:noProof/>
            <w:webHidden/>
          </w:rPr>
          <w:fldChar w:fldCharType="end"/>
        </w:r>
      </w:hyperlink>
    </w:p>
    <w:p w14:paraId="0957476B" w14:textId="485AB5E2"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24" w:history="1">
        <w:r w:rsidR="00BD6AC1" w:rsidRPr="00443946">
          <w:rPr>
            <w:rStyle w:val="Hyperlink"/>
            <w:noProof/>
            <w:lang w:val="id-ID"/>
          </w:rPr>
          <w:t>Gambar 10 Lipo Battery</w:t>
        </w:r>
        <w:r w:rsidR="00BD6AC1">
          <w:rPr>
            <w:noProof/>
            <w:webHidden/>
          </w:rPr>
          <w:tab/>
        </w:r>
        <w:r w:rsidR="00BD6AC1">
          <w:rPr>
            <w:noProof/>
            <w:webHidden/>
          </w:rPr>
          <w:fldChar w:fldCharType="begin"/>
        </w:r>
        <w:r w:rsidR="00BD6AC1">
          <w:rPr>
            <w:noProof/>
            <w:webHidden/>
          </w:rPr>
          <w:instrText xml:space="preserve"> PAGEREF _Toc159681824 \h </w:instrText>
        </w:r>
        <w:r w:rsidR="00BD6AC1">
          <w:rPr>
            <w:noProof/>
            <w:webHidden/>
          </w:rPr>
        </w:r>
        <w:r w:rsidR="00BD6AC1">
          <w:rPr>
            <w:noProof/>
            <w:webHidden/>
          </w:rPr>
          <w:fldChar w:fldCharType="separate"/>
        </w:r>
        <w:r w:rsidR="008F642D">
          <w:rPr>
            <w:noProof/>
            <w:webHidden/>
          </w:rPr>
          <w:t>18</w:t>
        </w:r>
        <w:r w:rsidR="00BD6AC1">
          <w:rPr>
            <w:noProof/>
            <w:webHidden/>
          </w:rPr>
          <w:fldChar w:fldCharType="end"/>
        </w:r>
      </w:hyperlink>
    </w:p>
    <w:p w14:paraId="745B7AFB" w14:textId="3C1E27DF"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25" w:history="1">
        <w:r w:rsidR="00BD6AC1" w:rsidRPr="00443946">
          <w:rPr>
            <w:rStyle w:val="Hyperlink"/>
            <w:noProof/>
            <w:lang w:val="id-ID"/>
          </w:rPr>
          <w:t>Gambar 11 Modul GPS</w:t>
        </w:r>
        <w:r w:rsidR="00BD6AC1">
          <w:rPr>
            <w:noProof/>
            <w:webHidden/>
          </w:rPr>
          <w:tab/>
        </w:r>
        <w:r w:rsidR="00BD6AC1">
          <w:rPr>
            <w:noProof/>
            <w:webHidden/>
          </w:rPr>
          <w:fldChar w:fldCharType="begin"/>
        </w:r>
        <w:r w:rsidR="00BD6AC1">
          <w:rPr>
            <w:noProof/>
            <w:webHidden/>
          </w:rPr>
          <w:instrText xml:space="preserve"> PAGEREF _Toc159681825 \h </w:instrText>
        </w:r>
        <w:r w:rsidR="00BD6AC1">
          <w:rPr>
            <w:noProof/>
            <w:webHidden/>
          </w:rPr>
        </w:r>
        <w:r w:rsidR="00BD6AC1">
          <w:rPr>
            <w:noProof/>
            <w:webHidden/>
          </w:rPr>
          <w:fldChar w:fldCharType="separate"/>
        </w:r>
        <w:r w:rsidR="008F642D">
          <w:rPr>
            <w:noProof/>
            <w:webHidden/>
          </w:rPr>
          <w:t>20</w:t>
        </w:r>
        <w:r w:rsidR="00BD6AC1">
          <w:rPr>
            <w:noProof/>
            <w:webHidden/>
          </w:rPr>
          <w:fldChar w:fldCharType="end"/>
        </w:r>
      </w:hyperlink>
    </w:p>
    <w:p w14:paraId="7489E857" w14:textId="65D14F4B"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26" w:history="1">
        <w:r w:rsidR="00BD6AC1" w:rsidRPr="00443946">
          <w:rPr>
            <w:rStyle w:val="Hyperlink"/>
            <w:noProof/>
            <w:lang w:val="id-ID"/>
          </w:rPr>
          <w:t>Gambar 12</w:t>
        </w:r>
        <w:r w:rsidR="00BD6AC1" w:rsidRPr="00443946">
          <w:rPr>
            <w:rStyle w:val="Hyperlink"/>
            <w:noProof/>
          </w:rPr>
          <w:t xml:space="preserve"> </w:t>
        </w:r>
        <w:r w:rsidR="00BD6AC1" w:rsidRPr="00443946">
          <w:rPr>
            <w:rStyle w:val="Hyperlink"/>
            <w:noProof/>
            <w:lang w:val="id-ID"/>
          </w:rPr>
          <w:t xml:space="preserve"> Radio Telemetry module</w:t>
        </w:r>
        <w:r w:rsidR="00BD6AC1">
          <w:rPr>
            <w:noProof/>
            <w:webHidden/>
          </w:rPr>
          <w:tab/>
        </w:r>
        <w:r w:rsidR="00BD6AC1">
          <w:rPr>
            <w:noProof/>
            <w:webHidden/>
          </w:rPr>
          <w:fldChar w:fldCharType="begin"/>
        </w:r>
        <w:r w:rsidR="00BD6AC1">
          <w:rPr>
            <w:noProof/>
            <w:webHidden/>
          </w:rPr>
          <w:instrText xml:space="preserve"> PAGEREF _Toc159681826 \h </w:instrText>
        </w:r>
        <w:r w:rsidR="00BD6AC1">
          <w:rPr>
            <w:noProof/>
            <w:webHidden/>
          </w:rPr>
        </w:r>
        <w:r w:rsidR="00BD6AC1">
          <w:rPr>
            <w:noProof/>
            <w:webHidden/>
          </w:rPr>
          <w:fldChar w:fldCharType="separate"/>
        </w:r>
        <w:r w:rsidR="008F642D">
          <w:rPr>
            <w:noProof/>
            <w:webHidden/>
          </w:rPr>
          <w:t>22</w:t>
        </w:r>
        <w:r w:rsidR="00BD6AC1">
          <w:rPr>
            <w:noProof/>
            <w:webHidden/>
          </w:rPr>
          <w:fldChar w:fldCharType="end"/>
        </w:r>
      </w:hyperlink>
    </w:p>
    <w:p w14:paraId="69A346DE" w14:textId="706E7974"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27" w:history="1">
        <w:r w:rsidR="00BD6AC1" w:rsidRPr="00443946">
          <w:rPr>
            <w:rStyle w:val="Hyperlink"/>
            <w:noProof/>
            <w:lang w:val="id-ID"/>
          </w:rPr>
          <w:t>Gambar 13 Radio</w:t>
        </w:r>
        <w:r w:rsidR="00BD6AC1" w:rsidRPr="00443946">
          <w:rPr>
            <w:rStyle w:val="Hyperlink"/>
            <w:noProof/>
          </w:rPr>
          <w:t xml:space="preserve"> Remote</w:t>
        </w:r>
        <w:r w:rsidR="00BD6AC1" w:rsidRPr="00443946">
          <w:rPr>
            <w:rStyle w:val="Hyperlink"/>
            <w:noProof/>
            <w:lang w:val="id-ID"/>
          </w:rPr>
          <w:t xml:space="preserve"> Control</w:t>
        </w:r>
        <w:r w:rsidR="00BD6AC1">
          <w:rPr>
            <w:noProof/>
            <w:webHidden/>
          </w:rPr>
          <w:tab/>
        </w:r>
        <w:r w:rsidR="00BD6AC1">
          <w:rPr>
            <w:noProof/>
            <w:webHidden/>
          </w:rPr>
          <w:fldChar w:fldCharType="begin"/>
        </w:r>
        <w:r w:rsidR="00BD6AC1">
          <w:rPr>
            <w:noProof/>
            <w:webHidden/>
          </w:rPr>
          <w:instrText xml:space="preserve"> PAGEREF _Toc159681827 \h </w:instrText>
        </w:r>
        <w:r w:rsidR="00BD6AC1">
          <w:rPr>
            <w:noProof/>
            <w:webHidden/>
          </w:rPr>
        </w:r>
        <w:r w:rsidR="00BD6AC1">
          <w:rPr>
            <w:noProof/>
            <w:webHidden/>
          </w:rPr>
          <w:fldChar w:fldCharType="separate"/>
        </w:r>
        <w:r w:rsidR="008F642D">
          <w:rPr>
            <w:noProof/>
            <w:webHidden/>
          </w:rPr>
          <w:t>23</w:t>
        </w:r>
        <w:r w:rsidR="00BD6AC1">
          <w:rPr>
            <w:noProof/>
            <w:webHidden/>
          </w:rPr>
          <w:fldChar w:fldCharType="end"/>
        </w:r>
      </w:hyperlink>
    </w:p>
    <w:p w14:paraId="37E296D4" w14:textId="13CA67D7"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28" w:history="1">
        <w:r w:rsidR="00BD6AC1" w:rsidRPr="00443946">
          <w:rPr>
            <w:rStyle w:val="Hyperlink"/>
            <w:noProof/>
          </w:rPr>
          <w:t>Gambar 14 Relay 2 Channel</w:t>
        </w:r>
        <w:r w:rsidR="00BD6AC1">
          <w:rPr>
            <w:noProof/>
            <w:webHidden/>
          </w:rPr>
          <w:tab/>
        </w:r>
        <w:r w:rsidR="00BD6AC1">
          <w:rPr>
            <w:noProof/>
            <w:webHidden/>
          </w:rPr>
          <w:fldChar w:fldCharType="begin"/>
        </w:r>
        <w:r w:rsidR="00BD6AC1">
          <w:rPr>
            <w:noProof/>
            <w:webHidden/>
          </w:rPr>
          <w:instrText xml:space="preserve"> PAGEREF _Toc159681828 \h </w:instrText>
        </w:r>
        <w:r w:rsidR="00BD6AC1">
          <w:rPr>
            <w:noProof/>
            <w:webHidden/>
          </w:rPr>
        </w:r>
        <w:r w:rsidR="00BD6AC1">
          <w:rPr>
            <w:noProof/>
            <w:webHidden/>
          </w:rPr>
          <w:fldChar w:fldCharType="separate"/>
        </w:r>
        <w:r w:rsidR="008F642D">
          <w:rPr>
            <w:noProof/>
            <w:webHidden/>
          </w:rPr>
          <w:t>25</w:t>
        </w:r>
        <w:r w:rsidR="00BD6AC1">
          <w:rPr>
            <w:noProof/>
            <w:webHidden/>
          </w:rPr>
          <w:fldChar w:fldCharType="end"/>
        </w:r>
      </w:hyperlink>
    </w:p>
    <w:p w14:paraId="0AC1173D" w14:textId="78A528C5"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29" w:history="1">
        <w:r w:rsidR="00BD6AC1" w:rsidRPr="00443946">
          <w:rPr>
            <w:rStyle w:val="Hyperlink"/>
            <w:noProof/>
          </w:rPr>
          <w:t>Gambar 15 Waterpump DC Motor</w:t>
        </w:r>
        <w:r w:rsidR="00BD6AC1">
          <w:rPr>
            <w:noProof/>
            <w:webHidden/>
          </w:rPr>
          <w:tab/>
        </w:r>
        <w:r w:rsidR="00BD6AC1">
          <w:rPr>
            <w:noProof/>
            <w:webHidden/>
          </w:rPr>
          <w:fldChar w:fldCharType="begin"/>
        </w:r>
        <w:r w:rsidR="00BD6AC1">
          <w:rPr>
            <w:noProof/>
            <w:webHidden/>
          </w:rPr>
          <w:instrText xml:space="preserve"> PAGEREF _Toc159681829 \h </w:instrText>
        </w:r>
        <w:r w:rsidR="00BD6AC1">
          <w:rPr>
            <w:noProof/>
            <w:webHidden/>
          </w:rPr>
        </w:r>
        <w:r w:rsidR="00BD6AC1">
          <w:rPr>
            <w:noProof/>
            <w:webHidden/>
          </w:rPr>
          <w:fldChar w:fldCharType="separate"/>
        </w:r>
        <w:r w:rsidR="008F642D">
          <w:rPr>
            <w:noProof/>
            <w:webHidden/>
          </w:rPr>
          <w:t>26</w:t>
        </w:r>
        <w:r w:rsidR="00BD6AC1">
          <w:rPr>
            <w:noProof/>
            <w:webHidden/>
          </w:rPr>
          <w:fldChar w:fldCharType="end"/>
        </w:r>
      </w:hyperlink>
    </w:p>
    <w:p w14:paraId="2CA538EE" w14:textId="46E5CF0A"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30" w:history="1">
        <w:r w:rsidR="00BD6AC1" w:rsidRPr="00443946">
          <w:rPr>
            <w:rStyle w:val="Hyperlink"/>
            <w:noProof/>
          </w:rPr>
          <w:t>Gambar 16 Nozzle Sprayer</w:t>
        </w:r>
        <w:r w:rsidR="00BD6AC1">
          <w:rPr>
            <w:noProof/>
            <w:webHidden/>
          </w:rPr>
          <w:tab/>
        </w:r>
        <w:r w:rsidR="00BD6AC1">
          <w:rPr>
            <w:noProof/>
            <w:webHidden/>
          </w:rPr>
          <w:fldChar w:fldCharType="begin"/>
        </w:r>
        <w:r w:rsidR="00BD6AC1">
          <w:rPr>
            <w:noProof/>
            <w:webHidden/>
          </w:rPr>
          <w:instrText xml:space="preserve"> PAGEREF _Toc159681830 \h </w:instrText>
        </w:r>
        <w:r w:rsidR="00BD6AC1">
          <w:rPr>
            <w:noProof/>
            <w:webHidden/>
          </w:rPr>
        </w:r>
        <w:r w:rsidR="00BD6AC1">
          <w:rPr>
            <w:noProof/>
            <w:webHidden/>
          </w:rPr>
          <w:fldChar w:fldCharType="separate"/>
        </w:r>
        <w:r w:rsidR="008F642D">
          <w:rPr>
            <w:noProof/>
            <w:webHidden/>
          </w:rPr>
          <w:t>27</w:t>
        </w:r>
        <w:r w:rsidR="00BD6AC1">
          <w:rPr>
            <w:noProof/>
            <w:webHidden/>
          </w:rPr>
          <w:fldChar w:fldCharType="end"/>
        </w:r>
      </w:hyperlink>
    </w:p>
    <w:p w14:paraId="5985DE06" w14:textId="54B9DC0B"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31" w:history="1">
        <w:r w:rsidR="00BD6AC1" w:rsidRPr="00443946">
          <w:rPr>
            <w:rStyle w:val="Hyperlink"/>
            <w:rFonts w:cs="Times New Roman"/>
            <w:noProof/>
            <w:lang w:val="id-ID"/>
          </w:rPr>
          <w:t>Gambar 17 Mission Planner</w:t>
        </w:r>
        <w:r w:rsidR="00BD6AC1">
          <w:rPr>
            <w:noProof/>
            <w:webHidden/>
          </w:rPr>
          <w:tab/>
        </w:r>
        <w:r w:rsidR="00BD6AC1">
          <w:rPr>
            <w:noProof/>
            <w:webHidden/>
          </w:rPr>
          <w:fldChar w:fldCharType="begin"/>
        </w:r>
        <w:r w:rsidR="00BD6AC1">
          <w:rPr>
            <w:noProof/>
            <w:webHidden/>
          </w:rPr>
          <w:instrText xml:space="preserve"> PAGEREF _Toc159681831 \h </w:instrText>
        </w:r>
        <w:r w:rsidR="00BD6AC1">
          <w:rPr>
            <w:noProof/>
            <w:webHidden/>
          </w:rPr>
        </w:r>
        <w:r w:rsidR="00BD6AC1">
          <w:rPr>
            <w:noProof/>
            <w:webHidden/>
          </w:rPr>
          <w:fldChar w:fldCharType="separate"/>
        </w:r>
        <w:r w:rsidR="008F642D">
          <w:rPr>
            <w:noProof/>
            <w:webHidden/>
          </w:rPr>
          <w:t>27</w:t>
        </w:r>
        <w:r w:rsidR="00BD6AC1">
          <w:rPr>
            <w:noProof/>
            <w:webHidden/>
          </w:rPr>
          <w:fldChar w:fldCharType="end"/>
        </w:r>
      </w:hyperlink>
    </w:p>
    <w:p w14:paraId="7FA364AB" w14:textId="79652E3C"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32" w:history="1">
        <w:r w:rsidR="00BD6AC1" w:rsidRPr="00443946">
          <w:rPr>
            <w:rStyle w:val="Hyperlink"/>
            <w:noProof/>
            <w:lang w:val="id-ID"/>
          </w:rPr>
          <w:t>Gambar 18 Menghubungkan Mission Planner ke Ardupilot</w:t>
        </w:r>
        <w:r w:rsidR="00BD6AC1">
          <w:rPr>
            <w:noProof/>
            <w:webHidden/>
          </w:rPr>
          <w:tab/>
        </w:r>
        <w:r w:rsidR="00BD6AC1">
          <w:rPr>
            <w:noProof/>
            <w:webHidden/>
          </w:rPr>
          <w:fldChar w:fldCharType="begin"/>
        </w:r>
        <w:r w:rsidR="00BD6AC1">
          <w:rPr>
            <w:noProof/>
            <w:webHidden/>
          </w:rPr>
          <w:instrText xml:space="preserve"> PAGEREF _Toc159681832 \h </w:instrText>
        </w:r>
        <w:r w:rsidR="00BD6AC1">
          <w:rPr>
            <w:noProof/>
            <w:webHidden/>
          </w:rPr>
        </w:r>
        <w:r w:rsidR="00BD6AC1">
          <w:rPr>
            <w:noProof/>
            <w:webHidden/>
          </w:rPr>
          <w:fldChar w:fldCharType="separate"/>
        </w:r>
        <w:r w:rsidR="008F642D">
          <w:rPr>
            <w:noProof/>
            <w:webHidden/>
          </w:rPr>
          <w:t>28</w:t>
        </w:r>
        <w:r w:rsidR="00BD6AC1">
          <w:rPr>
            <w:noProof/>
            <w:webHidden/>
          </w:rPr>
          <w:fldChar w:fldCharType="end"/>
        </w:r>
      </w:hyperlink>
    </w:p>
    <w:p w14:paraId="3A59E1D1" w14:textId="0C7E263B"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33" w:history="1">
        <w:r w:rsidR="00BD6AC1" w:rsidRPr="00443946">
          <w:rPr>
            <w:rStyle w:val="Hyperlink"/>
            <w:noProof/>
          </w:rPr>
          <w:t>Gambar 19 Siklus Metode Waterfall</w:t>
        </w:r>
        <w:r w:rsidR="00BD6AC1">
          <w:rPr>
            <w:noProof/>
            <w:webHidden/>
          </w:rPr>
          <w:tab/>
        </w:r>
        <w:r w:rsidR="00BD6AC1">
          <w:rPr>
            <w:noProof/>
            <w:webHidden/>
          </w:rPr>
          <w:fldChar w:fldCharType="begin"/>
        </w:r>
        <w:r w:rsidR="00BD6AC1">
          <w:rPr>
            <w:noProof/>
            <w:webHidden/>
          </w:rPr>
          <w:instrText xml:space="preserve"> PAGEREF _Toc159681833 \h </w:instrText>
        </w:r>
        <w:r w:rsidR="00BD6AC1">
          <w:rPr>
            <w:noProof/>
            <w:webHidden/>
          </w:rPr>
        </w:r>
        <w:r w:rsidR="00BD6AC1">
          <w:rPr>
            <w:noProof/>
            <w:webHidden/>
          </w:rPr>
          <w:fldChar w:fldCharType="separate"/>
        </w:r>
        <w:r w:rsidR="008F642D">
          <w:rPr>
            <w:noProof/>
            <w:webHidden/>
          </w:rPr>
          <w:t>32</w:t>
        </w:r>
        <w:r w:rsidR="00BD6AC1">
          <w:rPr>
            <w:noProof/>
            <w:webHidden/>
          </w:rPr>
          <w:fldChar w:fldCharType="end"/>
        </w:r>
      </w:hyperlink>
    </w:p>
    <w:p w14:paraId="2538E5C5" w14:textId="7133C1D2"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34" w:history="1">
        <w:r w:rsidR="00BD6AC1" w:rsidRPr="00443946">
          <w:rPr>
            <w:rStyle w:val="Hyperlink"/>
            <w:noProof/>
          </w:rPr>
          <w:t>Gambar 20 Activity Diagram Sistem</w:t>
        </w:r>
        <w:r w:rsidR="00BD6AC1">
          <w:rPr>
            <w:noProof/>
            <w:webHidden/>
          </w:rPr>
          <w:tab/>
        </w:r>
        <w:r w:rsidR="00BD6AC1">
          <w:rPr>
            <w:noProof/>
            <w:webHidden/>
          </w:rPr>
          <w:fldChar w:fldCharType="begin"/>
        </w:r>
        <w:r w:rsidR="00BD6AC1">
          <w:rPr>
            <w:noProof/>
            <w:webHidden/>
          </w:rPr>
          <w:instrText xml:space="preserve"> PAGEREF _Toc159681834 \h </w:instrText>
        </w:r>
        <w:r w:rsidR="00BD6AC1">
          <w:rPr>
            <w:noProof/>
            <w:webHidden/>
          </w:rPr>
        </w:r>
        <w:r w:rsidR="00BD6AC1">
          <w:rPr>
            <w:noProof/>
            <w:webHidden/>
          </w:rPr>
          <w:fldChar w:fldCharType="separate"/>
        </w:r>
        <w:r w:rsidR="008F642D">
          <w:rPr>
            <w:noProof/>
            <w:webHidden/>
          </w:rPr>
          <w:t>40</w:t>
        </w:r>
        <w:r w:rsidR="00BD6AC1">
          <w:rPr>
            <w:noProof/>
            <w:webHidden/>
          </w:rPr>
          <w:fldChar w:fldCharType="end"/>
        </w:r>
      </w:hyperlink>
    </w:p>
    <w:p w14:paraId="12D37E0D" w14:textId="2811CD26"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35" w:history="1">
        <w:r w:rsidR="00BD6AC1" w:rsidRPr="00443946">
          <w:rPr>
            <w:rStyle w:val="Hyperlink"/>
            <w:noProof/>
            <w:lang w:val="id-ID"/>
          </w:rPr>
          <w:t>Gambar 21 Diagram Blok Sistem</w:t>
        </w:r>
        <w:r w:rsidR="00BD6AC1">
          <w:rPr>
            <w:noProof/>
            <w:webHidden/>
          </w:rPr>
          <w:tab/>
        </w:r>
        <w:r w:rsidR="00BD6AC1">
          <w:rPr>
            <w:noProof/>
            <w:webHidden/>
          </w:rPr>
          <w:fldChar w:fldCharType="begin"/>
        </w:r>
        <w:r w:rsidR="00BD6AC1">
          <w:rPr>
            <w:noProof/>
            <w:webHidden/>
          </w:rPr>
          <w:instrText xml:space="preserve"> PAGEREF _Toc159681835 \h </w:instrText>
        </w:r>
        <w:r w:rsidR="00BD6AC1">
          <w:rPr>
            <w:noProof/>
            <w:webHidden/>
          </w:rPr>
        </w:r>
        <w:r w:rsidR="00BD6AC1">
          <w:rPr>
            <w:noProof/>
            <w:webHidden/>
          </w:rPr>
          <w:fldChar w:fldCharType="separate"/>
        </w:r>
        <w:r w:rsidR="008F642D">
          <w:rPr>
            <w:noProof/>
            <w:webHidden/>
          </w:rPr>
          <w:t>42</w:t>
        </w:r>
        <w:r w:rsidR="00BD6AC1">
          <w:rPr>
            <w:noProof/>
            <w:webHidden/>
          </w:rPr>
          <w:fldChar w:fldCharType="end"/>
        </w:r>
      </w:hyperlink>
    </w:p>
    <w:p w14:paraId="56977723" w14:textId="3BFFC055"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36" w:history="1">
        <w:r w:rsidR="00BD6AC1" w:rsidRPr="00443946">
          <w:rPr>
            <w:rStyle w:val="Hyperlink"/>
            <w:noProof/>
            <w:lang w:val="id-ID"/>
          </w:rPr>
          <w:t xml:space="preserve">Gambar 22 </w:t>
        </w:r>
        <w:r w:rsidR="00BD6AC1" w:rsidRPr="00443946">
          <w:rPr>
            <w:rStyle w:val="Hyperlink"/>
            <w:noProof/>
          </w:rPr>
          <w:t>D</w:t>
        </w:r>
        <w:r w:rsidR="00BD6AC1" w:rsidRPr="00443946">
          <w:rPr>
            <w:rStyle w:val="Hyperlink"/>
            <w:noProof/>
            <w:lang w:val="id-ID"/>
          </w:rPr>
          <w:t>esain</w:t>
        </w:r>
        <w:r w:rsidR="00BD6AC1" w:rsidRPr="00443946">
          <w:rPr>
            <w:rStyle w:val="Hyperlink"/>
            <w:noProof/>
          </w:rPr>
          <w:t xml:space="preserve"> Rancangan</w:t>
        </w:r>
        <w:r w:rsidR="00BD6AC1" w:rsidRPr="00443946">
          <w:rPr>
            <w:rStyle w:val="Hyperlink"/>
            <w:noProof/>
            <w:lang w:val="id-ID"/>
          </w:rPr>
          <w:t xml:space="preserve"> </w:t>
        </w:r>
        <w:r w:rsidR="00BD6AC1" w:rsidRPr="00443946">
          <w:rPr>
            <w:rStyle w:val="Hyperlink"/>
            <w:noProof/>
          </w:rPr>
          <w:t>A</w:t>
        </w:r>
        <w:r w:rsidR="00BD6AC1" w:rsidRPr="00443946">
          <w:rPr>
            <w:rStyle w:val="Hyperlink"/>
            <w:noProof/>
            <w:lang w:val="id-ID"/>
          </w:rPr>
          <w:t xml:space="preserve">lat </w:t>
        </w:r>
        <w:r w:rsidR="00BD6AC1" w:rsidRPr="00443946">
          <w:rPr>
            <w:rStyle w:val="Hyperlink"/>
            <w:noProof/>
          </w:rPr>
          <w:t>(a) Tampilan Depan.  (b) Tampilan Samping. (c) Tampilan Atas..</w:t>
        </w:r>
        <w:r w:rsidR="00BD6AC1">
          <w:rPr>
            <w:noProof/>
            <w:webHidden/>
          </w:rPr>
          <w:tab/>
        </w:r>
        <w:r w:rsidR="00BD6AC1">
          <w:rPr>
            <w:noProof/>
            <w:webHidden/>
          </w:rPr>
          <w:fldChar w:fldCharType="begin"/>
        </w:r>
        <w:r w:rsidR="00BD6AC1">
          <w:rPr>
            <w:noProof/>
            <w:webHidden/>
          </w:rPr>
          <w:instrText xml:space="preserve"> PAGEREF _Toc159681836 \h </w:instrText>
        </w:r>
        <w:r w:rsidR="00BD6AC1">
          <w:rPr>
            <w:noProof/>
            <w:webHidden/>
          </w:rPr>
        </w:r>
        <w:r w:rsidR="00BD6AC1">
          <w:rPr>
            <w:noProof/>
            <w:webHidden/>
          </w:rPr>
          <w:fldChar w:fldCharType="separate"/>
        </w:r>
        <w:r w:rsidR="008F642D">
          <w:rPr>
            <w:noProof/>
            <w:webHidden/>
          </w:rPr>
          <w:t>44</w:t>
        </w:r>
        <w:r w:rsidR="00BD6AC1">
          <w:rPr>
            <w:noProof/>
            <w:webHidden/>
          </w:rPr>
          <w:fldChar w:fldCharType="end"/>
        </w:r>
      </w:hyperlink>
    </w:p>
    <w:p w14:paraId="0BC25F52" w14:textId="6D39F785"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37" w:history="1">
        <w:r w:rsidR="00BD6AC1" w:rsidRPr="00443946">
          <w:rPr>
            <w:rStyle w:val="Hyperlink"/>
            <w:noProof/>
            <w:lang w:val="id-ID"/>
          </w:rPr>
          <w:t xml:space="preserve">Gambar 23 </w:t>
        </w:r>
        <w:r w:rsidR="00BD6AC1" w:rsidRPr="00443946">
          <w:rPr>
            <w:rStyle w:val="Hyperlink"/>
            <w:noProof/>
          </w:rPr>
          <w:t>Skema Rangkaian Sistem</w:t>
        </w:r>
        <w:r w:rsidR="00BD6AC1">
          <w:rPr>
            <w:noProof/>
            <w:webHidden/>
          </w:rPr>
          <w:tab/>
        </w:r>
        <w:r w:rsidR="00BD6AC1">
          <w:rPr>
            <w:noProof/>
            <w:webHidden/>
          </w:rPr>
          <w:fldChar w:fldCharType="begin"/>
        </w:r>
        <w:r w:rsidR="00BD6AC1">
          <w:rPr>
            <w:noProof/>
            <w:webHidden/>
          </w:rPr>
          <w:instrText xml:space="preserve"> PAGEREF _Toc159681837 \h </w:instrText>
        </w:r>
        <w:r w:rsidR="00BD6AC1">
          <w:rPr>
            <w:noProof/>
            <w:webHidden/>
          </w:rPr>
        </w:r>
        <w:r w:rsidR="00BD6AC1">
          <w:rPr>
            <w:noProof/>
            <w:webHidden/>
          </w:rPr>
          <w:fldChar w:fldCharType="separate"/>
        </w:r>
        <w:r w:rsidR="008F642D">
          <w:rPr>
            <w:noProof/>
            <w:webHidden/>
          </w:rPr>
          <w:t>45</w:t>
        </w:r>
        <w:r w:rsidR="00BD6AC1">
          <w:rPr>
            <w:noProof/>
            <w:webHidden/>
          </w:rPr>
          <w:fldChar w:fldCharType="end"/>
        </w:r>
      </w:hyperlink>
    </w:p>
    <w:p w14:paraId="3ACF8BF4" w14:textId="2F774E95"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38" w:history="1">
        <w:r w:rsidR="00BD6AC1" w:rsidRPr="00443946">
          <w:rPr>
            <w:rStyle w:val="Hyperlink"/>
            <w:noProof/>
            <w:lang w:val="id-ID"/>
          </w:rPr>
          <w:t>Gambar 24 Bagian dan Tata Letak Komponen Drone</w:t>
        </w:r>
        <w:r w:rsidR="00BD6AC1">
          <w:rPr>
            <w:noProof/>
            <w:webHidden/>
          </w:rPr>
          <w:tab/>
        </w:r>
        <w:r w:rsidR="00BD6AC1">
          <w:rPr>
            <w:noProof/>
            <w:webHidden/>
          </w:rPr>
          <w:fldChar w:fldCharType="begin"/>
        </w:r>
        <w:r w:rsidR="00BD6AC1">
          <w:rPr>
            <w:noProof/>
            <w:webHidden/>
          </w:rPr>
          <w:instrText xml:space="preserve"> PAGEREF _Toc159681838 \h </w:instrText>
        </w:r>
        <w:r w:rsidR="00BD6AC1">
          <w:rPr>
            <w:noProof/>
            <w:webHidden/>
          </w:rPr>
        </w:r>
        <w:r w:rsidR="00BD6AC1">
          <w:rPr>
            <w:noProof/>
            <w:webHidden/>
          </w:rPr>
          <w:fldChar w:fldCharType="separate"/>
        </w:r>
        <w:r w:rsidR="008F642D">
          <w:rPr>
            <w:noProof/>
            <w:webHidden/>
          </w:rPr>
          <w:t>46</w:t>
        </w:r>
        <w:r w:rsidR="00BD6AC1">
          <w:rPr>
            <w:noProof/>
            <w:webHidden/>
          </w:rPr>
          <w:fldChar w:fldCharType="end"/>
        </w:r>
      </w:hyperlink>
    </w:p>
    <w:p w14:paraId="4738EE33" w14:textId="3646682E"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39" w:history="1">
        <w:r w:rsidR="00BD6AC1" w:rsidRPr="00443946">
          <w:rPr>
            <w:rStyle w:val="Hyperlink"/>
            <w:noProof/>
            <w:lang w:val="id-ID"/>
          </w:rPr>
          <w:t xml:space="preserve">Gambar 25 </w:t>
        </w:r>
        <w:r w:rsidR="00BD6AC1" w:rsidRPr="00443946">
          <w:rPr>
            <w:rStyle w:val="Hyperlink"/>
            <w:noProof/>
          </w:rPr>
          <w:t>Rute</w:t>
        </w:r>
        <w:r w:rsidR="00BD6AC1" w:rsidRPr="00443946">
          <w:rPr>
            <w:rStyle w:val="Hyperlink"/>
            <w:noProof/>
            <w:lang w:val="id-ID"/>
          </w:rPr>
          <w:t xml:space="preserve"> Perencanaan </w:t>
        </w:r>
        <w:r w:rsidR="00BD6AC1" w:rsidRPr="00443946">
          <w:rPr>
            <w:rStyle w:val="Hyperlink"/>
            <w:noProof/>
          </w:rPr>
          <w:t>M</w:t>
        </w:r>
        <w:r w:rsidR="00BD6AC1" w:rsidRPr="00443946">
          <w:rPr>
            <w:rStyle w:val="Hyperlink"/>
            <w:noProof/>
            <w:lang w:val="id-ID"/>
          </w:rPr>
          <w:t>isi</w:t>
        </w:r>
        <w:r w:rsidR="00BD6AC1" w:rsidRPr="00443946">
          <w:rPr>
            <w:rStyle w:val="Hyperlink"/>
            <w:noProof/>
          </w:rPr>
          <w:t xml:space="preserve"> Penerbangan</w:t>
        </w:r>
        <w:r w:rsidR="00BD6AC1">
          <w:rPr>
            <w:noProof/>
            <w:webHidden/>
          </w:rPr>
          <w:tab/>
        </w:r>
        <w:r w:rsidR="00BD6AC1">
          <w:rPr>
            <w:noProof/>
            <w:webHidden/>
          </w:rPr>
          <w:fldChar w:fldCharType="begin"/>
        </w:r>
        <w:r w:rsidR="00BD6AC1">
          <w:rPr>
            <w:noProof/>
            <w:webHidden/>
          </w:rPr>
          <w:instrText xml:space="preserve"> PAGEREF _Toc159681839 \h </w:instrText>
        </w:r>
        <w:r w:rsidR="00BD6AC1">
          <w:rPr>
            <w:noProof/>
            <w:webHidden/>
          </w:rPr>
        </w:r>
        <w:r w:rsidR="00BD6AC1">
          <w:rPr>
            <w:noProof/>
            <w:webHidden/>
          </w:rPr>
          <w:fldChar w:fldCharType="separate"/>
        </w:r>
        <w:r w:rsidR="008F642D">
          <w:rPr>
            <w:noProof/>
            <w:webHidden/>
          </w:rPr>
          <w:t>48</w:t>
        </w:r>
        <w:r w:rsidR="00BD6AC1">
          <w:rPr>
            <w:noProof/>
            <w:webHidden/>
          </w:rPr>
          <w:fldChar w:fldCharType="end"/>
        </w:r>
      </w:hyperlink>
    </w:p>
    <w:p w14:paraId="6E16FD35" w14:textId="0BDA2BB4"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40" w:history="1">
        <w:r w:rsidR="00BD6AC1" w:rsidRPr="00443946">
          <w:rPr>
            <w:rStyle w:val="Hyperlink"/>
            <w:noProof/>
          </w:rPr>
          <w:t>Gambar 26 Flowchart kalibrasi sensor pada drone</w:t>
        </w:r>
        <w:r w:rsidR="00BD6AC1">
          <w:rPr>
            <w:noProof/>
            <w:webHidden/>
          </w:rPr>
          <w:tab/>
        </w:r>
        <w:r w:rsidR="00BD6AC1">
          <w:rPr>
            <w:noProof/>
            <w:webHidden/>
          </w:rPr>
          <w:fldChar w:fldCharType="begin"/>
        </w:r>
        <w:r w:rsidR="00BD6AC1">
          <w:rPr>
            <w:noProof/>
            <w:webHidden/>
          </w:rPr>
          <w:instrText xml:space="preserve"> PAGEREF _Toc159681840 \h </w:instrText>
        </w:r>
        <w:r w:rsidR="00BD6AC1">
          <w:rPr>
            <w:noProof/>
            <w:webHidden/>
          </w:rPr>
        </w:r>
        <w:r w:rsidR="00BD6AC1">
          <w:rPr>
            <w:noProof/>
            <w:webHidden/>
          </w:rPr>
          <w:fldChar w:fldCharType="separate"/>
        </w:r>
        <w:r w:rsidR="008F642D">
          <w:rPr>
            <w:noProof/>
            <w:webHidden/>
          </w:rPr>
          <w:t>50</w:t>
        </w:r>
        <w:r w:rsidR="00BD6AC1">
          <w:rPr>
            <w:noProof/>
            <w:webHidden/>
          </w:rPr>
          <w:fldChar w:fldCharType="end"/>
        </w:r>
      </w:hyperlink>
    </w:p>
    <w:p w14:paraId="02FCBC90" w14:textId="544C513D"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41" w:history="1">
        <w:r w:rsidR="00BD6AC1" w:rsidRPr="00443946">
          <w:rPr>
            <w:rStyle w:val="Hyperlink"/>
            <w:noProof/>
          </w:rPr>
          <w:t>Gambar 27 Flowchart Perencanaan Misi Drone</w:t>
        </w:r>
        <w:r w:rsidR="00BD6AC1">
          <w:rPr>
            <w:noProof/>
            <w:webHidden/>
          </w:rPr>
          <w:tab/>
        </w:r>
        <w:r w:rsidR="00BD6AC1">
          <w:rPr>
            <w:noProof/>
            <w:webHidden/>
          </w:rPr>
          <w:fldChar w:fldCharType="begin"/>
        </w:r>
        <w:r w:rsidR="00BD6AC1">
          <w:rPr>
            <w:noProof/>
            <w:webHidden/>
          </w:rPr>
          <w:instrText xml:space="preserve"> PAGEREF _Toc159681841 \h </w:instrText>
        </w:r>
        <w:r w:rsidR="00BD6AC1">
          <w:rPr>
            <w:noProof/>
            <w:webHidden/>
          </w:rPr>
        </w:r>
        <w:r w:rsidR="00BD6AC1">
          <w:rPr>
            <w:noProof/>
            <w:webHidden/>
          </w:rPr>
          <w:fldChar w:fldCharType="separate"/>
        </w:r>
        <w:r w:rsidR="008F642D">
          <w:rPr>
            <w:noProof/>
            <w:webHidden/>
          </w:rPr>
          <w:t>52</w:t>
        </w:r>
        <w:r w:rsidR="00BD6AC1">
          <w:rPr>
            <w:noProof/>
            <w:webHidden/>
          </w:rPr>
          <w:fldChar w:fldCharType="end"/>
        </w:r>
      </w:hyperlink>
    </w:p>
    <w:p w14:paraId="34DA9FC7" w14:textId="2C908F82"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42" w:history="1">
        <w:r w:rsidR="00BD6AC1" w:rsidRPr="00443946">
          <w:rPr>
            <w:rStyle w:val="Hyperlink"/>
            <w:noProof/>
          </w:rPr>
          <w:t>Gambar 28 Alur Pembuatan Sistem</w:t>
        </w:r>
        <w:r w:rsidR="00BD6AC1">
          <w:rPr>
            <w:noProof/>
            <w:webHidden/>
          </w:rPr>
          <w:tab/>
        </w:r>
        <w:r w:rsidR="00BD6AC1">
          <w:rPr>
            <w:noProof/>
            <w:webHidden/>
          </w:rPr>
          <w:fldChar w:fldCharType="begin"/>
        </w:r>
        <w:r w:rsidR="00BD6AC1">
          <w:rPr>
            <w:noProof/>
            <w:webHidden/>
          </w:rPr>
          <w:instrText xml:space="preserve"> PAGEREF _Toc159681842 \h </w:instrText>
        </w:r>
        <w:r w:rsidR="00BD6AC1">
          <w:rPr>
            <w:noProof/>
            <w:webHidden/>
          </w:rPr>
        </w:r>
        <w:r w:rsidR="00BD6AC1">
          <w:rPr>
            <w:noProof/>
            <w:webHidden/>
          </w:rPr>
          <w:fldChar w:fldCharType="separate"/>
        </w:r>
        <w:r w:rsidR="008F642D">
          <w:rPr>
            <w:noProof/>
            <w:webHidden/>
          </w:rPr>
          <w:t>60</w:t>
        </w:r>
        <w:r w:rsidR="00BD6AC1">
          <w:rPr>
            <w:noProof/>
            <w:webHidden/>
          </w:rPr>
          <w:fldChar w:fldCharType="end"/>
        </w:r>
      </w:hyperlink>
    </w:p>
    <w:p w14:paraId="4230695D" w14:textId="2A9F246D"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43" w:history="1">
        <w:r w:rsidR="00BD6AC1" w:rsidRPr="00443946">
          <w:rPr>
            <w:rStyle w:val="Hyperlink"/>
            <w:noProof/>
          </w:rPr>
          <w:t>Gambar 29 Tampilan Fisik Alat (a) Tampilan Alat dari Depan (b) Tampilan Alat dari Samping (c) Tampilan Alat dari Atas.</w:t>
        </w:r>
        <w:r w:rsidR="00BD6AC1">
          <w:rPr>
            <w:noProof/>
            <w:webHidden/>
          </w:rPr>
          <w:tab/>
        </w:r>
        <w:r w:rsidR="00BD6AC1">
          <w:rPr>
            <w:noProof/>
            <w:webHidden/>
          </w:rPr>
          <w:fldChar w:fldCharType="begin"/>
        </w:r>
        <w:r w:rsidR="00BD6AC1">
          <w:rPr>
            <w:noProof/>
            <w:webHidden/>
          </w:rPr>
          <w:instrText xml:space="preserve"> PAGEREF _Toc159681843 \h </w:instrText>
        </w:r>
        <w:r w:rsidR="00BD6AC1">
          <w:rPr>
            <w:noProof/>
            <w:webHidden/>
          </w:rPr>
        </w:r>
        <w:r w:rsidR="00BD6AC1">
          <w:rPr>
            <w:noProof/>
            <w:webHidden/>
          </w:rPr>
          <w:fldChar w:fldCharType="separate"/>
        </w:r>
        <w:r w:rsidR="008F642D">
          <w:rPr>
            <w:noProof/>
            <w:webHidden/>
          </w:rPr>
          <w:t>64</w:t>
        </w:r>
        <w:r w:rsidR="00BD6AC1">
          <w:rPr>
            <w:noProof/>
            <w:webHidden/>
          </w:rPr>
          <w:fldChar w:fldCharType="end"/>
        </w:r>
      </w:hyperlink>
    </w:p>
    <w:p w14:paraId="5646FDFC" w14:textId="191C5E2A"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44" w:history="1">
        <w:r w:rsidR="00BD6AC1" w:rsidRPr="00443946">
          <w:rPr>
            <w:rStyle w:val="Hyperlink"/>
            <w:noProof/>
          </w:rPr>
          <w:t>Gambar 30 Letak Komponen Bagian Tengah Drone</w:t>
        </w:r>
        <w:r w:rsidR="00BD6AC1">
          <w:rPr>
            <w:noProof/>
            <w:webHidden/>
          </w:rPr>
          <w:tab/>
        </w:r>
        <w:r w:rsidR="00BD6AC1">
          <w:rPr>
            <w:noProof/>
            <w:webHidden/>
          </w:rPr>
          <w:fldChar w:fldCharType="begin"/>
        </w:r>
        <w:r w:rsidR="00BD6AC1">
          <w:rPr>
            <w:noProof/>
            <w:webHidden/>
          </w:rPr>
          <w:instrText xml:space="preserve"> PAGEREF _Toc159681844 \h </w:instrText>
        </w:r>
        <w:r w:rsidR="00BD6AC1">
          <w:rPr>
            <w:noProof/>
            <w:webHidden/>
          </w:rPr>
        </w:r>
        <w:r w:rsidR="00BD6AC1">
          <w:rPr>
            <w:noProof/>
            <w:webHidden/>
          </w:rPr>
          <w:fldChar w:fldCharType="separate"/>
        </w:r>
        <w:r w:rsidR="008F642D">
          <w:rPr>
            <w:noProof/>
            <w:webHidden/>
          </w:rPr>
          <w:t>65</w:t>
        </w:r>
        <w:r w:rsidR="00BD6AC1">
          <w:rPr>
            <w:noProof/>
            <w:webHidden/>
          </w:rPr>
          <w:fldChar w:fldCharType="end"/>
        </w:r>
      </w:hyperlink>
    </w:p>
    <w:p w14:paraId="7C8A8748" w14:textId="110408B8"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45" w:history="1">
        <w:r w:rsidR="00BD6AC1" w:rsidRPr="00443946">
          <w:rPr>
            <w:rStyle w:val="Hyperlink"/>
            <w:noProof/>
          </w:rPr>
          <w:t>Gambar 31 Letak Komponen Bagian Atas Drone</w:t>
        </w:r>
        <w:r w:rsidR="00BD6AC1">
          <w:rPr>
            <w:noProof/>
            <w:webHidden/>
          </w:rPr>
          <w:tab/>
        </w:r>
        <w:r w:rsidR="00BD6AC1">
          <w:rPr>
            <w:noProof/>
            <w:webHidden/>
          </w:rPr>
          <w:fldChar w:fldCharType="begin"/>
        </w:r>
        <w:r w:rsidR="00BD6AC1">
          <w:rPr>
            <w:noProof/>
            <w:webHidden/>
          </w:rPr>
          <w:instrText xml:space="preserve"> PAGEREF _Toc159681845 \h </w:instrText>
        </w:r>
        <w:r w:rsidR="00BD6AC1">
          <w:rPr>
            <w:noProof/>
            <w:webHidden/>
          </w:rPr>
        </w:r>
        <w:r w:rsidR="00BD6AC1">
          <w:rPr>
            <w:noProof/>
            <w:webHidden/>
          </w:rPr>
          <w:fldChar w:fldCharType="separate"/>
        </w:r>
        <w:r w:rsidR="008F642D">
          <w:rPr>
            <w:noProof/>
            <w:webHidden/>
          </w:rPr>
          <w:t>66</w:t>
        </w:r>
        <w:r w:rsidR="00BD6AC1">
          <w:rPr>
            <w:noProof/>
            <w:webHidden/>
          </w:rPr>
          <w:fldChar w:fldCharType="end"/>
        </w:r>
      </w:hyperlink>
    </w:p>
    <w:p w14:paraId="6974D415" w14:textId="3F98A3D3"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46" w:history="1">
        <w:r w:rsidR="00BD6AC1" w:rsidRPr="00443946">
          <w:rPr>
            <w:rStyle w:val="Hyperlink"/>
            <w:noProof/>
          </w:rPr>
          <w:t>Gambar 32 Letak Komponen Bagian Lengan Drone</w:t>
        </w:r>
        <w:r w:rsidR="00BD6AC1">
          <w:rPr>
            <w:noProof/>
            <w:webHidden/>
          </w:rPr>
          <w:tab/>
        </w:r>
        <w:r w:rsidR="00BD6AC1">
          <w:rPr>
            <w:noProof/>
            <w:webHidden/>
          </w:rPr>
          <w:fldChar w:fldCharType="begin"/>
        </w:r>
        <w:r w:rsidR="00BD6AC1">
          <w:rPr>
            <w:noProof/>
            <w:webHidden/>
          </w:rPr>
          <w:instrText xml:space="preserve"> PAGEREF _Toc159681846 \h </w:instrText>
        </w:r>
        <w:r w:rsidR="00BD6AC1">
          <w:rPr>
            <w:noProof/>
            <w:webHidden/>
          </w:rPr>
        </w:r>
        <w:r w:rsidR="00BD6AC1">
          <w:rPr>
            <w:noProof/>
            <w:webHidden/>
          </w:rPr>
          <w:fldChar w:fldCharType="separate"/>
        </w:r>
        <w:r w:rsidR="008F642D">
          <w:rPr>
            <w:noProof/>
            <w:webHidden/>
          </w:rPr>
          <w:t>67</w:t>
        </w:r>
        <w:r w:rsidR="00BD6AC1">
          <w:rPr>
            <w:noProof/>
            <w:webHidden/>
          </w:rPr>
          <w:fldChar w:fldCharType="end"/>
        </w:r>
      </w:hyperlink>
    </w:p>
    <w:p w14:paraId="41F91E71" w14:textId="51AAB668"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47" w:history="1">
        <w:r w:rsidR="00BD6AC1" w:rsidRPr="00443946">
          <w:rPr>
            <w:rStyle w:val="Hyperlink"/>
            <w:noProof/>
          </w:rPr>
          <w:t>Gambar 33 Letak Komponen Bagian Bawah Drone</w:t>
        </w:r>
        <w:r w:rsidR="00BD6AC1">
          <w:rPr>
            <w:noProof/>
            <w:webHidden/>
          </w:rPr>
          <w:tab/>
        </w:r>
        <w:r w:rsidR="00BD6AC1">
          <w:rPr>
            <w:noProof/>
            <w:webHidden/>
          </w:rPr>
          <w:fldChar w:fldCharType="begin"/>
        </w:r>
        <w:r w:rsidR="00BD6AC1">
          <w:rPr>
            <w:noProof/>
            <w:webHidden/>
          </w:rPr>
          <w:instrText xml:space="preserve"> PAGEREF _Toc159681847 \h </w:instrText>
        </w:r>
        <w:r w:rsidR="00BD6AC1">
          <w:rPr>
            <w:noProof/>
            <w:webHidden/>
          </w:rPr>
        </w:r>
        <w:r w:rsidR="00BD6AC1">
          <w:rPr>
            <w:noProof/>
            <w:webHidden/>
          </w:rPr>
          <w:fldChar w:fldCharType="separate"/>
        </w:r>
        <w:r w:rsidR="008F642D">
          <w:rPr>
            <w:noProof/>
            <w:webHidden/>
          </w:rPr>
          <w:t>67</w:t>
        </w:r>
        <w:r w:rsidR="00BD6AC1">
          <w:rPr>
            <w:noProof/>
            <w:webHidden/>
          </w:rPr>
          <w:fldChar w:fldCharType="end"/>
        </w:r>
      </w:hyperlink>
    </w:p>
    <w:p w14:paraId="0D11B5B6" w14:textId="2230F235"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48" w:history="1">
        <w:r w:rsidR="00BD6AC1" w:rsidRPr="00443946">
          <w:rPr>
            <w:rStyle w:val="Hyperlink"/>
            <w:noProof/>
          </w:rPr>
          <w:t>Gambar 34 Posisi drone pada bidang datar dan stabil</w:t>
        </w:r>
        <w:r w:rsidR="00BD6AC1">
          <w:rPr>
            <w:noProof/>
            <w:webHidden/>
          </w:rPr>
          <w:tab/>
        </w:r>
        <w:r w:rsidR="00BD6AC1">
          <w:rPr>
            <w:noProof/>
            <w:webHidden/>
          </w:rPr>
          <w:fldChar w:fldCharType="begin"/>
        </w:r>
        <w:r w:rsidR="00BD6AC1">
          <w:rPr>
            <w:noProof/>
            <w:webHidden/>
          </w:rPr>
          <w:instrText xml:space="preserve"> PAGEREF _Toc159681848 \h </w:instrText>
        </w:r>
        <w:r w:rsidR="00BD6AC1">
          <w:rPr>
            <w:noProof/>
            <w:webHidden/>
          </w:rPr>
        </w:r>
        <w:r w:rsidR="00BD6AC1">
          <w:rPr>
            <w:noProof/>
            <w:webHidden/>
          </w:rPr>
          <w:fldChar w:fldCharType="separate"/>
        </w:r>
        <w:r w:rsidR="008F642D">
          <w:rPr>
            <w:noProof/>
            <w:webHidden/>
          </w:rPr>
          <w:t>68</w:t>
        </w:r>
        <w:r w:rsidR="00BD6AC1">
          <w:rPr>
            <w:noProof/>
            <w:webHidden/>
          </w:rPr>
          <w:fldChar w:fldCharType="end"/>
        </w:r>
      </w:hyperlink>
    </w:p>
    <w:p w14:paraId="7B74C6BA" w14:textId="0C885D0E"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49" w:history="1">
        <w:r w:rsidR="00BD6AC1" w:rsidRPr="00443946">
          <w:rPr>
            <w:rStyle w:val="Hyperlink"/>
            <w:noProof/>
          </w:rPr>
          <w:t>Gambar 35 Kalibrasi Accelerometer pada Sumbu Roll</w:t>
        </w:r>
        <w:r w:rsidR="00BD6AC1">
          <w:rPr>
            <w:noProof/>
            <w:webHidden/>
          </w:rPr>
          <w:tab/>
        </w:r>
        <w:r w:rsidR="00BD6AC1">
          <w:rPr>
            <w:noProof/>
            <w:webHidden/>
          </w:rPr>
          <w:fldChar w:fldCharType="begin"/>
        </w:r>
        <w:r w:rsidR="00BD6AC1">
          <w:rPr>
            <w:noProof/>
            <w:webHidden/>
          </w:rPr>
          <w:instrText xml:space="preserve"> PAGEREF _Toc159681849 \h </w:instrText>
        </w:r>
        <w:r w:rsidR="00BD6AC1">
          <w:rPr>
            <w:noProof/>
            <w:webHidden/>
          </w:rPr>
        </w:r>
        <w:r w:rsidR="00BD6AC1">
          <w:rPr>
            <w:noProof/>
            <w:webHidden/>
          </w:rPr>
          <w:fldChar w:fldCharType="separate"/>
        </w:r>
        <w:r w:rsidR="008F642D">
          <w:rPr>
            <w:noProof/>
            <w:webHidden/>
          </w:rPr>
          <w:t>69</w:t>
        </w:r>
        <w:r w:rsidR="00BD6AC1">
          <w:rPr>
            <w:noProof/>
            <w:webHidden/>
          </w:rPr>
          <w:fldChar w:fldCharType="end"/>
        </w:r>
      </w:hyperlink>
    </w:p>
    <w:p w14:paraId="49F8D5F1" w14:textId="09E33736"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50" w:history="1">
        <w:r w:rsidR="00BD6AC1" w:rsidRPr="00443946">
          <w:rPr>
            <w:rStyle w:val="Hyperlink"/>
            <w:noProof/>
          </w:rPr>
          <w:t>Gambar 36 Kalibrasi Accelerometer pada Sumbu Pitch</w:t>
        </w:r>
        <w:r w:rsidR="00BD6AC1">
          <w:rPr>
            <w:noProof/>
            <w:webHidden/>
          </w:rPr>
          <w:tab/>
        </w:r>
        <w:r w:rsidR="00BD6AC1">
          <w:rPr>
            <w:noProof/>
            <w:webHidden/>
          </w:rPr>
          <w:fldChar w:fldCharType="begin"/>
        </w:r>
        <w:r w:rsidR="00BD6AC1">
          <w:rPr>
            <w:noProof/>
            <w:webHidden/>
          </w:rPr>
          <w:instrText xml:space="preserve"> PAGEREF _Toc159681850 \h </w:instrText>
        </w:r>
        <w:r w:rsidR="00BD6AC1">
          <w:rPr>
            <w:noProof/>
            <w:webHidden/>
          </w:rPr>
        </w:r>
        <w:r w:rsidR="00BD6AC1">
          <w:rPr>
            <w:noProof/>
            <w:webHidden/>
          </w:rPr>
          <w:fldChar w:fldCharType="separate"/>
        </w:r>
        <w:r w:rsidR="008F642D">
          <w:rPr>
            <w:noProof/>
            <w:webHidden/>
          </w:rPr>
          <w:t>69</w:t>
        </w:r>
        <w:r w:rsidR="00BD6AC1">
          <w:rPr>
            <w:noProof/>
            <w:webHidden/>
          </w:rPr>
          <w:fldChar w:fldCharType="end"/>
        </w:r>
      </w:hyperlink>
    </w:p>
    <w:p w14:paraId="6A344881" w14:textId="1314E027"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51" w:history="1">
        <w:r w:rsidR="00BD6AC1" w:rsidRPr="00443946">
          <w:rPr>
            <w:rStyle w:val="Hyperlink"/>
            <w:noProof/>
          </w:rPr>
          <w:t>Gambar 37 Kalibrasi Accelerometer pada Posisi Berlawanan</w:t>
        </w:r>
        <w:r w:rsidR="00BD6AC1">
          <w:rPr>
            <w:noProof/>
            <w:webHidden/>
          </w:rPr>
          <w:tab/>
        </w:r>
        <w:r w:rsidR="00BD6AC1">
          <w:rPr>
            <w:noProof/>
            <w:webHidden/>
          </w:rPr>
          <w:fldChar w:fldCharType="begin"/>
        </w:r>
        <w:r w:rsidR="00BD6AC1">
          <w:rPr>
            <w:noProof/>
            <w:webHidden/>
          </w:rPr>
          <w:instrText xml:space="preserve"> PAGEREF _Toc159681851 \h </w:instrText>
        </w:r>
        <w:r w:rsidR="00BD6AC1">
          <w:rPr>
            <w:noProof/>
            <w:webHidden/>
          </w:rPr>
        </w:r>
        <w:r w:rsidR="00BD6AC1">
          <w:rPr>
            <w:noProof/>
            <w:webHidden/>
          </w:rPr>
          <w:fldChar w:fldCharType="separate"/>
        </w:r>
        <w:r w:rsidR="008F642D">
          <w:rPr>
            <w:noProof/>
            <w:webHidden/>
          </w:rPr>
          <w:t>70</w:t>
        </w:r>
        <w:r w:rsidR="00BD6AC1">
          <w:rPr>
            <w:noProof/>
            <w:webHidden/>
          </w:rPr>
          <w:fldChar w:fldCharType="end"/>
        </w:r>
      </w:hyperlink>
    </w:p>
    <w:p w14:paraId="72CE616A" w14:textId="38CBCDA5"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52" w:history="1">
        <w:r w:rsidR="00BD6AC1" w:rsidRPr="00443946">
          <w:rPr>
            <w:rStyle w:val="Hyperlink"/>
            <w:noProof/>
          </w:rPr>
          <w:t>Gambar 38 Kalibrasi Kompas pada Mission Planner</w:t>
        </w:r>
        <w:r w:rsidR="00BD6AC1">
          <w:rPr>
            <w:noProof/>
            <w:webHidden/>
          </w:rPr>
          <w:tab/>
        </w:r>
        <w:r w:rsidR="00BD6AC1">
          <w:rPr>
            <w:noProof/>
            <w:webHidden/>
          </w:rPr>
          <w:fldChar w:fldCharType="begin"/>
        </w:r>
        <w:r w:rsidR="00BD6AC1">
          <w:rPr>
            <w:noProof/>
            <w:webHidden/>
          </w:rPr>
          <w:instrText xml:space="preserve"> PAGEREF _Toc159681852 \h </w:instrText>
        </w:r>
        <w:r w:rsidR="00BD6AC1">
          <w:rPr>
            <w:noProof/>
            <w:webHidden/>
          </w:rPr>
        </w:r>
        <w:r w:rsidR="00BD6AC1">
          <w:rPr>
            <w:noProof/>
            <w:webHidden/>
          </w:rPr>
          <w:fldChar w:fldCharType="separate"/>
        </w:r>
        <w:r w:rsidR="008F642D">
          <w:rPr>
            <w:noProof/>
            <w:webHidden/>
          </w:rPr>
          <w:t>71</w:t>
        </w:r>
        <w:r w:rsidR="00BD6AC1">
          <w:rPr>
            <w:noProof/>
            <w:webHidden/>
          </w:rPr>
          <w:fldChar w:fldCharType="end"/>
        </w:r>
      </w:hyperlink>
    </w:p>
    <w:p w14:paraId="727C1691" w14:textId="0C92EB3F"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53" w:history="1">
        <w:r w:rsidR="00BD6AC1" w:rsidRPr="00443946">
          <w:rPr>
            <w:rStyle w:val="Hyperlink"/>
            <w:noProof/>
          </w:rPr>
          <w:t>Gambar 39 Proses Kalibrasi Kompas pada Drone</w:t>
        </w:r>
        <w:r w:rsidR="00BD6AC1">
          <w:rPr>
            <w:noProof/>
            <w:webHidden/>
          </w:rPr>
          <w:tab/>
        </w:r>
        <w:r w:rsidR="00BD6AC1">
          <w:rPr>
            <w:noProof/>
            <w:webHidden/>
          </w:rPr>
          <w:fldChar w:fldCharType="begin"/>
        </w:r>
        <w:r w:rsidR="00BD6AC1">
          <w:rPr>
            <w:noProof/>
            <w:webHidden/>
          </w:rPr>
          <w:instrText xml:space="preserve"> PAGEREF _Toc159681853 \h </w:instrText>
        </w:r>
        <w:r w:rsidR="00BD6AC1">
          <w:rPr>
            <w:noProof/>
            <w:webHidden/>
          </w:rPr>
        </w:r>
        <w:r w:rsidR="00BD6AC1">
          <w:rPr>
            <w:noProof/>
            <w:webHidden/>
          </w:rPr>
          <w:fldChar w:fldCharType="separate"/>
        </w:r>
        <w:r w:rsidR="008F642D">
          <w:rPr>
            <w:noProof/>
            <w:webHidden/>
          </w:rPr>
          <w:t>71</w:t>
        </w:r>
        <w:r w:rsidR="00BD6AC1">
          <w:rPr>
            <w:noProof/>
            <w:webHidden/>
          </w:rPr>
          <w:fldChar w:fldCharType="end"/>
        </w:r>
      </w:hyperlink>
    </w:p>
    <w:p w14:paraId="1D7AAAA5" w14:textId="67BED3CD"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54" w:history="1">
        <w:r w:rsidR="00BD6AC1" w:rsidRPr="00443946">
          <w:rPr>
            <w:rStyle w:val="Hyperlink"/>
            <w:noProof/>
          </w:rPr>
          <w:t>Gambar 40 Proses Kalibrasi Radio pada Mission Planner</w:t>
        </w:r>
        <w:r w:rsidR="00BD6AC1">
          <w:rPr>
            <w:noProof/>
            <w:webHidden/>
          </w:rPr>
          <w:tab/>
        </w:r>
        <w:r w:rsidR="00BD6AC1">
          <w:rPr>
            <w:noProof/>
            <w:webHidden/>
          </w:rPr>
          <w:fldChar w:fldCharType="begin"/>
        </w:r>
        <w:r w:rsidR="00BD6AC1">
          <w:rPr>
            <w:noProof/>
            <w:webHidden/>
          </w:rPr>
          <w:instrText xml:space="preserve"> PAGEREF _Toc159681854 \h </w:instrText>
        </w:r>
        <w:r w:rsidR="00BD6AC1">
          <w:rPr>
            <w:noProof/>
            <w:webHidden/>
          </w:rPr>
        </w:r>
        <w:r w:rsidR="00BD6AC1">
          <w:rPr>
            <w:noProof/>
            <w:webHidden/>
          </w:rPr>
          <w:fldChar w:fldCharType="separate"/>
        </w:r>
        <w:r w:rsidR="008F642D">
          <w:rPr>
            <w:noProof/>
            <w:webHidden/>
          </w:rPr>
          <w:t>72</w:t>
        </w:r>
        <w:r w:rsidR="00BD6AC1">
          <w:rPr>
            <w:noProof/>
            <w:webHidden/>
          </w:rPr>
          <w:fldChar w:fldCharType="end"/>
        </w:r>
      </w:hyperlink>
    </w:p>
    <w:p w14:paraId="05F13A10" w14:textId="35EB7B75"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55" w:history="1">
        <w:r w:rsidR="00BD6AC1" w:rsidRPr="00443946">
          <w:rPr>
            <w:rStyle w:val="Hyperlink"/>
            <w:noProof/>
          </w:rPr>
          <w:t>Gambar 41 Kalibrasi Radio Pada Remote Controll</w:t>
        </w:r>
        <w:r w:rsidR="00BD6AC1">
          <w:rPr>
            <w:noProof/>
            <w:webHidden/>
          </w:rPr>
          <w:tab/>
        </w:r>
        <w:r w:rsidR="00BD6AC1">
          <w:rPr>
            <w:noProof/>
            <w:webHidden/>
          </w:rPr>
          <w:fldChar w:fldCharType="begin"/>
        </w:r>
        <w:r w:rsidR="00BD6AC1">
          <w:rPr>
            <w:noProof/>
            <w:webHidden/>
          </w:rPr>
          <w:instrText xml:space="preserve"> PAGEREF _Toc159681855 \h </w:instrText>
        </w:r>
        <w:r w:rsidR="00BD6AC1">
          <w:rPr>
            <w:noProof/>
            <w:webHidden/>
          </w:rPr>
        </w:r>
        <w:r w:rsidR="00BD6AC1">
          <w:rPr>
            <w:noProof/>
            <w:webHidden/>
          </w:rPr>
          <w:fldChar w:fldCharType="separate"/>
        </w:r>
        <w:r w:rsidR="008F642D">
          <w:rPr>
            <w:noProof/>
            <w:webHidden/>
          </w:rPr>
          <w:t>73</w:t>
        </w:r>
        <w:r w:rsidR="00BD6AC1">
          <w:rPr>
            <w:noProof/>
            <w:webHidden/>
          </w:rPr>
          <w:fldChar w:fldCharType="end"/>
        </w:r>
      </w:hyperlink>
    </w:p>
    <w:p w14:paraId="124D1B2F" w14:textId="6D08E723"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56" w:history="1">
        <w:r w:rsidR="00BD6AC1" w:rsidRPr="00443946">
          <w:rPr>
            <w:rStyle w:val="Hyperlink"/>
            <w:noProof/>
          </w:rPr>
          <w:t>Gambar 42 Kalibrasi Radio pada Mission Planner</w:t>
        </w:r>
        <w:r w:rsidR="00BD6AC1">
          <w:rPr>
            <w:noProof/>
            <w:webHidden/>
          </w:rPr>
          <w:tab/>
        </w:r>
        <w:r w:rsidR="00BD6AC1">
          <w:rPr>
            <w:noProof/>
            <w:webHidden/>
          </w:rPr>
          <w:fldChar w:fldCharType="begin"/>
        </w:r>
        <w:r w:rsidR="00BD6AC1">
          <w:rPr>
            <w:noProof/>
            <w:webHidden/>
          </w:rPr>
          <w:instrText xml:space="preserve"> PAGEREF _Toc159681856 \h </w:instrText>
        </w:r>
        <w:r w:rsidR="00BD6AC1">
          <w:rPr>
            <w:noProof/>
            <w:webHidden/>
          </w:rPr>
        </w:r>
        <w:r w:rsidR="00BD6AC1">
          <w:rPr>
            <w:noProof/>
            <w:webHidden/>
          </w:rPr>
          <w:fldChar w:fldCharType="separate"/>
        </w:r>
        <w:r w:rsidR="008F642D">
          <w:rPr>
            <w:noProof/>
            <w:webHidden/>
          </w:rPr>
          <w:t>74</w:t>
        </w:r>
        <w:r w:rsidR="00BD6AC1">
          <w:rPr>
            <w:noProof/>
            <w:webHidden/>
          </w:rPr>
          <w:fldChar w:fldCharType="end"/>
        </w:r>
      </w:hyperlink>
    </w:p>
    <w:p w14:paraId="3318835C" w14:textId="2C287E28"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57" w:history="1">
        <w:r w:rsidR="00BD6AC1" w:rsidRPr="00443946">
          <w:rPr>
            <w:rStyle w:val="Hyperlink"/>
            <w:noProof/>
          </w:rPr>
          <w:t>Gambar 43 Hasil Nilai Kalibrasi Radio</w:t>
        </w:r>
        <w:r w:rsidR="00BD6AC1">
          <w:rPr>
            <w:noProof/>
            <w:webHidden/>
          </w:rPr>
          <w:tab/>
        </w:r>
        <w:r w:rsidR="00BD6AC1">
          <w:rPr>
            <w:noProof/>
            <w:webHidden/>
          </w:rPr>
          <w:fldChar w:fldCharType="begin"/>
        </w:r>
        <w:r w:rsidR="00BD6AC1">
          <w:rPr>
            <w:noProof/>
            <w:webHidden/>
          </w:rPr>
          <w:instrText xml:space="preserve"> PAGEREF _Toc159681857 \h </w:instrText>
        </w:r>
        <w:r w:rsidR="00BD6AC1">
          <w:rPr>
            <w:noProof/>
            <w:webHidden/>
          </w:rPr>
        </w:r>
        <w:r w:rsidR="00BD6AC1">
          <w:rPr>
            <w:noProof/>
            <w:webHidden/>
          </w:rPr>
          <w:fldChar w:fldCharType="separate"/>
        </w:r>
        <w:r w:rsidR="008F642D">
          <w:rPr>
            <w:noProof/>
            <w:webHidden/>
          </w:rPr>
          <w:t>74</w:t>
        </w:r>
        <w:r w:rsidR="00BD6AC1">
          <w:rPr>
            <w:noProof/>
            <w:webHidden/>
          </w:rPr>
          <w:fldChar w:fldCharType="end"/>
        </w:r>
      </w:hyperlink>
    </w:p>
    <w:p w14:paraId="4E743D7B" w14:textId="4CE635F0"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58" w:history="1">
        <w:r w:rsidR="00BD6AC1" w:rsidRPr="00443946">
          <w:rPr>
            <w:rStyle w:val="Hyperlink"/>
            <w:noProof/>
          </w:rPr>
          <w:t>Gambar 44 Kalibrasi ESC pada Mission Planner</w:t>
        </w:r>
        <w:r w:rsidR="00BD6AC1">
          <w:rPr>
            <w:noProof/>
            <w:webHidden/>
          </w:rPr>
          <w:tab/>
        </w:r>
        <w:r w:rsidR="00BD6AC1">
          <w:rPr>
            <w:noProof/>
            <w:webHidden/>
          </w:rPr>
          <w:fldChar w:fldCharType="begin"/>
        </w:r>
        <w:r w:rsidR="00BD6AC1">
          <w:rPr>
            <w:noProof/>
            <w:webHidden/>
          </w:rPr>
          <w:instrText xml:space="preserve"> PAGEREF _Toc159681858 \h </w:instrText>
        </w:r>
        <w:r w:rsidR="00BD6AC1">
          <w:rPr>
            <w:noProof/>
            <w:webHidden/>
          </w:rPr>
        </w:r>
        <w:r w:rsidR="00BD6AC1">
          <w:rPr>
            <w:noProof/>
            <w:webHidden/>
          </w:rPr>
          <w:fldChar w:fldCharType="separate"/>
        </w:r>
        <w:r w:rsidR="008F642D">
          <w:rPr>
            <w:noProof/>
            <w:webHidden/>
          </w:rPr>
          <w:t>75</w:t>
        </w:r>
        <w:r w:rsidR="00BD6AC1">
          <w:rPr>
            <w:noProof/>
            <w:webHidden/>
          </w:rPr>
          <w:fldChar w:fldCharType="end"/>
        </w:r>
      </w:hyperlink>
    </w:p>
    <w:p w14:paraId="5C678873" w14:textId="1BD5C689"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59" w:history="1">
        <w:r w:rsidR="00BD6AC1" w:rsidRPr="00443946">
          <w:rPr>
            <w:rStyle w:val="Hyperlink"/>
            <w:noProof/>
          </w:rPr>
          <w:t>Gambar 45 Pengukuran Tegangan Baterai</w:t>
        </w:r>
        <w:r w:rsidR="00BD6AC1">
          <w:rPr>
            <w:noProof/>
            <w:webHidden/>
          </w:rPr>
          <w:tab/>
        </w:r>
        <w:r w:rsidR="00BD6AC1">
          <w:rPr>
            <w:noProof/>
            <w:webHidden/>
          </w:rPr>
          <w:fldChar w:fldCharType="begin"/>
        </w:r>
        <w:r w:rsidR="00BD6AC1">
          <w:rPr>
            <w:noProof/>
            <w:webHidden/>
          </w:rPr>
          <w:instrText xml:space="preserve"> PAGEREF _Toc159681859 \h </w:instrText>
        </w:r>
        <w:r w:rsidR="00BD6AC1">
          <w:rPr>
            <w:noProof/>
            <w:webHidden/>
          </w:rPr>
        </w:r>
        <w:r w:rsidR="00BD6AC1">
          <w:rPr>
            <w:noProof/>
            <w:webHidden/>
          </w:rPr>
          <w:fldChar w:fldCharType="separate"/>
        </w:r>
        <w:r w:rsidR="008F642D">
          <w:rPr>
            <w:noProof/>
            <w:webHidden/>
          </w:rPr>
          <w:t>77</w:t>
        </w:r>
        <w:r w:rsidR="00BD6AC1">
          <w:rPr>
            <w:noProof/>
            <w:webHidden/>
          </w:rPr>
          <w:fldChar w:fldCharType="end"/>
        </w:r>
      </w:hyperlink>
    </w:p>
    <w:p w14:paraId="0AEA8BC8" w14:textId="5058205F"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60" w:history="1">
        <w:r w:rsidR="00BD6AC1" w:rsidRPr="00443946">
          <w:rPr>
            <w:rStyle w:val="Hyperlink"/>
            <w:noProof/>
          </w:rPr>
          <w:t>Gambar 46 Pengujian Motor Brushless</w:t>
        </w:r>
        <w:r w:rsidR="00BD6AC1">
          <w:rPr>
            <w:noProof/>
            <w:webHidden/>
          </w:rPr>
          <w:tab/>
        </w:r>
        <w:r w:rsidR="00BD6AC1">
          <w:rPr>
            <w:noProof/>
            <w:webHidden/>
          </w:rPr>
          <w:fldChar w:fldCharType="begin"/>
        </w:r>
        <w:r w:rsidR="00BD6AC1">
          <w:rPr>
            <w:noProof/>
            <w:webHidden/>
          </w:rPr>
          <w:instrText xml:space="preserve"> PAGEREF _Toc159681860 \h </w:instrText>
        </w:r>
        <w:r w:rsidR="00BD6AC1">
          <w:rPr>
            <w:noProof/>
            <w:webHidden/>
          </w:rPr>
        </w:r>
        <w:r w:rsidR="00BD6AC1">
          <w:rPr>
            <w:noProof/>
            <w:webHidden/>
          </w:rPr>
          <w:fldChar w:fldCharType="separate"/>
        </w:r>
        <w:r w:rsidR="008F642D">
          <w:rPr>
            <w:noProof/>
            <w:webHidden/>
          </w:rPr>
          <w:t>83</w:t>
        </w:r>
        <w:r w:rsidR="00BD6AC1">
          <w:rPr>
            <w:noProof/>
            <w:webHidden/>
          </w:rPr>
          <w:fldChar w:fldCharType="end"/>
        </w:r>
      </w:hyperlink>
    </w:p>
    <w:p w14:paraId="63012FA0" w14:textId="00900F25"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61" w:history="1">
        <w:r w:rsidR="00BD6AC1" w:rsidRPr="00443946">
          <w:rPr>
            <w:rStyle w:val="Hyperlink"/>
            <w:noProof/>
          </w:rPr>
          <w:t>Gambar 47 Hasil pengukuran RPM motor</w:t>
        </w:r>
        <w:r w:rsidR="00BD6AC1">
          <w:rPr>
            <w:noProof/>
            <w:webHidden/>
          </w:rPr>
          <w:tab/>
        </w:r>
        <w:r w:rsidR="00BD6AC1">
          <w:rPr>
            <w:noProof/>
            <w:webHidden/>
          </w:rPr>
          <w:fldChar w:fldCharType="begin"/>
        </w:r>
        <w:r w:rsidR="00BD6AC1">
          <w:rPr>
            <w:noProof/>
            <w:webHidden/>
          </w:rPr>
          <w:instrText xml:space="preserve"> PAGEREF _Toc159681861 \h </w:instrText>
        </w:r>
        <w:r w:rsidR="00BD6AC1">
          <w:rPr>
            <w:noProof/>
            <w:webHidden/>
          </w:rPr>
        </w:r>
        <w:r w:rsidR="00BD6AC1">
          <w:rPr>
            <w:noProof/>
            <w:webHidden/>
          </w:rPr>
          <w:fldChar w:fldCharType="separate"/>
        </w:r>
        <w:r w:rsidR="008F642D">
          <w:rPr>
            <w:noProof/>
            <w:webHidden/>
          </w:rPr>
          <w:t>84</w:t>
        </w:r>
        <w:r w:rsidR="00BD6AC1">
          <w:rPr>
            <w:noProof/>
            <w:webHidden/>
          </w:rPr>
          <w:fldChar w:fldCharType="end"/>
        </w:r>
      </w:hyperlink>
    </w:p>
    <w:p w14:paraId="3F8D0144" w14:textId="2189E930"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62" w:history="1">
        <w:r w:rsidR="00BD6AC1" w:rsidRPr="00443946">
          <w:rPr>
            <w:rStyle w:val="Hyperlink"/>
            <w:noProof/>
          </w:rPr>
          <w:t>Gambar 48 Grafik Pengujian Thrust Motor Propeller 1045</w:t>
        </w:r>
        <w:r w:rsidR="00BD6AC1">
          <w:rPr>
            <w:noProof/>
            <w:webHidden/>
          </w:rPr>
          <w:tab/>
        </w:r>
        <w:r w:rsidR="00BD6AC1">
          <w:rPr>
            <w:noProof/>
            <w:webHidden/>
          </w:rPr>
          <w:fldChar w:fldCharType="begin"/>
        </w:r>
        <w:r w:rsidR="00BD6AC1">
          <w:rPr>
            <w:noProof/>
            <w:webHidden/>
          </w:rPr>
          <w:instrText xml:space="preserve"> PAGEREF _Toc159681862 \h </w:instrText>
        </w:r>
        <w:r w:rsidR="00BD6AC1">
          <w:rPr>
            <w:noProof/>
            <w:webHidden/>
          </w:rPr>
        </w:r>
        <w:r w:rsidR="00BD6AC1">
          <w:rPr>
            <w:noProof/>
            <w:webHidden/>
          </w:rPr>
          <w:fldChar w:fldCharType="separate"/>
        </w:r>
        <w:r w:rsidR="008F642D">
          <w:rPr>
            <w:noProof/>
            <w:webHidden/>
          </w:rPr>
          <w:t>85</w:t>
        </w:r>
        <w:r w:rsidR="00BD6AC1">
          <w:rPr>
            <w:noProof/>
            <w:webHidden/>
          </w:rPr>
          <w:fldChar w:fldCharType="end"/>
        </w:r>
      </w:hyperlink>
    </w:p>
    <w:p w14:paraId="1F765603" w14:textId="63A12B54"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63" w:history="1">
        <w:r w:rsidR="00BD6AC1" w:rsidRPr="00443946">
          <w:rPr>
            <w:rStyle w:val="Hyperlink"/>
            <w:noProof/>
          </w:rPr>
          <w:t>Gambar 49 Pengujian Thrust Motor Dengan Propeller</w:t>
        </w:r>
        <w:r w:rsidR="00BD6AC1">
          <w:rPr>
            <w:noProof/>
            <w:webHidden/>
          </w:rPr>
          <w:tab/>
        </w:r>
        <w:r w:rsidR="00BD6AC1">
          <w:rPr>
            <w:noProof/>
            <w:webHidden/>
          </w:rPr>
          <w:fldChar w:fldCharType="begin"/>
        </w:r>
        <w:r w:rsidR="00BD6AC1">
          <w:rPr>
            <w:noProof/>
            <w:webHidden/>
          </w:rPr>
          <w:instrText xml:space="preserve"> PAGEREF _Toc159681863 \h </w:instrText>
        </w:r>
        <w:r w:rsidR="00BD6AC1">
          <w:rPr>
            <w:noProof/>
            <w:webHidden/>
          </w:rPr>
        </w:r>
        <w:r w:rsidR="00BD6AC1">
          <w:rPr>
            <w:noProof/>
            <w:webHidden/>
          </w:rPr>
          <w:fldChar w:fldCharType="separate"/>
        </w:r>
        <w:r w:rsidR="008F642D">
          <w:rPr>
            <w:noProof/>
            <w:webHidden/>
          </w:rPr>
          <w:t>85</w:t>
        </w:r>
        <w:r w:rsidR="00BD6AC1">
          <w:rPr>
            <w:noProof/>
            <w:webHidden/>
          </w:rPr>
          <w:fldChar w:fldCharType="end"/>
        </w:r>
      </w:hyperlink>
    </w:p>
    <w:p w14:paraId="19CE6F6F" w14:textId="0692389A"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64" w:history="1">
        <w:r w:rsidR="00BD6AC1" w:rsidRPr="00443946">
          <w:rPr>
            <w:rStyle w:val="Hyperlink"/>
            <w:noProof/>
          </w:rPr>
          <w:t>Gambar 50 Tampilan display pada pengujian remote controll</w:t>
        </w:r>
        <w:r w:rsidR="00BD6AC1">
          <w:rPr>
            <w:noProof/>
            <w:webHidden/>
          </w:rPr>
          <w:tab/>
        </w:r>
        <w:r w:rsidR="00BD6AC1">
          <w:rPr>
            <w:noProof/>
            <w:webHidden/>
          </w:rPr>
          <w:fldChar w:fldCharType="begin"/>
        </w:r>
        <w:r w:rsidR="00BD6AC1">
          <w:rPr>
            <w:noProof/>
            <w:webHidden/>
          </w:rPr>
          <w:instrText xml:space="preserve"> PAGEREF _Toc159681864 \h </w:instrText>
        </w:r>
        <w:r w:rsidR="00BD6AC1">
          <w:rPr>
            <w:noProof/>
            <w:webHidden/>
          </w:rPr>
        </w:r>
        <w:r w:rsidR="00BD6AC1">
          <w:rPr>
            <w:noProof/>
            <w:webHidden/>
          </w:rPr>
          <w:fldChar w:fldCharType="separate"/>
        </w:r>
        <w:r w:rsidR="008F642D">
          <w:rPr>
            <w:noProof/>
            <w:webHidden/>
          </w:rPr>
          <w:t>86</w:t>
        </w:r>
        <w:r w:rsidR="00BD6AC1">
          <w:rPr>
            <w:noProof/>
            <w:webHidden/>
          </w:rPr>
          <w:fldChar w:fldCharType="end"/>
        </w:r>
      </w:hyperlink>
    </w:p>
    <w:p w14:paraId="1F95AD99" w14:textId="2D36481A"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65" w:history="1">
        <w:r w:rsidR="00BD6AC1" w:rsidRPr="00443946">
          <w:rPr>
            <w:rStyle w:val="Hyperlink"/>
            <w:noProof/>
          </w:rPr>
          <w:t>Gambar 51 Rentang Jarak pengujian Sinyal Telemetri</w:t>
        </w:r>
        <w:r w:rsidR="00BD6AC1">
          <w:rPr>
            <w:noProof/>
            <w:webHidden/>
          </w:rPr>
          <w:tab/>
        </w:r>
        <w:r w:rsidR="00BD6AC1">
          <w:rPr>
            <w:noProof/>
            <w:webHidden/>
          </w:rPr>
          <w:fldChar w:fldCharType="begin"/>
        </w:r>
        <w:r w:rsidR="00BD6AC1">
          <w:rPr>
            <w:noProof/>
            <w:webHidden/>
          </w:rPr>
          <w:instrText xml:space="preserve"> PAGEREF _Toc159681865 \h </w:instrText>
        </w:r>
        <w:r w:rsidR="00BD6AC1">
          <w:rPr>
            <w:noProof/>
            <w:webHidden/>
          </w:rPr>
        </w:r>
        <w:r w:rsidR="00BD6AC1">
          <w:rPr>
            <w:noProof/>
            <w:webHidden/>
          </w:rPr>
          <w:fldChar w:fldCharType="separate"/>
        </w:r>
        <w:r w:rsidR="008F642D">
          <w:rPr>
            <w:noProof/>
            <w:webHidden/>
          </w:rPr>
          <w:t>88</w:t>
        </w:r>
        <w:r w:rsidR="00BD6AC1">
          <w:rPr>
            <w:noProof/>
            <w:webHidden/>
          </w:rPr>
          <w:fldChar w:fldCharType="end"/>
        </w:r>
      </w:hyperlink>
    </w:p>
    <w:p w14:paraId="4C3189DE" w14:textId="36AF944E"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66" w:history="1">
        <w:r w:rsidR="00BD6AC1" w:rsidRPr="00443946">
          <w:rPr>
            <w:rStyle w:val="Hyperlink"/>
            <w:noProof/>
          </w:rPr>
          <w:t>Gambar 52 Heads UP Display Mission Planner</w:t>
        </w:r>
        <w:r w:rsidR="00BD6AC1">
          <w:rPr>
            <w:noProof/>
            <w:webHidden/>
          </w:rPr>
          <w:tab/>
        </w:r>
        <w:r w:rsidR="00BD6AC1">
          <w:rPr>
            <w:noProof/>
            <w:webHidden/>
          </w:rPr>
          <w:fldChar w:fldCharType="begin"/>
        </w:r>
        <w:r w:rsidR="00BD6AC1">
          <w:rPr>
            <w:noProof/>
            <w:webHidden/>
          </w:rPr>
          <w:instrText xml:space="preserve"> PAGEREF _Toc159681866 \h </w:instrText>
        </w:r>
        <w:r w:rsidR="00BD6AC1">
          <w:rPr>
            <w:noProof/>
            <w:webHidden/>
          </w:rPr>
        </w:r>
        <w:r w:rsidR="00BD6AC1">
          <w:rPr>
            <w:noProof/>
            <w:webHidden/>
          </w:rPr>
          <w:fldChar w:fldCharType="separate"/>
        </w:r>
        <w:r w:rsidR="008F642D">
          <w:rPr>
            <w:noProof/>
            <w:webHidden/>
          </w:rPr>
          <w:t>88</w:t>
        </w:r>
        <w:r w:rsidR="00BD6AC1">
          <w:rPr>
            <w:noProof/>
            <w:webHidden/>
          </w:rPr>
          <w:fldChar w:fldCharType="end"/>
        </w:r>
      </w:hyperlink>
    </w:p>
    <w:p w14:paraId="2382E7D6" w14:textId="13008CE0"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67" w:history="1">
        <w:r w:rsidR="00BD6AC1" w:rsidRPr="00443946">
          <w:rPr>
            <w:rStyle w:val="Hyperlink"/>
            <w:noProof/>
          </w:rPr>
          <w:t>Gambar 53 Pengujian Koordinat GPS</w:t>
        </w:r>
        <w:r w:rsidR="00BD6AC1">
          <w:rPr>
            <w:noProof/>
            <w:webHidden/>
          </w:rPr>
          <w:tab/>
        </w:r>
        <w:r w:rsidR="00BD6AC1">
          <w:rPr>
            <w:noProof/>
            <w:webHidden/>
          </w:rPr>
          <w:fldChar w:fldCharType="begin"/>
        </w:r>
        <w:r w:rsidR="00BD6AC1">
          <w:rPr>
            <w:noProof/>
            <w:webHidden/>
          </w:rPr>
          <w:instrText xml:space="preserve"> PAGEREF _Toc159681867 \h </w:instrText>
        </w:r>
        <w:r w:rsidR="00BD6AC1">
          <w:rPr>
            <w:noProof/>
            <w:webHidden/>
          </w:rPr>
        </w:r>
        <w:r w:rsidR="00BD6AC1">
          <w:rPr>
            <w:noProof/>
            <w:webHidden/>
          </w:rPr>
          <w:fldChar w:fldCharType="separate"/>
        </w:r>
        <w:r w:rsidR="008F642D">
          <w:rPr>
            <w:noProof/>
            <w:webHidden/>
          </w:rPr>
          <w:t>90</w:t>
        </w:r>
        <w:r w:rsidR="00BD6AC1">
          <w:rPr>
            <w:noProof/>
            <w:webHidden/>
          </w:rPr>
          <w:fldChar w:fldCharType="end"/>
        </w:r>
      </w:hyperlink>
    </w:p>
    <w:p w14:paraId="7004BC94" w14:textId="23C94FBC"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68" w:history="1">
        <w:r w:rsidR="00BD6AC1" w:rsidRPr="00443946">
          <w:rPr>
            <w:rStyle w:val="Hyperlink"/>
            <w:noProof/>
          </w:rPr>
          <w:t>Gambar 54 Pengujian Tegangan Input pada waterpump DC</w:t>
        </w:r>
        <w:r w:rsidR="00BD6AC1">
          <w:rPr>
            <w:noProof/>
            <w:webHidden/>
          </w:rPr>
          <w:tab/>
        </w:r>
        <w:r w:rsidR="00BD6AC1">
          <w:rPr>
            <w:noProof/>
            <w:webHidden/>
          </w:rPr>
          <w:fldChar w:fldCharType="begin"/>
        </w:r>
        <w:r w:rsidR="00BD6AC1">
          <w:rPr>
            <w:noProof/>
            <w:webHidden/>
          </w:rPr>
          <w:instrText xml:space="preserve"> PAGEREF _Toc159681868 \h </w:instrText>
        </w:r>
        <w:r w:rsidR="00BD6AC1">
          <w:rPr>
            <w:noProof/>
            <w:webHidden/>
          </w:rPr>
        </w:r>
        <w:r w:rsidR="00BD6AC1">
          <w:rPr>
            <w:noProof/>
            <w:webHidden/>
          </w:rPr>
          <w:fldChar w:fldCharType="separate"/>
        </w:r>
        <w:r w:rsidR="008F642D">
          <w:rPr>
            <w:noProof/>
            <w:webHidden/>
          </w:rPr>
          <w:t>91</w:t>
        </w:r>
        <w:r w:rsidR="00BD6AC1">
          <w:rPr>
            <w:noProof/>
            <w:webHidden/>
          </w:rPr>
          <w:fldChar w:fldCharType="end"/>
        </w:r>
      </w:hyperlink>
    </w:p>
    <w:p w14:paraId="00C370AE" w14:textId="365C86A0"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69" w:history="1">
        <w:r w:rsidR="00BD6AC1" w:rsidRPr="00443946">
          <w:rPr>
            <w:rStyle w:val="Hyperlink"/>
            <w:noProof/>
          </w:rPr>
          <w:t>Gambar 55 Skema Rangkaian Penyemprotan</w:t>
        </w:r>
        <w:r w:rsidR="00BD6AC1">
          <w:rPr>
            <w:noProof/>
            <w:webHidden/>
          </w:rPr>
          <w:tab/>
        </w:r>
        <w:r w:rsidR="00BD6AC1">
          <w:rPr>
            <w:noProof/>
            <w:webHidden/>
          </w:rPr>
          <w:fldChar w:fldCharType="begin"/>
        </w:r>
        <w:r w:rsidR="00BD6AC1">
          <w:rPr>
            <w:noProof/>
            <w:webHidden/>
          </w:rPr>
          <w:instrText xml:space="preserve"> PAGEREF _Toc159681869 \h </w:instrText>
        </w:r>
        <w:r w:rsidR="00BD6AC1">
          <w:rPr>
            <w:noProof/>
            <w:webHidden/>
          </w:rPr>
        </w:r>
        <w:r w:rsidR="00BD6AC1">
          <w:rPr>
            <w:noProof/>
            <w:webHidden/>
          </w:rPr>
          <w:fldChar w:fldCharType="separate"/>
        </w:r>
        <w:r w:rsidR="008F642D">
          <w:rPr>
            <w:noProof/>
            <w:webHidden/>
          </w:rPr>
          <w:t>92</w:t>
        </w:r>
        <w:r w:rsidR="00BD6AC1">
          <w:rPr>
            <w:noProof/>
            <w:webHidden/>
          </w:rPr>
          <w:fldChar w:fldCharType="end"/>
        </w:r>
      </w:hyperlink>
    </w:p>
    <w:p w14:paraId="64C680E0" w14:textId="64278D0B"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70" w:history="1">
        <w:r w:rsidR="00BD6AC1" w:rsidRPr="00443946">
          <w:rPr>
            <w:rStyle w:val="Hyperlink"/>
            <w:noProof/>
          </w:rPr>
          <w:t>Gambar 56 Aliran Penyemprotan Cairan</w:t>
        </w:r>
        <w:r w:rsidR="00BD6AC1">
          <w:rPr>
            <w:noProof/>
            <w:webHidden/>
          </w:rPr>
          <w:tab/>
        </w:r>
        <w:r w:rsidR="00BD6AC1">
          <w:rPr>
            <w:noProof/>
            <w:webHidden/>
          </w:rPr>
          <w:fldChar w:fldCharType="begin"/>
        </w:r>
        <w:r w:rsidR="00BD6AC1">
          <w:rPr>
            <w:noProof/>
            <w:webHidden/>
          </w:rPr>
          <w:instrText xml:space="preserve"> PAGEREF _Toc159681870 \h </w:instrText>
        </w:r>
        <w:r w:rsidR="00BD6AC1">
          <w:rPr>
            <w:noProof/>
            <w:webHidden/>
          </w:rPr>
        </w:r>
        <w:r w:rsidR="00BD6AC1">
          <w:rPr>
            <w:noProof/>
            <w:webHidden/>
          </w:rPr>
          <w:fldChar w:fldCharType="separate"/>
        </w:r>
        <w:r w:rsidR="008F642D">
          <w:rPr>
            <w:noProof/>
            <w:webHidden/>
          </w:rPr>
          <w:t>93</w:t>
        </w:r>
        <w:r w:rsidR="00BD6AC1">
          <w:rPr>
            <w:noProof/>
            <w:webHidden/>
          </w:rPr>
          <w:fldChar w:fldCharType="end"/>
        </w:r>
      </w:hyperlink>
    </w:p>
    <w:p w14:paraId="2E4AFE06" w14:textId="201E33A8"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71" w:history="1">
        <w:r w:rsidR="00BD6AC1" w:rsidRPr="00443946">
          <w:rPr>
            <w:rStyle w:val="Hyperlink"/>
            <w:noProof/>
          </w:rPr>
          <w:t>Gambar 57 Pengujian Daya Angkat Drone hexacopter</w:t>
        </w:r>
        <w:r w:rsidR="00BD6AC1">
          <w:rPr>
            <w:noProof/>
            <w:webHidden/>
          </w:rPr>
          <w:tab/>
        </w:r>
        <w:r w:rsidR="00BD6AC1">
          <w:rPr>
            <w:noProof/>
            <w:webHidden/>
          </w:rPr>
          <w:fldChar w:fldCharType="begin"/>
        </w:r>
        <w:r w:rsidR="00BD6AC1">
          <w:rPr>
            <w:noProof/>
            <w:webHidden/>
          </w:rPr>
          <w:instrText xml:space="preserve"> PAGEREF _Toc159681871 \h </w:instrText>
        </w:r>
        <w:r w:rsidR="00BD6AC1">
          <w:rPr>
            <w:noProof/>
            <w:webHidden/>
          </w:rPr>
        </w:r>
        <w:r w:rsidR="00BD6AC1">
          <w:rPr>
            <w:noProof/>
            <w:webHidden/>
          </w:rPr>
          <w:fldChar w:fldCharType="separate"/>
        </w:r>
        <w:r w:rsidR="008F642D">
          <w:rPr>
            <w:noProof/>
            <w:webHidden/>
          </w:rPr>
          <w:t>94</w:t>
        </w:r>
        <w:r w:rsidR="00BD6AC1">
          <w:rPr>
            <w:noProof/>
            <w:webHidden/>
          </w:rPr>
          <w:fldChar w:fldCharType="end"/>
        </w:r>
      </w:hyperlink>
    </w:p>
    <w:p w14:paraId="0DFFF9A9" w14:textId="2A9ED3F3" w:rsidR="00BD6AC1" w:rsidRDefault="004145D8">
      <w:pPr>
        <w:pStyle w:val="TableofFigures"/>
        <w:tabs>
          <w:tab w:val="right" w:leader="dot" w:pos="7928"/>
        </w:tabs>
        <w:rPr>
          <w:rFonts w:asciiTheme="minorHAnsi" w:eastAsiaTheme="minorEastAsia" w:hAnsiTheme="minorHAnsi"/>
          <w:noProof/>
          <w:sz w:val="22"/>
          <w:lang w:val="en-ID" w:eastAsia="en-ID"/>
        </w:rPr>
      </w:pPr>
      <w:hyperlink w:anchor="_Toc159681872" w:history="1">
        <w:r w:rsidR="00BD6AC1" w:rsidRPr="00443946">
          <w:rPr>
            <w:rStyle w:val="Hyperlink"/>
            <w:noProof/>
          </w:rPr>
          <w:t>Gambar 58 Pengujian Terbang Penyemprotan Cairan Pestisida</w:t>
        </w:r>
        <w:r w:rsidR="00BD6AC1">
          <w:rPr>
            <w:noProof/>
            <w:webHidden/>
          </w:rPr>
          <w:tab/>
        </w:r>
        <w:r w:rsidR="00BD6AC1">
          <w:rPr>
            <w:noProof/>
            <w:webHidden/>
          </w:rPr>
          <w:fldChar w:fldCharType="begin"/>
        </w:r>
        <w:r w:rsidR="00BD6AC1">
          <w:rPr>
            <w:noProof/>
            <w:webHidden/>
          </w:rPr>
          <w:instrText xml:space="preserve"> PAGEREF _Toc159681872 \h </w:instrText>
        </w:r>
        <w:r w:rsidR="00BD6AC1">
          <w:rPr>
            <w:noProof/>
            <w:webHidden/>
          </w:rPr>
        </w:r>
        <w:r w:rsidR="00BD6AC1">
          <w:rPr>
            <w:noProof/>
            <w:webHidden/>
          </w:rPr>
          <w:fldChar w:fldCharType="separate"/>
        </w:r>
        <w:r w:rsidR="008F642D">
          <w:rPr>
            <w:noProof/>
            <w:webHidden/>
          </w:rPr>
          <w:t>95</w:t>
        </w:r>
        <w:r w:rsidR="00BD6AC1">
          <w:rPr>
            <w:noProof/>
            <w:webHidden/>
          </w:rPr>
          <w:fldChar w:fldCharType="end"/>
        </w:r>
      </w:hyperlink>
    </w:p>
    <w:p w14:paraId="0F7A2240" w14:textId="02EE3BFC"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7" w:name="_Toc159681534"/>
      <w:r w:rsidRPr="00690AC0">
        <w:t>DAFTAR TABEL</w:t>
      </w:r>
      <w:bookmarkEnd w:id="7"/>
    </w:p>
    <w:p w14:paraId="5D90FCC2" w14:textId="6C81E982" w:rsidR="00F13B12" w:rsidRDefault="009D0B8F">
      <w:pPr>
        <w:pStyle w:val="TableofFigures"/>
        <w:tabs>
          <w:tab w:val="right" w:leader="dot" w:pos="7928"/>
        </w:tabs>
        <w:rPr>
          <w:rFonts w:asciiTheme="minorHAnsi" w:eastAsiaTheme="minorEastAsia" w:hAnsiTheme="minorHAnsi"/>
          <w:noProof/>
          <w:sz w:val="22"/>
          <w:lang w:val="en-ID" w:eastAsia="en-ID"/>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59235141" w:history="1">
        <w:r w:rsidR="00F13B12" w:rsidRPr="00C230AD">
          <w:rPr>
            <w:rStyle w:val="Hyperlink"/>
            <w:noProof/>
            <w:lang w:val="id-ID"/>
          </w:rPr>
          <w:t>Tabel 1 Notasi tegangan batterai Li-Po</w:t>
        </w:r>
        <w:r w:rsidR="00F13B12">
          <w:rPr>
            <w:noProof/>
            <w:webHidden/>
          </w:rPr>
          <w:tab/>
        </w:r>
        <w:r w:rsidR="00F13B12">
          <w:rPr>
            <w:noProof/>
            <w:webHidden/>
          </w:rPr>
          <w:fldChar w:fldCharType="begin"/>
        </w:r>
        <w:r w:rsidR="00F13B12">
          <w:rPr>
            <w:noProof/>
            <w:webHidden/>
          </w:rPr>
          <w:instrText xml:space="preserve"> PAGEREF _Toc159235141 \h </w:instrText>
        </w:r>
        <w:r w:rsidR="00F13B12">
          <w:rPr>
            <w:noProof/>
            <w:webHidden/>
          </w:rPr>
        </w:r>
        <w:r w:rsidR="00F13B12">
          <w:rPr>
            <w:noProof/>
            <w:webHidden/>
          </w:rPr>
          <w:fldChar w:fldCharType="separate"/>
        </w:r>
        <w:r w:rsidR="008F642D">
          <w:rPr>
            <w:noProof/>
            <w:webHidden/>
          </w:rPr>
          <w:t>19</w:t>
        </w:r>
        <w:r w:rsidR="00F13B12">
          <w:rPr>
            <w:noProof/>
            <w:webHidden/>
          </w:rPr>
          <w:fldChar w:fldCharType="end"/>
        </w:r>
      </w:hyperlink>
    </w:p>
    <w:p w14:paraId="1E3D80A3" w14:textId="3517E86C"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42" w:history="1">
        <w:r w:rsidR="00F13B12" w:rsidRPr="00C230AD">
          <w:rPr>
            <w:rStyle w:val="Hyperlink"/>
            <w:noProof/>
          </w:rPr>
          <w:t>Tabel 2 Analisis Kebutuhan Sistem</w:t>
        </w:r>
        <w:r w:rsidR="00F13B12">
          <w:rPr>
            <w:noProof/>
            <w:webHidden/>
          </w:rPr>
          <w:tab/>
        </w:r>
        <w:r w:rsidR="00F13B12">
          <w:rPr>
            <w:noProof/>
            <w:webHidden/>
          </w:rPr>
          <w:fldChar w:fldCharType="begin"/>
        </w:r>
        <w:r w:rsidR="00F13B12">
          <w:rPr>
            <w:noProof/>
            <w:webHidden/>
          </w:rPr>
          <w:instrText xml:space="preserve"> PAGEREF _Toc159235142 \h </w:instrText>
        </w:r>
        <w:r w:rsidR="00F13B12">
          <w:rPr>
            <w:noProof/>
            <w:webHidden/>
          </w:rPr>
        </w:r>
        <w:r w:rsidR="00F13B12">
          <w:rPr>
            <w:noProof/>
            <w:webHidden/>
          </w:rPr>
          <w:fldChar w:fldCharType="separate"/>
        </w:r>
        <w:r w:rsidR="008F642D">
          <w:rPr>
            <w:noProof/>
            <w:webHidden/>
          </w:rPr>
          <w:t>36</w:t>
        </w:r>
        <w:r w:rsidR="00F13B12">
          <w:rPr>
            <w:noProof/>
            <w:webHidden/>
          </w:rPr>
          <w:fldChar w:fldCharType="end"/>
        </w:r>
      </w:hyperlink>
    </w:p>
    <w:p w14:paraId="387C9EBE" w14:textId="31A5FB96"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43" w:history="1">
        <w:r w:rsidR="00F13B12" w:rsidRPr="00C230AD">
          <w:rPr>
            <w:rStyle w:val="Hyperlink"/>
            <w:noProof/>
          </w:rPr>
          <w:t>Tabel 3 Analisis Kebutuhan Alat dan Bahan</w:t>
        </w:r>
        <w:r w:rsidR="00F13B12">
          <w:rPr>
            <w:noProof/>
            <w:webHidden/>
          </w:rPr>
          <w:tab/>
        </w:r>
        <w:r w:rsidR="00F13B12">
          <w:rPr>
            <w:noProof/>
            <w:webHidden/>
          </w:rPr>
          <w:fldChar w:fldCharType="begin"/>
        </w:r>
        <w:r w:rsidR="00F13B12">
          <w:rPr>
            <w:noProof/>
            <w:webHidden/>
          </w:rPr>
          <w:instrText xml:space="preserve"> PAGEREF _Toc159235143 \h </w:instrText>
        </w:r>
        <w:r w:rsidR="00F13B12">
          <w:rPr>
            <w:noProof/>
            <w:webHidden/>
          </w:rPr>
        </w:r>
        <w:r w:rsidR="00F13B12">
          <w:rPr>
            <w:noProof/>
            <w:webHidden/>
          </w:rPr>
          <w:fldChar w:fldCharType="separate"/>
        </w:r>
        <w:r w:rsidR="008F642D">
          <w:rPr>
            <w:noProof/>
            <w:webHidden/>
          </w:rPr>
          <w:t>37</w:t>
        </w:r>
        <w:r w:rsidR="00F13B12">
          <w:rPr>
            <w:noProof/>
            <w:webHidden/>
          </w:rPr>
          <w:fldChar w:fldCharType="end"/>
        </w:r>
      </w:hyperlink>
    </w:p>
    <w:p w14:paraId="1FE2BB56" w14:textId="7C1FD28E"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44" w:history="1">
        <w:r w:rsidR="00F13B12" w:rsidRPr="00C230AD">
          <w:rPr>
            <w:rStyle w:val="Hyperlink"/>
            <w:noProof/>
          </w:rPr>
          <w:t>Tabel 4 Perintah Perencanaan Misi</w:t>
        </w:r>
        <w:r w:rsidR="00F13B12">
          <w:rPr>
            <w:noProof/>
            <w:webHidden/>
          </w:rPr>
          <w:tab/>
        </w:r>
        <w:r w:rsidR="00F13B12">
          <w:rPr>
            <w:noProof/>
            <w:webHidden/>
          </w:rPr>
          <w:fldChar w:fldCharType="begin"/>
        </w:r>
        <w:r w:rsidR="00F13B12">
          <w:rPr>
            <w:noProof/>
            <w:webHidden/>
          </w:rPr>
          <w:instrText xml:space="preserve"> PAGEREF _Toc159235144 \h </w:instrText>
        </w:r>
        <w:r w:rsidR="00F13B12">
          <w:rPr>
            <w:noProof/>
            <w:webHidden/>
          </w:rPr>
        </w:r>
        <w:r w:rsidR="00F13B12">
          <w:rPr>
            <w:noProof/>
            <w:webHidden/>
          </w:rPr>
          <w:fldChar w:fldCharType="separate"/>
        </w:r>
        <w:r w:rsidR="008F642D">
          <w:rPr>
            <w:noProof/>
            <w:webHidden/>
          </w:rPr>
          <w:t>49</w:t>
        </w:r>
        <w:r w:rsidR="00F13B12">
          <w:rPr>
            <w:noProof/>
            <w:webHidden/>
          </w:rPr>
          <w:fldChar w:fldCharType="end"/>
        </w:r>
      </w:hyperlink>
    </w:p>
    <w:p w14:paraId="5839A3B0" w14:textId="2A912DC6"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45" w:history="1">
        <w:r w:rsidR="00F13B12" w:rsidRPr="00C230AD">
          <w:rPr>
            <w:rStyle w:val="Hyperlink"/>
            <w:noProof/>
          </w:rPr>
          <w:t>Tabel 5 Spesifikasi komponen elektronik</w:t>
        </w:r>
        <w:r w:rsidR="00F13B12">
          <w:rPr>
            <w:noProof/>
            <w:webHidden/>
          </w:rPr>
          <w:tab/>
        </w:r>
        <w:r w:rsidR="00F13B12">
          <w:rPr>
            <w:noProof/>
            <w:webHidden/>
          </w:rPr>
          <w:fldChar w:fldCharType="begin"/>
        </w:r>
        <w:r w:rsidR="00F13B12">
          <w:rPr>
            <w:noProof/>
            <w:webHidden/>
          </w:rPr>
          <w:instrText xml:space="preserve"> PAGEREF _Toc159235145 \h </w:instrText>
        </w:r>
        <w:r w:rsidR="00F13B12">
          <w:rPr>
            <w:noProof/>
            <w:webHidden/>
          </w:rPr>
        </w:r>
        <w:r w:rsidR="00F13B12">
          <w:rPr>
            <w:noProof/>
            <w:webHidden/>
          </w:rPr>
          <w:fldChar w:fldCharType="separate"/>
        </w:r>
        <w:r w:rsidR="008F642D">
          <w:rPr>
            <w:noProof/>
            <w:webHidden/>
          </w:rPr>
          <w:t>54</w:t>
        </w:r>
        <w:r w:rsidR="00F13B12">
          <w:rPr>
            <w:noProof/>
            <w:webHidden/>
          </w:rPr>
          <w:fldChar w:fldCharType="end"/>
        </w:r>
      </w:hyperlink>
    </w:p>
    <w:p w14:paraId="364981C9" w14:textId="75314D03"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46" w:history="1">
        <w:r w:rsidR="00F13B12" w:rsidRPr="00C230AD">
          <w:rPr>
            <w:rStyle w:val="Hyperlink"/>
            <w:noProof/>
          </w:rPr>
          <w:t>Tabel 6 Desain Pengukuran Daya Motor</w:t>
        </w:r>
        <w:r w:rsidR="00F13B12">
          <w:rPr>
            <w:noProof/>
            <w:webHidden/>
          </w:rPr>
          <w:tab/>
        </w:r>
        <w:r w:rsidR="00F13B12">
          <w:rPr>
            <w:noProof/>
            <w:webHidden/>
          </w:rPr>
          <w:fldChar w:fldCharType="begin"/>
        </w:r>
        <w:r w:rsidR="00F13B12">
          <w:rPr>
            <w:noProof/>
            <w:webHidden/>
          </w:rPr>
          <w:instrText xml:space="preserve"> PAGEREF _Toc159235146 \h </w:instrText>
        </w:r>
        <w:r w:rsidR="00F13B12">
          <w:rPr>
            <w:noProof/>
            <w:webHidden/>
          </w:rPr>
        </w:r>
        <w:r w:rsidR="00F13B12">
          <w:rPr>
            <w:noProof/>
            <w:webHidden/>
          </w:rPr>
          <w:fldChar w:fldCharType="separate"/>
        </w:r>
        <w:r w:rsidR="008F642D">
          <w:rPr>
            <w:noProof/>
            <w:webHidden/>
          </w:rPr>
          <w:t>55</w:t>
        </w:r>
        <w:r w:rsidR="00F13B12">
          <w:rPr>
            <w:noProof/>
            <w:webHidden/>
          </w:rPr>
          <w:fldChar w:fldCharType="end"/>
        </w:r>
      </w:hyperlink>
    </w:p>
    <w:p w14:paraId="3D04D69C" w14:textId="4B2544C9"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47" w:history="1">
        <w:r w:rsidR="00F13B12" w:rsidRPr="00C230AD">
          <w:rPr>
            <w:rStyle w:val="Hyperlink"/>
            <w:noProof/>
          </w:rPr>
          <w:t>Tabel 7 Desain Pengujian  Pembacaan Sinyal Radio Pemancar</w:t>
        </w:r>
        <w:r w:rsidR="00F13B12">
          <w:rPr>
            <w:noProof/>
            <w:webHidden/>
          </w:rPr>
          <w:tab/>
        </w:r>
        <w:r w:rsidR="00F13B12">
          <w:rPr>
            <w:noProof/>
            <w:webHidden/>
          </w:rPr>
          <w:fldChar w:fldCharType="begin"/>
        </w:r>
        <w:r w:rsidR="00F13B12">
          <w:rPr>
            <w:noProof/>
            <w:webHidden/>
          </w:rPr>
          <w:instrText xml:space="preserve"> PAGEREF _Toc159235147 \h </w:instrText>
        </w:r>
        <w:r w:rsidR="00F13B12">
          <w:rPr>
            <w:noProof/>
            <w:webHidden/>
          </w:rPr>
        </w:r>
        <w:r w:rsidR="00F13B12">
          <w:rPr>
            <w:noProof/>
            <w:webHidden/>
          </w:rPr>
          <w:fldChar w:fldCharType="separate"/>
        </w:r>
        <w:r w:rsidR="008F642D">
          <w:rPr>
            <w:noProof/>
            <w:webHidden/>
          </w:rPr>
          <w:t>56</w:t>
        </w:r>
        <w:r w:rsidR="00F13B12">
          <w:rPr>
            <w:noProof/>
            <w:webHidden/>
          </w:rPr>
          <w:fldChar w:fldCharType="end"/>
        </w:r>
      </w:hyperlink>
    </w:p>
    <w:p w14:paraId="7DA9E94C" w14:textId="1A274490"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48" w:history="1">
        <w:r w:rsidR="00F13B12" w:rsidRPr="00C230AD">
          <w:rPr>
            <w:rStyle w:val="Hyperlink"/>
            <w:noProof/>
          </w:rPr>
          <w:t>Tabel 8 Desain Pengujian Pembacaan Sinyal Telemetri</w:t>
        </w:r>
        <w:r w:rsidR="00F13B12">
          <w:rPr>
            <w:noProof/>
            <w:webHidden/>
          </w:rPr>
          <w:tab/>
        </w:r>
        <w:r w:rsidR="00F13B12">
          <w:rPr>
            <w:noProof/>
            <w:webHidden/>
          </w:rPr>
          <w:fldChar w:fldCharType="begin"/>
        </w:r>
        <w:r w:rsidR="00F13B12">
          <w:rPr>
            <w:noProof/>
            <w:webHidden/>
          </w:rPr>
          <w:instrText xml:space="preserve"> PAGEREF _Toc159235148 \h </w:instrText>
        </w:r>
        <w:r w:rsidR="00F13B12">
          <w:rPr>
            <w:noProof/>
            <w:webHidden/>
          </w:rPr>
        </w:r>
        <w:r w:rsidR="00F13B12">
          <w:rPr>
            <w:noProof/>
            <w:webHidden/>
          </w:rPr>
          <w:fldChar w:fldCharType="separate"/>
        </w:r>
        <w:r w:rsidR="008F642D">
          <w:rPr>
            <w:noProof/>
            <w:webHidden/>
          </w:rPr>
          <w:t>57</w:t>
        </w:r>
        <w:r w:rsidR="00F13B12">
          <w:rPr>
            <w:noProof/>
            <w:webHidden/>
          </w:rPr>
          <w:fldChar w:fldCharType="end"/>
        </w:r>
      </w:hyperlink>
    </w:p>
    <w:p w14:paraId="7A680583" w14:textId="4FF4BD43"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49" w:history="1">
        <w:r w:rsidR="00F13B12" w:rsidRPr="00C230AD">
          <w:rPr>
            <w:rStyle w:val="Hyperlink"/>
            <w:noProof/>
          </w:rPr>
          <w:t>Tabel 9 Desain pengujian sinyal GPS</w:t>
        </w:r>
        <w:r w:rsidR="00F13B12">
          <w:rPr>
            <w:noProof/>
            <w:webHidden/>
          </w:rPr>
          <w:tab/>
        </w:r>
        <w:r w:rsidR="00F13B12">
          <w:rPr>
            <w:noProof/>
            <w:webHidden/>
          </w:rPr>
          <w:fldChar w:fldCharType="begin"/>
        </w:r>
        <w:r w:rsidR="00F13B12">
          <w:rPr>
            <w:noProof/>
            <w:webHidden/>
          </w:rPr>
          <w:instrText xml:space="preserve"> PAGEREF _Toc159235149 \h </w:instrText>
        </w:r>
        <w:r w:rsidR="00F13B12">
          <w:rPr>
            <w:noProof/>
            <w:webHidden/>
          </w:rPr>
        </w:r>
        <w:r w:rsidR="00F13B12">
          <w:rPr>
            <w:noProof/>
            <w:webHidden/>
          </w:rPr>
          <w:fldChar w:fldCharType="separate"/>
        </w:r>
        <w:r w:rsidR="008F642D">
          <w:rPr>
            <w:noProof/>
            <w:webHidden/>
          </w:rPr>
          <w:t>57</w:t>
        </w:r>
        <w:r w:rsidR="00F13B12">
          <w:rPr>
            <w:noProof/>
            <w:webHidden/>
          </w:rPr>
          <w:fldChar w:fldCharType="end"/>
        </w:r>
      </w:hyperlink>
    </w:p>
    <w:p w14:paraId="03A86B01" w14:textId="50220413"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50" w:history="1">
        <w:r w:rsidR="00F13B12" w:rsidRPr="00C230AD">
          <w:rPr>
            <w:rStyle w:val="Hyperlink"/>
            <w:noProof/>
          </w:rPr>
          <w:t>Tabel 10 Desain Pengujian Semprotan Cairan Pestisida</w:t>
        </w:r>
        <w:r w:rsidR="00F13B12">
          <w:rPr>
            <w:noProof/>
            <w:webHidden/>
          </w:rPr>
          <w:tab/>
        </w:r>
        <w:r w:rsidR="00F13B12">
          <w:rPr>
            <w:noProof/>
            <w:webHidden/>
          </w:rPr>
          <w:fldChar w:fldCharType="begin"/>
        </w:r>
        <w:r w:rsidR="00F13B12">
          <w:rPr>
            <w:noProof/>
            <w:webHidden/>
          </w:rPr>
          <w:instrText xml:space="preserve"> PAGEREF _Toc159235150 \h </w:instrText>
        </w:r>
        <w:r w:rsidR="00F13B12">
          <w:rPr>
            <w:noProof/>
            <w:webHidden/>
          </w:rPr>
        </w:r>
        <w:r w:rsidR="00F13B12">
          <w:rPr>
            <w:noProof/>
            <w:webHidden/>
          </w:rPr>
          <w:fldChar w:fldCharType="separate"/>
        </w:r>
        <w:r w:rsidR="008F642D">
          <w:rPr>
            <w:noProof/>
            <w:webHidden/>
          </w:rPr>
          <w:t>58</w:t>
        </w:r>
        <w:r w:rsidR="00F13B12">
          <w:rPr>
            <w:noProof/>
            <w:webHidden/>
          </w:rPr>
          <w:fldChar w:fldCharType="end"/>
        </w:r>
      </w:hyperlink>
    </w:p>
    <w:p w14:paraId="6F1DB4F1" w14:textId="48FA8CCC"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51" w:history="1">
        <w:r w:rsidR="00F13B12" w:rsidRPr="00C230AD">
          <w:rPr>
            <w:rStyle w:val="Hyperlink"/>
            <w:noProof/>
          </w:rPr>
          <w:t>Tabel 11 Desain Pengujian Data Terbang Drone</w:t>
        </w:r>
        <w:r w:rsidR="00F13B12">
          <w:rPr>
            <w:noProof/>
            <w:webHidden/>
          </w:rPr>
          <w:tab/>
        </w:r>
        <w:r w:rsidR="00F13B12">
          <w:rPr>
            <w:noProof/>
            <w:webHidden/>
          </w:rPr>
          <w:fldChar w:fldCharType="begin"/>
        </w:r>
        <w:r w:rsidR="00F13B12">
          <w:rPr>
            <w:noProof/>
            <w:webHidden/>
          </w:rPr>
          <w:instrText xml:space="preserve"> PAGEREF _Toc159235151 \h </w:instrText>
        </w:r>
        <w:r w:rsidR="00F13B12">
          <w:rPr>
            <w:noProof/>
            <w:webHidden/>
          </w:rPr>
        </w:r>
        <w:r w:rsidR="00F13B12">
          <w:rPr>
            <w:noProof/>
            <w:webHidden/>
          </w:rPr>
          <w:fldChar w:fldCharType="separate"/>
        </w:r>
        <w:r w:rsidR="008F642D">
          <w:rPr>
            <w:noProof/>
            <w:webHidden/>
          </w:rPr>
          <w:t>59</w:t>
        </w:r>
        <w:r w:rsidR="00F13B12">
          <w:rPr>
            <w:noProof/>
            <w:webHidden/>
          </w:rPr>
          <w:fldChar w:fldCharType="end"/>
        </w:r>
      </w:hyperlink>
    </w:p>
    <w:p w14:paraId="61B36880" w14:textId="26883FF8"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52" w:history="1">
        <w:r w:rsidR="00F13B12" w:rsidRPr="00C230AD">
          <w:rPr>
            <w:rStyle w:val="Hyperlink"/>
            <w:noProof/>
          </w:rPr>
          <w:t>Tabel 12 Nilai Hasil Kalibrasi Radio</w:t>
        </w:r>
        <w:r w:rsidR="00F13B12">
          <w:rPr>
            <w:noProof/>
            <w:webHidden/>
          </w:rPr>
          <w:tab/>
        </w:r>
        <w:r w:rsidR="00F13B12">
          <w:rPr>
            <w:noProof/>
            <w:webHidden/>
          </w:rPr>
          <w:fldChar w:fldCharType="begin"/>
        </w:r>
        <w:r w:rsidR="00F13B12">
          <w:rPr>
            <w:noProof/>
            <w:webHidden/>
          </w:rPr>
          <w:instrText xml:space="preserve"> PAGEREF _Toc159235152 \h </w:instrText>
        </w:r>
        <w:r w:rsidR="00F13B12">
          <w:rPr>
            <w:noProof/>
            <w:webHidden/>
          </w:rPr>
        </w:r>
        <w:r w:rsidR="00F13B12">
          <w:rPr>
            <w:noProof/>
            <w:webHidden/>
          </w:rPr>
          <w:fldChar w:fldCharType="separate"/>
        </w:r>
        <w:r w:rsidR="008F642D">
          <w:rPr>
            <w:noProof/>
            <w:webHidden/>
          </w:rPr>
          <w:t>74</w:t>
        </w:r>
        <w:r w:rsidR="00F13B12">
          <w:rPr>
            <w:noProof/>
            <w:webHidden/>
          </w:rPr>
          <w:fldChar w:fldCharType="end"/>
        </w:r>
      </w:hyperlink>
    </w:p>
    <w:p w14:paraId="3ABCE685" w14:textId="3C9E664C"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53" w:history="1">
        <w:r w:rsidR="00F13B12" w:rsidRPr="00C230AD">
          <w:rPr>
            <w:rStyle w:val="Hyperlink"/>
            <w:noProof/>
          </w:rPr>
          <w:t>Tabel 13 Pengukuran Tegangan Pin Power Pixhawk</w:t>
        </w:r>
        <w:r w:rsidR="00F13B12">
          <w:rPr>
            <w:noProof/>
            <w:webHidden/>
          </w:rPr>
          <w:tab/>
        </w:r>
        <w:r w:rsidR="00F13B12">
          <w:rPr>
            <w:noProof/>
            <w:webHidden/>
          </w:rPr>
          <w:fldChar w:fldCharType="begin"/>
        </w:r>
        <w:r w:rsidR="00F13B12">
          <w:rPr>
            <w:noProof/>
            <w:webHidden/>
          </w:rPr>
          <w:instrText xml:space="preserve"> PAGEREF _Toc159235153 \h </w:instrText>
        </w:r>
        <w:r w:rsidR="00F13B12">
          <w:rPr>
            <w:noProof/>
            <w:webHidden/>
          </w:rPr>
        </w:r>
        <w:r w:rsidR="00F13B12">
          <w:rPr>
            <w:noProof/>
            <w:webHidden/>
          </w:rPr>
          <w:fldChar w:fldCharType="separate"/>
        </w:r>
        <w:r w:rsidR="008F642D">
          <w:rPr>
            <w:noProof/>
            <w:webHidden/>
          </w:rPr>
          <w:t>79</w:t>
        </w:r>
        <w:r w:rsidR="00F13B12">
          <w:rPr>
            <w:noProof/>
            <w:webHidden/>
          </w:rPr>
          <w:fldChar w:fldCharType="end"/>
        </w:r>
      </w:hyperlink>
    </w:p>
    <w:p w14:paraId="7BE444FE" w14:textId="2DC921EB"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54" w:history="1">
        <w:r w:rsidR="00F13B12" w:rsidRPr="00C230AD">
          <w:rPr>
            <w:rStyle w:val="Hyperlink"/>
            <w:noProof/>
          </w:rPr>
          <w:t>Tabel 14 Pengukuran Tegangan Port Pin Telem 1 Pixhawk</w:t>
        </w:r>
        <w:r w:rsidR="00F13B12">
          <w:rPr>
            <w:noProof/>
            <w:webHidden/>
          </w:rPr>
          <w:tab/>
        </w:r>
        <w:r w:rsidR="00F13B12">
          <w:rPr>
            <w:noProof/>
            <w:webHidden/>
          </w:rPr>
          <w:fldChar w:fldCharType="begin"/>
        </w:r>
        <w:r w:rsidR="00F13B12">
          <w:rPr>
            <w:noProof/>
            <w:webHidden/>
          </w:rPr>
          <w:instrText xml:space="preserve"> PAGEREF _Toc159235154 \h </w:instrText>
        </w:r>
        <w:r w:rsidR="00F13B12">
          <w:rPr>
            <w:noProof/>
            <w:webHidden/>
          </w:rPr>
        </w:r>
        <w:r w:rsidR="00F13B12">
          <w:rPr>
            <w:noProof/>
            <w:webHidden/>
          </w:rPr>
          <w:fldChar w:fldCharType="separate"/>
        </w:r>
        <w:r w:rsidR="008F642D">
          <w:rPr>
            <w:noProof/>
            <w:webHidden/>
          </w:rPr>
          <w:t>80</w:t>
        </w:r>
        <w:r w:rsidR="00F13B12">
          <w:rPr>
            <w:noProof/>
            <w:webHidden/>
          </w:rPr>
          <w:fldChar w:fldCharType="end"/>
        </w:r>
      </w:hyperlink>
    </w:p>
    <w:p w14:paraId="7F37CBD1" w14:textId="2C508B30"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55" w:history="1">
        <w:r w:rsidR="00F13B12" w:rsidRPr="00C230AD">
          <w:rPr>
            <w:rStyle w:val="Hyperlink"/>
            <w:noProof/>
          </w:rPr>
          <w:t>Tabel 15 Pengukuran Tegangan Port Pin GPS Pixhawk</w:t>
        </w:r>
        <w:r w:rsidR="00F13B12">
          <w:rPr>
            <w:noProof/>
            <w:webHidden/>
          </w:rPr>
          <w:tab/>
        </w:r>
        <w:r w:rsidR="00F13B12">
          <w:rPr>
            <w:noProof/>
            <w:webHidden/>
          </w:rPr>
          <w:fldChar w:fldCharType="begin"/>
        </w:r>
        <w:r w:rsidR="00F13B12">
          <w:rPr>
            <w:noProof/>
            <w:webHidden/>
          </w:rPr>
          <w:instrText xml:space="preserve"> PAGEREF _Toc159235155 \h </w:instrText>
        </w:r>
        <w:r w:rsidR="00F13B12">
          <w:rPr>
            <w:noProof/>
            <w:webHidden/>
          </w:rPr>
        </w:r>
        <w:r w:rsidR="00F13B12">
          <w:rPr>
            <w:noProof/>
            <w:webHidden/>
          </w:rPr>
          <w:fldChar w:fldCharType="separate"/>
        </w:r>
        <w:r w:rsidR="008F642D">
          <w:rPr>
            <w:noProof/>
            <w:webHidden/>
          </w:rPr>
          <w:t>81</w:t>
        </w:r>
        <w:r w:rsidR="00F13B12">
          <w:rPr>
            <w:noProof/>
            <w:webHidden/>
          </w:rPr>
          <w:fldChar w:fldCharType="end"/>
        </w:r>
      </w:hyperlink>
    </w:p>
    <w:p w14:paraId="1A930165" w14:textId="611FE000"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56" w:history="1">
        <w:r w:rsidR="00F13B12" w:rsidRPr="00C230AD">
          <w:rPr>
            <w:rStyle w:val="Hyperlink"/>
            <w:noProof/>
          </w:rPr>
          <w:t>Tabel 16 Pengukuran Tegangan Port Pin I2C Pixhawk</w:t>
        </w:r>
        <w:r w:rsidR="00F13B12">
          <w:rPr>
            <w:noProof/>
            <w:webHidden/>
          </w:rPr>
          <w:tab/>
        </w:r>
        <w:r w:rsidR="00F13B12">
          <w:rPr>
            <w:noProof/>
            <w:webHidden/>
          </w:rPr>
          <w:fldChar w:fldCharType="begin"/>
        </w:r>
        <w:r w:rsidR="00F13B12">
          <w:rPr>
            <w:noProof/>
            <w:webHidden/>
          </w:rPr>
          <w:instrText xml:space="preserve"> PAGEREF _Toc159235156 \h </w:instrText>
        </w:r>
        <w:r w:rsidR="00F13B12">
          <w:rPr>
            <w:noProof/>
            <w:webHidden/>
          </w:rPr>
        </w:r>
        <w:r w:rsidR="00F13B12">
          <w:rPr>
            <w:noProof/>
            <w:webHidden/>
          </w:rPr>
          <w:fldChar w:fldCharType="separate"/>
        </w:r>
        <w:r w:rsidR="008F642D">
          <w:rPr>
            <w:noProof/>
            <w:webHidden/>
          </w:rPr>
          <w:t>82</w:t>
        </w:r>
        <w:r w:rsidR="00F13B12">
          <w:rPr>
            <w:noProof/>
            <w:webHidden/>
          </w:rPr>
          <w:fldChar w:fldCharType="end"/>
        </w:r>
      </w:hyperlink>
    </w:p>
    <w:p w14:paraId="14A94BE5" w14:textId="41E7B99B"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57" w:history="1">
        <w:r w:rsidR="00F13B12" w:rsidRPr="00C230AD">
          <w:rPr>
            <w:rStyle w:val="Hyperlink"/>
            <w:noProof/>
          </w:rPr>
          <w:t>Tabel 17 Pengujian Thrust Motor</w:t>
        </w:r>
        <w:r w:rsidR="00F13B12">
          <w:rPr>
            <w:noProof/>
            <w:webHidden/>
          </w:rPr>
          <w:tab/>
        </w:r>
        <w:r w:rsidR="00F13B12">
          <w:rPr>
            <w:noProof/>
            <w:webHidden/>
          </w:rPr>
          <w:fldChar w:fldCharType="begin"/>
        </w:r>
        <w:r w:rsidR="00F13B12">
          <w:rPr>
            <w:noProof/>
            <w:webHidden/>
          </w:rPr>
          <w:instrText xml:space="preserve"> PAGEREF _Toc159235157 \h </w:instrText>
        </w:r>
        <w:r w:rsidR="00F13B12">
          <w:rPr>
            <w:noProof/>
            <w:webHidden/>
          </w:rPr>
        </w:r>
        <w:r w:rsidR="00F13B12">
          <w:rPr>
            <w:noProof/>
            <w:webHidden/>
          </w:rPr>
          <w:fldChar w:fldCharType="separate"/>
        </w:r>
        <w:r w:rsidR="008F642D">
          <w:rPr>
            <w:noProof/>
            <w:webHidden/>
          </w:rPr>
          <w:t>84</w:t>
        </w:r>
        <w:r w:rsidR="00F13B12">
          <w:rPr>
            <w:noProof/>
            <w:webHidden/>
          </w:rPr>
          <w:fldChar w:fldCharType="end"/>
        </w:r>
      </w:hyperlink>
    </w:p>
    <w:p w14:paraId="3DD15F9E" w14:textId="29E4DCE9"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58" w:history="1">
        <w:r w:rsidR="00F13B12" w:rsidRPr="00C230AD">
          <w:rPr>
            <w:rStyle w:val="Hyperlink"/>
            <w:noProof/>
          </w:rPr>
          <w:t>Tabel 18 Hasil pengujian pembacaan sinyal radio remote controller</w:t>
        </w:r>
        <w:r w:rsidR="00F13B12">
          <w:rPr>
            <w:noProof/>
            <w:webHidden/>
          </w:rPr>
          <w:tab/>
        </w:r>
        <w:r w:rsidR="00F13B12">
          <w:rPr>
            <w:noProof/>
            <w:webHidden/>
          </w:rPr>
          <w:fldChar w:fldCharType="begin"/>
        </w:r>
        <w:r w:rsidR="00F13B12">
          <w:rPr>
            <w:noProof/>
            <w:webHidden/>
          </w:rPr>
          <w:instrText xml:space="preserve"> PAGEREF _Toc159235158 \h </w:instrText>
        </w:r>
        <w:r w:rsidR="00F13B12">
          <w:rPr>
            <w:noProof/>
            <w:webHidden/>
          </w:rPr>
        </w:r>
        <w:r w:rsidR="00F13B12">
          <w:rPr>
            <w:noProof/>
            <w:webHidden/>
          </w:rPr>
          <w:fldChar w:fldCharType="separate"/>
        </w:r>
        <w:r w:rsidR="008F642D">
          <w:rPr>
            <w:noProof/>
            <w:webHidden/>
          </w:rPr>
          <w:t>87</w:t>
        </w:r>
        <w:r w:rsidR="00F13B12">
          <w:rPr>
            <w:noProof/>
            <w:webHidden/>
          </w:rPr>
          <w:fldChar w:fldCharType="end"/>
        </w:r>
      </w:hyperlink>
    </w:p>
    <w:p w14:paraId="244DF88E" w14:textId="1174D94F"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59" w:history="1">
        <w:r w:rsidR="00F13B12" w:rsidRPr="00C230AD">
          <w:rPr>
            <w:rStyle w:val="Hyperlink"/>
            <w:noProof/>
          </w:rPr>
          <w:t>Tabel 19 Hasil Pengujian Pembacaan Sinyal Telemetri</w:t>
        </w:r>
        <w:r w:rsidR="00F13B12">
          <w:rPr>
            <w:noProof/>
            <w:webHidden/>
          </w:rPr>
          <w:tab/>
        </w:r>
        <w:r w:rsidR="00F13B12">
          <w:rPr>
            <w:noProof/>
            <w:webHidden/>
          </w:rPr>
          <w:fldChar w:fldCharType="begin"/>
        </w:r>
        <w:r w:rsidR="00F13B12">
          <w:rPr>
            <w:noProof/>
            <w:webHidden/>
          </w:rPr>
          <w:instrText xml:space="preserve"> PAGEREF _Toc159235159 \h </w:instrText>
        </w:r>
        <w:r w:rsidR="00F13B12">
          <w:rPr>
            <w:noProof/>
            <w:webHidden/>
          </w:rPr>
        </w:r>
        <w:r w:rsidR="00F13B12">
          <w:rPr>
            <w:noProof/>
            <w:webHidden/>
          </w:rPr>
          <w:fldChar w:fldCharType="separate"/>
        </w:r>
        <w:r w:rsidR="008F642D">
          <w:rPr>
            <w:noProof/>
            <w:webHidden/>
          </w:rPr>
          <w:t>88</w:t>
        </w:r>
        <w:r w:rsidR="00F13B12">
          <w:rPr>
            <w:noProof/>
            <w:webHidden/>
          </w:rPr>
          <w:fldChar w:fldCharType="end"/>
        </w:r>
      </w:hyperlink>
    </w:p>
    <w:p w14:paraId="5E45365A" w14:textId="783649F7"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60" w:history="1">
        <w:r w:rsidR="00F13B12" w:rsidRPr="00C230AD">
          <w:rPr>
            <w:rStyle w:val="Hyperlink"/>
            <w:noProof/>
          </w:rPr>
          <w:t>Tabel 20 Hasil Pengujian GPS</w:t>
        </w:r>
        <w:r w:rsidR="00F13B12">
          <w:rPr>
            <w:noProof/>
            <w:webHidden/>
          </w:rPr>
          <w:tab/>
        </w:r>
        <w:r w:rsidR="00F13B12">
          <w:rPr>
            <w:noProof/>
            <w:webHidden/>
          </w:rPr>
          <w:fldChar w:fldCharType="begin"/>
        </w:r>
        <w:r w:rsidR="00F13B12">
          <w:rPr>
            <w:noProof/>
            <w:webHidden/>
          </w:rPr>
          <w:instrText xml:space="preserve"> PAGEREF _Toc159235160 \h </w:instrText>
        </w:r>
        <w:r w:rsidR="00F13B12">
          <w:rPr>
            <w:noProof/>
            <w:webHidden/>
          </w:rPr>
        </w:r>
        <w:r w:rsidR="00F13B12">
          <w:rPr>
            <w:noProof/>
            <w:webHidden/>
          </w:rPr>
          <w:fldChar w:fldCharType="separate"/>
        </w:r>
        <w:r w:rsidR="008F642D">
          <w:rPr>
            <w:noProof/>
            <w:webHidden/>
          </w:rPr>
          <w:t>90</w:t>
        </w:r>
        <w:r w:rsidR="00F13B12">
          <w:rPr>
            <w:noProof/>
            <w:webHidden/>
          </w:rPr>
          <w:fldChar w:fldCharType="end"/>
        </w:r>
      </w:hyperlink>
    </w:p>
    <w:p w14:paraId="20430193" w14:textId="53442DBF"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61" w:history="1">
        <w:r w:rsidR="00F13B12" w:rsidRPr="00C230AD">
          <w:rPr>
            <w:rStyle w:val="Hyperlink"/>
            <w:noProof/>
          </w:rPr>
          <w:t>Tabel 21 Tegangan Output Pin AUX5 Pixhawk</w:t>
        </w:r>
        <w:r w:rsidR="00F13B12">
          <w:rPr>
            <w:noProof/>
            <w:webHidden/>
          </w:rPr>
          <w:tab/>
        </w:r>
        <w:r w:rsidR="00F13B12">
          <w:rPr>
            <w:noProof/>
            <w:webHidden/>
          </w:rPr>
          <w:fldChar w:fldCharType="begin"/>
        </w:r>
        <w:r w:rsidR="00F13B12">
          <w:rPr>
            <w:noProof/>
            <w:webHidden/>
          </w:rPr>
          <w:instrText xml:space="preserve"> PAGEREF _Toc159235161 \h </w:instrText>
        </w:r>
        <w:r w:rsidR="00F13B12">
          <w:rPr>
            <w:noProof/>
            <w:webHidden/>
          </w:rPr>
        </w:r>
        <w:r w:rsidR="00F13B12">
          <w:rPr>
            <w:noProof/>
            <w:webHidden/>
          </w:rPr>
          <w:fldChar w:fldCharType="separate"/>
        </w:r>
        <w:r w:rsidR="008F642D">
          <w:rPr>
            <w:noProof/>
            <w:webHidden/>
          </w:rPr>
          <w:t>92</w:t>
        </w:r>
        <w:r w:rsidR="00F13B12">
          <w:rPr>
            <w:noProof/>
            <w:webHidden/>
          </w:rPr>
          <w:fldChar w:fldCharType="end"/>
        </w:r>
      </w:hyperlink>
    </w:p>
    <w:p w14:paraId="45A026F0" w14:textId="6C18D301"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62" w:history="1">
        <w:r w:rsidR="00F13B12" w:rsidRPr="00C230AD">
          <w:rPr>
            <w:rStyle w:val="Hyperlink"/>
            <w:noProof/>
          </w:rPr>
          <w:t>Tabel 22 Hasil Pengukuran Debit Air</w:t>
        </w:r>
        <w:r w:rsidR="00F13B12">
          <w:rPr>
            <w:noProof/>
            <w:webHidden/>
          </w:rPr>
          <w:tab/>
        </w:r>
        <w:r w:rsidR="00F13B12">
          <w:rPr>
            <w:noProof/>
            <w:webHidden/>
          </w:rPr>
          <w:fldChar w:fldCharType="begin"/>
        </w:r>
        <w:r w:rsidR="00F13B12">
          <w:rPr>
            <w:noProof/>
            <w:webHidden/>
          </w:rPr>
          <w:instrText xml:space="preserve"> PAGEREF _Toc159235162 \h </w:instrText>
        </w:r>
        <w:r w:rsidR="00F13B12">
          <w:rPr>
            <w:noProof/>
            <w:webHidden/>
          </w:rPr>
        </w:r>
        <w:r w:rsidR="00F13B12">
          <w:rPr>
            <w:noProof/>
            <w:webHidden/>
          </w:rPr>
          <w:fldChar w:fldCharType="separate"/>
        </w:r>
        <w:r w:rsidR="008F642D">
          <w:rPr>
            <w:noProof/>
            <w:webHidden/>
          </w:rPr>
          <w:t>93</w:t>
        </w:r>
        <w:r w:rsidR="00F13B12">
          <w:rPr>
            <w:noProof/>
            <w:webHidden/>
          </w:rPr>
          <w:fldChar w:fldCharType="end"/>
        </w:r>
      </w:hyperlink>
    </w:p>
    <w:p w14:paraId="2C02AA6B" w14:textId="0098DF09"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63" w:history="1">
        <w:r w:rsidR="00F13B12" w:rsidRPr="00C230AD">
          <w:rPr>
            <w:rStyle w:val="Hyperlink"/>
            <w:noProof/>
          </w:rPr>
          <w:t>Tabel 23 Hasil Pengujian Daya Angkat Drone Hexacopter</w:t>
        </w:r>
        <w:r w:rsidR="00F13B12">
          <w:rPr>
            <w:noProof/>
            <w:webHidden/>
          </w:rPr>
          <w:tab/>
        </w:r>
        <w:r w:rsidR="00F13B12">
          <w:rPr>
            <w:noProof/>
            <w:webHidden/>
          </w:rPr>
          <w:fldChar w:fldCharType="begin"/>
        </w:r>
        <w:r w:rsidR="00F13B12">
          <w:rPr>
            <w:noProof/>
            <w:webHidden/>
          </w:rPr>
          <w:instrText xml:space="preserve"> PAGEREF _Toc159235163 \h </w:instrText>
        </w:r>
        <w:r w:rsidR="00F13B12">
          <w:rPr>
            <w:noProof/>
            <w:webHidden/>
          </w:rPr>
        </w:r>
        <w:r w:rsidR="00F13B12">
          <w:rPr>
            <w:noProof/>
            <w:webHidden/>
          </w:rPr>
          <w:fldChar w:fldCharType="separate"/>
        </w:r>
        <w:r w:rsidR="008F642D">
          <w:rPr>
            <w:noProof/>
            <w:webHidden/>
          </w:rPr>
          <w:t>94</w:t>
        </w:r>
        <w:r w:rsidR="00F13B12">
          <w:rPr>
            <w:noProof/>
            <w:webHidden/>
          </w:rPr>
          <w:fldChar w:fldCharType="end"/>
        </w:r>
      </w:hyperlink>
    </w:p>
    <w:p w14:paraId="7D508D8E" w14:textId="377CE92D" w:rsidR="00F13B12" w:rsidRDefault="004145D8">
      <w:pPr>
        <w:pStyle w:val="TableofFigures"/>
        <w:tabs>
          <w:tab w:val="right" w:leader="dot" w:pos="7928"/>
        </w:tabs>
        <w:rPr>
          <w:rFonts w:asciiTheme="minorHAnsi" w:eastAsiaTheme="minorEastAsia" w:hAnsiTheme="minorHAnsi"/>
          <w:noProof/>
          <w:sz w:val="22"/>
          <w:lang w:val="en-ID" w:eastAsia="en-ID"/>
        </w:rPr>
      </w:pPr>
      <w:hyperlink w:anchor="_Toc159235164" w:history="1">
        <w:r w:rsidR="00F13B12" w:rsidRPr="00C230AD">
          <w:rPr>
            <w:rStyle w:val="Hyperlink"/>
            <w:noProof/>
          </w:rPr>
          <w:t>Tabel 24 Hasil Misi Penerbangan Cairan Pestisida Secara Otomatis</w:t>
        </w:r>
        <w:r w:rsidR="00F13B12">
          <w:rPr>
            <w:noProof/>
            <w:webHidden/>
          </w:rPr>
          <w:tab/>
        </w:r>
        <w:r w:rsidR="00F13B12">
          <w:rPr>
            <w:noProof/>
            <w:webHidden/>
          </w:rPr>
          <w:fldChar w:fldCharType="begin"/>
        </w:r>
        <w:r w:rsidR="00F13B12">
          <w:rPr>
            <w:noProof/>
            <w:webHidden/>
          </w:rPr>
          <w:instrText xml:space="preserve"> PAGEREF _Toc159235164 \h </w:instrText>
        </w:r>
        <w:r w:rsidR="00F13B12">
          <w:rPr>
            <w:noProof/>
            <w:webHidden/>
          </w:rPr>
        </w:r>
        <w:r w:rsidR="00F13B12">
          <w:rPr>
            <w:noProof/>
            <w:webHidden/>
          </w:rPr>
          <w:fldChar w:fldCharType="separate"/>
        </w:r>
        <w:r w:rsidR="008F642D">
          <w:rPr>
            <w:noProof/>
            <w:webHidden/>
          </w:rPr>
          <w:t>95</w:t>
        </w:r>
        <w:r w:rsidR="00F13B12">
          <w:rPr>
            <w:noProof/>
            <w:webHidden/>
          </w:rPr>
          <w:fldChar w:fldCharType="end"/>
        </w:r>
      </w:hyperlink>
    </w:p>
    <w:p w14:paraId="052A7871" w14:textId="54305746" w:rsidR="001C7EFD" w:rsidRDefault="009D0B8F" w:rsidP="003F358C">
      <w:pPr>
        <w:jc w:val="center"/>
        <w:rPr>
          <w:rFonts w:cs="Times New Roman"/>
          <w:szCs w:val="24"/>
          <w:lang w:val="id-ID"/>
        </w:rPr>
      </w:pPr>
      <w:r>
        <w:rPr>
          <w:rFonts w:cs="Times New Roman"/>
          <w:szCs w:val="24"/>
          <w:lang w:val="id-ID"/>
        </w:rPr>
        <w:fldChar w:fldCharType="end"/>
      </w:r>
    </w:p>
    <w:p w14:paraId="115696EA" w14:textId="77777777" w:rsidR="001C7EFD" w:rsidRDefault="001C7EFD">
      <w:pPr>
        <w:rPr>
          <w:rFonts w:cs="Times New Roman"/>
          <w:szCs w:val="24"/>
          <w:lang w:val="id-ID"/>
        </w:rPr>
      </w:pPr>
      <w:r>
        <w:rPr>
          <w:rFonts w:cs="Times New Roman"/>
          <w:szCs w:val="24"/>
          <w:lang w:val="id-ID"/>
        </w:rPr>
        <w:br w:type="page"/>
      </w:r>
    </w:p>
    <w:p w14:paraId="0C839BDB" w14:textId="19F7464D" w:rsidR="001C7EFD" w:rsidRPr="001C7EFD" w:rsidRDefault="001C7EFD" w:rsidP="001C7EFD">
      <w:pPr>
        <w:pStyle w:val="Heading1"/>
        <w:rPr>
          <w:lang w:val="en-US"/>
        </w:rPr>
      </w:pPr>
      <w:bookmarkStart w:id="8" w:name="_Toc159681535"/>
      <w:r w:rsidRPr="00690AC0">
        <w:lastRenderedPageBreak/>
        <w:t xml:space="preserve">DAFTAR </w:t>
      </w:r>
      <w:r>
        <w:rPr>
          <w:lang w:val="en-US"/>
        </w:rPr>
        <w:t>LAMPIRAN</w:t>
      </w:r>
      <w:bookmarkEnd w:id="8"/>
    </w:p>
    <w:p w14:paraId="013CD88F" w14:textId="77777777" w:rsidR="003F358C" w:rsidRPr="00690AC0" w:rsidRDefault="003F358C" w:rsidP="003F358C">
      <w:pPr>
        <w:jc w:val="center"/>
        <w:rPr>
          <w:rFonts w:cs="Times New Roman"/>
          <w:szCs w:val="24"/>
          <w:lang w:val="id-ID"/>
        </w:rPr>
      </w:pPr>
    </w:p>
    <w:p w14:paraId="2AE56027" w14:textId="7A87E650" w:rsidR="00781DD7" w:rsidRPr="00EF6D31" w:rsidRDefault="00781DD7">
      <w:pPr>
        <w:pStyle w:val="TableofFigures"/>
        <w:tabs>
          <w:tab w:val="right" w:leader="dot" w:pos="7928"/>
        </w:tabs>
        <w:rPr>
          <w:rFonts w:asciiTheme="minorHAnsi" w:eastAsiaTheme="minorEastAsia" w:hAnsiTheme="minorHAnsi"/>
          <w:noProof/>
          <w:sz w:val="22"/>
          <w:lang w:val="en-ID" w:eastAsia="en-ID"/>
        </w:rPr>
      </w:pPr>
      <w:r w:rsidRPr="00EF6D31">
        <w:rPr>
          <w:rFonts w:cs="Times New Roman"/>
          <w:szCs w:val="24"/>
          <w:lang w:val="id-ID"/>
        </w:rPr>
        <w:fldChar w:fldCharType="begin"/>
      </w:r>
      <w:r w:rsidRPr="00EF6D31">
        <w:rPr>
          <w:rFonts w:cs="Times New Roman"/>
          <w:szCs w:val="24"/>
          <w:lang w:val="id-ID"/>
        </w:rPr>
        <w:instrText xml:space="preserve"> TOC \h \z \c "Lampiran" </w:instrText>
      </w:r>
      <w:r w:rsidRPr="00EF6D31">
        <w:rPr>
          <w:rFonts w:cs="Times New Roman"/>
          <w:szCs w:val="24"/>
          <w:lang w:val="id-ID"/>
        </w:rPr>
        <w:fldChar w:fldCharType="separate"/>
      </w:r>
      <w:hyperlink w:anchor="_Toc159927116" w:history="1">
        <w:r w:rsidRPr="00EF6D31">
          <w:rPr>
            <w:rStyle w:val="Hyperlink"/>
            <w:noProof/>
          </w:rPr>
          <w:t>Lampiran 1 Surat Izin Penelitian</w:t>
        </w:r>
        <w:r w:rsidRPr="00EF6D31">
          <w:rPr>
            <w:noProof/>
            <w:webHidden/>
          </w:rPr>
          <w:tab/>
        </w:r>
        <w:r w:rsidRPr="00EF6D31">
          <w:rPr>
            <w:noProof/>
            <w:webHidden/>
          </w:rPr>
          <w:fldChar w:fldCharType="begin"/>
        </w:r>
        <w:r w:rsidRPr="00EF6D31">
          <w:rPr>
            <w:noProof/>
            <w:webHidden/>
          </w:rPr>
          <w:instrText xml:space="preserve"> PAGEREF _Toc159927116 \h </w:instrText>
        </w:r>
        <w:r w:rsidRPr="00EF6D31">
          <w:rPr>
            <w:noProof/>
            <w:webHidden/>
          </w:rPr>
        </w:r>
        <w:r w:rsidRPr="00EF6D31">
          <w:rPr>
            <w:noProof/>
            <w:webHidden/>
          </w:rPr>
          <w:fldChar w:fldCharType="separate"/>
        </w:r>
        <w:r w:rsidR="008F642D">
          <w:rPr>
            <w:noProof/>
            <w:webHidden/>
          </w:rPr>
          <w:t>102</w:t>
        </w:r>
        <w:r w:rsidRPr="00EF6D31">
          <w:rPr>
            <w:noProof/>
            <w:webHidden/>
          </w:rPr>
          <w:fldChar w:fldCharType="end"/>
        </w:r>
      </w:hyperlink>
    </w:p>
    <w:p w14:paraId="3CA68CFD" w14:textId="4C881E08" w:rsidR="00781DD7" w:rsidRPr="00EF6D31" w:rsidRDefault="004145D8">
      <w:pPr>
        <w:pStyle w:val="TableofFigures"/>
        <w:tabs>
          <w:tab w:val="right" w:leader="dot" w:pos="7928"/>
        </w:tabs>
        <w:rPr>
          <w:rFonts w:asciiTheme="minorHAnsi" w:eastAsiaTheme="minorEastAsia" w:hAnsiTheme="minorHAnsi"/>
          <w:noProof/>
          <w:sz w:val="22"/>
          <w:lang w:val="en-ID" w:eastAsia="en-ID"/>
        </w:rPr>
      </w:pPr>
      <w:hyperlink w:anchor="_Toc159927117" w:history="1">
        <w:r w:rsidR="00781DD7" w:rsidRPr="00EF6D31">
          <w:rPr>
            <w:rStyle w:val="Hyperlink"/>
            <w:noProof/>
          </w:rPr>
          <w:t>Lampiran 2 Izin Penerbangan Drone</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7 \h </w:instrText>
        </w:r>
        <w:r w:rsidR="00781DD7" w:rsidRPr="00EF6D31">
          <w:rPr>
            <w:noProof/>
            <w:webHidden/>
          </w:rPr>
        </w:r>
        <w:r w:rsidR="00781DD7" w:rsidRPr="00EF6D31">
          <w:rPr>
            <w:noProof/>
            <w:webHidden/>
          </w:rPr>
          <w:fldChar w:fldCharType="separate"/>
        </w:r>
        <w:r w:rsidR="008F642D">
          <w:rPr>
            <w:noProof/>
            <w:webHidden/>
          </w:rPr>
          <w:t>103</w:t>
        </w:r>
        <w:r w:rsidR="00781DD7" w:rsidRPr="00EF6D31">
          <w:rPr>
            <w:noProof/>
            <w:webHidden/>
          </w:rPr>
          <w:fldChar w:fldCharType="end"/>
        </w:r>
      </w:hyperlink>
    </w:p>
    <w:p w14:paraId="5C7B9110" w14:textId="7EA95D2E" w:rsidR="00781DD7" w:rsidRPr="00EF6D31" w:rsidRDefault="004145D8">
      <w:pPr>
        <w:pStyle w:val="TableofFigures"/>
        <w:tabs>
          <w:tab w:val="right" w:leader="dot" w:pos="7928"/>
        </w:tabs>
        <w:rPr>
          <w:rFonts w:asciiTheme="minorHAnsi" w:eastAsiaTheme="minorEastAsia" w:hAnsiTheme="minorHAnsi"/>
          <w:noProof/>
          <w:sz w:val="22"/>
          <w:lang w:val="en-ID" w:eastAsia="en-ID"/>
        </w:rPr>
      </w:pPr>
      <w:hyperlink w:anchor="_Toc159927118" w:history="1">
        <w:r w:rsidR="00781DD7" w:rsidRPr="00EF6D31">
          <w:rPr>
            <w:rStyle w:val="Hyperlink"/>
            <w:noProof/>
          </w:rPr>
          <w:t>Lampiran 3 Prosedur Pengoperasian Alat</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8 \h </w:instrText>
        </w:r>
        <w:r w:rsidR="00781DD7" w:rsidRPr="00EF6D31">
          <w:rPr>
            <w:noProof/>
            <w:webHidden/>
          </w:rPr>
        </w:r>
        <w:r w:rsidR="00781DD7" w:rsidRPr="00EF6D31">
          <w:rPr>
            <w:noProof/>
            <w:webHidden/>
          </w:rPr>
          <w:fldChar w:fldCharType="separate"/>
        </w:r>
        <w:r w:rsidR="008F642D">
          <w:rPr>
            <w:noProof/>
            <w:webHidden/>
          </w:rPr>
          <w:t>104</w:t>
        </w:r>
        <w:r w:rsidR="00781DD7" w:rsidRPr="00EF6D31">
          <w:rPr>
            <w:noProof/>
            <w:webHidden/>
          </w:rPr>
          <w:fldChar w:fldCharType="end"/>
        </w:r>
      </w:hyperlink>
    </w:p>
    <w:p w14:paraId="0B78F3C6" w14:textId="45E4902B" w:rsidR="00781DD7" w:rsidRPr="00EF6D31" w:rsidRDefault="004145D8">
      <w:pPr>
        <w:pStyle w:val="TableofFigures"/>
        <w:tabs>
          <w:tab w:val="right" w:leader="dot" w:pos="7928"/>
        </w:tabs>
        <w:rPr>
          <w:rFonts w:asciiTheme="minorHAnsi" w:eastAsiaTheme="minorEastAsia" w:hAnsiTheme="minorHAnsi"/>
          <w:noProof/>
          <w:sz w:val="22"/>
          <w:lang w:val="en-ID" w:eastAsia="en-ID"/>
        </w:rPr>
      </w:pPr>
      <w:hyperlink w:anchor="_Toc159927119" w:history="1">
        <w:r w:rsidR="00781DD7" w:rsidRPr="00EF6D31">
          <w:rPr>
            <w:rStyle w:val="Hyperlink"/>
            <w:noProof/>
          </w:rPr>
          <w:t>Lampiran 4 Dokumentasi Pengerjaan Alat</w:t>
        </w:r>
        <w:r w:rsidR="00781DD7" w:rsidRPr="00EF6D31">
          <w:rPr>
            <w:noProof/>
            <w:webHidden/>
          </w:rPr>
          <w:tab/>
        </w:r>
        <w:r w:rsidR="00781DD7" w:rsidRPr="00EF6D31">
          <w:rPr>
            <w:noProof/>
            <w:webHidden/>
          </w:rPr>
          <w:fldChar w:fldCharType="begin"/>
        </w:r>
        <w:r w:rsidR="00781DD7" w:rsidRPr="00EF6D31">
          <w:rPr>
            <w:noProof/>
            <w:webHidden/>
          </w:rPr>
          <w:instrText xml:space="preserve"> PAGEREF _Toc159927119 \h </w:instrText>
        </w:r>
        <w:r w:rsidR="00781DD7" w:rsidRPr="00EF6D31">
          <w:rPr>
            <w:noProof/>
            <w:webHidden/>
          </w:rPr>
        </w:r>
        <w:r w:rsidR="00781DD7" w:rsidRPr="00EF6D31">
          <w:rPr>
            <w:noProof/>
            <w:webHidden/>
          </w:rPr>
          <w:fldChar w:fldCharType="separate"/>
        </w:r>
        <w:r w:rsidR="008F642D">
          <w:rPr>
            <w:noProof/>
            <w:webHidden/>
          </w:rPr>
          <w:t>106</w:t>
        </w:r>
        <w:r w:rsidR="00781DD7" w:rsidRPr="00EF6D31">
          <w:rPr>
            <w:noProof/>
            <w:webHidden/>
          </w:rPr>
          <w:fldChar w:fldCharType="end"/>
        </w:r>
      </w:hyperlink>
    </w:p>
    <w:p w14:paraId="495B4684" w14:textId="02235FB8" w:rsidR="00E34DE3" w:rsidRPr="00EF6D31" w:rsidRDefault="00781DD7" w:rsidP="003F358C">
      <w:pPr>
        <w:jc w:val="center"/>
        <w:rPr>
          <w:rFonts w:cs="Times New Roman"/>
          <w:szCs w:val="24"/>
          <w:lang w:val="id-ID"/>
        </w:rPr>
        <w:sectPr w:rsidR="00E34DE3" w:rsidRPr="00EF6D31" w:rsidSect="003F358C">
          <w:pgSz w:w="11907" w:h="16839" w:code="9"/>
          <w:pgMar w:top="2268" w:right="1701" w:bottom="1701" w:left="2268" w:header="709" w:footer="709" w:gutter="0"/>
          <w:pgNumType w:fmt="lowerRoman" w:start="1"/>
          <w:cols w:space="708"/>
          <w:docGrid w:linePitch="360"/>
        </w:sectPr>
      </w:pPr>
      <w:r w:rsidRPr="00EF6D31">
        <w:rPr>
          <w:rFonts w:cs="Times New Roman"/>
          <w:szCs w:val="24"/>
          <w:lang w:val="id-ID"/>
        </w:rPr>
        <w:fldChar w:fldCharType="end"/>
      </w:r>
    </w:p>
    <w:p w14:paraId="194202F5" w14:textId="0FF07EA6" w:rsidR="003F358C" w:rsidRPr="00690AC0" w:rsidRDefault="003F358C" w:rsidP="002C1BCC">
      <w:pPr>
        <w:pStyle w:val="Heading1"/>
      </w:pPr>
      <w:bookmarkStart w:id="9" w:name="_Toc138500658"/>
      <w:bookmarkStart w:id="10" w:name="_Toc159681536"/>
      <w:r w:rsidRPr="00690AC0">
        <w:lastRenderedPageBreak/>
        <w:t>BAB I</w:t>
      </w:r>
      <w:bookmarkEnd w:id="9"/>
      <w:bookmarkEnd w:id="10"/>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1" w:name="_Toc138500659"/>
      <w:bookmarkStart w:id="12" w:name="_Toc159681537"/>
      <w:r w:rsidRPr="00690AC0">
        <w:rPr>
          <w:rFonts w:cs="Times New Roman"/>
          <w:b/>
          <w:szCs w:val="24"/>
          <w:lang w:val="id-ID"/>
        </w:rPr>
        <w:t>Latar Belakang</w:t>
      </w:r>
      <w:bookmarkEnd w:id="11"/>
      <w:bookmarkEnd w:id="12"/>
      <w:r w:rsidR="00B60EE8">
        <w:rPr>
          <w:rFonts w:cs="Times New Roman"/>
          <w:b/>
          <w:szCs w:val="24"/>
        </w:rPr>
        <w:t xml:space="preserve">   </w:t>
      </w:r>
    </w:p>
    <w:p w14:paraId="6A4F493A" w14:textId="44257AAD"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D258F4" w:rsidRPr="00690AC0">
        <w:rPr>
          <w:rFonts w:cs="Times New Roman"/>
          <w:szCs w:val="24"/>
          <w:lang w:val="id-ID"/>
        </w:rPr>
        <w:t xml:space="preserve"> </w:t>
      </w:r>
      <w:r w:rsidR="0057227A" w:rsidRPr="00690AC0">
        <w:rPr>
          <w:rFonts w:cs="Times New Roman"/>
          <w:szCs w:val="24"/>
          <w:lang w:val="id-ID"/>
        </w:rPr>
        <w:t xml:space="preserve">Namun, masalah yang sering dihadapi oleh </w:t>
      </w:r>
      <w:r w:rsidR="00864AB9" w:rsidRPr="00690AC0">
        <w:rPr>
          <w:rFonts w:cs="Times New Roman"/>
          <w:szCs w:val="24"/>
          <w:lang w:val="id-ID"/>
        </w:rPr>
        <w:t xml:space="preserve">para petani </w:t>
      </w:r>
      <w:r w:rsidR="001154DB">
        <w:rPr>
          <w:rFonts w:cs="Times New Roman"/>
          <w:szCs w:val="24"/>
        </w:rPr>
        <w:t xml:space="preserve">di Indonesia </w:t>
      </w:r>
      <w:r w:rsidR="00864AB9" w:rsidRPr="00690AC0">
        <w:rPr>
          <w:rFonts w:cs="Times New Roman"/>
          <w:szCs w:val="24"/>
          <w:lang w:val="id-ID"/>
        </w:rPr>
        <w:t>adalah serangan hama tanaman, baik itu berupa hama nematod</w:t>
      </w:r>
      <w:r w:rsidR="00003040" w:rsidRPr="00690AC0">
        <w:rPr>
          <w:rFonts w:cs="Times New Roman"/>
          <w:szCs w:val="24"/>
          <w:lang w:val="id-ID"/>
        </w:rPr>
        <w:t>a, ulat, lalat buah,</w:t>
      </w:r>
      <w:r w:rsidR="00087AF3">
        <w:rPr>
          <w:rFonts w:cs="Times New Roman"/>
          <w:szCs w:val="24"/>
        </w:rPr>
        <w:t xml:space="preserve"> wereng coklat,</w:t>
      </w:r>
      <w:r w:rsidR="00003040" w:rsidRPr="00690AC0">
        <w:rPr>
          <w:rFonts w:cs="Times New Roman"/>
          <w:szCs w:val="24"/>
          <w:lang w:val="id-ID"/>
        </w:rPr>
        <w:t xml:space="preserve"> bahkan ant</w:t>
      </w:r>
      <w:r w:rsidR="00864AB9" w:rsidRPr="00690AC0">
        <w:rPr>
          <w:rFonts w:cs="Times New Roman"/>
          <w:szCs w:val="24"/>
          <w:lang w:val="id-ID"/>
        </w:rPr>
        <w:t>r</w:t>
      </w:r>
      <w:r w:rsidR="00003040" w:rsidRPr="00690AC0">
        <w:rPr>
          <w:rFonts w:cs="Times New Roman"/>
          <w:szCs w:val="24"/>
          <w:lang w:val="id-ID"/>
        </w:rPr>
        <w:t>akno</w:t>
      </w:r>
      <w:r w:rsidR="00864AB9" w:rsidRPr="00690AC0">
        <w:rPr>
          <w:rFonts w:cs="Times New Roman"/>
          <w:szCs w:val="24"/>
          <w:lang w:val="id-ID"/>
        </w:rPr>
        <w:t xml:space="preserve">sa.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1E6E08A2"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 Meski</w:t>
      </w:r>
      <w:r w:rsidR="00F52F02">
        <w:rPr>
          <w:rFonts w:cs="Times New Roman"/>
          <w:szCs w:val="24"/>
        </w:rPr>
        <w:t>pun kata hama</w:t>
      </w:r>
      <w:r w:rsidR="00E8508A" w:rsidRPr="00690AC0">
        <w:rPr>
          <w:rFonts w:cs="Times New Roman"/>
          <w:szCs w:val="24"/>
          <w:lang w:val="id-ID"/>
        </w:rPr>
        <w:t xml:space="preserve"> ditujukan untuk semua organisme, namun istilah hama</w:t>
      </w:r>
      <w:r w:rsidR="00F52F02">
        <w:rPr>
          <w:rFonts w:cs="Times New Roman"/>
          <w:szCs w:val="24"/>
        </w:rPr>
        <w:t xml:space="preserve"> tanaman</w:t>
      </w:r>
      <w:r w:rsidR="00E8508A" w:rsidRPr="00690AC0">
        <w:rPr>
          <w:rFonts w:cs="Times New Roman"/>
          <w:szCs w:val="24"/>
          <w:lang w:val="id-ID"/>
        </w:rPr>
        <w:t xml:space="preserve"> cenderung digunakan kepada hewan pengganggu</w:t>
      </w:r>
      <w:r w:rsidR="00F52F02">
        <w:rPr>
          <w:rFonts w:cs="Times New Roman"/>
          <w:szCs w:val="24"/>
        </w:rPr>
        <w:t xml:space="preserve"> atau perusak</w:t>
      </w:r>
      <w:r w:rsidR="00E8508A" w:rsidRPr="00690AC0">
        <w:rPr>
          <w:rFonts w:cs="Times New Roman"/>
          <w:szCs w:val="24"/>
          <w:lang w:val="id-ID"/>
        </w:rPr>
        <w:t xml:space="preserve"> </w:t>
      </w:r>
      <w:r w:rsidR="00F52F02">
        <w:rPr>
          <w:rFonts w:cs="Times New Roman"/>
          <w:szCs w:val="24"/>
        </w:rPr>
        <w:t>tanaman</w:t>
      </w:r>
      <w:r w:rsidR="00E8508A" w:rsidRPr="00690AC0">
        <w:rPr>
          <w:rFonts w:cs="Times New Roman"/>
          <w:szCs w:val="24"/>
          <w:lang w:val="id-ID"/>
        </w:rPr>
        <w:t>.</w:t>
      </w:r>
      <w:r w:rsidR="002329B7" w:rsidRPr="00690AC0">
        <w:rPr>
          <w:rFonts w:cs="Times New Roman"/>
          <w:szCs w:val="24"/>
          <w:lang w:val="id-ID"/>
        </w:rPr>
        <w:t xml:space="preserve"> </w:t>
      </w:r>
      <w:r w:rsidR="008532F4">
        <w:t>Hama</w:t>
      </w:r>
      <w:r w:rsidR="00DE4A62" w:rsidRPr="00DE4A62">
        <w:rPr>
          <w:lang w:val="id-ID"/>
        </w:rPr>
        <w:t xml:space="preserve"> tanaman </w:t>
      </w:r>
      <w:r w:rsidR="00E73CE4">
        <w:t>perlu</w:t>
      </w:r>
      <w:r w:rsidR="00DE4A62" w:rsidRPr="00DE4A62">
        <w:rPr>
          <w:lang w:val="id-ID"/>
        </w:rPr>
        <w:t xml:space="preserve"> dibasmi </w:t>
      </w:r>
      <w:r w:rsidR="00A310B2">
        <w:t>dengan melakukan</w:t>
      </w:r>
      <w:r w:rsidR="00DE4A62" w:rsidRPr="00DE4A62">
        <w:rPr>
          <w:lang w:val="id-ID"/>
        </w:rPr>
        <w:t xml:space="preserve"> penyemprotan cairan pestisida agar tanaman dapat tumbuh dengan baik. Namun,</w:t>
      </w:r>
      <w:r w:rsidR="00DE4A62">
        <w:t xml:space="preserve"> </w:t>
      </w:r>
      <w:r w:rsidR="00530BEE" w:rsidRPr="00690AC0">
        <w:rPr>
          <w:lang w:val="id-ID"/>
        </w:rPr>
        <w:t xml:space="preserve">permasalahan utama pertanian di Indonesia </w:t>
      </w:r>
      <w:r w:rsidR="00A83F75">
        <w:t>yaitu</w:t>
      </w:r>
      <w:r w:rsidR="00530BEE" w:rsidRPr="00690AC0">
        <w:rPr>
          <w:lang w:val="id-ID"/>
        </w:rPr>
        <w:t xml:space="preserve"> </w:t>
      </w:r>
      <w:r w:rsidR="00A83F75">
        <w:t xml:space="preserve">relatif </w:t>
      </w:r>
      <w:r w:rsidR="00530BEE" w:rsidRPr="00690AC0">
        <w:rPr>
          <w:lang w:val="id-ID"/>
        </w:rPr>
        <w:t>tingginya biaya pertanian khususnya penggunaan bahan kimia, pupuk</w:t>
      </w:r>
      <w:r w:rsidR="00C15B13">
        <w:t>,</w:t>
      </w:r>
      <w:r w:rsidR="00530BEE" w:rsidRPr="00690AC0">
        <w:rPr>
          <w:lang w:val="id-ID"/>
        </w:rPr>
        <w:t xml:space="preserve"> hingga tenaga kerja. Hingga saat ini petani </w:t>
      </w:r>
      <w:r w:rsidR="00530BEE" w:rsidRPr="00690AC0">
        <w:rPr>
          <w:lang w:val="id-ID"/>
        </w:rPr>
        <w:lastRenderedPageBreak/>
        <w:t xml:space="preserve">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0E3B1352" w:rsidR="00F437D4" w:rsidRPr="00690AC0" w:rsidRDefault="003A4F88" w:rsidP="00F437D4">
      <w:pPr>
        <w:spacing w:after="0" w:line="480" w:lineRule="auto"/>
        <w:ind w:firstLine="720"/>
        <w:jc w:val="both"/>
        <w:rPr>
          <w:lang w:val="id-ID"/>
        </w:rPr>
      </w:pPr>
      <w:r>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efek negatif diantaranya jika </w:t>
      </w:r>
      <w:r w:rsidR="00C95F45">
        <w:t>cairan</w:t>
      </w:r>
      <w:r w:rsidR="008C3BFE" w:rsidRPr="00690AC0">
        <w:rPr>
          <w:lang w:val="id-ID"/>
        </w:rPr>
        <w:t xml:space="preserve"> pestisida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 xml:space="preserve">saat melakukan penyemprotan cairan pestisid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500C249B" w:rsidR="00D77219" w:rsidRDefault="00A16E0E" w:rsidP="00F437D4">
      <w:pPr>
        <w:spacing w:after="0" w:line="480" w:lineRule="auto"/>
        <w:ind w:firstLine="720"/>
        <w:jc w:val="both"/>
        <w:rPr>
          <w:rFonts w:cs="Times New Roman"/>
          <w:szCs w:val="24"/>
          <w:lang w:val="id-ID"/>
        </w:rPr>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 hingga saat ini dapat dilakukan dengan lebih cepat secara otomatis salah satunya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 xml:space="preserve">udara dikendalikan dari jarak jauh melalui kendali komputer. </w:t>
      </w:r>
      <w:r w:rsidR="002C0ED0" w:rsidRPr="00690AC0">
        <w:rPr>
          <w:rFonts w:cs="Times New Roman"/>
          <w:i/>
          <w:szCs w:val="24"/>
          <w:lang w:val="id-ID"/>
        </w:rPr>
        <w:lastRenderedPageBreak/>
        <w:t>Drone</w:t>
      </w:r>
      <w:r w:rsidRPr="00690AC0">
        <w:rPr>
          <w:rFonts w:cs="Times New Roman"/>
          <w:szCs w:val="24"/>
          <w:lang w:val="id-ID"/>
        </w:rPr>
        <w:t xml:space="preserve"> sudah menjadi teknologi yang bisa digunakan dalam bidang apapun, salah satunya pada bidang pertania</w:t>
      </w:r>
      <w:r w:rsidR="0014106D">
        <w:rPr>
          <w:rFonts w:cs="Times New Roman"/>
          <w:szCs w:val="24"/>
        </w:rPr>
        <w:t>n dalam melakukan proses penyemprotan cairan pestisida</w:t>
      </w:r>
      <w:r w:rsidRPr="00690AC0">
        <w:rPr>
          <w:rFonts w:cs="Times New Roman"/>
          <w:szCs w:val="24"/>
          <w:lang w:val="id-ID"/>
        </w:rPr>
        <w:t xml:space="preserve">. Dengan menggunakan </w:t>
      </w:r>
      <w:r w:rsidR="002C0ED0" w:rsidRPr="00690AC0">
        <w:rPr>
          <w:rFonts w:cs="Times New Roman"/>
          <w:i/>
          <w:szCs w:val="24"/>
          <w:lang w:val="id-ID"/>
        </w:rPr>
        <w:t>drone</w:t>
      </w:r>
      <w:r w:rsidRPr="00690AC0">
        <w:rPr>
          <w:rFonts w:cs="Times New Roman"/>
          <w:szCs w:val="24"/>
          <w:lang w:val="id-ID"/>
        </w:rPr>
        <w:t xml:space="preserve"> memungkinkan proses </w:t>
      </w:r>
      <w:r w:rsidR="00F82369">
        <w:rPr>
          <w:rFonts w:cs="Times New Roman"/>
          <w:szCs w:val="24"/>
        </w:rPr>
        <w:t>penyemprotan</w:t>
      </w:r>
      <w:r w:rsidRPr="00690AC0">
        <w:rPr>
          <w:rFonts w:cs="Times New Roman"/>
          <w:szCs w:val="24"/>
          <w:lang w:val="id-ID"/>
        </w:rPr>
        <w:t xml:space="preserve"> pestisida pada tanaman berlangsung dengan cepat dan dapat mencegah resiko akibat</w:t>
      </w:r>
      <w:r w:rsidR="00C15032">
        <w:rPr>
          <w:rFonts w:cs="Times New Roman"/>
          <w:szCs w:val="24"/>
        </w:rPr>
        <w:t xml:space="preserve"> efek negatif dari</w:t>
      </w:r>
      <w:r w:rsidRPr="00690AC0">
        <w:rPr>
          <w:rFonts w:cs="Times New Roman"/>
          <w:szCs w:val="24"/>
          <w:lang w:val="id-ID"/>
        </w:rPr>
        <w:t xml:space="preserve"> penyemprotan cairan pestisida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p>
    <w:p w14:paraId="728EC84C" w14:textId="3575A1EC" w:rsidR="00747F6F" w:rsidRDefault="00747F6F" w:rsidP="0072663A">
      <w:pPr>
        <w:spacing w:after="0" w:line="480" w:lineRule="auto"/>
        <w:ind w:firstLine="720"/>
        <w:jc w:val="both"/>
      </w:pPr>
      <w:r>
        <w:rPr>
          <w:rFonts w:cs="Times New Roman"/>
          <w:szCs w:val="24"/>
        </w:rPr>
        <w:t xml:space="preserve">Dalam </w:t>
      </w:r>
      <w:r w:rsidR="00F809CF">
        <w:rPr>
          <w:rFonts w:cs="Times New Roman"/>
          <w:szCs w:val="24"/>
        </w:rPr>
        <w:t>pengoperasian</w:t>
      </w:r>
      <w:r>
        <w:rPr>
          <w:rFonts w:cs="Times New Roman"/>
          <w:szCs w:val="24"/>
        </w:rPr>
        <w:t xml:space="preserve"> </w:t>
      </w:r>
      <w:r w:rsidR="00F809CF">
        <w:rPr>
          <w:rFonts w:cs="Times New Roman"/>
          <w:szCs w:val="24"/>
        </w:rPr>
        <w:t xml:space="preserve">penerbangan </w:t>
      </w:r>
      <w:r>
        <w:rPr>
          <w:rFonts w:cs="Times New Roman"/>
          <w:szCs w:val="24"/>
        </w:rPr>
        <w:t>drone</w:t>
      </w:r>
      <w:r w:rsidR="00F809CF">
        <w:rPr>
          <w:rFonts w:cs="Times New Roman"/>
          <w:szCs w:val="24"/>
        </w:rPr>
        <w:t xml:space="preserve"> penyemprotan cairan pestisida drone yang dibutuhkan mampu mengangkat beban yang cukup berat dan stabil, namun pada saat melakukan penerbangan dengan membawa beban</w:t>
      </w:r>
      <w:r w:rsidR="001A2F69">
        <w:rPr>
          <w:rFonts w:cs="Times New Roman"/>
          <w:szCs w:val="24"/>
        </w:rPr>
        <w:t xml:space="preserve"> seperti</w:t>
      </w:r>
      <w:r w:rsidR="00F809CF">
        <w:rPr>
          <w:rFonts w:cs="Times New Roman"/>
          <w:szCs w:val="24"/>
        </w:rPr>
        <w:t xml:space="preserve"> cairan pestisida masih banyak mengalami kendala atau kelemahan seperti: terbang drone yang tidak stabil, </w:t>
      </w:r>
      <w:r w:rsidR="00A77338">
        <w:rPr>
          <w:rFonts w:cs="Times New Roman"/>
          <w:szCs w:val="24"/>
        </w:rPr>
        <w:t xml:space="preserve">target </w:t>
      </w:r>
      <w:r w:rsidR="00F809CF">
        <w:rPr>
          <w:rFonts w:cs="Times New Roman"/>
          <w:szCs w:val="24"/>
        </w:rPr>
        <w:t xml:space="preserve">lokasi terbang yang tidak sesuai, dan sensor yang rentan terpengaruh oleh kondisi cuaca </w:t>
      </w:r>
      <w:r w:rsidR="00F809CF">
        <w:rPr>
          <w:rFonts w:cs="Times New Roman"/>
          <w:szCs w:val="24"/>
        </w:rPr>
        <w:fldChar w:fldCharType="begin" w:fldLock="1"/>
      </w:r>
      <w:r w:rsidR="00994EA7">
        <w:rPr>
          <w:rFonts w:cs="Times New Roman"/>
          <w:szCs w:val="24"/>
        </w:rPr>
        <w:instrText>ADDIN CSL_CITATION {"citationItems":[{"id":"ITEM-1","itemData":{"ISBN":"9786028692342","abstract":"Permasalahn dalam memanfaatkan Quadcopter, baik sebagai hobi atau sebagai kebutuhan khusus ialah masih banyak ditemukan kendala atau kelemahan seperti; pesawat mudah jatuh; Pesawat mudah menabrak; baterai tidak tahan lama; rentan terhadap kondisi cuaca dan lainnya. Penelitian dan pengembangan Quadcopter telah berkembang untuk memasukkan kelemahan yang ada dan untuk meningkatkan performa dan kemampuan pesawat. Dalam mengembangkan pengetahuan dan informasi tentang pesawat Quadcopter, data atau parameter yang terkait dengan faktor kemampuan gaya angkat pesawat; lama terbang; ketinggian terbang; jenis motor; jenis baling-baling; termasuk sensor dan sistem kontrol yang digunakan. Dengan demikian, penelitian ini adalah untuk menemukan hubungan antara perubahan dalam sumber tegangan motor BLDC dengan kecepatan sudut rotor; Perubahan kecepatan rotor ke kecepatan angin melalui rotor; perubahan kecepatan rotor ke gaya angkat; perubahan kecepatan angin ke gaya angkat; koefisien gaya angkat. Data hasil pengujian dan pengukuran menunjukkan bahwa; hubungan antara daya angkat yang dihasilkan dengan kecepatan rotasi tidak salalu proporsional. Hal ini terjadi ketika rotor mulai menarik pengukur regangan ketika kecepatan putaran mencapai sekitar 65 rps. Setelah kecepatan putaran rotor mampu mencapai hingga 1,5 Newton gaya angkat, maka tren naik dorong meningkat tajam ke peningkatan kecepatan rotasi rotor. Sebuah rotor khusus yang memiliki spesifikasi motor BLDC seperti; 1200 KV, 12 Volt dan 30 Ampere; blade dengan radius r 0,12 m; pada suhu sekitar 27 oC; dalam kondisi tidak ada arus angin lainnya maka didapatkan koefisien gaya angkat sebesar 1,732.","author":[{"dropping-particle":"","family":"Dewi","given":"Arfita Yuana","non-dropping-particle":"","parse-names":false,"suffix":""},{"dropping-particle":"","family":"Harinita","given":"Dwi","non-dropping-particle":"","parse-names":false,"suffix":""},{"dropping-particle":"","family":"Bachtiar","given":"Antonov","non-dropping-particle":"","parse-names":false,"suffix":""}],"container-title":"Teknik Elektro Institut Teknologi Padang","id":"ITEM-1","issued":{"date-parts":[["2018"]]},"title":"Korelasi Gaya Angkat dengan Kecepatan Putaran Rotor pada Sistem Pesawat Quadcopter","type":"article-journal"},"uris":["http://www.mendeley.com/documents/?uuid=0c08615f-3c73-4b49-84a8-b8ce1216a3da"]}],"mendeley":{"formattedCitation":"(Dewi et al., 2018)","plainTextFormattedCitation":"(Dewi et al., 2018)","previouslyFormattedCitation":"(Dewi et al., 2018)"},"properties":{"noteIndex":0},"schema":"https://github.com/citation-style-language/schema/raw/master/csl-citation.json"}</w:instrText>
      </w:r>
      <w:r w:rsidR="00F809CF">
        <w:rPr>
          <w:rFonts w:cs="Times New Roman"/>
          <w:szCs w:val="24"/>
        </w:rPr>
        <w:fldChar w:fldCharType="separate"/>
      </w:r>
      <w:r w:rsidR="00F809CF" w:rsidRPr="00F809CF">
        <w:rPr>
          <w:rFonts w:cs="Times New Roman"/>
          <w:noProof/>
          <w:szCs w:val="24"/>
        </w:rPr>
        <w:t>(Dewi et al., 2018)</w:t>
      </w:r>
      <w:r w:rsidR="00F809CF">
        <w:rPr>
          <w:rFonts w:cs="Times New Roman"/>
          <w:szCs w:val="24"/>
        </w:rPr>
        <w:fldChar w:fldCharType="end"/>
      </w:r>
      <w:r w:rsidR="00F809CF">
        <w:rPr>
          <w:rFonts w:cs="Times New Roman"/>
          <w:szCs w:val="24"/>
        </w:rPr>
        <w:t>.</w:t>
      </w:r>
      <w:r w:rsidR="0072663A">
        <w:rPr>
          <w:rFonts w:cs="Times New Roman"/>
          <w:szCs w:val="24"/>
        </w:rPr>
        <w:t xml:space="preserve"> B</w:t>
      </w:r>
      <w:r w:rsidR="0071552B">
        <w:rPr>
          <w:rFonts w:cs="Times New Roman"/>
          <w:szCs w:val="24"/>
        </w:rPr>
        <w:t xml:space="preserve">ahkan, </w:t>
      </w:r>
      <w:r w:rsidR="0071552B" w:rsidRPr="0071552B">
        <w:rPr>
          <w:rFonts w:cs="Times New Roman"/>
          <w:i/>
          <w:iCs/>
          <w:szCs w:val="24"/>
        </w:rPr>
        <w:t>drone</w:t>
      </w:r>
      <w:r w:rsidR="0071552B">
        <w:rPr>
          <w:rFonts w:cs="Times New Roman"/>
          <w:szCs w:val="24"/>
        </w:rPr>
        <w:t xml:space="preserve"> </w:t>
      </w:r>
      <w:r w:rsidR="0072663A">
        <w:rPr>
          <w:rFonts w:cs="Times New Roman"/>
          <w:szCs w:val="24"/>
        </w:rPr>
        <w:t xml:space="preserve">juga </w:t>
      </w:r>
      <w:r w:rsidR="0071552B">
        <w:rPr>
          <w:rFonts w:cs="Times New Roman"/>
          <w:szCs w:val="24"/>
        </w:rPr>
        <w:t xml:space="preserve">sering mengalami gagal </w:t>
      </w:r>
      <w:r w:rsidR="0071552B" w:rsidRPr="0071552B">
        <w:rPr>
          <w:rFonts w:cs="Times New Roman"/>
          <w:i/>
          <w:iCs/>
          <w:szCs w:val="24"/>
        </w:rPr>
        <w:t>takeoff</w:t>
      </w:r>
      <w:r w:rsidR="00F809CF">
        <w:rPr>
          <w:rFonts w:cs="Times New Roman"/>
          <w:szCs w:val="24"/>
        </w:rPr>
        <w:t xml:space="preserve"> </w:t>
      </w:r>
      <w:r w:rsidR="0071552B">
        <w:rPr>
          <w:rFonts w:cs="Times New Roman"/>
          <w:szCs w:val="24"/>
        </w:rPr>
        <w:t xml:space="preserve">karena mengangkut beban muatan yang lebih besar daripada kemampuan daya angkat drone. </w:t>
      </w:r>
      <w:r w:rsidR="00F809CF">
        <w:rPr>
          <w:rFonts w:cs="Times New Roman"/>
          <w:szCs w:val="24"/>
        </w:rPr>
        <w:t>Se</w:t>
      </w:r>
      <w:r w:rsidR="0071552B">
        <w:rPr>
          <w:rFonts w:cs="Times New Roman"/>
          <w:szCs w:val="24"/>
        </w:rPr>
        <w:t>h</w:t>
      </w:r>
      <w:r w:rsidR="00F809CF">
        <w:rPr>
          <w:rFonts w:cs="Times New Roman"/>
          <w:szCs w:val="24"/>
        </w:rPr>
        <w:t xml:space="preserve">ubungan dengan itu </w:t>
      </w:r>
      <w:r w:rsidR="00A77338">
        <w:rPr>
          <w:rFonts w:cs="Times New Roman"/>
          <w:szCs w:val="24"/>
        </w:rPr>
        <w:t xml:space="preserve">jenis </w:t>
      </w:r>
      <w:r w:rsidR="00A77338" w:rsidRPr="0072663A">
        <w:rPr>
          <w:rFonts w:cs="Times New Roman"/>
          <w:i/>
          <w:iCs/>
          <w:szCs w:val="24"/>
        </w:rPr>
        <w:t>drone</w:t>
      </w:r>
      <w:r w:rsidR="00A77338">
        <w:rPr>
          <w:rFonts w:cs="Times New Roman"/>
          <w:szCs w:val="24"/>
        </w:rPr>
        <w:t xml:space="preserve"> yang digunakan </w:t>
      </w:r>
      <w:r w:rsidR="00F809CF">
        <w:rPr>
          <w:rFonts w:cs="Times New Roman"/>
          <w:szCs w:val="24"/>
        </w:rPr>
        <w:t xml:space="preserve">pada penelitian ini </w:t>
      </w:r>
      <w:r w:rsidR="002020A9">
        <w:rPr>
          <w:rFonts w:cs="Times New Roman"/>
          <w:szCs w:val="24"/>
        </w:rPr>
        <w:t>adalah</w:t>
      </w:r>
      <w:r w:rsidR="00F809CF">
        <w:rPr>
          <w:rFonts w:cs="Times New Roman"/>
          <w:szCs w:val="24"/>
        </w:rPr>
        <w:t xml:space="preserve"> </w:t>
      </w:r>
      <w:r w:rsidR="00F809CF" w:rsidRPr="009B2A66">
        <w:rPr>
          <w:rFonts w:cs="Times New Roman"/>
          <w:i/>
          <w:iCs/>
          <w:szCs w:val="24"/>
        </w:rPr>
        <w:t>Drone Hexacopter</w:t>
      </w:r>
      <w:r w:rsidR="009B2A66">
        <w:rPr>
          <w:rFonts w:cs="Times New Roman"/>
          <w:szCs w:val="24"/>
        </w:rPr>
        <w:t xml:space="preserve"> </w:t>
      </w:r>
      <w:r w:rsidR="002020A9">
        <w:rPr>
          <w:rFonts w:cs="Times New Roman"/>
          <w:szCs w:val="24"/>
        </w:rPr>
        <w:t xml:space="preserve">yaitu </w:t>
      </w:r>
      <w:r w:rsidR="009B2A66" w:rsidRPr="0072663A">
        <w:rPr>
          <w:i/>
          <w:iCs/>
        </w:rPr>
        <w:t>drone</w:t>
      </w:r>
      <w:r w:rsidR="009B2A66">
        <w:t xml:space="preserve"> yang memiliki enam </w:t>
      </w:r>
      <w:r w:rsidR="00994EA7">
        <w:t>buah m</w:t>
      </w:r>
      <w:r w:rsidR="009B2A66">
        <w:t xml:space="preserve">otor </w:t>
      </w:r>
      <w:r w:rsidR="00994EA7">
        <w:t>penggerak</w:t>
      </w:r>
      <w:r w:rsidR="009B2A66">
        <w:t xml:space="preserve"> yang memungkinkannya untuk mencapai tingkat stabilitas dan keandalan yang tinggi selama penerbangan</w:t>
      </w:r>
      <w:r w:rsidR="00994EA7">
        <w:t xml:space="preserve"> </w:t>
      </w:r>
      <w:r w:rsidR="00994EA7">
        <w:fldChar w:fldCharType="begin" w:fldLock="1"/>
      </w:r>
      <w:r w:rsidR="0072663A">
        <w:instrText>ADDIN CSL_CITATION {"citationItems":[{"id":"ITEM-1","itemData":{"DOI":"10.24843/mettek.2021.v07.i02.p01","abstract":"Drone Hexacopter adalah salah satu jenis UAV tipe rotary wing. Hexacopter memiliki 6 buah motor penggerak, biasa disebut multirotor. Sistemnya bersifat nonlinear, multivariabel, dan dinamis. Sifat hexacopter yang dinamis menyebabkan proses pengendalian sulit dilakukan saat sistem kontrol tidak dirancang dengan baik sehingga menjadi tantangan untuk penelitian mendatang. Dibutuhkan perancangan kestabilan sistem kontrol hexacopter yang dapat menjaga kestabilan gerak attitude saat drone berada di udara. Maka, penelitian ini bertujuan untuk mengetahui bagaimana menentukan parameter kestabilan untuk gerakan pitch dan roll pada hexacopter dan mengetahui bagaimana menganalisis respon sistem kontroler kestabilan yang dirancang untuk gerakan pitch dan roll. Metode penelitian yang digunakan adalah menggunakan metode root locus dibandingkan dengan kriteria kestabilan routh hurwitz. Penelitian tugas akhir ini menggunakan data input berupa transfer function dan data output berupa grafik hasil simulasi yang kemudian dianalisis menggunakan metode root locus. Analisis sistem kestabilan yang dilakukan setelah melakukan simulasi kestabilan menunjukkan hasil simulasi yang stabil dari masing-masing gerakan. Didapatkan nilai pole zero-zero dan pole-pole gerakan pitch keduanya bernilai negatif yang menandakan bahwa perancangan sistem PID untuk gerakan pitch sudah stabil. Kemudian untuk gerakan roll pada zero-zero terdapat nilai positif akan tetapi perancangan sistem PID pada penelitian sebelumnya tetap stabil karena didapatkan nilai pole pada pole-pole bernilai negatif yang menandakan bahwa sistem tesebut sudah stabil.\r Hexacopter drones are a type of rotary wing type UAV. Hexacopter has 6 drive motors, commonly called multirotors. The system is nonlinear, multivariable, and dynamic. The dynamic nature of the hexacopter causes the control process to be difficult when the control system is not well designed, making it a challenge for future research. It requires the design of a hexacopter control system that can maintain the stability of gestures while the drone is in the air. Thus, this study aims to know how to determine the stability parameters for pitch and roll movement on the hexacopter and know how to analyze the response of a stability controller system designed for pitch and roll movements. The research method used is to use the root locus method compared to routh hurwitz stability criteria. This final task research uses input data in the form of transfer function and…","author":[{"dropping-particle":"","family":"Maulana Ichsan","given":"Iqra","non-dropping-particle":"","parse-names":false,"suffix":""},{"dropping-particle":"","family":"Rizianiza","given":"Illa","non-dropping-particle":"","parse-names":false,"suffix":""}],"container-title":"Jurnal METTEK","id":"ITEM-1","issue":"2","issued":{"date-parts":[["2021"]]},"page":"57","title":"Perbandingan Uji Kestabilan Attitude Hexacopter Pada Metode Root Locus dan Routh Hurwitz","type":"article-journal","volume":"7"},"uris":["http://www.mendeley.com/documents/?uuid=a27b604e-d6dc-4a9a-8091-0b459a4fd80e"]}],"mendeley":{"formattedCitation":"(Maulana Ichsan &amp; Rizianiza, 2021)","plainTextFormattedCitation":"(Maulana Ichsan &amp; Rizianiza, 2021)","previouslyFormattedCitation":"(Maulana Ichsan &amp; Rizianiza, 2021)"},"properties":{"noteIndex":0},"schema":"https://github.com/citation-style-language/schema/raw/master/csl-citation.json"}</w:instrText>
      </w:r>
      <w:r w:rsidR="00994EA7">
        <w:fldChar w:fldCharType="separate"/>
      </w:r>
      <w:r w:rsidR="00994EA7" w:rsidRPr="00994EA7">
        <w:rPr>
          <w:noProof/>
        </w:rPr>
        <w:t>(Maulana Ichsan &amp; Rizianiza, 2021)</w:t>
      </w:r>
      <w:r w:rsidR="00994EA7">
        <w:fldChar w:fldCharType="end"/>
      </w:r>
      <w:r w:rsidR="009B2A66">
        <w:t xml:space="preserve">. Keunggulan dari </w:t>
      </w:r>
      <w:r w:rsidR="009B2A66" w:rsidRPr="009B2A66">
        <w:rPr>
          <w:i/>
          <w:iCs/>
        </w:rPr>
        <w:t>drone hexacopter</w:t>
      </w:r>
      <w:r w:rsidR="009B2A66">
        <w:t xml:space="preserve"> </w:t>
      </w:r>
      <w:r w:rsidR="0072663A">
        <w:t>yaitu</w:t>
      </w:r>
      <w:r w:rsidR="009B2A66">
        <w:t xml:space="preserve"> kemampuan</w:t>
      </w:r>
      <w:r w:rsidR="0072663A">
        <w:t xml:space="preserve"> dan daya tahan terbang lebih lama dan</w:t>
      </w:r>
      <w:r w:rsidR="009B2A66">
        <w:t xml:space="preserve"> </w:t>
      </w:r>
      <w:r w:rsidR="0072663A">
        <w:t>daya angkat</w:t>
      </w:r>
      <w:r w:rsidR="009B2A66">
        <w:t xml:space="preserve"> beban lebih </w:t>
      </w:r>
      <w:r w:rsidR="0072663A">
        <w:t>besar</w:t>
      </w:r>
      <w:r w:rsidR="009B2A66">
        <w:t xml:space="preserve"> dibandingkan dengan </w:t>
      </w:r>
      <w:r w:rsidR="009B2A66" w:rsidRPr="009B2A66">
        <w:rPr>
          <w:i/>
          <w:iCs/>
        </w:rPr>
        <w:t>drone quadcopter</w:t>
      </w:r>
      <w:r w:rsidR="009B2A66">
        <w:rPr>
          <w:i/>
          <w:iCs/>
        </w:rPr>
        <w:t xml:space="preserve"> </w:t>
      </w:r>
      <w:r w:rsidR="009B2A66">
        <w:t>yang memiliki 4 rotor, sehingga cocok untuk aplikasi yang memerlukan daya angkat yang cukup besar seperti mengangkut beban berupa cairan pestisida</w:t>
      </w:r>
      <w:r w:rsidR="0072663A">
        <w:t xml:space="preserve"> </w:t>
      </w:r>
      <w:r w:rsidR="0072663A">
        <w:fldChar w:fldCharType="begin" w:fldLock="1"/>
      </w:r>
      <w:r w:rsidR="0031177E">
        <w:instrText>ADDIN CSL_CITATION {"citationItems":[{"id":"ITEM-1","itemData":{"DOI":"10.24176/simet.v11i2.5172","ISSN":"2252-4983","abstract":"Drone Hexacopter merupakan salah satu jenis UAV tipe rotary wing. Hexacopter memiliki 6 buah motor penggerak, biasa disebut multirotor. Drone Hexacopter memiliki sistem yang kompleks dan nonlinear. Sifat sistem hexacopter menyebabkan proses pengendalian sulit dilakukan saat sistem kontrol tidak dirancang dengan baik sehingga menjadi tantangan untuk penelitian mendatang. Dibutuhkan perancangan sistem kontrol hexacopter yang dapat menjaga kestabilan gerak attitude saat drone berada di udara yaitu variabel pitch dan roll. Tujuan dari penelitian ini ialah menentukan parameter PID untuk gerakan pitch dan roll pada hexacopter. Penelitian ini, pemodelan sistem untuk mendapatkan transfer function dilakukan dengan engineering tools black-box modeling yaitu Autoreggresive Moving Average eXogenous (ARMAX). Metode ini menggunakan data input dan output drone berupa sudut perintah dan sudut aktual (pitch dan roll). Perancangan kontroler dilakukan dengan mencari parameter PID lalu dilakukan simulasi menggunakan software komputer. Hasil setelah perancangan diharapkan mengalami improvisasi atau lebih baik dari sistem sebelumnya setelah dilakukan simulasi.","author":[{"dropping-particle":"","family":"Perdana","given":"Achmad Ryan","non-dropping-particle":"","parse-names":false,"suffix":""},{"dropping-particle":"","family":"Rizianiza","given":"Illa","non-dropping-particle":"","parse-names":false,"suffix":""}],"container-title":"Simetris: Jurnal Teknik Mesin, Elektro dan Ilmu Komputer","id":"ITEM-1","issue":"2","issued":{"date-parts":[["2021"]]},"page":"386-398","title":"Perancangan Sistem Pengendalian Menggunakan Kontroler PID pada Gerakan Pitch dan Roll untuk Stabilitas Attitude Hexacopter","type":"article-journal","volume":"11"},"uris":["http://www.mendeley.com/documents/?uuid=12066038-5596-49d1-921c-0296f1ecd807"]}],"mendeley":{"formattedCitation":"(Perdana &amp; Rizianiza, 2021)","plainTextFormattedCitation":"(Perdana &amp; Rizianiza, 2021)","previouslyFormattedCitation":"(Perdana &amp; Rizianiza, 2021)"},"properties":{"noteIndex":0},"schema":"https://github.com/citation-style-language/schema/raw/master/csl-citation.json"}</w:instrText>
      </w:r>
      <w:r w:rsidR="0072663A">
        <w:fldChar w:fldCharType="separate"/>
      </w:r>
      <w:r w:rsidR="0072663A" w:rsidRPr="0072663A">
        <w:rPr>
          <w:noProof/>
        </w:rPr>
        <w:t>(Perdana &amp; Rizianiza, 2021)</w:t>
      </w:r>
      <w:r w:rsidR="0072663A">
        <w:fldChar w:fldCharType="end"/>
      </w:r>
      <w:r w:rsidR="009B2A66">
        <w:t>.</w:t>
      </w:r>
      <w:r w:rsidR="0072663A">
        <w:t xml:space="preserve"> </w:t>
      </w:r>
    </w:p>
    <w:p w14:paraId="31075EC2" w14:textId="54D70D60" w:rsidR="0022623C" w:rsidRPr="001B4B46" w:rsidRDefault="0022623C" w:rsidP="001B4B46">
      <w:pPr>
        <w:spacing w:after="0" w:line="480" w:lineRule="auto"/>
        <w:ind w:firstLine="720"/>
        <w:jc w:val="both"/>
        <w:rPr>
          <w:rFonts w:cs="Times New Roman"/>
          <w:b/>
          <w:szCs w:val="24"/>
        </w:rPr>
      </w:pPr>
      <w:r w:rsidRPr="00690AC0">
        <w:rPr>
          <w:rFonts w:cs="Times New Roman"/>
          <w:szCs w:val="24"/>
          <w:lang w:val="id-ID"/>
        </w:rPr>
        <w:t xml:space="preserve">Berdasarkan latar belakang yang telah dijelaskan sebelumnya maka </w:t>
      </w:r>
      <w:bookmarkStart w:id="13" w:name="_Hlk146750139"/>
      <w:r w:rsidRPr="00690AC0">
        <w:rPr>
          <w:rFonts w:cs="Times New Roman"/>
          <w:szCs w:val="24"/>
          <w:lang w:val="id-ID"/>
        </w:rPr>
        <w:t xml:space="preserve">penulis </w:t>
      </w:r>
      <w:r w:rsidR="00F82369">
        <w:rPr>
          <w:rFonts w:cs="Times New Roman"/>
          <w:szCs w:val="24"/>
        </w:rPr>
        <w:t xml:space="preserve">memberikan alternatif solusi </w:t>
      </w:r>
      <w:r w:rsidR="003F690A">
        <w:rPr>
          <w:rFonts w:cs="Times New Roman"/>
          <w:szCs w:val="24"/>
        </w:rPr>
        <w:t xml:space="preserve">yaitu </w:t>
      </w:r>
      <w:r w:rsidR="00F82369">
        <w:rPr>
          <w:rFonts w:cs="Times New Roman"/>
          <w:szCs w:val="24"/>
        </w:rPr>
        <w:t>berupa</w:t>
      </w:r>
      <w:r w:rsidR="003F690A">
        <w:rPr>
          <w:rFonts w:cs="Times New Roman"/>
          <w:szCs w:val="24"/>
        </w:rPr>
        <w:t xml:space="preserve"> perancangan dan pembuatan</w:t>
      </w:r>
      <w:r w:rsidR="00F82369">
        <w:rPr>
          <w:rFonts w:cs="Times New Roman"/>
          <w:szCs w:val="24"/>
        </w:rPr>
        <w:t xml:space="preserve"> </w:t>
      </w:r>
      <w:r w:rsidR="003F690A">
        <w:rPr>
          <w:rFonts w:cs="Times New Roman"/>
          <w:szCs w:val="24"/>
        </w:rPr>
        <w:t xml:space="preserve">sistem </w:t>
      </w:r>
      <w:r w:rsidR="003F690A">
        <w:rPr>
          <w:rFonts w:cs="Times New Roman"/>
          <w:szCs w:val="24"/>
        </w:rPr>
        <w:lastRenderedPageBreak/>
        <w:t>kontrol</w:t>
      </w:r>
      <w:r w:rsidR="00F82369">
        <w:rPr>
          <w:rFonts w:cs="Times New Roman"/>
          <w:szCs w:val="24"/>
        </w:rPr>
        <w:t xml:space="preserve"> </w:t>
      </w:r>
      <w:r w:rsidR="003F690A" w:rsidRPr="003F690A">
        <w:rPr>
          <w:rFonts w:cs="Times New Roman"/>
          <w:i/>
          <w:iCs/>
          <w:szCs w:val="24"/>
        </w:rPr>
        <w:t>drone</w:t>
      </w:r>
      <w:r w:rsidR="003F690A">
        <w:rPr>
          <w:rFonts w:cs="Times New Roman"/>
          <w:szCs w:val="24"/>
        </w:rPr>
        <w:t xml:space="preserve"> </w:t>
      </w:r>
      <w:r w:rsidR="00F82369">
        <w:rPr>
          <w:rFonts w:cs="Times New Roman"/>
          <w:szCs w:val="24"/>
        </w:rPr>
        <w:t>yang dapat melakukan penyemprotan</w:t>
      </w:r>
      <w:r w:rsidR="00C15032">
        <w:rPr>
          <w:rFonts w:cs="Times New Roman"/>
          <w:szCs w:val="24"/>
        </w:rPr>
        <w:t xml:space="preserve"> cairan pestisida</w:t>
      </w:r>
      <w:r w:rsidR="00F82369">
        <w:rPr>
          <w:rFonts w:cs="Times New Roman"/>
          <w:szCs w:val="24"/>
        </w:rPr>
        <w:t xml:space="preserve"> </w:t>
      </w:r>
      <w:r w:rsidR="001B4B46">
        <w:rPr>
          <w:rFonts w:cs="Times New Roman"/>
          <w:szCs w:val="24"/>
        </w:rPr>
        <w:t xml:space="preserve">secara otomatis </w:t>
      </w:r>
      <w:r w:rsidR="00F82369">
        <w:rPr>
          <w:rFonts w:cs="Times New Roman"/>
          <w:szCs w:val="24"/>
        </w:rPr>
        <w:t xml:space="preserve">di udara </w:t>
      </w:r>
      <w:r w:rsidR="001B4B46">
        <w:rPr>
          <w:rFonts w:cs="Times New Roman"/>
          <w:szCs w:val="24"/>
        </w:rPr>
        <w:t xml:space="preserve">agar drone mampu terbang </w:t>
      </w:r>
      <w:r w:rsidR="00F82369">
        <w:rPr>
          <w:rFonts w:cs="Times New Roman"/>
          <w:szCs w:val="24"/>
        </w:rPr>
        <w:t xml:space="preserve">dengan </w:t>
      </w:r>
      <w:r w:rsidR="003F690A">
        <w:rPr>
          <w:rFonts w:cs="Times New Roman"/>
          <w:szCs w:val="24"/>
        </w:rPr>
        <w:t>stabil</w:t>
      </w:r>
      <w:r w:rsidR="0052205A">
        <w:rPr>
          <w:rFonts w:cs="Times New Roman"/>
          <w:szCs w:val="24"/>
        </w:rPr>
        <w:t xml:space="preserve"> dan seimbang</w:t>
      </w:r>
      <w:r w:rsidR="001B4B46">
        <w:rPr>
          <w:rFonts w:cs="Times New Roman"/>
          <w:szCs w:val="24"/>
        </w:rPr>
        <w:t xml:space="preserve"> secara otomatis</w:t>
      </w:r>
      <w:r w:rsidR="00F82369">
        <w:rPr>
          <w:rFonts w:cs="Times New Roman"/>
          <w:szCs w:val="24"/>
        </w:rPr>
        <w:t xml:space="preserve">. </w:t>
      </w:r>
      <w:r w:rsidR="00574467">
        <w:rPr>
          <w:rFonts w:cs="Times New Roman"/>
          <w:szCs w:val="24"/>
        </w:rPr>
        <w:t>A</w:t>
      </w:r>
      <w:r w:rsidR="00F82369">
        <w:rPr>
          <w:rFonts w:cs="Times New Roman"/>
          <w:szCs w:val="24"/>
        </w:rPr>
        <w:t xml:space="preserve">lat ini merupakan pengembangan dari </w:t>
      </w:r>
      <w:r w:rsidR="00D51C9F">
        <w:rPr>
          <w:rFonts w:cs="Times New Roman"/>
          <w:szCs w:val="24"/>
        </w:rPr>
        <w:t xml:space="preserve">sistem </w:t>
      </w:r>
      <w:r w:rsidR="00F82369" w:rsidRPr="00574467">
        <w:rPr>
          <w:rFonts w:cs="Times New Roman"/>
          <w:i/>
          <w:iCs/>
          <w:szCs w:val="24"/>
        </w:rPr>
        <w:t>drone</w:t>
      </w:r>
      <w:r w:rsidR="00F82369">
        <w:rPr>
          <w:rFonts w:cs="Times New Roman"/>
          <w:szCs w:val="24"/>
        </w:rPr>
        <w:t xml:space="preserve"> </w:t>
      </w:r>
      <w:r w:rsidR="00574467">
        <w:rPr>
          <w:rFonts w:cs="Times New Roman"/>
          <w:szCs w:val="24"/>
        </w:rPr>
        <w:t xml:space="preserve">yang </w:t>
      </w:r>
      <w:r w:rsidR="0052205A">
        <w:rPr>
          <w:rFonts w:cs="Times New Roman"/>
          <w:szCs w:val="24"/>
        </w:rPr>
        <w:t>mampu</w:t>
      </w:r>
      <w:r w:rsidR="00574467">
        <w:rPr>
          <w:rFonts w:cs="Times New Roman"/>
          <w:szCs w:val="24"/>
        </w:rPr>
        <w:t xml:space="preserve"> </w:t>
      </w:r>
      <w:r w:rsidR="0052205A">
        <w:rPr>
          <w:rFonts w:cs="Times New Roman"/>
          <w:szCs w:val="24"/>
        </w:rPr>
        <w:t xml:space="preserve">mengangkut dan </w:t>
      </w:r>
      <w:r w:rsidR="00574467">
        <w:rPr>
          <w:rFonts w:cs="Times New Roman"/>
          <w:szCs w:val="24"/>
        </w:rPr>
        <w:t>melakukan</w:t>
      </w:r>
      <w:r w:rsidR="00F82369">
        <w:rPr>
          <w:rFonts w:cs="Times New Roman"/>
          <w:szCs w:val="24"/>
        </w:rPr>
        <w:t xml:space="preserve"> </w:t>
      </w:r>
      <w:r w:rsidR="00574467">
        <w:rPr>
          <w:rFonts w:cs="Times New Roman"/>
          <w:szCs w:val="24"/>
        </w:rPr>
        <w:t>penyemprotan cairan pestisida</w:t>
      </w:r>
      <w:r w:rsidR="00F82369">
        <w:rPr>
          <w:rFonts w:cs="Times New Roman"/>
          <w:szCs w:val="24"/>
        </w:rPr>
        <w:t xml:space="preserve"> </w:t>
      </w:r>
      <w:r w:rsidR="00574467">
        <w:rPr>
          <w:rFonts w:cs="Times New Roman"/>
          <w:szCs w:val="24"/>
        </w:rPr>
        <w:t>secara otomatis dengan menggunakan sistem GPS. Sehingga dapat memberikan kemudahan untuk para petani dalam melakukan penyemprotan pestisida</w:t>
      </w:r>
      <w:r w:rsidR="001B4B46">
        <w:rPr>
          <w:rFonts w:cs="Times New Roman"/>
          <w:szCs w:val="24"/>
        </w:rPr>
        <w:t xml:space="preserve">. Tugas akhir ini memiliki judul </w:t>
      </w:r>
      <w:r w:rsidR="00574467">
        <w:rPr>
          <w:rFonts w:cs="Times New Roman"/>
          <w:szCs w:val="24"/>
        </w:rPr>
        <w:t xml:space="preserve"> </w:t>
      </w:r>
      <w:r w:rsidRPr="00690AC0">
        <w:rPr>
          <w:rFonts w:cs="Times New Roman"/>
          <w:szCs w:val="24"/>
          <w:lang w:val="id-ID"/>
        </w:rPr>
        <w:t>“</w:t>
      </w:r>
      <w:r w:rsidRPr="00690AC0">
        <w:rPr>
          <w:rFonts w:cs="Times New Roman"/>
          <w:b/>
          <w:szCs w:val="24"/>
          <w:lang w:val="id-ID"/>
        </w:rPr>
        <w:t xml:space="preserve">RANCANG BANGUN </w:t>
      </w:r>
      <w:r w:rsidR="00BF0C28">
        <w:rPr>
          <w:rFonts w:cs="Times New Roman"/>
          <w:b/>
          <w:szCs w:val="24"/>
        </w:rPr>
        <w:t>SISTEM</w:t>
      </w:r>
      <w:r w:rsidR="0009331B">
        <w:rPr>
          <w:rFonts w:cs="Times New Roman"/>
          <w:b/>
          <w:szCs w:val="24"/>
        </w:rPr>
        <w:t xml:space="preserve"> KONTROL</w:t>
      </w:r>
      <w:r w:rsidR="00BF0C28">
        <w:rPr>
          <w:rFonts w:cs="Times New Roman"/>
          <w:b/>
          <w:szCs w:val="24"/>
        </w:rPr>
        <w:t xml:space="preserve"> </w:t>
      </w:r>
      <w:r w:rsidR="0074028A" w:rsidRPr="00690AC0">
        <w:rPr>
          <w:rFonts w:cs="Times New Roman"/>
          <w:b/>
          <w:szCs w:val="24"/>
          <w:lang w:val="id-ID"/>
        </w:rPr>
        <w:t>PENYEMPROT</w:t>
      </w:r>
      <w:r w:rsidR="00BF0C28">
        <w:rPr>
          <w:rFonts w:cs="Times New Roman"/>
          <w:b/>
          <w:szCs w:val="24"/>
        </w:rPr>
        <w:t>AN</w:t>
      </w:r>
      <w:r w:rsidRPr="00690AC0">
        <w:rPr>
          <w:rFonts w:cs="Times New Roman"/>
          <w:b/>
          <w:szCs w:val="24"/>
          <w:lang w:val="id-ID"/>
        </w:rPr>
        <w:t xml:space="preserve"> </w:t>
      </w:r>
      <w:r w:rsidR="0074028A" w:rsidRPr="00690AC0">
        <w:rPr>
          <w:rFonts w:cs="Times New Roman"/>
          <w:b/>
          <w:szCs w:val="24"/>
          <w:lang w:val="id-ID"/>
        </w:rPr>
        <w:t>CAIRAN</w:t>
      </w:r>
      <w:r w:rsidRPr="00690AC0">
        <w:rPr>
          <w:rFonts w:cs="Times New Roman"/>
          <w:b/>
          <w:szCs w:val="24"/>
          <w:lang w:val="id-ID"/>
        </w:rPr>
        <w:t xml:space="preserve"> PESTISIDA </w:t>
      </w:r>
      <w:r w:rsidR="0074028A" w:rsidRPr="00690AC0">
        <w:rPr>
          <w:rFonts w:cs="Times New Roman"/>
          <w:b/>
          <w:szCs w:val="24"/>
          <w:lang w:val="id-ID"/>
        </w:rPr>
        <w:t>OTOMATIS</w:t>
      </w:r>
      <w:r w:rsidR="00BF0C28">
        <w:rPr>
          <w:rFonts w:cs="Times New Roman"/>
          <w:b/>
          <w:szCs w:val="24"/>
        </w:rPr>
        <w:t xml:space="preserve"> MENGGUNAKAN</w:t>
      </w:r>
      <w:r w:rsidR="00BF0C28" w:rsidRPr="00BF0C28">
        <w:rPr>
          <w:rFonts w:cs="Times New Roman"/>
          <w:b/>
          <w:i/>
          <w:szCs w:val="24"/>
          <w:lang w:val="id-ID"/>
        </w:rPr>
        <w:t xml:space="preserve"> </w:t>
      </w:r>
      <w:r w:rsidR="00BF0C28" w:rsidRPr="00690AC0">
        <w:rPr>
          <w:rFonts w:cs="Times New Roman"/>
          <w:b/>
          <w:i/>
          <w:szCs w:val="24"/>
          <w:lang w:val="id-ID"/>
        </w:rPr>
        <w:t>DRONE UAV HEXACOPTER</w:t>
      </w:r>
      <w:r w:rsidR="006933F8">
        <w:rPr>
          <w:rFonts w:cs="Times New Roman"/>
          <w:b/>
          <w:szCs w:val="24"/>
        </w:rPr>
        <w:t>”</w:t>
      </w:r>
      <w:r w:rsidRPr="00690AC0">
        <w:rPr>
          <w:rFonts w:cs="Times New Roman"/>
          <w:b/>
          <w:szCs w:val="24"/>
          <w:lang w:val="id-ID"/>
        </w:rPr>
        <w:t>.</w:t>
      </w:r>
      <w:bookmarkEnd w:id="13"/>
      <w:r w:rsidR="001B4B46">
        <w:rPr>
          <w:rFonts w:cs="Times New Roman"/>
          <w:b/>
          <w:szCs w:val="24"/>
        </w:rPr>
        <w:t xml:space="preserve"> </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4" w:name="_Toc138500660"/>
      <w:bookmarkStart w:id="15" w:name="_Toc159681538"/>
      <w:bookmarkStart w:id="16" w:name="_Hlk146750223"/>
      <w:r w:rsidRPr="00690AC0">
        <w:rPr>
          <w:rFonts w:cs="Times New Roman"/>
          <w:b/>
          <w:szCs w:val="24"/>
          <w:lang w:val="id-ID"/>
        </w:rPr>
        <w:t>Identifikasi Masalah</w:t>
      </w:r>
      <w:bookmarkEnd w:id="14"/>
      <w:bookmarkEnd w:id="15"/>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349397E9" w:rsidR="00337DB3" w:rsidRPr="001A77E3" w:rsidRDefault="001A77E3" w:rsidP="00885739">
      <w:pPr>
        <w:pStyle w:val="ListParagraph"/>
        <w:numPr>
          <w:ilvl w:val="0"/>
          <w:numId w:val="3"/>
        </w:numPr>
        <w:spacing w:after="0" w:line="480" w:lineRule="auto"/>
        <w:ind w:left="426"/>
        <w:jc w:val="both"/>
        <w:rPr>
          <w:rFonts w:cs="Times New Roman"/>
          <w:szCs w:val="24"/>
          <w:lang w:val="id-ID"/>
        </w:rPr>
      </w:pPr>
      <w:r>
        <w:rPr>
          <w:rFonts w:cs="Times New Roman"/>
          <w:szCs w:val="24"/>
        </w:rPr>
        <w:t>P</w:t>
      </w:r>
      <w:r w:rsidR="00337DB3" w:rsidRPr="00337DB3">
        <w:rPr>
          <w:rFonts w:cs="Times New Roman"/>
          <w:szCs w:val="24"/>
          <w:lang w:val="id-ID"/>
        </w:rPr>
        <w:t xml:space="preserve">roses penyemprotan cairan pestisida </w:t>
      </w:r>
      <w:r w:rsidR="0095018C">
        <w:rPr>
          <w:rFonts w:cs="Times New Roman"/>
          <w:szCs w:val="24"/>
        </w:rPr>
        <w:t xml:space="preserve">yang dilakukan </w:t>
      </w:r>
      <w:r w:rsidR="00337DB3" w:rsidRPr="00337DB3">
        <w:rPr>
          <w:rFonts w:cs="Times New Roman"/>
          <w:szCs w:val="24"/>
          <w:lang w:val="id-ID"/>
        </w:rPr>
        <w:t xml:space="preserve">secara manual oleh petani memiliki efek negatif karena cairan pestida mengandung zat berbahaya sehingga diperlukan </w:t>
      </w:r>
      <w:r w:rsidR="0095018C">
        <w:rPr>
          <w:rFonts w:cs="Times New Roman"/>
          <w:szCs w:val="24"/>
        </w:rPr>
        <w:t>sistem</w:t>
      </w:r>
      <w:r w:rsidR="00337DB3" w:rsidRPr="00337DB3">
        <w:rPr>
          <w:rFonts w:cs="Times New Roman"/>
          <w:szCs w:val="24"/>
          <w:lang w:val="id-ID"/>
        </w:rPr>
        <w:t xml:space="preserve"> penyemprotan</w:t>
      </w:r>
      <w:r w:rsidR="004634C1">
        <w:rPr>
          <w:rFonts w:cs="Times New Roman"/>
          <w:szCs w:val="24"/>
        </w:rPr>
        <w:t xml:space="preserve"> cairan pestisida</w:t>
      </w:r>
      <w:r w:rsidR="00337DB3" w:rsidRPr="00337DB3">
        <w:rPr>
          <w:rFonts w:cs="Times New Roman"/>
          <w:szCs w:val="24"/>
          <w:lang w:val="id-ID"/>
        </w:rPr>
        <w:t xml:space="preserve"> yang </w:t>
      </w:r>
      <w:r w:rsidR="004634C1">
        <w:rPr>
          <w:rFonts w:cs="Times New Roman"/>
          <w:szCs w:val="24"/>
        </w:rPr>
        <w:t>dapat dilakukan</w:t>
      </w:r>
      <w:r w:rsidR="00337DB3" w:rsidRPr="00337DB3">
        <w:rPr>
          <w:rFonts w:cs="Times New Roman"/>
          <w:szCs w:val="24"/>
          <w:lang w:val="id-ID"/>
        </w:rPr>
        <w:t xml:space="preserve"> diudara </w:t>
      </w:r>
      <w:r w:rsidR="00B74E52">
        <w:rPr>
          <w:rFonts w:cs="Times New Roman"/>
          <w:szCs w:val="24"/>
        </w:rPr>
        <w:t xml:space="preserve">secara otomatis </w:t>
      </w:r>
      <w:r w:rsidR="00337DB3" w:rsidRPr="00337DB3">
        <w:rPr>
          <w:rFonts w:cs="Times New Roman"/>
          <w:szCs w:val="24"/>
          <w:lang w:val="id-ID"/>
        </w:rPr>
        <w:t xml:space="preserve">dengan menggunakan teknologi </w:t>
      </w:r>
      <w:r w:rsidR="00337DB3" w:rsidRPr="001A77E3">
        <w:rPr>
          <w:rFonts w:cs="Times New Roman"/>
          <w:i/>
          <w:iCs/>
          <w:szCs w:val="24"/>
          <w:lang w:val="id-ID"/>
        </w:rPr>
        <w:t>drone</w:t>
      </w:r>
      <w:r w:rsidR="00337DB3">
        <w:rPr>
          <w:rFonts w:cs="Times New Roman"/>
          <w:szCs w:val="24"/>
        </w:rPr>
        <w:t>.</w:t>
      </w:r>
    </w:p>
    <w:p w14:paraId="0F025ED0" w14:textId="7CD1B518" w:rsidR="0095018C" w:rsidRPr="0095018C" w:rsidRDefault="0071552B" w:rsidP="00966388">
      <w:pPr>
        <w:pStyle w:val="ListParagraph"/>
        <w:numPr>
          <w:ilvl w:val="0"/>
          <w:numId w:val="3"/>
        </w:numPr>
        <w:spacing w:after="0" w:line="480" w:lineRule="auto"/>
        <w:ind w:left="426"/>
        <w:jc w:val="both"/>
        <w:rPr>
          <w:rFonts w:cs="Times New Roman"/>
          <w:szCs w:val="24"/>
          <w:lang w:val="id-ID"/>
        </w:rPr>
      </w:pPr>
      <w:r>
        <w:rPr>
          <w:rFonts w:cs="Times New Roman"/>
          <w:szCs w:val="24"/>
        </w:rPr>
        <w:t xml:space="preserve">Saat malakukan penerbangan dengan membawa beban pestisida, </w:t>
      </w:r>
      <w:r w:rsidRPr="0072663A">
        <w:rPr>
          <w:rFonts w:cs="Times New Roman"/>
          <w:i/>
          <w:iCs/>
          <w:szCs w:val="24"/>
        </w:rPr>
        <w:t>drone</w:t>
      </w:r>
      <w:r>
        <w:rPr>
          <w:rFonts w:cs="Times New Roman"/>
          <w:szCs w:val="24"/>
        </w:rPr>
        <w:t xml:space="preserve"> terbang relatif tidak stabil dikarenakan drone terbang dengan membawa beban yang tidak sesuai dengan kemampuan daya a</w:t>
      </w:r>
      <w:r w:rsidR="001A2F69">
        <w:rPr>
          <w:rFonts w:cs="Times New Roman"/>
          <w:szCs w:val="24"/>
        </w:rPr>
        <w:t>n</w:t>
      </w:r>
      <w:r>
        <w:rPr>
          <w:rFonts w:cs="Times New Roman"/>
          <w:szCs w:val="24"/>
        </w:rPr>
        <w:t xml:space="preserve">gkat </w:t>
      </w:r>
      <w:r w:rsidRPr="0072663A">
        <w:rPr>
          <w:rFonts w:cs="Times New Roman"/>
          <w:i/>
          <w:iCs/>
          <w:szCs w:val="24"/>
        </w:rPr>
        <w:t>drone</w:t>
      </w:r>
      <w:r>
        <w:rPr>
          <w:rFonts w:cs="Times New Roman"/>
          <w:szCs w:val="24"/>
        </w:rPr>
        <w:t xml:space="preserve">, </w:t>
      </w:r>
      <w:r w:rsidR="00E21119">
        <w:rPr>
          <w:rFonts w:cs="Times New Roman"/>
          <w:szCs w:val="24"/>
        </w:rPr>
        <w:t>oleh sebab itu</w:t>
      </w:r>
      <w:r>
        <w:rPr>
          <w:rFonts w:cs="Times New Roman"/>
          <w:szCs w:val="24"/>
        </w:rPr>
        <w:t xml:space="preserve"> diperlukan sistem kontrol untuk menyesuikan kemampuan daya angkat </w:t>
      </w:r>
      <w:r w:rsidRPr="0072663A">
        <w:rPr>
          <w:rFonts w:cs="Times New Roman"/>
          <w:i/>
          <w:iCs/>
          <w:szCs w:val="24"/>
        </w:rPr>
        <w:t>drone</w:t>
      </w:r>
      <w:r>
        <w:rPr>
          <w:rFonts w:cs="Times New Roman"/>
          <w:szCs w:val="24"/>
        </w:rPr>
        <w:t xml:space="preserve"> dengan beban yang diangkut.</w:t>
      </w:r>
    </w:p>
    <w:p w14:paraId="6E2E0541" w14:textId="5BBEDDB9" w:rsidR="00966388" w:rsidRPr="00966388" w:rsidRDefault="001B4B46" w:rsidP="00966388">
      <w:pPr>
        <w:pStyle w:val="ListParagraph"/>
        <w:numPr>
          <w:ilvl w:val="0"/>
          <w:numId w:val="3"/>
        </w:numPr>
        <w:spacing w:after="0" w:line="480" w:lineRule="auto"/>
        <w:ind w:left="426"/>
        <w:jc w:val="both"/>
        <w:rPr>
          <w:rFonts w:cs="Times New Roman"/>
          <w:szCs w:val="24"/>
          <w:lang w:val="id-ID"/>
        </w:rPr>
      </w:pPr>
      <w:r w:rsidRPr="001B4B46">
        <w:rPr>
          <w:rFonts w:cs="Times New Roman"/>
          <w:i/>
          <w:iCs/>
          <w:szCs w:val="24"/>
        </w:rPr>
        <w:lastRenderedPageBreak/>
        <w:t>Drone</w:t>
      </w:r>
      <w:r>
        <w:rPr>
          <w:rFonts w:cs="Times New Roman"/>
          <w:szCs w:val="24"/>
        </w:rPr>
        <w:t xml:space="preserve"> diharapkan mampu terbang secara otomatis pada </w:t>
      </w:r>
      <w:r w:rsidR="00EF6D31">
        <w:rPr>
          <w:rFonts w:cs="Times New Roman"/>
          <w:szCs w:val="24"/>
        </w:rPr>
        <w:t xml:space="preserve">jalur </w:t>
      </w:r>
      <w:r>
        <w:rPr>
          <w:rFonts w:cs="Times New Roman"/>
          <w:szCs w:val="24"/>
        </w:rPr>
        <w:t xml:space="preserve">lokasi yang </w:t>
      </w:r>
      <w:r w:rsidR="00EF6D31">
        <w:rPr>
          <w:rFonts w:cs="Times New Roman"/>
          <w:szCs w:val="24"/>
        </w:rPr>
        <w:t xml:space="preserve">telah </w:t>
      </w:r>
      <w:r>
        <w:rPr>
          <w:rFonts w:cs="Times New Roman"/>
          <w:szCs w:val="24"/>
        </w:rPr>
        <w:t>ditentukan, sehingga diperlukan</w:t>
      </w:r>
      <w:r w:rsidR="00EF6D31">
        <w:rPr>
          <w:rFonts w:cs="Times New Roman"/>
          <w:szCs w:val="24"/>
        </w:rPr>
        <w:t xml:space="preserve"> sistem</w:t>
      </w:r>
      <w:r>
        <w:rPr>
          <w:rFonts w:cs="Times New Roman"/>
          <w:szCs w:val="24"/>
        </w:rPr>
        <w:t xml:space="preserve"> kontrol GPS dalam melakukan pemetaan alur penerbangan </w:t>
      </w:r>
      <w:r w:rsidRPr="00FA35EC">
        <w:rPr>
          <w:rFonts w:cs="Times New Roman"/>
          <w:i/>
          <w:iCs/>
          <w:szCs w:val="24"/>
        </w:rPr>
        <w:t>drone</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1"/>
      <w:bookmarkStart w:id="18" w:name="_Toc159681539"/>
      <w:r w:rsidRPr="00690AC0">
        <w:rPr>
          <w:rFonts w:cs="Times New Roman"/>
          <w:b/>
          <w:szCs w:val="24"/>
          <w:lang w:val="id-ID"/>
        </w:rPr>
        <w:t>Pembatasan Masalah</w:t>
      </w:r>
      <w:bookmarkEnd w:id="17"/>
      <w:bookmarkEnd w:id="18"/>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C26812E" w:rsidR="006B1132" w:rsidRPr="006B1132" w:rsidRDefault="005828E4" w:rsidP="006B1132">
      <w:pPr>
        <w:pStyle w:val="ListParagraph"/>
        <w:numPr>
          <w:ilvl w:val="0"/>
          <w:numId w:val="4"/>
        </w:numPr>
        <w:spacing w:after="0" w:line="480" w:lineRule="auto"/>
        <w:ind w:left="426"/>
        <w:jc w:val="both"/>
        <w:rPr>
          <w:rFonts w:cs="Times New Roman"/>
          <w:szCs w:val="24"/>
        </w:rPr>
      </w:pPr>
      <w:r>
        <w:rPr>
          <w:rFonts w:cs="Times New Roman"/>
          <w:szCs w:val="24"/>
        </w:rPr>
        <w:t xml:space="preserve">Merancang dan membangun sistem kontrol </w:t>
      </w:r>
      <w:r w:rsidR="00B43902">
        <w:rPr>
          <w:rFonts w:cs="Times New Roman"/>
          <w:szCs w:val="24"/>
        </w:rPr>
        <w:t xml:space="preserve">penyemprotan cairan pestisida secara otomatis </w:t>
      </w:r>
      <w:r w:rsidR="00D17BF1">
        <w:rPr>
          <w:rFonts w:cs="Times New Roman"/>
          <w:szCs w:val="24"/>
        </w:rPr>
        <w:t>dengan pengembangan</w:t>
      </w:r>
      <w:r w:rsidR="00B43902">
        <w:rPr>
          <w:rFonts w:cs="Times New Roman"/>
          <w:szCs w:val="24"/>
        </w:rPr>
        <w:t xml:space="preserve"> </w:t>
      </w:r>
      <w:r w:rsidR="00B43902" w:rsidRPr="00B43902">
        <w:rPr>
          <w:rFonts w:cs="Times New Roman"/>
          <w:i/>
          <w:iCs/>
          <w:szCs w:val="24"/>
        </w:rPr>
        <w:t>drone hexacopter</w:t>
      </w:r>
      <w:r w:rsidR="002D32F3">
        <w:rPr>
          <w:rFonts w:cs="Times New Roman"/>
          <w:szCs w:val="24"/>
        </w:rPr>
        <w:t>.</w:t>
      </w:r>
    </w:p>
    <w:p w14:paraId="09149FF1" w14:textId="43E2E8E9" w:rsidR="00B43902" w:rsidRDefault="002B453B" w:rsidP="00E418E0">
      <w:pPr>
        <w:pStyle w:val="ListParagraph"/>
        <w:numPr>
          <w:ilvl w:val="0"/>
          <w:numId w:val="4"/>
        </w:numPr>
        <w:spacing w:after="0" w:line="480" w:lineRule="auto"/>
        <w:ind w:left="426"/>
        <w:jc w:val="both"/>
        <w:rPr>
          <w:rFonts w:cs="Times New Roman"/>
          <w:szCs w:val="24"/>
        </w:rPr>
      </w:pPr>
      <w:r>
        <w:rPr>
          <w:rFonts w:cs="Times New Roman"/>
          <w:szCs w:val="24"/>
        </w:rPr>
        <w:t>Perancangan dan p</w:t>
      </w:r>
      <w:r w:rsidR="00E418E0">
        <w:rPr>
          <w:rFonts w:cs="Times New Roman"/>
          <w:szCs w:val="24"/>
        </w:rPr>
        <w:t xml:space="preserve">embuatan </w:t>
      </w:r>
      <w:r w:rsidR="00FC4F84" w:rsidRPr="00FC4F84">
        <w:rPr>
          <w:rFonts w:cs="Times New Roman"/>
          <w:szCs w:val="24"/>
        </w:rPr>
        <w:t>alat</w:t>
      </w:r>
      <w:r w:rsidR="00E418E0">
        <w:rPr>
          <w:rFonts w:cs="Times New Roman"/>
          <w:szCs w:val="24"/>
        </w:rPr>
        <w:t xml:space="preserve"> dilakukan menggunakan komponen yang </w:t>
      </w:r>
      <w:r w:rsidR="003842E6">
        <w:rPr>
          <w:rFonts w:cs="Times New Roman"/>
          <w:szCs w:val="24"/>
        </w:rPr>
        <w:t>yang sesuai</w:t>
      </w:r>
      <w:r w:rsidR="00E418E0">
        <w:rPr>
          <w:rFonts w:cs="Times New Roman"/>
          <w:szCs w:val="24"/>
        </w:rPr>
        <w:t xml:space="preserve"> </w:t>
      </w:r>
      <w:r w:rsidR="00B534F9">
        <w:rPr>
          <w:rFonts w:cs="Times New Roman"/>
          <w:szCs w:val="24"/>
        </w:rPr>
        <w:t xml:space="preserve">dengan </w:t>
      </w:r>
      <w:r w:rsidR="003842E6">
        <w:rPr>
          <w:rFonts w:cs="Times New Roman"/>
          <w:szCs w:val="24"/>
        </w:rPr>
        <w:t xml:space="preserve"> kemampuan drone terbang menjalankan misi dengan beban angkut yang diberika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26D63345" w14:textId="32EA36F3" w:rsidR="00494693" w:rsidRDefault="00494693" w:rsidP="00E418E0">
      <w:pPr>
        <w:pStyle w:val="ListParagraph"/>
        <w:numPr>
          <w:ilvl w:val="0"/>
          <w:numId w:val="4"/>
        </w:numPr>
        <w:spacing w:after="0" w:line="480" w:lineRule="auto"/>
        <w:ind w:left="426"/>
        <w:jc w:val="both"/>
        <w:rPr>
          <w:rFonts w:cs="Times New Roman"/>
          <w:szCs w:val="24"/>
        </w:rPr>
      </w:pPr>
      <w:r>
        <w:rPr>
          <w:rFonts w:cs="Times New Roman"/>
          <w:szCs w:val="24"/>
        </w:rPr>
        <w:t>Kapasitas maksimum tangki penyimpanan cairan pestisida adalah 1</w:t>
      </w:r>
      <w:r w:rsidR="000C68A8">
        <w:rPr>
          <w:rFonts w:cs="Times New Roman"/>
          <w:szCs w:val="24"/>
        </w:rPr>
        <w:t>,5 kg</w:t>
      </w:r>
      <w:r>
        <w:rPr>
          <w:rFonts w:cs="Times New Roman"/>
          <w:szCs w:val="24"/>
        </w:rPr>
        <w:t>.</w:t>
      </w:r>
    </w:p>
    <w:p w14:paraId="683C3E2E" w14:textId="2EBF1405" w:rsidR="00AB3DCB" w:rsidRPr="00E418E0" w:rsidRDefault="00AB3DCB" w:rsidP="00E418E0">
      <w:pPr>
        <w:pStyle w:val="ListParagraph"/>
        <w:numPr>
          <w:ilvl w:val="0"/>
          <w:numId w:val="4"/>
        </w:numPr>
        <w:spacing w:after="0" w:line="480" w:lineRule="auto"/>
        <w:ind w:left="426"/>
        <w:jc w:val="both"/>
        <w:rPr>
          <w:rFonts w:cs="Times New Roman"/>
          <w:szCs w:val="24"/>
        </w:rPr>
      </w:pPr>
      <w:r w:rsidRPr="00AB3DCB">
        <w:rPr>
          <w:rFonts w:cs="Times New Roman"/>
          <w:i/>
          <w:iCs/>
          <w:szCs w:val="24"/>
        </w:rPr>
        <w:t>Drone</w:t>
      </w:r>
      <w:r>
        <w:rPr>
          <w:rFonts w:cs="Times New Roman"/>
          <w:szCs w:val="24"/>
        </w:rPr>
        <w:t xml:space="preserve"> dirancang untuk </w:t>
      </w:r>
      <w:r w:rsidR="00D17BF1">
        <w:rPr>
          <w:rFonts w:cs="Times New Roman"/>
          <w:szCs w:val="24"/>
        </w:rPr>
        <w:t>mampu</w:t>
      </w:r>
      <w:r>
        <w:rPr>
          <w:rFonts w:cs="Times New Roman"/>
          <w:szCs w:val="24"/>
        </w:rPr>
        <w:t xml:space="preserve"> terbang di luar ruangan (</w:t>
      </w:r>
      <w:r w:rsidRPr="00AB3DCB">
        <w:rPr>
          <w:rFonts w:cs="Times New Roman"/>
          <w:i/>
          <w:iCs/>
          <w:szCs w:val="24"/>
        </w:rPr>
        <w:t>outdoor</w:t>
      </w:r>
      <w:r>
        <w:rPr>
          <w:rFonts w:cs="Times New Roman"/>
          <w:szCs w:val="24"/>
        </w:rPr>
        <w:t>) pada lahan yang luas tanpa adanya halangan selama penerbangan.</w:t>
      </w:r>
    </w:p>
    <w:p w14:paraId="24782C53" w14:textId="1F9F9D75" w:rsidR="00EE0E32" w:rsidRPr="002B453B" w:rsidRDefault="006B11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mbuatan</w:t>
      </w:r>
      <w:r w:rsidR="005E47D7">
        <w:rPr>
          <w:rFonts w:cs="Times New Roman"/>
          <w:szCs w:val="24"/>
        </w:rPr>
        <w:t xml:space="preserve"> titik koordinat</w:t>
      </w:r>
      <w:r>
        <w:rPr>
          <w:rFonts w:cs="Times New Roman"/>
          <w:szCs w:val="24"/>
        </w:rPr>
        <w:t xml:space="preserve"> perencanaan misi penerbangan</w:t>
      </w:r>
      <w:r w:rsidR="005E47D7">
        <w:rPr>
          <w:rFonts w:cs="Times New Roman"/>
          <w:szCs w:val="24"/>
        </w:rPr>
        <w:t xml:space="preserve"> </w:t>
      </w:r>
      <w:r>
        <w:rPr>
          <w:rFonts w:cs="Times New Roman"/>
          <w:szCs w:val="24"/>
        </w:rPr>
        <w:t>menggunakan</w:t>
      </w:r>
      <w:r w:rsidR="005E47D7">
        <w:rPr>
          <w:rFonts w:cs="Times New Roman"/>
          <w:szCs w:val="24"/>
        </w:rPr>
        <w:t xml:space="preserve"> </w:t>
      </w:r>
      <w:r>
        <w:rPr>
          <w:rFonts w:cs="Times New Roman"/>
          <w:szCs w:val="24"/>
        </w:rPr>
        <w:t xml:space="preserve">aplikasi </w:t>
      </w:r>
      <w:r w:rsidRPr="006B1132">
        <w:rPr>
          <w:rFonts w:cs="Times New Roman"/>
          <w:i/>
          <w:iCs/>
          <w:szCs w:val="24"/>
        </w:rPr>
        <w:t>Mission Planner</w:t>
      </w:r>
      <w:r w:rsidR="005E47D7">
        <w:rPr>
          <w:rFonts w:cs="Times New Roman"/>
          <w:szCs w:val="24"/>
        </w:rPr>
        <w:t xml:space="preserve"> </w:t>
      </w:r>
      <w:r>
        <w:rPr>
          <w:rFonts w:cs="Times New Roman"/>
          <w:szCs w:val="24"/>
        </w:rPr>
        <w:t xml:space="preserve">berbasis </w:t>
      </w:r>
      <w:r w:rsidR="005E47D7">
        <w:rPr>
          <w:rFonts w:cs="Times New Roman"/>
          <w:szCs w:val="24"/>
        </w:rPr>
        <w:t>GPS</w:t>
      </w:r>
      <w:r>
        <w:rPr>
          <w:rFonts w:cs="Times New Roman"/>
          <w:szCs w:val="24"/>
        </w:rPr>
        <w:t xml:space="preserve"> untuk melakukan penyemprotan cairan pestisida dilingkungan eksperimen</w:t>
      </w:r>
      <w:r w:rsidR="00AB3DCB">
        <w:rPr>
          <w:rFonts w:cs="Times New Roman"/>
          <w:szCs w:val="24"/>
        </w:rPr>
        <w:t>.</w:t>
      </w:r>
      <w:r w:rsidR="00157502">
        <w:rPr>
          <w:rFonts w:cs="Times New Roman"/>
          <w:szCs w:val="24"/>
        </w:rPr>
        <w:t xml:space="preserve"> </w:t>
      </w:r>
    </w:p>
    <w:p w14:paraId="4BDF15B4" w14:textId="77777777" w:rsidR="00F05556" w:rsidRPr="00994EA7" w:rsidRDefault="00F05556" w:rsidP="00994EA7">
      <w:pPr>
        <w:spacing w:after="0" w:line="480" w:lineRule="auto"/>
        <w:jc w:val="both"/>
        <w:rPr>
          <w:rFonts w:cs="Times New Roman"/>
          <w:szCs w:val="24"/>
          <w:lang w:val="id-ID"/>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9" w:name="_Toc138500662"/>
      <w:bookmarkStart w:id="20" w:name="_Toc159681540"/>
      <w:r w:rsidRPr="00690AC0">
        <w:rPr>
          <w:rFonts w:cs="Times New Roman"/>
          <w:b/>
          <w:szCs w:val="24"/>
          <w:lang w:val="id-ID"/>
        </w:rPr>
        <w:t>Perumusan Masalah</w:t>
      </w:r>
      <w:bookmarkEnd w:id="19"/>
      <w:bookmarkEnd w:id="20"/>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31F5F2FC" w14:textId="7ABE57EB" w:rsidR="00FA35EC" w:rsidRPr="00FA35EC" w:rsidRDefault="00FA35EC" w:rsidP="005F1722">
      <w:pPr>
        <w:pStyle w:val="ListParagraph"/>
        <w:numPr>
          <w:ilvl w:val="0"/>
          <w:numId w:val="5"/>
        </w:numPr>
        <w:spacing w:after="0" w:line="480" w:lineRule="auto"/>
        <w:ind w:left="426"/>
        <w:jc w:val="both"/>
        <w:rPr>
          <w:rFonts w:cs="Times New Roman"/>
          <w:szCs w:val="24"/>
          <w:lang w:val="id-ID"/>
        </w:rPr>
      </w:pPr>
      <w:r>
        <w:rPr>
          <w:rFonts w:cs="Times New Roman"/>
          <w:szCs w:val="24"/>
        </w:rPr>
        <w:lastRenderedPageBreak/>
        <w:t>Bagaimana</w:t>
      </w:r>
      <w:r w:rsidR="00584026">
        <w:rPr>
          <w:rFonts w:cs="Times New Roman"/>
          <w:szCs w:val="24"/>
        </w:rPr>
        <w:t xml:space="preserve"> perancangan dan pembuatan</w:t>
      </w:r>
      <w:r>
        <w:rPr>
          <w:rFonts w:cs="Times New Roman"/>
          <w:szCs w:val="24"/>
        </w:rPr>
        <w:t xml:space="preserve"> </w:t>
      </w:r>
      <w:r w:rsidR="00E21119">
        <w:rPr>
          <w:rFonts w:cs="Times New Roman"/>
          <w:szCs w:val="24"/>
        </w:rPr>
        <w:t xml:space="preserve">sistem kontrol </w:t>
      </w:r>
      <w:r w:rsidR="00584026">
        <w:rPr>
          <w:rFonts w:cs="Times New Roman"/>
          <w:szCs w:val="24"/>
        </w:rPr>
        <w:t xml:space="preserve">penyemprotan cairan pestisida secara otomatis menggunakan </w:t>
      </w:r>
      <w:r w:rsidR="00E21119">
        <w:rPr>
          <w:rFonts w:cs="Times New Roman"/>
          <w:szCs w:val="24"/>
        </w:rPr>
        <w:t>drone</w:t>
      </w:r>
      <w:r w:rsidR="00584026">
        <w:rPr>
          <w:rFonts w:cs="Times New Roman"/>
          <w:szCs w:val="24"/>
        </w:rPr>
        <w:t xml:space="preserve"> UAV hexacopter</w:t>
      </w:r>
      <w:r w:rsidR="00E21119">
        <w:rPr>
          <w:rFonts w:cs="Times New Roman"/>
          <w:szCs w:val="24"/>
        </w:rPr>
        <w:t xml:space="preserve"> agar</w:t>
      </w:r>
      <w:r w:rsidR="00FC4F84">
        <w:rPr>
          <w:rFonts w:cs="Times New Roman"/>
          <w:szCs w:val="24"/>
        </w:rPr>
        <w:t xml:space="preserve"> </w:t>
      </w:r>
      <w:r w:rsidR="00584026">
        <w:rPr>
          <w:rFonts w:cs="Times New Roman"/>
          <w:szCs w:val="24"/>
        </w:rPr>
        <w:t xml:space="preserve">dapat menyesuaikan dengan </w:t>
      </w:r>
      <w:r w:rsidR="00FC4F84">
        <w:rPr>
          <w:rFonts w:cs="Times New Roman"/>
          <w:szCs w:val="24"/>
        </w:rPr>
        <w:t>kemampuan</w:t>
      </w:r>
      <w:r w:rsidR="00E21119">
        <w:rPr>
          <w:rFonts w:cs="Times New Roman"/>
          <w:szCs w:val="24"/>
        </w:rPr>
        <w:t xml:space="preserve"> daya angkat drone?</w:t>
      </w:r>
    </w:p>
    <w:p w14:paraId="4ADF9EFC" w14:textId="42955B49" w:rsidR="00871898" w:rsidRPr="00584026" w:rsidRDefault="00871898" w:rsidP="005F1722">
      <w:pPr>
        <w:pStyle w:val="ListParagraph"/>
        <w:numPr>
          <w:ilvl w:val="0"/>
          <w:numId w:val="5"/>
        </w:numPr>
        <w:spacing w:after="0" w:line="480" w:lineRule="auto"/>
        <w:ind w:left="426"/>
        <w:jc w:val="both"/>
        <w:rPr>
          <w:rFonts w:cs="Times New Roman"/>
          <w:szCs w:val="24"/>
          <w:lang w:val="id-ID"/>
        </w:rPr>
      </w:pPr>
      <w:r>
        <w:rPr>
          <w:rFonts w:cs="Times New Roman"/>
          <w:szCs w:val="24"/>
        </w:rPr>
        <w:t>Bagaimana penggunaan</w:t>
      </w:r>
      <w:r w:rsidR="00584026">
        <w:rPr>
          <w:rFonts w:cs="Times New Roman"/>
          <w:szCs w:val="24"/>
        </w:rPr>
        <w:t xml:space="preserve"> sistem</w:t>
      </w:r>
      <w:r>
        <w:rPr>
          <w:rFonts w:cs="Times New Roman"/>
          <w:szCs w:val="24"/>
        </w:rPr>
        <w:t xml:space="preserve"> GPS dalam melakukan </w:t>
      </w:r>
      <w:r w:rsidR="00FA35EC">
        <w:rPr>
          <w:rFonts w:cs="Times New Roman"/>
          <w:szCs w:val="24"/>
        </w:rPr>
        <w:t>penyemprotan</w:t>
      </w:r>
      <w:r>
        <w:rPr>
          <w:rFonts w:cs="Times New Roman"/>
          <w:szCs w:val="24"/>
        </w:rPr>
        <w:t xml:space="preserve"> cairan pestisida</w:t>
      </w:r>
      <w:r w:rsidR="00584026">
        <w:rPr>
          <w:rFonts w:cs="Times New Roman"/>
          <w:szCs w:val="24"/>
        </w:rPr>
        <w:t xml:space="preserve"> secara otomatis</w:t>
      </w:r>
      <w:r>
        <w:rPr>
          <w:rFonts w:cs="Times New Roman"/>
          <w:szCs w:val="24"/>
        </w:rPr>
        <w:t>?</w:t>
      </w:r>
    </w:p>
    <w:p w14:paraId="76DBDAB4" w14:textId="55F41C90" w:rsidR="00584026" w:rsidRPr="00584026" w:rsidRDefault="00584026" w:rsidP="00584026">
      <w:pPr>
        <w:pStyle w:val="ListParagraph"/>
        <w:numPr>
          <w:ilvl w:val="0"/>
          <w:numId w:val="5"/>
        </w:numPr>
        <w:spacing w:after="0" w:line="480" w:lineRule="auto"/>
        <w:ind w:left="426"/>
        <w:jc w:val="both"/>
        <w:rPr>
          <w:rFonts w:cs="Times New Roman"/>
          <w:szCs w:val="24"/>
          <w:lang w:val="id-ID"/>
        </w:rPr>
      </w:pPr>
      <w:r>
        <w:rPr>
          <w:rFonts w:cs="Times New Roman"/>
          <w:szCs w:val="24"/>
        </w:rPr>
        <w:t xml:space="preserve">Bagaimana proses sistem penyemprotan cairan pestisida di udara dengan memanfaatkan teknologi </w:t>
      </w:r>
      <w:r w:rsidRPr="00871898">
        <w:rPr>
          <w:rFonts w:cs="Times New Roman"/>
          <w:i/>
          <w:iCs/>
          <w:szCs w:val="24"/>
        </w:rPr>
        <w:t>drone</w:t>
      </w:r>
      <w:r>
        <w:rPr>
          <w:rFonts w:cs="Times New Roman"/>
          <w:szCs w:val="24"/>
        </w:rPr>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1" w:name="_Toc138500663"/>
      <w:bookmarkStart w:id="22" w:name="_Toc159681541"/>
      <w:r w:rsidRPr="00690AC0">
        <w:rPr>
          <w:rFonts w:cs="Times New Roman"/>
          <w:b/>
          <w:szCs w:val="24"/>
          <w:lang w:val="id-ID"/>
        </w:rPr>
        <w:t>Tujuan Penelitian</w:t>
      </w:r>
      <w:bookmarkEnd w:id="21"/>
      <w:bookmarkEnd w:id="22"/>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35F55CA7" w14:textId="04BC0F1F" w:rsidR="0042290C" w:rsidRDefault="001A737C" w:rsidP="000E0A35">
      <w:pPr>
        <w:pStyle w:val="ListParagraph"/>
        <w:numPr>
          <w:ilvl w:val="0"/>
          <w:numId w:val="6"/>
        </w:numPr>
        <w:spacing w:after="0" w:line="480" w:lineRule="auto"/>
        <w:ind w:left="426"/>
        <w:jc w:val="both"/>
        <w:rPr>
          <w:rFonts w:cs="Times New Roman"/>
          <w:szCs w:val="24"/>
          <w:lang w:val="id-ID"/>
        </w:rPr>
      </w:pPr>
      <w:r>
        <w:rPr>
          <w:rFonts w:cs="Times New Roman"/>
          <w:szCs w:val="24"/>
        </w:rPr>
        <w:t xml:space="preserve">Menghasilkan </w:t>
      </w:r>
      <w:r w:rsidR="002D32F3" w:rsidRPr="00DF3D31">
        <w:rPr>
          <w:rFonts w:cs="Times New Roman"/>
          <w:szCs w:val="24"/>
        </w:rPr>
        <w:t>data</w:t>
      </w:r>
      <w:r w:rsidR="00846C7F">
        <w:rPr>
          <w:rFonts w:cs="Times New Roman"/>
          <w:szCs w:val="24"/>
        </w:rPr>
        <w:t xml:space="preserve"> </w:t>
      </w:r>
      <w:r w:rsidR="0042290C" w:rsidRPr="00690AC0">
        <w:rPr>
          <w:rFonts w:cs="Times New Roman"/>
          <w:szCs w:val="24"/>
          <w:lang w:val="id-ID"/>
        </w:rPr>
        <w:t xml:space="preserve">analisis </w:t>
      </w:r>
      <w:r w:rsidR="00584026">
        <w:rPr>
          <w:rFonts w:cs="Times New Roman"/>
          <w:szCs w:val="24"/>
        </w:rPr>
        <w:t>kemampuan gaya angkat</w:t>
      </w:r>
      <w:r w:rsidR="00584026" w:rsidRPr="00690AC0">
        <w:rPr>
          <w:rFonts w:cs="Times New Roman"/>
          <w:szCs w:val="24"/>
          <w:lang w:val="id-ID"/>
        </w:rPr>
        <w:t xml:space="preserve"> </w:t>
      </w:r>
      <w:r w:rsidR="00584026">
        <w:rPr>
          <w:rFonts w:cs="Times New Roman"/>
          <w:szCs w:val="24"/>
        </w:rPr>
        <w:t xml:space="preserve">drone terhadap </w:t>
      </w:r>
      <w:r w:rsidR="0042290C" w:rsidRPr="00690AC0">
        <w:rPr>
          <w:rFonts w:cs="Times New Roman"/>
          <w:szCs w:val="24"/>
          <w:lang w:val="id-ID"/>
        </w:rPr>
        <w:t xml:space="preserve">beban </w:t>
      </w:r>
      <w:r w:rsidR="00B25FED">
        <w:rPr>
          <w:rFonts w:cs="Times New Roman"/>
          <w:szCs w:val="24"/>
        </w:rPr>
        <w:t>yang di</w:t>
      </w:r>
      <w:r w:rsidR="0042290C" w:rsidRPr="00690AC0">
        <w:rPr>
          <w:rFonts w:cs="Times New Roman"/>
          <w:szCs w:val="24"/>
          <w:lang w:val="id-ID"/>
        </w:rPr>
        <w:t>angkut</w:t>
      </w:r>
      <w:r w:rsidR="00B25FED">
        <w:rPr>
          <w:rFonts w:cs="Times New Roman"/>
          <w:szCs w:val="24"/>
        </w:rPr>
        <w:t>.</w:t>
      </w:r>
    </w:p>
    <w:p w14:paraId="17A3BAA1" w14:textId="0FDF2E5F" w:rsidR="00F05556" w:rsidRPr="00584026" w:rsidRDefault="001A737C" w:rsidP="00994EA7">
      <w:pPr>
        <w:pStyle w:val="ListParagraph"/>
        <w:numPr>
          <w:ilvl w:val="0"/>
          <w:numId w:val="6"/>
        </w:numPr>
        <w:spacing w:after="0" w:line="480" w:lineRule="auto"/>
        <w:ind w:left="426"/>
        <w:jc w:val="both"/>
        <w:rPr>
          <w:rFonts w:cs="Times New Roman"/>
          <w:szCs w:val="24"/>
          <w:lang w:val="id-ID"/>
        </w:rPr>
      </w:pPr>
      <w:r>
        <w:rPr>
          <w:rFonts w:cs="Times New Roman"/>
          <w:szCs w:val="24"/>
        </w:rPr>
        <w:t xml:space="preserve">Menghasilkan sistem </w:t>
      </w:r>
      <w:r w:rsidR="00871898">
        <w:rPr>
          <w:rFonts w:cs="Times New Roman"/>
          <w:szCs w:val="24"/>
        </w:rPr>
        <w:t xml:space="preserve">kontrol </w:t>
      </w:r>
      <w:r>
        <w:rPr>
          <w:rFonts w:cs="Times New Roman"/>
          <w:szCs w:val="24"/>
        </w:rPr>
        <w:t>penyemprotan cairan pestisida secara otomatis dengan</w:t>
      </w:r>
      <w:r w:rsidR="00871898">
        <w:rPr>
          <w:rFonts w:cs="Times New Roman"/>
          <w:szCs w:val="24"/>
        </w:rPr>
        <w:t xml:space="preserve"> </w:t>
      </w:r>
      <w:r w:rsidR="00342BB8">
        <w:rPr>
          <w:rFonts w:cs="Times New Roman"/>
          <w:szCs w:val="24"/>
        </w:rPr>
        <w:t>m</w:t>
      </w:r>
      <w:r w:rsidR="00DF3D31">
        <w:rPr>
          <w:rFonts w:cs="Times New Roman"/>
          <w:szCs w:val="24"/>
        </w:rPr>
        <w:t>engguna</w:t>
      </w:r>
      <w:r w:rsidR="00584026">
        <w:rPr>
          <w:rFonts w:cs="Times New Roman"/>
          <w:szCs w:val="24"/>
        </w:rPr>
        <w:t>k</w:t>
      </w:r>
      <w:r w:rsidR="00DF3D31">
        <w:rPr>
          <w:rFonts w:cs="Times New Roman"/>
          <w:szCs w:val="24"/>
        </w:rPr>
        <w:t>an</w:t>
      </w:r>
      <w:r w:rsidR="00871898">
        <w:rPr>
          <w:rFonts w:cs="Times New Roman"/>
          <w:szCs w:val="24"/>
        </w:rPr>
        <w:t xml:space="preserve"> GPS</w:t>
      </w:r>
      <w:r>
        <w:rPr>
          <w:rFonts w:cs="Times New Roman"/>
          <w:szCs w:val="24"/>
        </w:rPr>
        <w:t xml:space="preserve"> </w:t>
      </w:r>
      <w:r w:rsidR="00871898">
        <w:rPr>
          <w:rFonts w:cs="Times New Roman"/>
          <w:szCs w:val="24"/>
        </w:rPr>
        <w:t>pada</w:t>
      </w:r>
      <w:r>
        <w:rPr>
          <w:rFonts w:cs="Times New Roman"/>
          <w:szCs w:val="24"/>
        </w:rPr>
        <w:t xml:space="preserve"> </w:t>
      </w:r>
      <w:r w:rsidRPr="001A737C">
        <w:rPr>
          <w:rFonts w:cs="Times New Roman"/>
          <w:i/>
          <w:iCs/>
          <w:szCs w:val="24"/>
        </w:rPr>
        <w:t>drone</w:t>
      </w:r>
      <w:r w:rsidR="002B453B">
        <w:rPr>
          <w:rFonts w:cs="Times New Roman"/>
          <w:i/>
          <w:iCs/>
          <w:szCs w:val="24"/>
        </w:rPr>
        <w:t>.</w:t>
      </w:r>
    </w:p>
    <w:p w14:paraId="4679CD77" w14:textId="76930F8B" w:rsidR="00B865ED" w:rsidRPr="00B865ED" w:rsidRDefault="00584026" w:rsidP="00584026">
      <w:pPr>
        <w:pStyle w:val="ListParagraph"/>
        <w:numPr>
          <w:ilvl w:val="0"/>
          <w:numId w:val="6"/>
        </w:numPr>
        <w:spacing w:after="0" w:line="480" w:lineRule="auto"/>
        <w:ind w:left="426"/>
        <w:jc w:val="both"/>
        <w:rPr>
          <w:rFonts w:cs="Times New Roman"/>
          <w:szCs w:val="24"/>
          <w:lang w:val="id-ID"/>
        </w:rPr>
      </w:pPr>
      <w:r>
        <w:rPr>
          <w:rFonts w:cs="Times New Roman"/>
          <w:szCs w:val="24"/>
        </w:rPr>
        <w:t>Menghasilkan</w:t>
      </w:r>
      <w:r w:rsidRPr="00690AC0">
        <w:rPr>
          <w:rFonts w:cs="Times New Roman"/>
          <w:szCs w:val="24"/>
          <w:lang w:val="id-ID"/>
        </w:rPr>
        <w:t xml:space="preserve"> </w:t>
      </w:r>
      <w:r w:rsidRPr="00690AC0">
        <w:rPr>
          <w:rFonts w:cs="Times New Roman"/>
          <w:i/>
          <w:szCs w:val="24"/>
          <w:lang w:val="id-ID"/>
        </w:rPr>
        <w:t>drone</w:t>
      </w:r>
      <w:r w:rsidRPr="00690AC0">
        <w:rPr>
          <w:rFonts w:cs="Times New Roman"/>
          <w:szCs w:val="24"/>
          <w:lang w:val="id-ID"/>
        </w:rPr>
        <w:t xml:space="preserve"> yang </w:t>
      </w:r>
      <w:r w:rsidR="00B534F9">
        <w:rPr>
          <w:rFonts w:cs="Times New Roman"/>
          <w:szCs w:val="24"/>
        </w:rPr>
        <w:t>mampu</w:t>
      </w:r>
      <w:r w:rsidRPr="00690AC0">
        <w:rPr>
          <w:rFonts w:cs="Times New Roman"/>
          <w:szCs w:val="24"/>
          <w:lang w:val="id-ID"/>
        </w:rPr>
        <w:t xml:space="preserve"> melakukan </w:t>
      </w:r>
      <w:r>
        <w:rPr>
          <w:rFonts w:cs="Times New Roman"/>
          <w:szCs w:val="24"/>
        </w:rPr>
        <w:t>penyemprotan cairan</w:t>
      </w:r>
      <w:r w:rsidRPr="00690AC0">
        <w:rPr>
          <w:rFonts w:cs="Times New Roman"/>
          <w:szCs w:val="24"/>
          <w:lang w:val="id-ID"/>
        </w:rPr>
        <w:t xml:space="preserve"> pestisida </w:t>
      </w:r>
      <w:r>
        <w:rPr>
          <w:rFonts w:cs="Times New Roman"/>
          <w:szCs w:val="24"/>
        </w:rPr>
        <w:t xml:space="preserve">secara </w:t>
      </w:r>
      <w:r w:rsidRPr="00690AC0">
        <w:rPr>
          <w:rFonts w:cs="Times New Roman"/>
          <w:szCs w:val="24"/>
          <w:lang w:val="id-ID"/>
        </w:rPr>
        <w:t>otomatis</w:t>
      </w:r>
      <w:r w:rsidR="00B865ED">
        <w:rPr>
          <w:rFonts w:cs="Times New Roman"/>
          <w:szCs w:val="24"/>
        </w:rPr>
        <w:t xml:space="preserve"> sesuai dengan alur misi penerbangan yang dirancang dengan </w:t>
      </w:r>
      <w:r w:rsidR="00B865ED" w:rsidRPr="00B865ED">
        <w:rPr>
          <w:rFonts w:cs="Times New Roman"/>
          <w:i/>
          <w:iCs/>
          <w:szCs w:val="24"/>
        </w:rPr>
        <w:t>software</w:t>
      </w:r>
      <w:r w:rsidR="00B865ED">
        <w:rPr>
          <w:rFonts w:cs="Times New Roman"/>
          <w:szCs w:val="24"/>
        </w:rPr>
        <w:t xml:space="preserve"> </w:t>
      </w:r>
      <w:r w:rsidR="00B865ED" w:rsidRPr="00B865ED">
        <w:rPr>
          <w:rFonts w:cs="Times New Roman"/>
          <w:i/>
          <w:iCs/>
          <w:szCs w:val="24"/>
        </w:rPr>
        <w:t>Mission Planner</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3" w:name="_Toc138500664"/>
      <w:bookmarkStart w:id="24" w:name="_Toc159681542"/>
      <w:r w:rsidRPr="00690AC0">
        <w:rPr>
          <w:rFonts w:cs="Times New Roman"/>
          <w:b/>
          <w:szCs w:val="24"/>
          <w:lang w:val="id-ID"/>
        </w:rPr>
        <w:t>Manfaat Penelitian</w:t>
      </w:r>
      <w:bookmarkEnd w:id="23"/>
      <w:bookmarkEnd w:id="24"/>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0F10FE8A" w:rsidR="00F54148" w:rsidRPr="00690AC0" w:rsidRDefault="00F54148" w:rsidP="00DA2268">
      <w:pPr>
        <w:pStyle w:val="ListParagraph"/>
        <w:numPr>
          <w:ilvl w:val="0"/>
          <w:numId w:val="27"/>
        </w:numPr>
        <w:spacing w:after="0" w:line="480" w:lineRule="auto"/>
        <w:jc w:val="both"/>
        <w:rPr>
          <w:rFonts w:cs="Times New Roman"/>
          <w:szCs w:val="24"/>
          <w:lang w:val="id-ID"/>
        </w:rPr>
      </w:pPr>
      <w:r w:rsidRPr="00690AC0">
        <w:rPr>
          <w:rFonts w:cs="Times New Roman"/>
          <w:szCs w:val="24"/>
          <w:lang w:val="id-ID"/>
        </w:rPr>
        <w:lastRenderedPageBreak/>
        <w:t xml:space="preserve">Mempermudah pekerjaan petani dalam melakukan penyemprotan </w:t>
      </w:r>
      <w:r>
        <w:rPr>
          <w:rFonts w:cs="Times New Roman"/>
          <w:szCs w:val="24"/>
        </w:rPr>
        <w:t>cairan</w:t>
      </w:r>
      <w:r w:rsidRPr="00690AC0">
        <w:rPr>
          <w:rFonts w:cs="Times New Roman"/>
          <w:szCs w:val="24"/>
          <w:lang w:val="id-ID"/>
        </w:rPr>
        <w:t xml:space="preserve"> pestisida</w:t>
      </w:r>
      <w:r w:rsidR="00582EB6">
        <w:rPr>
          <w:rFonts w:cs="Times New Roman"/>
          <w:szCs w:val="24"/>
        </w:rPr>
        <w:t>.</w:t>
      </w:r>
      <w:r w:rsidRPr="00690AC0">
        <w:rPr>
          <w:rFonts w:cs="Times New Roman"/>
          <w:szCs w:val="24"/>
          <w:lang w:val="id-ID"/>
        </w:rPr>
        <w:t xml:space="preserve"> </w:t>
      </w:r>
    </w:p>
    <w:p w14:paraId="29FBD2E4" w14:textId="77777777" w:rsidR="00F54148" w:rsidRPr="00690AC0" w:rsidRDefault="00F54148" w:rsidP="00DA2268">
      <w:pPr>
        <w:pStyle w:val="ListParagraph"/>
        <w:numPr>
          <w:ilvl w:val="0"/>
          <w:numId w:val="27"/>
        </w:numPr>
        <w:spacing w:after="0" w:line="480" w:lineRule="auto"/>
        <w:jc w:val="both"/>
        <w:rPr>
          <w:rFonts w:cs="Times New Roman"/>
          <w:szCs w:val="24"/>
          <w:lang w:val="id-ID"/>
        </w:rPr>
      </w:pPr>
      <w:r w:rsidRPr="00690AC0">
        <w:rPr>
          <w:rFonts w:cs="Times New Roman"/>
          <w:szCs w:val="24"/>
          <w:lang w:val="id-ID"/>
        </w:rPr>
        <w:t xml:space="preserve">Dapat mencegah efek negatif dari resiko penyemprotan cairan pestisida </w:t>
      </w:r>
      <w:r w:rsidRPr="00690AC0">
        <w:rPr>
          <w:lang w:val="id-ID"/>
        </w:rPr>
        <w:t>jika terkena kulit yang dapat menyebabkan gatal-gatal atau iritasi.</w:t>
      </w:r>
    </w:p>
    <w:p w14:paraId="557C9CB2" w14:textId="1A01B15A" w:rsidR="00F54148" w:rsidRPr="00F54148" w:rsidRDefault="00F54148" w:rsidP="00DA2268">
      <w:pPr>
        <w:pStyle w:val="ListParagraph"/>
        <w:numPr>
          <w:ilvl w:val="0"/>
          <w:numId w:val="27"/>
        </w:numPr>
        <w:spacing w:after="0" w:line="480" w:lineRule="auto"/>
        <w:jc w:val="both"/>
        <w:rPr>
          <w:rFonts w:cs="Times New Roman"/>
          <w:szCs w:val="24"/>
        </w:rPr>
      </w:pPr>
      <w:r w:rsidRPr="00690AC0">
        <w:rPr>
          <w:rFonts w:cs="Times New Roman"/>
          <w:szCs w:val="24"/>
          <w:lang w:val="id-ID"/>
        </w:rPr>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52CB06E2" w14:textId="4DFD8C88" w:rsidR="00F54148" w:rsidRDefault="00F54148" w:rsidP="00DA2268">
      <w:pPr>
        <w:pStyle w:val="ListParagraph"/>
        <w:numPr>
          <w:ilvl w:val="0"/>
          <w:numId w:val="28"/>
        </w:numPr>
        <w:spacing w:after="0" w:line="480" w:lineRule="auto"/>
        <w:ind w:left="709"/>
        <w:jc w:val="both"/>
        <w:rPr>
          <w:rFonts w:cs="Times New Roman"/>
          <w:szCs w:val="24"/>
        </w:rPr>
      </w:pPr>
      <w:r>
        <w:rPr>
          <w:rFonts w:cs="Times New Roman"/>
          <w:szCs w:val="24"/>
        </w:rPr>
        <w:t xml:space="preserve">Menjadikan </w:t>
      </w:r>
      <w:r w:rsidR="004E613A">
        <w:rPr>
          <w:rFonts w:cs="Times New Roman"/>
          <w:szCs w:val="24"/>
        </w:rPr>
        <w:t>penelitian</w:t>
      </w:r>
      <w:r>
        <w:rPr>
          <w:rFonts w:cs="Times New Roman"/>
          <w:szCs w:val="24"/>
        </w:rPr>
        <w:t xml:space="preserve"> ini sebagai media untuk melakukan pengembangan pengetahuan dibidang </w:t>
      </w:r>
      <w:r w:rsidRPr="00F54148">
        <w:rPr>
          <w:rFonts w:cs="Times New Roman"/>
          <w:i/>
          <w:iCs/>
          <w:szCs w:val="24"/>
        </w:rPr>
        <w:t>Unmanned Aerial Vehicle</w:t>
      </w:r>
      <w:r>
        <w:rPr>
          <w:rFonts w:cs="Times New Roman"/>
          <w:szCs w:val="24"/>
        </w:rPr>
        <w:t xml:space="preserve"> (UAV)</w:t>
      </w:r>
      <w:r w:rsidR="00582EB6">
        <w:rPr>
          <w:rFonts w:cs="Times New Roman"/>
          <w:szCs w:val="24"/>
        </w:rPr>
        <w:t>.</w:t>
      </w:r>
    </w:p>
    <w:p w14:paraId="3BB108B1" w14:textId="10001F77" w:rsidR="00F54148" w:rsidRPr="00F54148" w:rsidRDefault="001719F2" w:rsidP="00DA2268">
      <w:pPr>
        <w:pStyle w:val="ListParagraph"/>
        <w:numPr>
          <w:ilvl w:val="0"/>
          <w:numId w:val="28"/>
        </w:numPr>
        <w:spacing w:after="0" w:line="480" w:lineRule="auto"/>
        <w:ind w:left="709"/>
        <w:jc w:val="both"/>
        <w:rPr>
          <w:rFonts w:cs="Times New Roman"/>
          <w:szCs w:val="24"/>
        </w:rPr>
      </w:pPr>
      <w:r>
        <w:rPr>
          <w:rFonts w:cs="Times New Roman"/>
          <w:szCs w:val="24"/>
        </w:rPr>
        <w:t>Memperolah</w:t>
      </w:r>
      <w:r w:rsidR="00F54148">
        <w:rPr>
          <w:rFonts w:cs="Times New Roman"/>
          <w:szCs w:val="24"/>
        </w:rPr>
        <w:t xml:space="preserve"> data hasil pengujian </w:t>
      </w:r>
      <w:r w:rsidR="00F05556">
        <w:rPr>
          <w:rFonts w:cs="Times New Roman"/>
          <w:szCs w:val="24"/>
        </w:rPr>
        <w:t>kemampuan drone</w:t>
      </w:r>
      <w:r>
        <w:rPr>
          <w:rFonts w:cs="Times New Roman"/>
          <w:szCs w:val="24"/>
        </w:rPr>
        <w:t xml:space="preserve"> dalam melakukan proses penyemprotan cairan pestisida secara otomatis menggunakan GPS</w:t>
      </w:r>
      <w:r w:rsidR="00934E7E">
        <w:rPr>
          <w:rFonts w:cs="Times New Roman"/>
          <w:szCs w:val="24"/>
        </w:rPr>
        <w:t>.</w:t>
      </w:r>
      <w:r w:rsidR="00F54148">
        <w:rPr>
          <w:rFonts w:cs="Times New Roman"/>
          <w:szCs w:val="24"/>
        </w:rPr>
        <w:t xml:space="preserve"> </w:t>
      </w:r>
    </w:p>
    <w:bookmarkEnd w:id="16"/>
    <w:p w14:paraId="437E1B62" w14:textId="7D30BA75" w:rsidR="0093479D" w:rsidRPr="003315F0" w:rsidRDefault="0093479D" w:rsidP="00DA2268">
      <w:pPr>
        <w:pStyle w:val="ListParagraph"/>
        <w:numPr>
          <w:ilvl w:val="0"/>
          <w:numId w:val="26"/>
        </w:numPr>
        <w:spacing w:after="0" w:line="480" w:lineRule="auto"/>
        <w:jc w:val="both"/>
        <w:rPr>
          <w:rFonts w:cs="Times New Roman"/>
          <w:szCs w:val="24"/>
          <w:lang w:val="id-ID"/>
        </w:rPr>
      </w:pPr>
      <w:r w:rsidRPr="003315F0">
        <w:rPr>
          <w:rFonts w:cs="Times New Roman"/>
          <w:b/>
          <w:szCs w:val="24"/>
          <w:lang w:val="id-ID"/>
        </w:rPr>
        <w:br w:type="page"/>
      </w:r>
    </w:p>
    <w:p w14:paraId="57ED658D" w14:textId="39F3A292" w:rsidR="0093479D" w:rsidRPr="00690AC0" w:rsidRDefault="0093479D" w:rsidP="002C1BCC">
      <w:pPr>
        <w:pStyle w:val="Heading1"/>
      </w:pPr>
      <w:bookmarkStart w:id="25" w:name="_Toc138500665"/>
      <w:bookmarkStart w:id="26" w:name="_Toc159681543"/>
      <w:bookmarkStart w:id="27" w:name="_Hlk146750238"/>
      <w:r w:rsidRPr="00690AC0">
        <w:lastRenderedPageBreak/>
        <w:t>BAB II</w:t>
      </w:r>
      <w:bookmarkEnd w:id="25"/>
      <w:bookmarkEnd w:id="26"/>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8" w:name="_Toc159681544"/>
      <w:r>
        <w:rPr>
          <w:rFonts w:cs="Times New Roman"/>
          <w:b/>
          <w:szCs w:val="24"/>
        </w:rPr>
        <w:t>Sistem Kontrol</w:t>
      </w:r>
      <w:bookmarkEnd w:id="28"/>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09029" cy="611850"/>
                    </a:xfrm>
                    <a:prstGeom prst="rect">
                      <a:avLst/>
                    </a:prstGeom>
                  </pic:spPr>
                </pic:pic>
              </a:graphicData>
            </a:graphic>
          </wp:inline>
        </w:drawing>
      </w:r>
    </w:p>
    <w:p w14:paraId="13928F30" w14:textId="43A222B5" w:rsidR="00CC2910" w:rsidRPr="00CC2910" w:rsidRDefault="00CC2910" w:rsidP="00CC2910">
      <w:pPr>
        <w:spacing w:after="0" w:line="240" w:lineRule="auto"/>
        <w:jc w:val="center"/>
        <w:rPr>
          <w:i/>
          <w:iCs/>
        </w:rPr>
      </w:pPr>
      <w:r>
        <w:rPr>
          <w:rFonts w:cs="Times New Roman"/>
          <w:bCs/>
          <w:szCs w:val="24"/>
        </w:rPr>
        <w:t xml:space="preserve">(a) </w:t>
      </w: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10025" cy="1295400"/>
                    </a:xfrm>
                    <a:prstGeom prst="rect">
                      <a:avLst/>
                    </a:prstGeom>
                  </pic:spPr>
                </pic:pic>
              </a:graphicData>
            </a:graphic>
          </wp:inline>
        </w:drawing>
      </w:r>
    </w:p>
    <w:p w14:paraId="035CF462" w14:textId="25104E56" w:rsidR="00CC2910" w:rsidRDefault="00CC2910" w:rsidP="00CC2910">
      <w:pPr>
        <w:spacing w:after="0" w:line="240" w:lineRule="auto"/>
        <w:jc w:val="center"/>
        <w:rPr>
          <w:rFonts w:cs="Times New Roman"/>
          <w:bCs/>
          <w:i/>
          <w:iCs/>
          <w:szCs w:val="24"/>
        </w:rPr>
      </w:pPr>
      <w:r>
        <w:rPr>
          <w:rFonts w:cs="Times New Roman"/>
          <w:bCs/>
          <w:szCs w:val="24"/>
        </w:rPr>
        <w:t xml:space="preserve">(b) </w:t>
      </w:r>
    </w:p>
    <w:p w14:paraId="565358B1" w14:textId="3E1E35C5" w:rsidR="00BA2EEE" w:rsidRPr="00CC2910" w:rsidRDefault="00BA2EEE" w:rsidP="00CC2910">
      <w:pPr>
        <w:spacing w:after="0" w:line="240" w:lineRule="auto"/>
        <w:jc w:val="center"/>
        <w:rPr>
          <w:i/>
          <w:iCs/>
        </w:rPr>
      </w:pPr>
    </w:p>
    <w:p w14:paraId="02069447" w14:textId="0298F12F" w:rsidR="003731A3" w:rsidRDefault="00CC2910" w:rsidP="00CC2910">
      <w:pPr>
        <w:pStyle w:val="Caption"/>
        <w:jc w:val="center"/>
      </w:pPr>
      <w:bookmarkStart w:id="29" w:name="_Toc159681815"/>
      <w:r>
        <w:t xml:space="preserve">Gambar </w:t>
      </w:r>
      <w:fldSimple w:instr=" SEQ Gambar \* ARABIC ">
        <w:r w:rsidR="008F642D">
          <w:rPr>
            <w:noProof/>
          </w:rPr>
          <w:t>1</w:t>
        </w:r>
      </w:fldSimple>
      <w:r>
        <w:t xml:space="preserve"> Blok Diagram Sistem Kontrol</w:t>
      </w:r>
      <w:r w:rsidR="00BD6AC1">
        <w:t xml:space="preserve"> : (a)</w:t>
      </w:r>
      <w:r w:rsidR="00BD6AC1" w:rsidRPr="00BD6AC1">
        <w:t xml:space="preserve"> blok diagram sistem loop terbuka</w:t>
      </w:r>
      <w:r w:rsidR="003731A3">
        <w:t>,</w:t>
      </w:r>
      <w:r w:rsidR="00BD6AC1">
        <w:t xml:space="preserve"> </w:t>
      </w:r>
    </w:p>
    <w:p w14:paraId="66E3E948" w14:textId="56E3F3A3" w:rsidR="00CC2910" w:rsidRPr="00733CFF" w:rsidRDefault="00BD6AC1" w:rsidP="00CC2910">
      <w:pPr>
        <w:pStyle w:val="Caption"/>
        <w:jc w:val="center"/>
      </w:pPr>
      <w:r w:rsidRPr="00733CFF">
        <w:t xml:space="preserve">(b) </w:t>
      </w:r>
      <w:r w:rsidRPr="00733CFF">
        <w:rPr>
          <w:rFonts w:cs="Times New Roman"/>
          <w:bCs/>
          <w:szCs w:val="24"/>
        </w:rPr>
        <w:t>blok diagram sistem loop tertutup</w:t>
      </w:r>
      <w:bookmarkEnd w:id="29"/>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30" w:name="_Toc159681545"/>
      <w:r>
        <w:rPr>
          <w:rFonts w:cs="Times New Roman"/>
          <w:color w:val="auto"/>
        </w:rPr>
        <w:lastRenderedPageBreak/>
        <w:t>Drone Pertanian</w:t>
      </w:r>
      <w:bookmarkEnd w:id="30"/>
    </w:p>
    <w:p w14:paraId="516D5C2B" w14:textId="77777777" w:rsidR="000A0AD6" w:rsidRDefault="000A0AD6" w:rsidP="000A0AD6">
      <w:pPr>
        <w:spacing w:after="0" w:line="480" w:lineRule="auto"/>
        <w:ind w:firstLine="567"/>
        <w:jc w:val="both"/>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drone atau pesawat tanpa awak. Drone untuk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6AD3322A">
            <wp:extent cx="2828925" cy="1475403"/>
            <wp:effectExtent l="0" t="0" r="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5176" cy="1483879"/>
                    </a:xfrm>
                    <a:prstGeom prst="rect">
                      <a:avLst/>
                    </a:prstGeom>
                    <a:noFill/>
                    <a:ln>
                      <a:noFill/>
                    </a:ln>
                  </pic:spPr>
                </pic:pic>
              </a:graphicData>
            </a:graphic>
          </wp:inline>
        </w:drawing>
      </w:r>
    </w:p>
    <w:p w14:paraId="1F64EC06" w14:textId="084F0174" w:rsidR="000A0AD6" w:rsidRDefault="000A0AD6" w:rsidP="000A0AD6">
      <w:pPr>
        <w:pStyle w:val="Caption"/>
        <w:spacing w:after="0"/>
        <w:jc w:val="center"/>
      </w:pPr>
      <w:bookmarkStart w:id="31" w:name="_Toc159681816"/>
      <w:r>
        <w:t xml:space="preserve">Gambar </w:t>
      </w:r>
      <w:fldSimple w:instr=" SEQ Gambar \* ARABIC ">
        <w:r w:rsidR="008F642D">
          <w:rPr>
            <w:noProof/>
          </w:rPr>
          <w:t>2</w:t>
        </w:r>
      </w:fldSimple>
      <w:r>
        <w:t xml:space="preserve"> Aplikasi Drone Pada Pertanian</w:t>
      </w:r>
      <w:bookmarkEnd w:id="31"/>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t xml:space="preserve">Keunggulan penggunaan drone di pertanian tidak hanya terbatas pada pemantauan. Seperti pada Gambar </w:t>
      </w:r>
      <w:r w:rsidR="00733CFF">
        <w:t>2</w:t>
      </w:r>
      <w:r>
        <w:t xml:space="preserve"> Dron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3FE3F4F4" w14:textId="433867D3" w:rsidR="00296259" w:rsidRDefault="00B60EE8" w:rsidP="000A0AD6">
      <w:pPr>
        <w:spacing w:after="0" w:line="480" w:lineRule="auto"/>
        <w:ind w:firstLine="567"/>
        <w:jc w:val="both"/>
        <w:rPr>
          <w:noProof/>
        </w:rPr>
      </w:pPr>
      <w:r>
        <w:rPr>
          <w:noProof/>
        </w:rPr>
        <w:t xml:space="preserve"> </w:t>
      </w:r>
    </w:p>
    <w:p w14:paraId="65F3D926" w14:textId="77777777" w:rsidR="000A0AD6" w:rsidRDefault="000A0AD6" w:rsidP="000A0AD6">
      <w:pPr>
        <w:spacing w:after="0" w:line="480" w:lineRule="auto"/>
        <w:ind w:firstLine="567"/>
        <w:jc w:val="both"/>
      </w:pPr>
    </w:p>
    <w:p w14:paraId="6D36114A" w14:textId="77777777" w:rsidR="0093479D" w:rsidRPr="00690AC0" w:rsidRDefault="00EE5A49" w:rsidP="00A81FF3">
      <w:pPr>
        <w:pStyle w:val="ListParagraph"/>
        <w:numPr>
          <w:ilvl w:val="0"/>
          <w:numId w:val="2"/>
        </w:numPr>
        <w:spacing w:after="0" w:line="480" w:lineRule="auto"/>
        <w:ind w:left="0"/>
        <w:jc w:val="both"/>
        <w:outlineLvl w:val="1"/>
        <w:rPr>
          <w:rFonts w:cs="Times New Roman"/>
          <w:b/>
          <w:szCs w:val="24"/>
          <w:lang w:val="id-ID"/>
        </w:rPr>
      </w:pPr>
      <w:bookmarkStart w:id="32" w:name="_Toc159681546"/>
      <w:r>
        <w:rPr>
          <w:rFonts w:cs="Times New Roman"/>
          <w:b/>
          <w:iCs/>
          <w:szCs w:val="24"/>
        </w:rPr>
        <w:lastRenderedPageBreak/>
        <w:t>Teori Dasar</w:t>
      </w:r>
      <w:r w:rsidR="009B5BDC">
        <w:rPr>
          <w:rFonts w:cs="Times New Roman"/>
          <w:b/>
          <w:i/>
          <w:szCs w:val="24"/>
        </w:rPr>
        <w:t xml:space="preserve"> </w:t>
      </w:r>
      <w:r w:rsidR="002C0ED0" w:rsidRPr="00690AC0">
        <w:rPr>
          <w:rFonts w:cs="Times New Roman"/>
          <w:b/>
          <w:i/>
          <w:szCs w:val="24"/>
          <w:lang w:val="id-ID"/>
        </w:rPr>
        <w:t>Drone</w:t>
      </w:r>
      <w:bookmarkEnd w:id="32"/>
    </w:p>
    <w:p w14:paraId="4E423387" w14:textId="51C5CF26" w:rsidR="00F15287" w:rsidRPr="00690AC0" w:rsidRDefault="002C0ED0" w:rsidP="00A81FF3">
      <w:pPr>
        <w:spacing w:after="0" w:line="480" w:lineRule="auto"/>
        <w:ind w:firstLine="567"/>
        <w:jc w:val="both"/>
        <w:rPr>
          <w:rStyle w:val="rynqvb"/>
          <w:lang w:val="id-ID"/>
        </w:rPr>
      </w:pPr>
      <w:r w:rsidRPr="00690AC0">
        <w:rPr>
          <w:rFonts w:cs="Times New Roman"/>
          <w:i/>
          <w:lang w:val="id-ID"/>
        </w:rPr>
        <w:t>Drone</w:t>
      </w:r>
      <w:r w:rsidR="00FA3894" w:rsidRPr="00690AC0">
        <w:rPr>
          <w:rFonts w:cs="Times New Roman"/>
          <w:lang w:val="id-ID"/>
        </w:rPr>
        <w:t xml:space="preserve"> </w:t>
      </w:r>
      <w:r w:rsidR="00264DE4" w:rsidRPr="00690AC0">
        <w:rPr>
          <w:rFonts w:cs="Times New Roman"/>
          <w:lang w:val="id-ID"/>
        </w:rPr>
        <w:t xml:space="preserve">merupakan pesawat tanpa pilot, yaitu pesawat yang dikendalikan secara otomatis melalui program komputer yang telah dirancang melalui kendali jarak jauh dari pilot yang berada di dataran atau di kendaraan lainnya </w:t>
      </w:r>
      <w:r w:rsidR="00264DE4" w:rsidRPr="00690AC0">
        <w:rPr>
          <w:rFonts w:cs="Times New Roman"/>
          <w:lang w:val="id-ID"/>
        </w:rPr>
        <w:fldChar w:fldCharType="begin" w:fldLock="1"/>
      </w:r>
      <w:r w:rsidR="00F15287"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264DE4" w:rsidRPr="00690AC0">
        <w:rPr>
          <w:rFonts w:cs="Times New Roman"/>
          <w:lang w:val="id-ID"/>
        </w:rPr>
        <w:fldChar w:fldCharType="separate"/>
      </w:r>
      <w:r w:rsidR="00264DE4" w:rsidRPr="00690AC0">
        <w:rPr>
          <w:rFonts w:cs="Times New Roman"/>
          <w:noProof/>
          <w:lang w:val="id-ID"/>
        </w:rPr>
        <w:t>(Indreswari Suroso, 2021)</w:t>
      </w:r>
      <w:r w:rsidR="00264DE4" w:rsidRPr="00690AC0">
        <w:rPr>
          <w:rFonts w:cs="Times New Roman"/>
          <w:lang w:val="id-ID"/>
        </w:rPr>
        <w:fldChar w:fldCharType="end"/>
      </w:r>
      <w:bookmarkEnd w:id="27"/>
      <w:r w:rsidR="00264DE4" w:rsidRPr="00690AC0">
        <w:rPr>
          <w:rFonts w:cs="Times New Roman"/>
          <w:lang w:val="id-ID"/>
        </w:rPr>
        <w:t xml:space="preserve">. </w:t>
      </w:r>
      <w:bookmarkStart w:id="33" w:name="_Hlk146750313"/>
      <w:r w:rsidRPr="00690AC0">
        <w:rPr>
          <w:rStyle w:val="rynqvb"/>
          <w:i/>
          <w:lang w:val="id-ID"/>
        </w:rPr>
        <w:t>Drone</w:t>
      </w:r>
      <w:r w:rsidR="00264DE4" w:rsidRPr="00690AC0">
        <w:rPr>
          <w:rStyle w:val="rynqvb"/>
          <w:lang w:val="id-ID"/>
        </w:rPr>
        <w:t xml:space="preserve"> umumnya dikenal sebagai kendaraan udara tak berawak </w:t>
      </w:r>
      <w:r w:rsidR="00F15287" w:rsidRPr="00690AC0">
        <w:rPr>
          <w:rStyle w:val="rynqvb"/>
          <w:lang w:val="id-ID"/>
        </w:rPr>
        <w:t xml:space="preserve">atau </w:t>
      </w:r>
      <w:r w:rsidR="00C03140">
        <w:rPr>
          <w:rStyle w:val="rynqvb"/>
        </w:rPr>
        <w:t xml:space="preserve">disebut dengan </w:t>
      </w:r>
      <w:r w:rsidR="00F15287" w:rsidRPr="00690AC0">
        <w:rPr>
          <w:rStyle w:val="rynqvb"/>
          <w:i/>
          <w:lang w:val="id-ID"/>
        </w:rPr>
        <w:t>Unmanned Aerial Vehicle</w:t>
      </w:r>
      <w:r w:rsidR="00F15287" w:rsidRPr="00690AC0">
        <w:rPr>
          <w:rStyle w:val="rynqvb"/>
          <w:lang w:val="id-ID"/>
        </w:rPr>
        <w:t xml:space="preserve"> </w:t>
      </w:r>
      <w:r w:rsidR="00264DE4" w:rsidRPr="00690AC0">
        <w:rPr>
          <w:rStyle w:val="rynqvb"/>
          <w:lang w:val="id-ID"/>
        </w:rPr>
        <w:t>(UAV)</w:t>
      </w:r>
      <w:r w:rsidR="00F15287" w:rsidRPr="00690AC0">
        <w:rPr>
          <w:rStyle w:val="rynqvb"/>
          <w:lang w:val="id-ID"/>
        </w:rPr>
        <w:t>.</w:t>
      </w:r>
      <w:r w:rsidR="00264DE4" w:rsidRPr="00690AC0">
        <w:rPr>
          <w:rStyle w:val="rynqvb"/>
          <w:lang w:val="id-ID"/>
        </w:rPr>
        <w:t xml:space="preserve"> Istilah lainnya </w:t>
      </w:r>
      <w:r w:rsidR="00F15287" w:rsidRPr="00690AC0">
        <w:rPr>
          <w:rStyle w:val="rynqvb"/>
          <w:lang w:val="id-ID"/>
        </w:rPr>
        <w:t>seperti</w:t>
      </w:r>
      <w:r w:rsidR="00264DE4" w:rsidRPr="00690AC0">
        <w:rPr>
          <w:rStyle w:val="rynqvb"/>
          <w:lang w:val="id-ID"/>
        </w:rPr>
        <w:t xml:space="preserve"> </w:t>
      </w:r>
      <w:r w:rsidR="00F15287" w:rsidRPr="00690AC0">
        <w:rPr>
          <w:rStyle w:val="rynqvb"/>
          <w:i/>
          <w:lang w:val="id-ID"/>
        </w:rPr>
        <w:t>Unmanned Aircraft</w:t>
      </w:r>
      <w:r w:rsidR="00264DE4" w:rsidRPr="00690AC0">
        <w:rPr>
          <w:rStyle w:val="rynqvb"/>
          <w:lang w:val="id-ID"/>
        </w:rPr>
        <w:t xml:space="preserve"> (UA), </w:t>
      </w:r>
      <w:r w:rsidR="00F15287" w:rsidRPr="00690AC0">
        <w:rPr>
          <w:rStyle w:val="rynqvb"/>
          <w:i/>
          <w:lang w:val="id-ID"/>
        </w:rPr>
        <w:t>Remotely Operated Aircraft</w:t>
      </w:r>
      <w:r w:rsidR="00F15287" w:rsidRPr="00690AC0">
        <w:rPr>
          <w:rStyle w:val="rynqvb"/>
          <w:lang w:val="id-ID"/>
        </w:rPr>
        <w:t xml:space="preserve"> (ROA), </w:t>
      </w:r>
      <w:r w:rsidR="00F15287" w:rsidRPr="00690AC0">
        <w:rPr>
          <w:rStyle w:val="rynqvb"/>
          <w:i/>
          <w:lang w:val="id-ID"/>
        </w:rPr>
        <w:t>Remotely Piloted Vehicle</w:t>
      </w:r>
      <w:r w:rsidR="00F15287" w:rsidRPr="00690AC0">
        <w:rPr>
          <w:rStyle w:val="rynqvb"/>
          <w:lang w:val="id-ID"/>
        </w:rPr>
        <w:t xml:space="preserve"> (RPV) dan </w:t>
      </w:r>
      <w:r w:rsidR="00F15287" w:rsidRPr="00690AC0">
        <w:rPr>
          <w:rStyle w:val="rynqvb"/>
          <w:i/>
          <w:lang w:val="id-ID"/>
        </w:rPr>
        <w:t>Remotely Piloted Aircraft</w:t>
      </w:r>
      <w:r w:rsidR="00F15287" w:rsidRPr="00690AC0">
        <w:rPr>
          <w:rStyle w:val="rynqvb"/>
          <w:lang w:val="id-ID"/>
        </w:rPr>
        <w:t xml:space="preserve"> (RPA) </w:t>
      </w:r>
      <w:r w:rsidR="00F15287" w:rsidRPr="00690AC0">
        <w:rPr>
          <w:rStyle w:val="rynqvb"/>
          <w:lang w:val="id-ID"/>
        </w:rPr>
        <w:fldChar w:fldCharType="begin" w:fldLock="1"/>
      </w:r>
      <w:r w:rsidR="00392180"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F15287" w:rsidRPr="00690AC0">
        <w:rPr>
          <w:rStyle w:val="rynqvb"/>
          <w:lang w:val="id-ID"/>
        </w:rPr>
        <w:fldChar w:fldCharType="separate"/>
      </w:r>
      <w:r w:rsidR="00F15287" w:rsidRPr="00690AC0">
        <w:rPr>
          <w:rStyle w:val="rynqvb"/>
          <w:noProof/>
          <w:lang w:val="id-ID"/>
        </w:rPr>
        <w:t>(Scott &amp; Scott, 2017)</w:t>
      </w:r>
      <w:r w:rsidR="00F15287" w:rsidRPr="00690AC0">
        <w:rPr>
          <w:rStyle w:val="rynqvb"/>
          <w:lang w:val="id-ID"/>
        </w:rPr>
        <w:fldChar w:fldCharType="end"/>
      </w:r>
      <w:r w:rsidR="00F15287" w:rsidRPr="00690AC0">
        <w:rPr>
          <w:rStyle w:val="rynqvb"/>
          <w:lang w:val="id-ID"/>
        </w:rPr>
        <w:t>.</w:t>
      </w:r>
    </w:p>
    <w:p w14:paraId="5CBF8E65" w14:textId="3058D086" w:rsidR="00502188" w:rsidRDefault="00F15287" w:rsidP="00ED4B07">
      <w:pPr>
        <w:spacing w:after="0" w:line="480" w:lineRule="auto"/>
        <w:ind w:firstLine="567"/>
        <w:jc w:val="both"/>
        <w:rPr>
          <w:rStyle w:val="rynqvb"/>
          <w:lang w:val="id-ID"/>
        </w:rPr>
      </w:pPr>
      <w:r w:rsidRPr="00690AC0">
        <w:rPr>
          <w:rStyle w:val="rynqvb"/>
          <w:i/>
          <w:lang w:val="id-ID"/>
        </w:rPr>
        <w:t>Unmanned Aerial Vehicle</w:t>
      </w:r>
      <w:r w:rsidRPr="00690AC0">
        <w:rPr>
          <w:rStyle w:val="rynqvb"/>
          <w:lang w:val="id-ID"/>
        </w:rPr>
        <w:t xml:space="preserve"> (UAV) adalah perangkat terbang yang dapat menerbangi jalur yang telah ditentukan sebelumnya dengan bantuan autopilot dan koordinat GPS</w:t>
      </w:r>
      <w:r w:rsidR="008A0518">
        <w:rPr>
          <w:rStyle w:val="rynqvb"/>
          <w:lang w:val="id-ID"/>
        </w:rPr>
        <w:fldChar w:fldCharType="begin" w:fldLock="1"/>
      </w:r>
      <w:r w:rsidR="008A051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8A0518">
        <w:rPr>
          <w:rStyle w:val="rynqvb"/>
          <w:lang w:val="id-ID"/>
        </w:rPr>
        <w:fldChar w:fldCharType="separate"/>
      </w:r>
      <w:r w:rsidR="008A0518" w:rsidRPr="008A0518">
        <w:rPr>
          <w:rStyle w:val="rynqvb"/>
          <w:noProof/>
          <w:lang w:val="id-ID"/>
        </w:rPr>
        <w:t>(Almetania &amp; Huda, 2022)</w:t>
      </w:r>
      <w:r w:rsidR="008A0518">
        <w:rPr>
          <w:rStyle w:val="rynqvb"/>
          <w:lang w:val="id-ID"/>
        </w:rPr>
        <w:fldChar w:fldCharType="end"/>
      </w:r>
      <w:r w:rsidR="008A0518">
        <w:rPr>
          <w:rStyle w:val="rynqvb"/>
          <w:lang w:val="id-ID"/>
        </w:rPr>
        <w:fldChar w:fldCharType="begin" w:fldLock="1"/>
      </w:r>
      <w:r w:rsidR="008A051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8A0518">
        <w:rPr>
          <w:rStyle w:val="rynqvb"/>
          <w:lang w:val="id-ID"/>
        </w:rPr>
        <w:fldChar w:fldCharType="separate"/>
      </w:r>
      <w:r w:rsidR="008A0518" w:rsidRPr="008A0518">
        <w:rPr>
          <w:rStyle w:val="rynqvb"/>
          <w:noProof/>
          <w:lang w:val="id-ID"/>
        </w:rPr>
        <w:t>(Septian &amp; Huda, 2022)</w:t>
      </w:r>
      <w:r w:rsidR="008A0518">
        <w:rPr>
          <w:rStyle w:val="rynqvb"/>
          <w:lang w:val="id-ID"/>
        </w:rPr>
        <w:fldChar w:fldCharType="end"/>
      </w:r>
      <w:r w:rsidRPr="00690AC0">
        <w:rPr>
          <w:rStyle w:val="rynqvb"/>
          <w:lang w:val="id-ID"/>
        </w:rPr>
        <w:t xml:space="preserve">. Istilah UAV kadang digunakan untuk merujuk pada sistem yang lengkap, termasuk </w:t>
      </w:r>
      <w:r w:rsidRPr="00690AC0">
        <w:rPr>
          <w:rStyle w:val="rynqvb"/>
          <w:i/>
          <w:lang w:val="id-ID"/>
        </w:rPr>
        <w:t>ground stations</w:t>
      </w:r>
      <w:r w:rsidRPr="00690AC0">
        <w:rPr>
          <w:rStyle w:val="rynqvb"/>
          <w:lang w:val="id-ID"/>
        </w:rPr>
        <w:t xml:space="preserve"> dan </w:t>
      </w:r>
      <w:r w:rsidRPr="00690AC0">
        <w:rPr>
          <w:rStyle w:val="rynqvb"/>
          <w:i/>
          <w:lang w:val="id-ID"/>
        </w:rPr>
        <w:t>video system</w:t>
      </w:r>
      <w:r w:rsidRPr="00690AC0">
        <w:rPr>
          <w:rStyle w:val="rynqvb"/>
          <w:lang w:val="id-ID"/>
        </w:rPr>
        <w:t>, namun istilah UAV paling sering digunakan untuk model pesawat dan helikopt</w:t>
      </w:r>
      <w:r w:rsidR="0062055A" w:rsidRPr="00690AC0">
        <w:rPr>
          <w:rStyle w:val="rynqvb"/>
          <w:lang w:val="id-ID"/>
        </w:rPr>
        <w:t xml:space="preserve">er dengan sayap tetap dan </w:t>
      </w:r>
      <w:r w:rsidR="00CD5084">
        <w:rPr>
          <w:rStyle w:val="rynqvb"/>
        </w:rPr>
        <w:t xml:space="preserve">sayap </w:t>
      </w:r>
      <w:r w:rsidR="0062055A" w:rsidRPr="00690AC0">
        <w:rPr>
          <w:rStyle w:val="rynqvb"/>
          <w:lang w:val="id-ID"/>
        </w:rPr>
        <w:t xml:space="preserve">putar </w:t>
      </w:r>
      <w:r w:rsidR="0062055A" w:rsidRPr="00690AC0">
        <w:rPr>
          <w:rStyle w:val="rynqvb"/>
          <w:lang w:val="id-ID"/>
        </w:rPr>
        <w:fldChar w:fldCharType="begin" w:fldLock="1"/>
      </w:r>
      <w:r w:rsidR="00CD6F3E" w:rsidRPr="00690AC0">
        <w:rPr>
          <w:rStyle w:val="rynqvb"/>
          <w:lang w:val="id-ID"/>
        </w:rPr>
        <w:instrText>ADDIN CSL_CITATION {"citationItems":[{"id":"ITEM-1","itemData":{"DOI":"10.22271/chemi.2020.v8.i5d.10529","ISSN":"23498528","abstract":"The world population has increases day by day and projected to reach 9 billion people by 2050, so that the agricultural consumption will also increase. There is extreme need to fulfil the food demand of each and every person. Agriculture sector is the most promising sector, dealing with the lot of problems now a day’s one of the main problems is labour unavailability for farming. Other problems or difficulties are extreme weather events, inadequate amount and inefficient application of fertilizer, infection, diseases, allergies and other health problems due to chemical application (fungicide, pesticide, insecticide etc.) or insect/ animal bite. The Use of advanced technologies such as drone in agriculture offer potential for facing several major or minor challenges. The major applications of drone in agriculture are irrigation, crop monitoring, soil and field analysis and bird control.","author":[{"dropping-particle":"","family":"Ahiarwar","given":"S","non-dropping-particle":"","parse-names":false,"suffix":""},{"dropping-particle":"","family":"Swarnkar","given":"R","non-dropping-particle":"","parse-names":false,"suffix":""},{"dropping-particle":"","family":"Bhukya","given":"S","non-dropping-particle":"","parse-names":false,"suffix":""},{"dropping-particle":"","family":"Namwade","given":"G","non-dropping-particle":"","parse-names":false,"suffix":""}],"container-title":"International Journal of Chemical Studies","id":"ITEM-1","issue":"5","issued":{"date-parts":[["2019"]]},"page":"181-187","title":"Application of drone in agriculture: A review","type":"article-journal","volume":"8"},"uris":["http://www.mendeley.com/documents/?uuid=236f4ade-69ac-49c4-99f8-88f83fddb4e1"]}],"mendeley":{"formattedCitation":"(Ahiarwar et al., 2019)","plainTextFormattedCitation":"(Ahiarwar et al., 2019)","previouslyFormattedCitation":"(Ahiarwar et al., 2019)"},"properties":{"noteIndex":0},"schema":"https://github.com/citation-style-language/schema/raw/master/csl-citation.json"}</w:instrText>
      </w:r>
      <w:r w:rsidR="0062055A" w:rsidRPr="00690AC0">
        <w:rPr>
          <w:rStyle w:val="rynqvb"/>
          <w:lang w:val="id-ID"/>
        </w:rPr>
        <w:fldChar w:fldCharType="separate"/>
      </w:r>
      <w:r w:rsidR="0062055A" w:rsidRPr="00690AC0">
        <w:rPr>
          <w:rStyle w:val="rynqvb"/>
          <w:noProof/>
          <w:lang w:val="id-ID"/>
        </w:rPr>
        <w:t>(Ahiarwar et al., 2019)</w:t>
      </w:r>
      <w:r w:rsidR="0062055A" w:rsidRPr="00690AC0">
        <w:rPr>
          <w:rStyle w:val="rynqvb"/>
          <w:lang w:val="id-ID"/>
        </w:rPr>
        <w:fldChar w:fldCharType="end"/>
      </w:r>
      <w:r w:rsidR="0062055A" w:rsidRPr="00690AC0">
        <w:rPr>
          <w:rStyle w:val="rynqvb"/>
          <w:lang w:val="id-ID"/>
        </w:rPr>
        <w:t>.</w:t>
      </w:r>
    </w:p>
    <w:p w14:paraId="56F0979F" w14:textId="0B0A99F0" w:rsidR="00BF0F5C" w:rsidRDefault="007C78EF" w:rsidP="00BF0F5C">
      <w:pPr>
        <w:spacing w:after="0" w:line="480" w:lineRule="auto"/>
        <w:ind w:firstLine="567"/>
        <w:jc w:val="both"/>
      </w:pPr>
      <w:r>
        <w:rPr>
          <w:rStyle w:val="rynqvb"/>
          <w:i/>
          <w:iCs/>
        </w:rPr>
        <w:t>D</w:t>
      </w:r>
      <w:r w:rsidR="009D2DCB" w:rsidRPr="009D2DCB">
        <w:rPr>
          <w:rStyle w:val="rynqvb"/>
          <w:i/>
          <w:iCs/>
        </w:rPr>
        <w:t>rone</w:t>
      </w:r>
      <w:r w:rsidR="009D2DCB">
        <w:rPr>
          <w:rStyle w:val="rynqvb"/>
        </w:rPr>
        <w:t xml:space="preserve"> </w:t>
      </w:r>
      <w:r w:rsidR="009D2DCB">
        <w:rPr>
          <w:rStyle w:val="rynqvb"/>
          <w:i/>
          <w:iCs/>
        </w:rPr>
        <w:t xml:space="preserve">Hexacopter </w:t>
      </w:r>
      <w:r w:rsidR="00D10A7B">
        <w:rPr>
          <w:rStyle w:val="rynqvb"/>
        </w:rPr>
        <w:t>merupakan</w:t>
      </w:r>
      <w:r w:rsidR="009D2DCB">
        <w:rPr>
          <w:rStyle w:val="rynqvb"/>
        </w:rPr>
        <w:t xml:space="preserve"> </w:t>
      </w:r>
      <w:r>
        <w:t xml:space="preserve">jenis pesawat UAV yang terdiri dari enam </w:t>
      </w:r>
      <w:r w:rsidRPr="007C78EF">
        <w:rPr>
          <w:i/>
          <w:iCs/>
        </w:rPr>
        <w:t>motor</w:t>
      </w:r>
      <w:r>
        <w:t xml:space="preserve"> atau </w:t>
      </w:r>
      <w:r w:rsidRPr="007C78EF">
        <w:rPr>
          <w:i/>
          <w:iCs/>
        </w:rPr>
        <w:t>propeller</w:t>
      </w:r>
      <w:r>
        <w:t xml:space="preserve"> yang digunakan untuk menghasilkan daya angkat dan mengontrol pergerakan serta posisi pesawat.</w:t>
      </w:r>
      <w:r w:rsidR="00BF0F5C">
        <w:t xml:space="preserve"> Untuk menghindari terjadinya momen putar pada </w:t>
      </w:r>
      <w:r w:rsidR="00BF0F5C" w:rsidRPr="004959FE">
        <w:rPr>
          <w:i/>
          <w:iCs/>
        </w:rPr>
        <w:t>body drone</w:t>
      </w:r>
      <w:r w:rsidR="004959FE">
        <w:t xml:space="preserve"> saat melakukan penerbangan</w:t>
      </w:r>
      <w:r w:rsidR="00BF0F5C">
        <w:t xml:space="preserve">, arah putaran baling-baling pada setiap motor berbeda-beda seperti terlihat pada Gambar </w:t>
      </w:r>
      <w:r w:rsidR="00733CFF">
        <w:t>3</w:t>
      </w:r>
      <w:r w:rsidR="00BF0F5C">
        <w:t xml:space="preserve"> yaitu terdapat 3 rotor yang berputar searah jarum jam (CW) dan 3 rotor yang berputar berlawanan arah jarum jam (CCW).</w:t>
      </w:r>
      <w:r>
        <w:t xml:space="preserve"> </w:t>
      </w:r>
    </w:p>
    <w:p w14:paraId="073FDDD0" w14:textId="77777777" w:rsidR="00BF0F5C" w:rsidRDefault="00BF0F5C" w:rsidP="00BF0F5C">
      <w:pPr>
        <w:keepNext/>
        <w:spacing w:after="0" w:line="480" w:lineRule="auto"/>
        <w:jc w:val="center"/>
      </w:pPr>
      <w:r>
        <w:rPr>
          <w:noProof/>
        </w:rPr>
        <w:lastRenderedPageBreak/>
        <w:drawing>
          <wp:inline distT="0" distB="0" distL="0" distR="0" wp14:anchorId="0894F08E" wp14:editId="0FC44FE8">
            <wp:extent cx="1679945" cy="152064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79945" cy="1520640"/>
                    </a:xfrm>
                    <a:prstGeom prst="rect">
                      <a:avLst/>
                    </a:prstGeom>
                  </pic:spPr>
                </pic:pic>
              </a:graphicData>
            </a:graphic>
          </wp:inline>
        </w:drawing>
      </w:r>
    </w:p>
    <w:p w14:paraId="5AB667E4" w14:textId="7EF8163F" w:rsidR="00BF0F5C" w:rsidRDefault="00BF0F5C" w:rsidP="00BF0F5C">
      <w:pPr>
        <w:pStyle w:val="Caption"/>
        <w:jc w:val="center"/>
      </w:pPr>
      <w:bookmarkStart w:id="34" w:name="_Toc159681817"/>
      <w:r>
        <w:t xml:space="preserve">Gambar </w:t>
      </w:r>
      <w:fldSimple w:instr=" SEQ Gambar \* ARABIC ">
        <w:r w:rsidR="008F642D">
          <w:rPr>
            <w:noProof/>
          </w:rPr>
          <w:t>3</w:t>
        </w:r>
      </w:fldSimple>
      <w:r>
        <w:t xml:space="preserve"> Arah putaran baling-baling drone hexacopter</w:t>
      </w:r>
      <w:bookmarkEnd w:id="34"/>
    </w:p>
    <w:p w14:paraId="1DABC1D4" w14:textId="3FE8DD45" w:rsidR="0030194D" w:rsidRPr="009D2DCB" w:rsidRDefault="00BF0F5C" w:rsidP="000A0AD6">
      <w:pPr>
        <w:spacing w:after="0" w:line="480" w:lineRule="auto"/>
        <w:ind w:firstLine="567"/>
        <w:jc w:val="both"/>
        <w:rPr>
          <w:rStyle w:val="rynqvb"/>
        </w:rPr>
      </w:pPr>
      <w:r w:rsidRPr="00D10A7B">
        <w:rPr>
          <w:i/>
          <w:iCs/>
        </w:rPr>
        <w:t xml:space="preserve">Drone </w:t>
      </w:r>
      <w:r w:rsidR="00D10A7B">
        <w:t>memiliki</w:t>
      </w:r>
      <w:r w:rsidR="004E4C32">
        <w:t xml:space="preserve"> 4 </w:t>
      </w:r>
      <w:r w:rsidR="00D10A7B">
        <w:t>pergerakan</w:t>
      </w:r>
      <w:r w:rsidR="004E4C32">
        <w:t xml:space="preserve"> dasar yaitu, gerakan </w:t>
      </w:r>
      <w:r w:rsidR="004E4C32" w:rsidRPr="004E4C32">
        <w:rPr>
          <w:i/>
          <w:iCs/>
        </w:rPr>
        <w:t>Roll</w:t>
      </w:r>
      <w:r w:rsidR="004E4C32">
        <w:t xml:space="preserve"> (bergerak menyamping), </w:t>
      </w:r>
      <w:r w:rsidR="004E4C32" w:rsidRPr="004E4C32">
        <w:rPr>
          <w:i/>
          <w:iCs/>
        </w:rPr>
        <w:t>Pitch</w:t>
      </w:r>
      <w:r w:rsidR="004E4C32">
        <w:t xml:space="preserve"> (bergerak maju mundur), </w:t>
      </w:r>
      <w:r w:rsidR="004E4C32" w:rsidRPr="004E4C32">
        <w:rPr>
          <w:i/>
          <w:iCs/>
        </w:rPr>
        <w:t>Yaw</w:t>
      </w:r>
      <w:r w:rsidR="004E4C32">
        <w:t xml:space="preserve"> (bergerak secara berotasi) dan </w:t>
      </w:r>
      <w:r w:rsidR="004E4C32" w:rsidRPr="004E4C32">
        <w:rPr>
          <w:i/>
          <w:iCs/>
        </w:rPr>
        <w:t>Throttle</w:t>
      </w:r>
      <w:r w:rsidR="004E4C32">
        <w:t xml:space="preserve"> (bergerak vertikal landing dan take off)</w:t>
      </w:r>
      <w:r w:rsidR="00667806">
        <w:t xml:space="preserve">. Pergerakan drone terjadi dengan mengatur kecepatan perputaran rotor sehingga terjadi kemiringan posisi drone untuk dapat bergerak maju, mundur, dan kesamping. </w:t>
      </w:r>
      <w:r w:rsidR="007C78EF">
        <w:t>Kelebihan dari</w:t>
      </w:r>
      <w:r w:rsidR="00557F6C">
        <w:t xml:space="preserve"> </w:t>
      </w:r>
      <w:r w:rsidR="00557F6C" w:rsidRPr="00557F6C">
        <w:rPr>
          <w:i/>
          <w:iCs/>
        </w:rPr>
        <w:t>drone</w:t>
      </w:r>
      <w:r w:rsidR="007C78EF" w:rsidRPr="00557F6C">
        <w:rPr>
          <w:i/>
          <w:iCs/>
        </w:rPr>
        <w:t xml:space="preserve"> hexacopter</w:t>
      </w:r>
      <w:r w:rsidR="007C78EF">
        <w:t xml:space="preserve"> adalah kemampuannya mengangkat muatan yang lebih berat dibandingkan dengan </w:t>
      </w:r>
      <w:r w:rsidR="007C78EF" w:rsidRPr="00557F6C">
        <w:rPr>
          <w:i/>
          <w:iCs/>
        </w:rPr>
        <w:t>quadcopter</w:t>
      </w:r>
      <w:r w:rsidR="007C78EF">
        <w:t xml:space="preserve"> atau </w:t>
      </w:r>
      <w:r w:rsidR="007C78EF" w:rsidRPr="00557F6C">
        <w:rPr>
          <w:i/>
          <w:iCs/>
        </w:rPr>
        <w:t>tricopter</w:t>
      </w:r>
      <w:r w:rsidR="007C78EF">
        <w:t xml:space="preserve">, </w:t>
      </w:r>
      <w:r w:rsidR="00557F6C">
        <w:t>sehingga</w:t>
      </w:r>
      <w:r w:rsidR="007C78EF">
        <w:t xml:space="preserve"> cocok untuk berbagai aplikasi yang memerlukan daya angkat </w:t>
      </w:r>
      <w:r w:rsidR="00557F6C">
        <w:t>lebih seperti halnya dalam membawa muatan berupa cairan pestisida</w:t>
      </w:r>
      <w:r w:rsidR="007C78EF">
        <w:t>.</w:t>
      </w:r>
      <w:r>
        <w:t xml:space="preserve"> </w:t>
      </w:r>
    </w:p>
    <w:p w14:paraId="14C39C78" w14:textId="77777777" w:rsidR="0030194D" w:rsidRPr="0059013E" w:rsidRDefault="0030194D" w:rsidP="0059013E">
      <w:pPr>
        <w:spacing w:after="0" w:line="480" w:lineRule="auto"/>
        <w:ind w:firstLine="567"/>
        <w:jc w:val="both"/>
      </w:pPr>
      <w:bookmarkStart w:id="35" w:name="_Hlk146785474"/>
      <w:bookmarkEnd w:id="33"/>
    </w:p>
    <w:p w14:paraId="13E9A502" w14:textId="3CE68F76" w:rsidR="00AE61ED" w:rsidRPr="00690AC0" w:rsidRDefault="0059013E" w:rsidP="00CD6F3E">
      <w:pPr>
        <w:pStyle w:val="Heading2"/>
        <w:numPr>
          <w:ilvl w:val="0"/>
          <w:numId w:val="2"/>
        </w:numPr>
        <w:spacing w:line="480" w:lineRule="auto"/>
        <w:ind w:left="0"/>
        <w:rPr>
          <w:rFonts w:cs="Times New Roman"/>
          <w:color w:val="auto"/>
          <w:lang w:val="id-ID"/>
        </w:rPr>
      </w:pPr>
      <w:bookmarkStart w:id="36" w:name="_Toc159681547"/>
      <w:r>
        <w:rPr>
          <w:rFonts w:cs="Times New Roman"/>
          <w:color w:val="auto"/>
        </w:rPr>
        <w:t>Perangkat</w:t>
      </w:r>
      <w:r w:rsidR="00AE61ED" w:rsidRPr="00690AC0">
        <w:rPr>
          <w:rFonts w:cs="Times New Roman"/>
          <w:color w:val="auto"/>
          <w:lang w:val="id-ID"/>
        </w:rPr>
        <w:t xml:space="preserve"> </w:t>
      </w:r>
      <w:r w:rsidR="00557F6C">
        <w:rPr>
          <w:rFonts w:cs="Times New Roman"/>
          <w:color w:val="auto"/>
        </w:rPr>
        <w:t>Penggerak</w:t>
      </w:r>
      <w:r w:rsidR="008B4A25" w:rsidRPr="00690AC0">
        <w:rPr>
          <w:rFonts w:cs="Times New Roman"/>
          <w:color w:val="auto"/>
          <w:lang w:val="id-ID"/>
        </w:rPr>
        <w:t xml:space="preserve"> dan Elektronik </w:t>
      </w:r>
      <w:r w:rsidR="002C0ED0" w:rsidRPr="00690AC0">
        <w:rPr>
          <w:rFonts w:cs="Times New Roman"/>
          <w:i/>
          <w:color w:val="auto"/>
          <w:lang w:val="id-ID"/>
        </w:rPr>
        <w:t>Drone</w:t>
      </w:r>
      <w:bookmarkEnd w:id="36"/>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w:t>
      </w:r>
      <w:r w:rsidR="00CC75E8">
        <w:lastRenderedPageBreak/>
        <w:t xml:space="preserve">navigasi, serta berkomunikasi dengan </w:t>
      </w:r>
      <w:r w:rsidR="001845CE">
        <w:t>pengguna</w:t>
      </w:r>
      <w:r w:rsidR="00CC75E8">
        <w:t xml:space="preserve"> melalui pengontrol jarak jauh atau menggunakan kendali otomatis seperti GPS. </w:t>
      </w:r>
      <w:bookmarkEnd w:id="35"/>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37"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38" w:name="_Hlk146785751"/>
      <w:bookmarkEnd w:id="37"/>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14598600" w:rsidR="007B6311" w:rsidRPr="00690AC0" w:rsidRDefault="0064025F" w:rsidP="003035AA">
      <w:pPr>
        <w:pStyle w:val="ListParagraph"/>
        <w:spacing w:after="0" w:line="480" w:lineRule="auto"/>
        <w:ind w:left="284" w:firstLine="567"/>
        <w:jc w:val="both"/>
        <w:rPr>
          <w:lang w:val="id-ID"/>
        </w:rPr>
      </w:pPr>
      <w:bookmarkStart w:id="39" w:name="_Hlk146785998"/>
      <w:bookmarkEnd w:id="38"/>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9"/>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200CC">
        <w:rPr>
          <w:rFonts w:cs="Times New Roman"/>
          <w:szCs w:val="24"/>
        </w:rPr>
        <w:t>4</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7AD3FCEB">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10618C8B" w:rsidR="003035AA" w:rsidRPr="00690AC0" w:rsidRDefault="003035AA" w:rsidP="003035AA">
      <w:pPr>
        <w:pStyle w:val="Caption"/>
        <w:spacing w:after="0"/>
        <w:jc w:val="center"/>
        <w:rPr>
          <w:lang w:val="id-ID"/>
        </w:rPr>
      </w:pPr>
      <w:bookmarkStart w:id="40" w:name="_Toc159681818"/>
      <w:bookmarkStart w:id="41" w:name="_Toc145425804"/>
      <w:bookmarkStart w:id="42" w:name="_Toc145534189"/>
      <w:bookmarkStart w:id="43"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4</w:t>
      </w:r>
      <w:r w:rsidR="006A0EA1" w:rsidRPr="00690AC0">
        <w:rPr>
          <w:lang w:val="id-ID"/>
        </w:rPr>
        <w:fldChar w:fldCharType="end"/>
      </w:r>
      <w:r w:rsidRPr="00690AC0">
        <w:rPr>
          <w:lang w:val="id-ID"/>
        </w:rPr>
        <w:t xml:space="preserve"> Pixhawk</w:t>
      </w:r>
      <w:bookmarkEnd w:id="40"/>
      <w:r w:rsidRPr="00690AC0">
        <w:rPr>
          <w:lang w:val="id-ID"/>
        </w:rPr>
        <w:t xml:space="preserve"> </w:t>
      </w:r>
      <w:bookmarkEnd w:id="41"/>
      <w:bookmarkEnd w:id="42"/>
      <w:bookmarkEnd w:id="43"/>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44"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w:t>
      </w:r>
      <w:r w:rsidR="00E47419" w:rsidRPr="00690AC0">
        <w:rPr>
          <w:lang w:val="id-ID"/>
        </w:rPr>
        <w:lastRenderedPageBreak/>
        <w:t xml:space="preserve">untuk menghubungkan </w:t>
      </w:r>
      <w:r w:rsidR="00E47419" w:rsidRPr="00267326">
        <w:rPr>
          <w:i/>
          <w:iCs/>
          <w:lang w:val="id-ID"/>
        </w:rPr>
        <w:t>Pixhawk</w:t>
      </w:r>
      <w:r w:rsidR="00E47419" w:rsidRPr="00690AC0">
        <w:rPr>
          <w:lang w:val="id-ID"/>
        </w:rPr>
        <w:t xml:space="preserve"> dengan berbagai sensor, aktuator, dan perangkat tambahan lainnya. </w:t>
      </w:r>
      <w:bookmarkEnd w:id="44"/>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80499" cy="2123734"/>
                    </a:xfrm>
                    <a:prstGeom prst="rect">
                      <a:avLst/>
                    </a:prstGeom>
                  </pic:spPr>
                </pic:pic>
              </a:graphicData>
            </a:graphic>
          </wp:inline>
        </w:drawing>
      </w:r>
    </w:p>
    <w:p w14:paraId="1E06721E" w14:textId="37196B95" w:rsidR="007C7BD6" w:rsidRPr="00690AC0" w:rsidRDefault="007C7BD6" w:rsidP="007C7BD6">
      <w:pPr>
        <w:pStyle w:val="Caption"/>
        <w:spacing w:after="0"/>
        <w:jc w:val="center"/>
        <w:rPr>
          <w:sz w:val="24"/>
          <w:lang w:val="id-ID"/>
        </w:rPr>
      </w:pPr>
      <w:bookmarkStart w:id="45" w:name="_Toc140191653"/>
      <w:bookmarkStart w:id="46" w:name="_Toc140198330"/>
      <w:bookmarkStart w:id="47" w:name="_Toc141311654"/>
      <w:bookmarkStart w:id="48" w:name="_Toc143784863"/>
      <w:bookmarkStart w:id="49" w:name="_Toc145425805"/>
      <w:bookmarkStart w:id="50" w:name="_Toc145534190"/>
      <w:bookmarkStart w:id="51" w:name="_Toc146562482"/>
      <w:bookmarkStart w:id="52" w:name="_Toc159681819"/>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8F642D">
        <w:rPr>
          <w:noProof/>
          <w:sz w:val="24"/>
          <w:lang w:val="id-ID"/>
        </w:rPr>
        <w:t>5</w:t>
      </w:r>
      <w:r w:rsidRPr="00690AC0">
        <w:rPr>
          <w:sz w:val="24"/>
          <w:lang w:val="id-ID"/>
        </w:rPr>
        <w:fldChar w:fldCharType="end"/>
      </w:r>
      <w:r w:rsidRPr="00690AC0">
        <w:rPr>
          <w:sz w:val="24"/>
          <w:lang w:val="id-ID"/>
        </w:rPr>
        <w:t xml:space="preserve"> Bagian dan Port Konektor Pixhawk</w:t>
      </w:r>
      <w:bookmarkEnd w:id="45"/>
      <w:bookmarkEnd w:id="46"/>
      <w:bookmarkEnd w:id="47"/>
      <w:bookmarkEnd w:id="48"/>
      <w:bookmarkEnd w:id="49"/>
      <w:bookmarkEnd w:id="50"/>
      <w:bookmarkEnd w:id="51"/>
      <w:bookmarkEnd w:id="52"/>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5EDC679A" w:rsidR="005F63F8" w:rsidRPr="00690AC0" w:rsidRDefault="00806FF2" w:rsidP="005F63F8">
      <w:pPr>
        <w:pStyle w:val="ListParagraph"/>
        <w:spacing w:after="0" w:line="480" w:lineRule="auto"/>
        <w:ind w:left="284"/>
        <w:jc w:val="both"/>
        <w:rPr>
          <w:lang w:val="id-ID"/>
        </w:rPr>
      </w:pPr>
      <w:bookmarkStart w:id="53" w:name="_Hlk146786162"/>
      <w:r>
        <w:t xml:space="preserve">Gambar </w:t>
      </w:r>
      <w:r w:rsidR="00E200CC">
        <w:t>5</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lastRenderedPageBreak/>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53"/>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drawing>
          <wp:inline distT="0" distB="0" distL="0" distR="0" wp14:anchorId="295D6142" wp14:editId="5C7B161A">
            <wp:extent cx="2514600" cy="1351951"/>
            <wp:effectExtent l="0" t="0" r="0" b="635"/>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35356" cy="1363110"/>
                    </a:xfrm>
                    <a:prstGeom prst="rect">
                      <a:avLst/>
                    </a:prstGeom>
                    <a:noFill/>
                    <a:ln>
                      <a:noFill/>
                    </a:ln>
                  </pic:spPr>
                </pic:pic>
              </a:graphicData>
            </a:graphic>
          </wp:inline>
        </w:drawing>
      </w:r>
    </w:p>
    <w:p w14:paraId="59971A73" w14:textId="44462BF4" w:rsidR="000F0C5B" w:rsidRPr="00690AC0" w:rsidRDefault="000F0C5B" w:rsidP="00862FC2">
      <w:pPr>
        <w:pStyle w:val="Caption"/>
        <w:spacing w:after="0"/>
        <w:jc w:val="center"/>
        <w:rPr>
          <w:lang w:val="id-ID"/>
        </w:rPr>
      </w:pPr>
      <w:bookmarkStart w:id="54" w:name="_Toc140191656"/>
      <w:bookmarkStart w:id="55" w:name="_Toc140198333"/>
      <w:bookmarkStart w:id="56" w:name="_Toc141311657"/>
      <w:bookmarkStart w:id="57" w:name="_Toc143784864"/>
      <w:bookmarkStart w:id="58" w:name="_Toc145425806"/>
      <w:bookmarkStart w:id="59" w:name="_Toc145534191"/>
      <w:bookmarkStart w:id="60" w:name="_Toc146562483"/>
      <w:bookmarkStart w:id="61" w:name="_Toc159681820"/>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6</w:t>
      </w:r>
      <w:r w:rsidR="006A0EA1" w:rsidRPr="00690AC0">
        <w:rPr>
          <w:lang w:val="id-ID"/>
        </w:rPr>
        <w:fldChar w:fldCharType="end"/>
      </w:r>
      <w:r w:rsidRPr="00690AC0">
        <w:rPr>
          <w:lang w:val="id-ID"/>
        </w:rPr>
        <w:t xml:space="preserve"> Pixhawk Digital Input</w:t>
      </w:r>
      <w:bookmarkEnd w:id="54"/>
      <w:bookmarkEnd w:id="55"/>
      <w:bookmarkEnd w:id="56"/>
      <w:bookmarkEnd w:id="57"/>
      <w:bookmarkEnd w:id="58"/>
      <w:bookmarkEnd w:id="59"/>
      <w:bookmarkEnd w:id="60"/>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61"/>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62" w:name="_Hlk146787594"/>
      <w:r w:rsidRPr="00690AC0">
        <w:rPr>
          <w:b/>
          <w:i/>
          <w:lang w:val="id-ID"/>
        </w:rPr>
        <w:t>Electronics Speed Controller</w:t>
      </w:r>
      <w:r w:rsidRPr="00690AC0">
        <w:rPr>
          <w:b/>
          <w:lang w:val="id-ID"/>
        </w:rPr>
        <w:t xml:space="preserve"> (ESC)</w:t>
      </w:r>
    </w:p>
    <w:p w14:paraId="079DB55C" w14:textId="31FEE4D1" w:rsidR="00853687" w:rsidRPr="00690AC0" w:rsidRDefault="00392180" w:rsidP="00422370">
      <w:pPr>
        <w:spacing w:after="0" w:line="480" w:lineRule="auto"/>
        <w:ind w:left="284" w:firstLine="567"/>
        <w:jc w:val="both"/>
        <w:rPr>
          <w:rStyle w:val="rynqvb"/>
          <w:lang w:val="id-ID"/>
        </w:rPr>
      </w:pPr>
      <w:bookmarkStart w:id="63" w:name="_Hlk146787626"/>
      <w:bookmarkEnd w:id="62"/>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w:t>
      </w:r>
      <w:r w:rsidR="00E51D8D" w:rsidRPr="00690AC0">
        <w:rPr>
          <w:lang w:val="id-ID"/>
        </w:rPr>
        <w:lastRenderedPageBreak/>
        <w:t xml:space="preserve">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 xml:space="preserve">ambar </w:t>
      </w:r>
      <w:r w:rsidR="00E200CC">
        <w:rPr>
          <w:rStyle w:val="rynqvb"/>
        </w:rPr>
        <w:t>7</w:t>
      </w:r>
      <w:r w:rsidR="00E95479" w:rsidRPr="00690AC0">
        <w:rPr>
          <w:rStyle w:val="rynqvb"/>
          <w:lang w:val="id-ID"/>
        </w:rPr>
        <w:t xml:space="preserve"> berikut.</w:t>
      </w:r>
    </w:p>
    <w:bookmarkEnd w:id="63"/>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DB5C0FF">
            <wp:extent cx="2947481" cy="1338853"/>
            <wp:effectExtent l="0" t="0" r="5715"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47481" cy="1338853"/>
                    </a:xfrm>
                    <a:prstGeom prst="rect">
                      <a:avLst/>
                    </a:prstGeom>
                    <a:noFill/>
                    <a:ln>
                      <a:noFill/>
                    </a:ln>
                  </pic:spPr>
                </pic:pic>
              </a:graphicData>
            </a:graphic>
          </wp:inline>
        </w:drawing>
      </w:r>
    </w:p>
    <w:p w14:paraId="551AE434" w14:textId="5578476F" w:rsidR="00C43A13" w:rsidRPr="00690AC0" w:rsidRDefault="00C43A13" w:rsidP="00360C1C">
      <w:pPr>
        <w:pStyle w:val="Caption"/>
        <w:spacing w:after="0"/>
        <w:jc w:val="center"/>
        <w:rPr>
          <w:lang w:val="id-ID"/>
        </w:rPr>
      </w:pPr>
      <w:bookmarkStart w:id="64" w:name="_Toc140191657"/>
      <w:bookmarkStart w:id="65" w:name="_Toc140198334"/>
      <w:bookmarkStart w:id="66" w:name="_Toc141311658"/>
      <w:bookmarkStart w:id="67" w:name="_Toc143784865"/>
      <w:bookmarkStart w:id="68" w:name="_Toc145425807"/>
      <w:bookmarkStart w:id="69" w:name="_Toc145534192"/>
      <w:bookmarkStart w:id="70" w:name="_Toc146562484"/>
      <w:bookmarkStart w:id="71" w:name="_Toc15968182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7</w:t>
      </w:r>
      <w:r w:rsidR="006A0EA1" w:rsidRPr="00690AC0">
        <w:rPr>
          <w:lang w:val="id-ID"/>
        </w:rPr>
        <w:fldChar w:fldCharType="end"/>
      </w:r>
      <w:r w:rsidRPr="00690AC0">
        <w:rPr>
          <w:lang w:val="id-ID"/>
        </w:rPr>
        <w:t xml:space="preserve"> Electronics Speed Controller (ESC)</w:t>
      </w:r>
      <w:bookmarkEnd w:id="64"/>
      <w:bookmarkEnd w:id="65"/>
      <w:bookmarkEnd w:id="66"/>
      <w:bookmarkEnd w:id="67"/>
      <w:bookmarkEnd w:id="68"/>
      <w:bookmarkEnd w:id="69"/>
      <w:bookmarkEnd w:id="70"/>
      <w:bookmarkEnd w:id="71"/>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20723E1" w:rsidR="004C3A44" w:rsidRPr="00690AC0" w:rsidRDefault="0035700C" w:rsidP="00383D8A">
      <w:pPr>
        <w:spacing w:after="0" w:line="480" w:lineRule="auto"/>
        <w:ind w:left="284" w:firstLine="567"/>
        <w:jc w:val="both"/>
        <w:rPr>
          <w:lang w:val="id-ID"/>
        </w:rPr>
      </w:pPr>
      <w:bookmarkStart w:id="72" w:name="_Hlk146787737"/>
      <w:r w:rsidRPr="00690AC0">
        <w:rPr>
          <w:lang w:val="id-ID"/>
        </w:rPr>
        <w:t>Peran ESC bertindak sebagai perantara pengatur antara baterai dan motor listrik</w:t>
      </w:r>
      <w:bookmarkEnd w:id="72"/>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73"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73"/>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lastRenderedPageBreak/>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0A64C1C4" w:rsidR="00E346C0" w:rsidRPr="00690AC0" w:rsidRDefault="00E346C0" w:rsidP="00E346C0">
      <w:pPr>
        <w:pStyle w:val="Caption"/>
        <w:spacing w:after="0"/>
        <w:jc w:val="center"/>
        <w:rPr>
          <w:lang w:val="id-ID"/>
        </w:rPr>
      </w:pPr>
      <w:bookmarkStart w:id="74" w:name="_Toc140198336"/>
      <w:bookmarkStart w:id="75" w:name="_Toc141311660"/>
      <w:bookmarkStart w:id="76" w:name="_Toc143784867"/>
      <w:bookmarkStart w:id="77" w:name="_Toc145425809"/>
      <w:bookmarkStart w:id="78" w:name="_Toc145534194"/>
      <w:bookmarkStart w:id="79" w:name="_Toc146562486"/>
      <w:bookmarkStart w:id="80" w:name="_Toc15968182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8</w:t>
      </w:r>
      <w:r w:rsidR="006A0EA1" w:rsidRPr="00690AC0">
        <w:rPr>
          <w:lang w:val="id-ID"/>
        </w:rPr>
        <w:fldChar w:fldCharType="end"/>
      </w:r>
      <w:r w:rsidRPr="00690AC0">
        <w:rPr>
          <w:lang w:val="id-ID"/>
        </w:rPr>
        <w:t xml:space="preserve"> Brushless DC Motor</w:t>
      </w:r>
      <w:bookmarkEnd w:id="74"/>
      <w:bookmarkEnd w:id="75"/>
      <w:bookmarkEnd w:id="76"/>
      <w:bookmarkEnd w:id="77"/>
      <w:bookmarkEnd w:id="78"/>
      <w:bookmarkEnd w:id="79"/>
      <w:bookmarkEnd w:id="80"/>
    </w:p>
    <w:p w14:paraId="238E1944" w14:textId="77777777" w:rsidR="00E346C0" w:rsidRPr="00690AC0" w:rsidRDefault="00E346C0" w:rsidP="00E346C0">
      <w:pPr>
        <w:jc w:val="center"/>
        <w:rPr>
          <w:lang w:val="id-ID"/>
        </w:rPr>
      </w:pPr>
      <w:r w:rsidRPr="00690AC0">
        <w:rPr>
          <w:lang w:val="id-ID"/>
        </w:rPr>
        <w:t>(Sumber : andalanelektro.id)</w:t>
      </w:r>
    </w:p>
    <w:p w14:paraId="6173DCEC" w14:textId="5F107768" w:rsidR="005F63F8" w:rsidRPr="00E31CA8" w:rsidRDefault="00DB54C2" w:rsidP="00E31CA8">
      <w:pPr>
        <w:pStyle w:val="ListParagraph"/>
        <w:spacing w:line="480" w:lineRule="auto"/>
        <w:ind w:left="284" w:firstLine="567"/>
        <w:jc w:val="both"/>
        <w:rPr>
          <w:color w:val="000000"/>
          <w:lang w:val="id-ID"/>
        </w:rPr>
      </w:pPr>
      <w:bookmarkStart w:id="81"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81"/>
    </w:p>
    <w:p w14:paraId="34EF2A18" w14:textId="77777777" w:rsidR="006A0EA1" w:rsidRPr="00690AC0" w:rsidRDefault="006A0EA1" w:rsidP="00DA2268">
      <w:pPr>
        <w:pStyle w:val="ListParagraph"/>
        <w:numPr>
          <w:ilvl w:val="0"/>
          <w:numId w:val="8"/>
        </w:numPr>
        <w:spacing w:after="0" w:line="480" w:lineRule="auto"/>
        <w:ind w:left="284" w:hanging="284"/>
        <w:rPr>
          <w:b/>
          <w:lang w:val="id-ID"/>
        </w:rPr>
      </w:pPr>
      <w:bookmarkStart w:id="82" w:name="_Hlk146789989"/>
      <w:r w:rsidRPr="00690AC0">
        <w:rPr>
          <w:b/>
          <w:lang w:val="id-ID"/>
        </w:rPr>
        <w:t xml:space="preserve"> </w:t>
      </w:r>
      <w:r w:rsidRPr="00690AC0">
        <w:rPr>
          <w:b/>
          <w:i/>
          <w:lang w:val="id-ID"/>
        </w:rPr>
        <w:t>Propeller</w:t>
      </w:r>
      <w:r w:rsidRPr="00690AC0">
        <w:rPr>
          <w:b/>
          <w:lang w:val="id-ID"/>
        </w:rPr>
        <w:t xml:space="preserve"> </w:t>
      </w:r>
    </w:p>
    <w:bookmarkEnd w:id="82"/>
    <w:p w14:paraId="62B56949" w14:textId="42CF8D75" w:rsidR="00383D8A" w:rsidRDefault="006A0EA1" w:rsidP="0091558F">
      <w:pPr>
        <w:pStyle w:val="ListParagraph"/>
        <w:spacing w:line="480" w:lineRule="auto"/>
        <w:ind w:left="284" w:firstLine="567"/>
        <w:jc w:val="both"/>
      </w:pPr>
      <w:r w:rsidRPr="00690AC0">
        <w:rPr>
          <w:i/>
          <w:lang w:val="id-ID"/>
        </w:rPr>
        <w:t>Propeller</w:t>
      </w:r>
      <w:r w:rsidRPr="00690AC0">
        <w:rPr>
          <w:lang w:val="id-ID"/>
        </w:rPr>
        <w:t xml:space="preserve"> atau baling-baling </w:t>
      </w:r>
      <w:r w:rsidR="0091558F">
        <w:t>merupakan</w:t>
      </w:r>
      <w:r w:rsidRPr="00690AC0">
        <w:rPr>
          <w:lang w:val="id-ID"/>
        </w:rPr>
        <w:t xml:space="preserve"> </w:t>
      </w:r>
      <w:r w:rsidR="0091558F">
        <w:t xml:space="preserve">komponen utama pada drone yang digunakan untuk menghasilkan daya angkat atau dorongan. </w:t>
      </w:r>
      <w:r w:rsidR="0091558F" w:rsidRPr="00690AC0">
        <w:rPr>
          <w:i/>
          <w:lang w:val="id-ID"/>
        </w:rPr>
        <w:t>Propeller</w:t>
      </w:r>
      <w:r w:rsidR="0091558F" w:rsidRPr="00690AC0">
        <w:rPr>
          <w:lang w:val="id-ID"/>
        </w:rPr>
        <w:t xml:space="preserve"> </w:t>
      </w:r>
      <w:r w:rsidR="0091558F">
        <w:t>terdiri dari dua atau lebih bilah yang terpasang pada satu atau lebih poros dan diputar untuk menciptakan aliran udara yang menghasilkan gerakan maju atau daya angkat.</w:t>
      </w:r>
      <w:r w:rsidR="00383D8A">
        <w:t xml:space="preserve"> </w:t>
      </w:r>
    </w:p>
    <w:p w14:paraId="7A506B6A" w14:textId="77777777" w:rsidR="00383D8A" w:rsidRDefault="00383D8A" w:rsidP="0084414F">
      <w:pPr>
        <w:pStyle w:val="ListParagraph"/>
        <w:keepNext/>
        <w:spacing w:after="0" w:line="480" w:lineRule="auto"/>
        <w:ind w:left="0"/>
        <w:jc w:val="center"/>
      </w:pPr>
      <w:r>
        <w:rPr>
          <w:noProof/>
        </w:rPr>
        <w:drawing>
          <wp:inline distT="0" distB="0" distL="0" distR="0" wp14:anchorId="5BA0687C" wp14:editId="0B8CDD94">
            <wp:extent cx="1700402" cy="1247775"/>
            <wp:effectExtent l="0" t="0" r="0" b="0"/>
            <wp:docPr id="21" name="Picture 21" descr="Drone 9443 Self-tightening Nylon Propellers (1xCW, 1x CCW) (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ne 9443 Self-tightening Nylon Propellers (1xCW, 1x CCW) (Black)"/>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0592" cy="1394677"/>
                    </a:xfrm>
                    <a:prstGeom prst="rect">
                      <a:avLst/>
                    </a:prstGeom>
                    <a:noFill/>
                    <a:ln>
                      <a:noFill/>
                    </a:ln>
                  </pic:spPr>
                </pic:pic>
              </a:graphicData>
            </a:graphic>
          </wp:inline>
        </w:drawing>
      </w:r>
    </w:p>
    <w:p w14:paraId="7B63445C" w14:textId="7DECC2F5" w:rsidR="0091558F" w:rsidRDefault="00383D8A" w:rsidP="00383D8A">
      <w:pPr>
        <w:pStyle w:val="Caption"/>
        <w:spacing w:after="0"/>
        <w:jc w:val="center"/>
      </w:pPr>
      <w:bookmarkStart w:id="83" w:name="_Toc159681823"/>
      <w:r>
        <w:t xml:space="preserve">Gambar </w:t>
      </w:r>
      <w:fldSimple w:instr=" SEQ Gambar \* ARABIC ">
        <w:r w:rsidR="008F642D">
          <w:rPr>
            <w:noProof/>
          </w:rPr>
          <w:t>9</w:t>
        </w:r>
      </w:fldSimple>
      <w:r>
        <w:t xml:space="preserve"> Propeller</w:t>
      </w:r>
      <w:bookmarkEnd w:id="83"/>
    </w:p>
    <w:p w14:paraId="5DB5D69D" w14:textId="5F4249A7" w:rsidR="00383D8A" w:rsidRPr="00383D8A" w:rsidRDefault="00383D8A" w:rsidP="00383D8A">
      <w:pPr>
        <w:jc w:val="center"/>
      </w:pPr>
      <w:r>
        <w:t>(Sumber : hobbyking.com)</w:t>
      </w:r>
    </w:p>
    <w:p w14:paraId="188A94F5" w14:textId="467826A7" w:rsidR="00852136" w:rsidRPr="0091558F" w:rsidRDefault="0091558F" w:rsidP="0091558F">
      <w:pPr>
        <w:pStyle w:val="ListParagraph"/>
        <w:spacing w:line="480" w:lineRule="auto"/>
        <w:ind w:left="284" w:firstLine="567"/>
        <w:jc w:val="both"/>
        <w:rPr>
          <w:lang w:val="id-ID"/>
        </w:rPr>
      </w:pPr>
      <w:r>
        <w:rPr>
          <w:i/>
        </w:rPr>
        <w:t>Propeller</w:t>
      </w:r>
      <w:r w:rsidR="00DD112A">
        <w:rPr>
          <w:i/>
        </w:rPr>
        <w:t xml:space="preserve"> </w:t>
      </w:r>
      <w:r>
        <w:t xml:space="preserve">yang digunakan drone pada penelitian ini yaitu </w:t>
      </w:r>
      <w:r w:rsidRPr="00731A18">
        <w:rPr>
          <w:i/>
          <w:iCs/>
        </w:rPr>
        <w:t>propeller</w:t>
      </w:r>
      <w:r>
        <w:t xml:space="preserve"> dengan kode “</w:t>
      </w:r>
      <w:r w:rsidR="001F3DA6">
        <w:t>1045</w:t>
      </w:r>
      <w:r>
        <w:t xml:space="preserve">” yang digunakan drone </w:t>
      </w:r>
      <w:r w:rsidR="006D5BBD">
        <w:t xml:space="preserve">untuk mengangkat beban </w:t>
      </w:r>
      <w:r>
        <w:t xml:space="preserve">yang memiliki </w:t>
      </w:r>
      <w:r>
        <w:lastRenderedPageBreak/>
        <w:t>ukuran dan bobot sedang hingga besar.</w:t>
      </w:r>
      <w:r w:rsidR="006D5BBD">
        <w:t xml:space="preserve"> Kode</w:t>
      </w:r>
      <w:r>
        <w:t xml:space="preserve"> </w:t>
      </w:r>
      <w:r w:rsidR="006D5BBD">
        <w:t>angka "</w:t>
      </w:r>
      <w:r w:rsidR="001F3DA6">
        <w:t>1045</w:t>
      </w:r>
      <w:r w:rsidR="006D5BBD">
        <w:t>" mengacu pada dua karakteristik utama dari baling-baling ini</w:t>
      </w:r>
      <w:r w:rsidR="00731A18">
        <w:t xml:space="preserve">, yaitu diameter propeller sebesar </w:t>
      </w:r>
      <w:r w:rsidR="001F3DA6">
        <w:t>10</w:t>
      </w:r>
      <w:r w:rsidR="00731A18">
        <w:t xml:space="preserve"> inchi dan </w:t>
      </w:r>
      <w:r w:rsidR="00731A18" w:rsidRPr="00E31CA8">
        <w:rPr>
          <w:i/>
          <w:iCs/>
        </w:rPr>
        <w:t>pitch</w:t>
      </w:r>
      <w:r w:rsidR="00731A18">
        <w:t xml:space="preserve"> atau sudut serang dari propeller sebesar 4</w:t>
      </w:r>
      <w:r w:rsidR="001F3DA6">
        <w:t>5</w:t>
      </w:r>
      <w:r w:rsidR="00731A18">
        <w:t xml:space="preserve"> derajat. </w:t>
      </w:r>
    </w:p>
    <w:p w14:paraId="464BCE48" w14:textId="37D21037" w:rsidR="00F964FE" w:rsidRPr="00690AC0" w:rsidRDefault="00F964FE" w:rsidP="00DA2268">
      <w:pPr>
        <w:pStyle w:val="ListParagraph"/>
        <w:numPr>
          <w:ilvl w:val="0"/>
          <w:numId w:val="8"/>
        </w:numPr>
        <w:spacing w:after="0" w:line="480" w:lineRule="auto"/>
        <w:ind w:left="284" w:hanging="284"/>
        <w:rPr>
          <w:b/>
          <w:lang w:val="id-ID"/>
        </w:rPr>
      </w:pPr>
      <w:r w:rsidRPr="00690AC0">
        <w:rPr>
          <w:b/>
          <w:i/>
          <w:lang w:val="id-ID"/>
        </w:rPr>
        <w:t>Lithium Polimer Battery (Li-Po</w:t>
      </w:r>
      <w:r w:rsidR="00656AE8">
        <w:rPr>
          <w:b/>
          <w:i/>
        </w:rPr>
        <w:t xml:space="preserve"> </w:t>
      </w:r>
      <w:r w:rsidR="00656AE8" w:rsidRPr="00690AC0">
        <w:rPr>
          <w:b/>
          <w:i/>
          <w:lang w:val="id-ID"/>
        </w:rPr>
        <w:t>Battery</w:t>
      </w:r>
      <w:r w:rsidRPr="00690AC0">
        <w:rPr>
          <w:b/>
          <w:i/>
          <w:lang w:val="id-ID"/>
        </w:rPr>
        <w:t>)</w:t>
      </w:r>
    </w:p>
    <w:p w14:paraId="65358AB4" w14:textId="23ADE07C" w:rsidR="003D1641" w:rsidRPr="00E31CA8" w:rsidRDefault="00BE170B" w:rsidP="00422370">
      <w:pPr>
        <w:pStyle w:val="ListParagraph"/>
        <w:spacing w:line="480" w:lineRule="auto"/>
        <w:ind w:left="284" w:firstLine="567"/>
        <w:jc w:val="both"/>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Salah satunya yaitu didesain dengan </w:t>
      </w:r>
      <w:r w:rsidR="003D1641" w:rsidRPr="00690AC0">
        <w:rPr>
          <w:lang w:val="id-ID"/>
        </w:rPr>
        <w:t>model</w:t>
      </w:r>
      <w:r w:rsidR="00017FF6" w:rsidRPr="00690AC0">
        <w:rPr>
          <w:lang w:val="id-ID"/>
        </w:rPr>
        <w:t xml:space="preserve"> yang ramping namun spesifikasinya tergolong tinggi.</w:t>
      </w:r>
      <w:r w:rsidR="00E31CA8">
        <w:t xml:space="preserve"> Gambar </w:t>
      </w:r>
      <w:r w:rsidR="00656AE8">
        <w:t>10</w:t>
      </w:r>
      <w:r w:rsidR="00E31CA8">
        <w:t xml:space="preserve"> merupakan bentuk dari baterai</w:t>
      </w:r>
      <w:r w:rsidR="00E31CA8" w:rsidRPr="00E31CA8">
        <w:t xml:space="preserve"> </w:t>
      </w:r>
      <w:r w:rsidR="00E31CA8">
        <w:t>lipo</w:t>
      </w:r>
      <w:r w:rsidR="008A20C1">
        <w:t xml:space="preserve"> beserta rating spesifikasi baterai lipo</w:t>
      </w:r>
      <w:r w:rsidR="00E31CA8">
        <w:t>.</w:t>
      </w:r>
    </w:p>
    <w:p w14:paraId="091C8845" w14:textId="77777777" w:rsidR="00784EB9" w:rsidRPr="00690AC0" w:rsidRDefault="00784EB9" w:rsidP="000200A9">
      <w:pPr>
        <w:pStyle w:val="ListParagraph"/>
        <w:keepNext/>
        <w:spacing w:after="0" w:line="240" w:lineRule="auto"/>
        <w:ind w:left="0"/>
        <w:jc w:val="center"/>
        <w:rPr>
          <w:lang w:val="id-ID"/>
        </w:rPr>
      </w:pPr>
      <w:r w:rsidRPr="00690AC0">
        <w:rPr>
          <w:noProof/>
        </w:rPr>
        <w:drawing>
          <wp:inline distT="0" distB="0" distL="0" distR="0" wp14:anchorId="7C8C2E1E" wp14:editId="43B74074">
            <wp:extent cx="2200231" cy="1847850"/>
            <wp:effectExtent l="0" t="0" r="0" b="0"/>
            <wp:docPr id="59" name="Picture 59" descr="lipo batter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ipo battery guid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21361" cy="1865596"/>
                    </a:xfrm>
                    <a:prstGeom prst="rect">
                      <a:avLst/>
                    </a:prstGeom>
                    <a:noFill/>
                    <a:ln>
                      <a:noFill/>
                    </a:ln>
                  </pic:spPr>
                </pic:pic>
              </a:graphicData>
            </a:graphic>
          </wp:inline>
        </w:drawing>
      </w:r>
    </w:p>
    <w:p w14:paraId="26A47551" w14:textId="07AB2DD3" w:rsidR="00784EB9" w:rsidRPr="00690AC0" w:rsidRDefault="00784EB9" w:rsidP="00784EB9">
      <w:pPr>
        <w:pStyle w:val="Caption"/>
        <w:spacing w:after="0"/>
        <w:jc w:val="center"/>
        <w:rPr>
          <w:lang w:val="id-ID"/>
        </w:rPr>
      </w:pPr>
      <w:bookmarkStart w:id="84" w:name="_Toc143784874"/>
      <w:bookmarkStart w:id="85" w:name="_Toc145425816"/>
      <w:bookmarkStart w:id="86" w:name="_Toc145534201"/>
      <w:bookmarkStart w:id="87" w:name="_Toc146562493"/>
      <w:bookmarkStart w:id="88" w:name="_Toc15968182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10</w:t>
      </w:r>
      <w:r w:rsidR="006A0EA1" w:rsidRPr="00690AC0">
        <w:rPr>
          <w:lang w:val="id-ID"/>
        </w:rPr>
        <w:fldChar w:fldCharType="end"/>
      </w:r>
      <w:r w:rsidRPr="00690AC0">
        <w:rPr>
          <w:lang w:val="id-ID"/>
        </w:rPr>
        <w:t xml:space="preserve"> Lipo Battery</w:t>
      </w:r>
      <w:bookmarkEnd w:id="84"/>
      <w:bookmarkEnd w:id="85"/>
      <w:bookmarkEnd w:id="86"/>
      <w:bookmarkEnd w:id="87"/>
      <w:bookmarkEnd w:id="88"/>
    </w:p>
    <w:p w14:paraId="0E356B63" w14:textId="77777777" w:rsidR="00784EB9" w:rsidRPr="00690AC0" w:rsidRDefault="00784EB9" w:rsidP="00784EB9">
      <w:pPr>
        <w:spacing w:after="0" w:line="480" w:lineRule="auto"/>
        <w:jc w:val="center"/>
        <w:rPr>
          <w:lang w:val="id-ID"/>
        </w:rPr>
      </w:pPr>
      <w:r w:rsidRPr="00690AC0">
        <w:rPr>
          <w:lang w:val="id-ID"/>
        </w:rPr>
        <w:t>(Sumber : genstattu.com)</w:t>
      </w:r>
    </w:p>
    <w:p w14:paraId="326568F7" w14:textId="75340BFD" w:rsidR="00E26136" w:rsidRPr="00690AC0" w:rsidRDefault="00E26136" w:rsidP="008A20C1">
      <w:pPr>
        <w:pStyle w:val="ListParagraph"/>
        <w:spacing w:line="480" w:lineRule="auto"/>
        <w:ind w:left="284" w:firstLine="567"/>
        <w:jc w:val="both"/>
        <w:rPr>
          <w:lang w:val="id-ID"/>
        </w:rPr>
      </w:pPr>
      <w:r w:rsidRPr="0078208B">
        <w:rPr>
          <w:i/>
          <w:lang w:val="id-ID"/>
        </w:rPr>
        <w:t>Li</w:t>
      </w:r>
      <w:r w:rsidR="0078208B">
        <w:rPr>
          <w:i/>
        </w:rPr>
        <w:t>P</w:t>
      </w:r>
      <w:r w:rsidRPr="0078208B">
        <w:rPr>
          <w:i/>
          <w:lang w:val="id-ID"/>
        </w:rPr>
        <w:t xml:space="preserve">o </w:t>
      </w:r>
      <w:r w:rsidRPr="008A20C1">
        <w:rPr>
          <w:lang w:val="id-ID"/>
        </w:rPr>
        <w:t>battery</w:t>
      </w:r>
      <w:r w:rsidRPr="00690AC0">
        <w:rPr>
          <w:lang w:val="id-ID"/>
        </w:rPr>
        <w:t xml:space="preserve"> memiliki nilai </w:t>
      </w:r>
      <w:r w:rsidRPr="00690AC0">
        <w:rPr>
          <w:i/>
          <w:lang w:val="id-ID"/>
        </w:rPr>
        <w:t>rate</w:t>
      </w:r>
      <w:r w:rsidRPr="00690AC0">
        <w:rPr>
          <w:lang w:val="id-ID"/>
        </w:rPr>
        <w:t xml:space="preserve"> spesifikasi yang terdapat pada </w:t>
      </w:r>
      <w:r w:rsidRPr="0078208B">
        <w:rPr>
          <w:i/>
          <w:lang w:val="id-ID"/>
        </w:rPr>
        <w:t>body</w:t>
      </w:r>
      <w:r w:rsidRPr="00690AC0">
        <w:rPr>
          <w:lang w:val="id-ID"/>
        </w:rPr>
        <w:t xml:space="preserve"> batterai sepe</w:t>
      </w:r>
      <w:r w:rsidR="00672B1C">
        <w:rPr>
          <w:lang w:val="id-ID"/>
        </w:rPr>
        <w:t xml:space="preserve">rti yang terlihat pada </w:t>
      </w:r>
      <w:r w:rsidR="00BD37F2">
        <w:t>G</w:t>
      </w:r>
      <w:r w:rsidR="00672B1C">
        <w:rPr>
          <w:lang w:val="id-ID"/>
        </w:rPr>
        <w:t xml:space="preserve">ambar </w:t>
      </w:r>
      <w:r w:rsidR="00656AE8">
        <w:t>10</w:t>
      </w:r>
      <w:r w:rsidRPr="00690AC0">
        <w:rPr>
          <w:lang w:val="id-ID"/>
        </w:rPr>
        <w:t xml:space="preserve">. Adapun </w:t>
      </w:r>
      <w:r w:rsidRPr="00690AC0">
        <w:rPr>
          <w:i/>
          <w:lang w:val="id-ID"/>
        </w:rPr>
        <w:t>rate</w:t>
      </w:r>
      <w:r w:rsidRPr="00690AC0">
        <w:rPr>
          <w:lang w:val="id-ID"/>
        </w:rPr>
        <w:t xml:space="preserve"> yang terdapat pada </w:t>
      </w:r>
      <w:r w:rsidRPr="0078208B">
        <w:rPr>
          <w:i/>
          <w:lang w:val="id-ID"/>
        </w:rPr>
        <w:t>batterai LiPo</w:t>
      </w:r>
      <w:r w:rsidRPr="00690AC0">
        <w:rPr>
          <w:lang w:val="id-ID"/>
        </w:rPr>
        <w:t xml:space="preserve"> yaitu :</w:t>
      </w:r>
    </w:p>
    <w:p w14:paraId="7778A7D0" w14:textId="77777777" w:rsidR="008819A6" w:rsidRPr="00690AC0" w:rsidRDefault="008819A6" w:rsidP="00DA2268">
      <w:pPr>
        <w:pStyle w:val="ListParagraph"/>
        <w:numPr>
          <w:ilvl w:val="0"/>
          <w:numId w:val="12"/>
        </w:numPr>
        <w:spacing w:after="0" w:line="480" w:lineRule="auto"/>
        <w:ind w:left="709"/>
        <w:jc w:val="both"/>
        <w:rPr>
          <w:b/>
          <w:lang w:val="id-ID"/>
        </w:rPr>
      </w:pPr>
      <w:r w:rsidRPr="00690AC0">
        <w:rPr>
          <w:b/>
          <w:lang w:val="id-ID"/>
        </w:rPr>
        <w:t>Tegangan (</w:t>
      </w:r>
      <w:r w:rsidRPr="00690AC0">
        <w:rPr>
          <w:b/>
          <w:i/>
          <w:lang w:val="id-ID"/>
        </w:rPr>
        <w:t>Voltage</w:t>
      </w:r>
      <w:r w:rsidRPr="00690AC0">
        <w:rPr>
          <w:b/>
          <w:lang w:val="id-ID"/>
        </w:rPr>
        <w:t>)</w:t>
      </w:r>
    </w:p>
    <w:p w14:paraId="03F9BF3B" w14:textId="1DAA8221" w:rsidR="00202084" w:rsidRPr="00BD37F2" w:rsidRDefault="008A20C1" w:rsidP="008A20C1">
      <w:pPr>
        <w:pStyle w:val="ListParagraph"/>
        <w:spacing w:after="0" w:line="480" w:lineRule="auto"/>
        <w:ind w:left="709"/>
        <w:jc w:val="both"/>
        <w:rPr>
          <w:lang w:val="id-ID"/>
        </w:rPr>
      </w:pPr>
      <w:r>
        <w:lastRenderedPageBreak/>
        <w:t>B</w:t>
      </w:r>
      <w:r w:rsidR="00220547" w:rsidRPr="00690AC0">
        <w:rPr>
          <w:lang w:val="id-ID"/>
        </w:rPr>
        <w:t>aterai</w:t>
      </w:r>
      <w:r w:rsidR="008819A6" w:rsidRPr="00690AC0">
        <w:rPr>
          <w:lang w:val="id-ID"/>
        </w:rPr>
        <w:t xml:space="preserve"> Li-Po memiliki rata-rata tegangan 3,7V per sel. Keuntungannya adalah tegangan baterai yang tinggi dapat dicapai dengan menggunakan jumlah sel yang lebih sedikit. Pada setiap paket baterai LiPo selain tegangan ada label yang disimbolkan dengan “S”. Disini “S” berarti sel yang dimiliki sebuah paket baterai (</w:t>
      </w:r>
      <w:r w:rsidR="008819A6" w:rsidRPr="00690AC0">
        <w:rPr>
          <w:i/>
          <w:lang w:val="id-ID"/>
        </w:rPr>
        <w:t>battery pack</w:t>
      </w:r>
      <w:r w:rsidR="008819A6" w:rsidRPr="00690AC0">
        <w:rPr>
          <w:lang w:val="id-ID"/>
        </w:rPr>
        <w:t xml:space="preserve">). Sementara bilangan yang berada didepan simbol menandakan jumlah sel dan biasanya berkisar antar 2-6S. </w:t>
      </w:r>
      <w:r w:rsidR="00296259">
        <w:t>Tabel 1 b</w:t>
      </w:r>
      <w:r w:rsidR="008819A6" w:rsidRPr="00690AC0">
        <w:rPr>
          <w:lang w:val="id-ID"/>
        </w:rPr>
        <w:t xml:space="preserve">erikut adalah </w:t>
      </w:r>
      <w:r w:rsidR="00202084" w:rsidRPr="00690AC0">
        <w:rPr>
          <w:lang w:val="id-ID"/>
        </w:rPr>
        <w:t>tabel</w:t>
      </w:r>
      <w:r w:rsidR="008819A6" w:rsidRPr="00690AC0">
        <w:rPr>
          <w:lang w:val="id-ID"/>
        </w:rPr>
        <w:t xml:space="preserve"> notasi</w:t>
      </w:r>
      <w:r w:rsidR="00202084" w:rsidRPr="00690AC0">
        <w:rPr>
          <w:lang w:val="id-ID"/>
        </w:rPr>
        <w:t xml:space="preserve"> tegangan pada</w:t>
      </w:r>
      <w:r w:rsidR="008819A6" w:rsidRPr="00690AC0">
        <w:rPr>
          <w:lang w:val="id-ID"/>
        </w:rPr>
        <w:t xml:space="preserve"> baterai LiPo :</w:t>
      </w:r>
    </w:p>
    <w:p w14:paraId="1F29ED9D" w14:textId="763EEE91" w:rsidR="00202084" w:rsidRPr="00690AC0" w:rsidRDefault="00202084" w:rsidP="00E97DEC">
      <w:pPr>
        <w:pStyle w:val="Caption"/>
        <w:keepNext/>
        <w:ind w:left="709"/>
        <w:rPr>
          <w:lang w:val="id-ID"/>
        </w:rPr>
      </w:pPr>
      <w:bookmarkStart w:id="89" w:name="_Toc145425970"/>
      <w:bookmarkStart w:id="90" w:name="_Toc146562521"/>
      <w:bookmarkStart w:id="91" w:name="_Toc159235141"/>
      <w:r w:rsidRPr="00690AC0">
        <w:rPr>
          <w:lang w:val="id-ID"/>
        </w:rPr>
        <w:t xml:space="preserve">Tabel </w:t>
      </w:r>
      <w:r w:rsidR="006A0EA1" w:rsidRPr="00690AC0">
        <w:rPr>
          <w:lang w:val="id-ID"/>
        </w:rPr>
        <w:fldChar w:fldCharType="begin"/>
      </w:r>
      <w:r w:rsidR="006A0EA1" w:rsidRPr="00690AC0">
        <w:rPr>
          <w:lang w:val="id-ID"/>
        </w:rPr>
        <w:instrText xml:space="preserve"> SEQ Tabel \* ARABIC </w:instrText>
      </w:r>
      <w:r w:rsidR="006A0EA1" w:rsidRPr="00690AC0">
        <w:rPr>
          <w:lang w:val="id-ID"/>
        </w:rPr>
        <w:fldChar w:fldCharType="separate"/>
      </w:r>
      <w:r w:rsidR="008F642D">
        <w:rPr>
          <w:noProof/>
          <w:lang w:val="id-ID"/>
        </w:rPr>
        <w:t>1</w:t>
      </w:r>
      <w:r w:rsidR="006A0EA1" w:rsidRPr="00690AC0">
        <w:rPr>
          <w:lang w:val="id-ID"/>
        </w:rPr>
        <w:fldChar w:fldCharType="end"/>
      </w:r>
      <w:r w:rsidRPr="00690AC0">
        <w:rPr>
          <w:lang w:val="id-ID"/>
        </w:rPr>
        <w:t xml:space="preserve"> Notasi tegangan batterai Li-Po</w:t>
      </w:r>
      <w:bookmarkEnd w:id="89"/>
      <w:bookmarkEnd w:id="90"/>
      <w:bookmarkEnd w:id="91"/>
    </w:p>
    <w:tbl>
      <w:tblPr>
        <w:tblStyle w:val="TableGrid"/>
        <w:tblW w:w="5670" w:type="dxa"/>
        <w:tblInd w:w="704" w:type="dxa"/>
        <w:tblLook w:val="04A0" w:firstRow="1" w:lastRow="0" w:firstColumn="1" w:lastColumn="0" w:noHBand="0" w:noVBand="1"/>
      </w:tblPr>
      <w:tblGrid>
        <w:gridCol w:w="1701"/>
        <w:gridCol w:w="1985"/>
        <w:gridCol w:w="1984"/>
      </w:tblGrid>
      <w:tr w:rsidR="00202084" w:rsidRPr="00690AC0" w14:paraId="5F64EB71" w14:textId="77777777" w:rsidTr="00E97DEC">
        <w:tc>
          <w:tcPr>
            <w:tcW w:w="1701" w:type="dxa"/>
          </w:tcPr>
          <w:p w14:paraId="268D55D6" w14:textId="77777777" w:rsidR="00202084" w:rsidRPr="00690AC0" w:rsidRDefault="00202084" w:rsidP="00202084">
            <w:pPr>
              <w:pStyle w:val="ListParagraph"/>
              <w:spacing w:line="276" w:lineRule="auto"/>
              <w:ind w:left="0"/>
              <w:jc w:val="center"/>
              <w:rPr>
                <w:lang w:val="id-ID"/>
              </w:rPr>
            </w:pPr>
            <w:r w:rsidRPr="00690AC0">
              <w:rPr>
                <w:lang w:val="id-ID"/>
              </w:rPr>
              <w:t>Sel Batterai (S)</w:t>
            </w:r>
          </w:p>
        </w:tc>
        <w:tc>
          <w:tcPr>
            <w:tcW w:w="1985" w:type="dxa"/>
          </w:tcPr>
          <w:p w14:paraId="1722B641" w14:textId="77777777" w:rsidR="00202084" w:rsidRPr="00690AC0" w:rsidRDefault="00202084" w:rsidP="00202084">
            <w:pPr>
              <w:pStyle w:val="ListParagraph"/>
              <w:spacing w:line="276" w:lineRule="auto"/>
              <w:ind w:left="0"/>
              <w:jc w:val="center"/>
              <w:rPr>
                <w:lang w:val="id-ID"/>
              </w:rPr>
            </w:pPr>
            <w:r w:rsidRPr="00690AC0">
              <w:rPr>
                <w:lang w:val="id-ID"/>
              </w:rPr>
              <w:t>Tegangan Kondisi Kosong (</w:t>
            </w:r>
            <w:r w:rsidRPr="00A37227">
              <w:rPr>
                <w:i/>
                <w:iCs/>
                <w:lang w:val="id-ID"/>
              </w:rPr>
              <w:t>Volt</w:t>
            </w:r>
            <w:r w:rsidRPr="00690AC0">
              <w:rPr>
                <w:lang w:val="id-ID"/>
              </w:rPr>
              <w:t>)</w:t>
            </w:r>
          </w:p>
        </w:tc>
        <w:tc>
          <w:tcPr>
            <w:tcW w:w="1984" w:type="dxa"/>
          </w:tcPr>
          <w:p w14:paraId="29B6A857" w14:textId="77777777" w:rsidR="00202084" w:rsidRPr="00690AC0" w:rsidRDefault="00202084" w:rsidP="00202084">
            <w:pPr>
              <w:pStyle w:val="ListParagraph"/>
              <w:spacing w:line="276" w:lineRule="auto"/>
              <w:ind w:left="0"/>
              <w:jc w:val="center"/>
              <w:rPr>
                <w:lang w:val="id-ID"/>
              </w:rPr>
            </w:pPr>
            <w:r w:rsidRPr="00690AC0">
              <w:rPr>
                <w:lang w:val="id-ID"/>
              </w:rPr>
              <w:t>Tegangan Kondisi Penuh (</w:t>
            </w:r>
            <w:r w:rsidRPr="00A37227">
              <w:rPr>
                <w:i/>
                <w:iCs/>
                <w:lang w:val="id-ID"/>
              </w:rPr>
              <w:t>Volt</w:t>
            </w:r>
            <w:r w:rsidRPr="00690AC0">
              <w:rPr>
                <w:lang w:val="id-ID"/>
              </w:rPr>
              <w:t>)</w:t>
            </w:r>
          </w:p>
        </w:tc>
      </w:tr>
      <w:tr w:rsidR="00202084" w:rsidRPr="00690AC0" w14:paraId="73B364C4" w14:textId="77777777" w:rsidTr="00E97DEC">
        <w:tc>
          <w:tcPr>
            <w:tcW w:w="1701" w:type="dxa"/>
          </w:tcPr>
          <w:p w14:paraId="3DA94616" w14:textId="77777777" w:rsidR="00202084" w:rsidRPr="00690AC0" w:rsidRDefault="00202084" w:rsidP="00202084">
            <w:pPr>
              <w:pStyle w:val="ListParagraph"/>
              <w:spacing w:line="276" w:lineRule="auto"/>
              <w:ind w:left="0"/>
              <w:jc w:val="center"/>
              <w:rPr>
                <w:lang w:val="id-ID"/>
              </w:rPr>
            </w:pPr>
            <w:r w:rsidRPr="00690AC0">
              <w:rPr>
                <w:lang w:val="id-ID"/>
              </w:rPr>
              <w:t>1</w:t>
            </w:r>
          </w:p>
        </w:tc>
        <w:tc>
          <w:tcPr>
            <w:tcW w:w="1985" w:type="dxa"/>
          </w:tcPr>
          <w:p w14:paraId="21F29362" w14:textId="77777777" w:rsidR="00202084" w:rsidRPr="00690AC0" w:rsidRDefault="00202084" w:rsidP="00202084">
            <w:pPr>
              <w:pStyle w:val="ListParagraph"/>
              <w:spacing w:line="276" w:lineRule="auto"/>
              <w:ind w:left="0"/>
              <w:jc w:val="center"/>
              <w:rPr>
                <w:lang w:val="id-ID"/>
              </w:rPr>
            </w:pPr>
            <w:r w:rsidRPr="00690AC0">
              <w:rPr>
                <w:lang w:val="id-ID"/>
              </w:rPr>
              <w:t>3,7</w:t>
            </w:r>
          </w:p>
        </w:tc>
        <w:tc>
          <w:tcPr>
            <w:tcW w:w="1984" w:type="dxa"/>
          </w:tcPr>
          <w:p w14:paraId="720CE4D3" w14:textId="77777777" w:rsidR="00202084" w:rsidRPr="00690AC0" w:rsidRDefault="00202084" w:rsidP="00202084">
            <w:pPr>
              <w:pStyle w:val="ListParagraph"/>
              <w:spacing w:line="276" w:lineRule="auto"/>
              <w:ind w:left="0"/>
              <w:jc w:val="center"/>
              <w:rPr>
                <w:lang w:val="id-ID"/>
              </w:rPr>
            </w:pPr>
            <w:r w:rsidRPr="00690AC0">
              <w:rPr>
                <w:lang w:val="id-ID"/>
              </w:rPr>
              <w:t>4,2</w:t>
            </w:r>
          </w:p>
        </w:tc>
      </w:tr>
      <w:tr w:rsidR="00202084" w:rsidRPr="00690AC0" w14:paraId="2D5FC137" w14:textId="77777777" w:rsidTr="00E97DEC">
        <w:tc>
          <w:tcPr>
            <w:tcW w:w="1701" w:type="dxa"/>
          </w:tcPr>
          <w:p w14:paraId="442DA59E" w14:textId="77777777" w:rsidR="00202084" w:rsidRPr="00690AC0" w:rsidRDefault="00202084" w:rsidP="00202084">
            <w:pPr>
              <w:pStyle w:val="ListParagraph"/>
              <w:spacing w:line="276" w:lineRule="auto"/>
              <w:ind w:left="0"/>
              <w:jc w:val="center"/>
              <w:rPr>
                <w:lang w:val="id-ID"/>
              </w:rPr>
            </w:pPr>
            <w:r w:rsidRPr="00690AC0">
              <w:rPr>
                <w:lang w:val="id-ID"/>
              </w:rPr>
              <w:t>2</w:t>
            </w:r>
          </w:p>
        </w:tc>
        <w:tc>
          <w:tcPr>
            <w:tcW w:w="1985" w:type="dxa"/>
          </w:tcPr>
          <w:p w14:paraId="26378653" w14:textId="77777777" w:rsidR="00202084" w:rsidRPr="00690AC0" w:rsidRDefault="00202084" w:rsidP="00202084">
            <w:pPr>
              <w:pStyle w:val="ListParagraph"/>
              <w:spacing w:line="276" w:lineRule="auto"/>
              <w:ind w:left="0"/>
              <w:jc w:val="center"/>
              <w:rPr>
                <w:lang w:val="id-ID"/>
              </w:rPr>
            </w:pPr>
            <w:r w:rsidRPr="00690AC0">
              <w:rPr>
                <w:lang w:val="id-ID"/>
              </w:rPr>
              <w:t>7,4</w:t>
            </w:r>
          </w:p>
        </w:tc>
        <w:tc>
          <w:tcPr>
            <w:tcW w:w="1984" w:type="dxa"/>
          </w:tcPr>
          <w:p w14:paraId="3B28F585" w14:textId="77777777" w:rsidR="00202084" w:rsidRPr="00690AC0" w:rsidRDefault="00202084" w:rsidP="00202084">
            <w:pPr>
              <w:pStyle w:val="ListParagraph"/>
              <w:spacing w:line="276" w:lineRule="auto"/>
              <w:ind w:left="0"/>
              <w:jc w:val="center"/>
              <w:rPr>
                <w:lang w:val="id-ID"/>
              </w:rPr>
            </w:pPr>
            <w:r w:rsidRPr="00690AC0">
              <w:rPr>
                <w:lang w:val="id-ID"/>
              </w:rPr>
              <w:t>8,4</w:t>
            </w:r>
          </w:p>
        </w:tc>
      </w:tr>
      <w:tr w:rsidR="00202084" w:rsidRPr="00690AC0" w14:paraId="6FDD733D" w14:textId="77777777" w:rsidTr="00E97DEC">
        <w:tc>
          <w:tcPr>
            <w:tcW w:w="1701" w:type="dxa"/>
          </w:tcPr>
          <w:p w14:paraId="4D8422E9" w14:textId="77777777" w:rsidR="00202084" w:rsidRPr="00690AC0" w:rsidRDefault="00202084" w:rsidP="00202084">
            <w:pPr>
              <w:pStyle w:val="ListParagraph"/>
              <w:spacing w:line="276" w:lineRule="auto"/>
              <w:ind w:left="0"/>
              <w:jc w:val="center"/>
              <w:rPr>
                <w:lang w:val="id-ID"/>
              </w:rPr>
            </w:pPr>
            <w:r w:rsidRPr="00690AC0">
              <w:rPr>
                <w:lang w:val="id-ID"/>
              </w:rPr>
              <w:t>3</w:t>
            </w:r>
          </w:p>
        </w:tc>
        <w:tc>
          <w:tcPr>
            <w:tcW w:w="1985" w:type="dxa"/>
          </w:tcPr>
          <w:p w14:paraId="613C2CDE" w14:textId="77777777" w:rsidR="00202084" w:rsidRPr="00690AC0" w:rsidRDefault="00202084" w:rsidP="00202084">
            <w:pPr>
              <w:pStyle w:val="ListParagraph"/>
              <w:spacing w:line="276" w:lineRule="auto"/>
              <w:ind w:left="0"/>
              <w:jc w:val="center"/>
              <w:rPr>
                <w:lang w:val="id-ID"/>
              </w:rPr>
            </w:pPr>
            <w:r w:rsidRPr="00690AC0">
              <w:rPr>
                <w:lang w:val="id-ID"/>
              </w:rPr>
              <w:t>11,1</w:t>
            </w:r>
          </w:p>
        </w:tc>
        <w:tc>
          <w:tcPr>
            <w:tcW w:w="1984" w:type="dxa"/>
          </w:tcPr>
          <w:p w14:paraId="5C9233E3" w14:textId="77777777" w:rsidR="00202084" w:rsidRPr="00690AC0" w:rsidRDefault="00202084" w:rsidP="00202084">
            <w:pPr>
              <w:pStyle w:val="ListParagraph"/>
              <w:spacing w:line="276" w:lineRule="auto"/>
              <w:ind w:left="0"/>
              <w:jc w:val="center"/>
              <w:rPr>
                <w:lang w:val="id-ID"/>
              </w:rPr>
            </w:pPr>
            <w:r w:rsidRPr="00690AC0">
              <w:rPr>
                <w:lang w:val="id-ID"/>
              </w:rPr>
              <w:t>12,6</w:t>
            </w:r>
          </w:p>
        </w:tc>
      </w:tr>
      <w:tr w:rsidR="00202084" w:rsidRPr="00690AC0" w14:paraId="7972E002" w14:textId="77777777" w:rsidTr="00E97DEC">
        <w:tc>
          <w:tcPr>
            <w:tcW w:w="1701" w:type="dxa"/>
          </w:tcPr>
          <w:p w14:paraId="1D9ADAF5" w14:textId="77777777" w:rsidR="00202084" w:rsidRPr="00690AC0" w:rsidRDefault="00202084" w:rsidP="00202084">
            <w:pPr>
              <w:pStyle w:val="ListParagraph"/>
              <w:spacing w:line="276" w:lineRule="auto"/>
              <w:ind w:left="0"/>
              <w:jc w:val="center"/>
              <w:rPr>
                <w:lang w:val="id-ID"/>
              </w:rPr>
            </w:pPr>
            <w:r w:rsidRPr="00690AC0">
              <w:rPr>
                <w:lang w:val="id-ID"/>
              </w:rPr>
              <w:t>4</w:t>
            </w:r>
          </w:p>
        </w:tc>
        <w:tc>
          <w:tcPr>
            <w:tcW w:w="1985" w:type="dxa"/>
          </w:tcPr>
          <w:p w14:paraId="58CE9CC7" w14:textId="77777777" w:rsidR="00202084" w:rsidRPr="00690AC0" w:rsidRDefault="00202084" w:rsidP="00202084">
            <w:pPr>
              <w:pStyle w:val="ListParagraph"/>
              <w:spacing w:line="276" w:lineRule="auto"/>
              <w:ind w:left="0"/>
              <w:jc w:val="center"/>
              <w:rPr>
                <w:lang w:val="id-ID"/>
              </w:rPr>
            </w:pPr>
            <w:r w:rsidRPr="00690AC0">
              <w:rPr>
                <w:lang w:val="id-ID"/>
              </w:rPr>
              <w:t>14,8</w:t>
            </w:r>
          </w:p>
        </w:tc>
        <w:tc>
          <w:tcPr>
            <w:tcW w:w="1984" w:type="dxa"/>
          </w:tcPr>
          <w:p w14:paraId="09616BD7" w14:textId="77777777" w:rsidR="00202084" w:rsidRPr="00690AC0" w:rsidRDefault="00202084" w:rsidP="00202084">
            <w:pPr>
              <w:pStyle w:val="ListParagraph"/>
              <w:spacing w:line="276" w:lineRule="auto"/>
              <w:ind w:left="0"/>
              <w:jc w:val="center"/>
              <w:rPr>
                <w:lang w:val="id-ID"/>
              </w:rPr>
            </w:pPr>
            <w:r w:rsidRPr="00690AC0">
              <w:rPr>
                <w:lang w:val="id-ID"/>
              </w:rPr>
              <w:t>16,8</w:t>
            </w:r>
          </w:p>
        </w:tc>
      </w:tr>
      <w:tr w:rsidR="00202084" w:rsidRPr="00690AC0" w14:paraId="735E40DF" w14:textId="77777777" w:rsidTr="00E97DEC">
        <w:tc>
          <w:tcPr>
            <w:tcW w:w="1701" w:type="dxa"/>
          </w:tcPr>
          <w:p w14:paraId="4708A2D0" w14:textId="77777777" w:rsidR="00202084" w:rsidRPr="00690AC0" w:rsidRDefault="00202084" w:rsidP="00202084">
            <w:pPr>
              <w:pStyle w:val="ListParagraph"/>
              <w:spacing w:line="276" w:lineRule="auto"/>
              <w:ind w:left="0"/>
              <w:jc w:val="center"/>
              <w:rPr>
                <w:lang w:val="id-ID"/>
              </w:rPr>
            </w:pPr>
            <w:r w:rsidRPr="00690AC0">
              <w:rPr>
                <w:lang w:val="id-ID"/>
              </w:rPr>
              <w:t>5</w:t>
            </w:r>
          </w:p>
        </w:tc>
        <w:tc>
          <w:tcPr>
            <w:tcW w:w="1985" w:type="dxa"/>
          </w:tcPr>
          <w:p w14:paraId="315AE998" w14:textId="77777777" w:rsidR="00202084" w:rsidRPr="00690AC0" w:rsidRDefault="00202084" w:rsidP="00202084">
            <w:pPr>
              <w:pStyle w:val="ListParagraph"/>
              <w:spacing w:line="276" w:lineRule="auto"/>
              <w:ind w:left="0"/>
              <w:jc w:val="center"/>
              <w:rPr>
                <w:lang w:val="id-ID"/>
              </w:rPr>
            </w:pPr>
            <w:r w:rsidRPr="00690AC0">
              <w:rPr>
                <w:lang w:val="id-ID"/>
              </w:rPr>
              <w:t>18,5</w:t>
            </w:r>
          </w:p>
        </w:tc>
        <w:tc>
          <w:tcPr>
            <w:tcW w:w="1984" w:type="dxa"/>
          </w:tcPr>
          <w:p w14:paraId="07C03281" w14:textId="77777777" w:rsidR="00202084" w:rsidRPr="00690AC0" w:rsidRDefault="00202084" w:rsidP="00202084">
            <w:pPr>
              <w:pStyle w:val="ListParagraph"/>
              <w:spacing w:line="276" w:lineRule="auto"/>
              <w:ind w:left="0"/>
              <w:jc w:val="center"/>
              <w:rPr>
                <w:lang w:val="id-ID"/>
              </w:rPr>
            </w:pPr>
            <w:r w:rsidRPr="00690AC0">
              <w:rPr>
                <w:lang w:val="id-ID"/>
              </w:rPr>
              <w:t>21,0</w:t>
            </w:r>
          </w:p>
        </w:tc>
      </w:tr>
      <w:tr w:rsidR="00202084" w:rsidRPr="00690AC0" w14:paraId="5ABFB550" w14:textId="77777777" w:rsidTr="00E97DEC">
        <w:tc>
          <w:tcPr>
            <w:tcW w:w="1701" w:type="dxa"/>
          </w:tcPr>
          <w:p w14:paraId="01EBAC31" w14:textId="77777777" w:rsidR="00202084" w:rsidRPr="00690AC0" w:rsidRDefault="00202084" w:rsidP="00202084">
            <w:pPr>
              <w:pStyle w:val="ListParagraph"/>
              <w:spacing w:line="276" w:lineRule="auto"/>
              <w:ind w:left="0"/>
              <w:jc w:val="center"/>
              <w:rPr>
                <w:lang w:val="id-ID"/>
              </w:rPr>
            </w:pPr>
            <w:r w:rsidRPr="00690AC0">
              <w:rPr>
                <w:lang w:val="id-ID"/>
              </w:rPr>
              <w:t>6</w:t>
            </w:r>
          </w:p>
        </w:tc>
        <w:tc>
          <w:tcPr>
            <w:tcW w:w="1985" w:type="dxa"/>
          </w:tcPr>
          <w:p w14:paraId="49398CF9" w14:textId="77777777" w:rsidR="00202084" w:rsidRPr="00690AC0" w:rsidRDefault="00202084" w:rsidP="00202084">
            <w:pPr>
              <w:pStyle w:val="ListParagraph"/>
              <w:spacing w:line="276" w:lineRule="auto"/>
              <w:ind w:left="0"/>
              <w:jc w:val="center"/>
              <w:rPr>
                <w:lang w:val="id-ID"/>
              </w:rPr>
            </w:pPr>
            <w:r w:rsidRPr="00690AC0">
              <w:rPr>
                <w:lang w:val="id-ID"/>
              </w:rPr>
              <w:t>22,2</w:t>
            </w:r>
          </w:p>
        </w:tc>
        <w:tc>
          <w:tcPr>
            <w:tcW w:w="1984" w:type="dxa"/>
          </w:tcPr>
          <w:p w14:paraId="3FE1F6A4" w14:textId="77777777" w:rsidR="00202084" w:rsidRPr="00690AC0" w:rsidRDefault="00202084" w:rsidP="00202084">
            <w:pPr>
              <w:pStyle w:val="ListParagraph"/>
              <w:spacing w:line="276" w:lineRule="auto"/>
              <w:ind w:left="0"/>
              <w:jc w:val="center"/>
              <w:rPr>
                <w:lang w:val="id-ID"/>
              </w:rPr>
            </w:pPr>
            <w:r w:rsidRPr="00690AC0">
              <w:rPr>
                <w:lang w:val="id-ID"/>
              </w:rPr>
              <w:t>25,2</w:t>
            </w:r>
          </w:p>
        </w:tc>
      </w:tr>
    </w:tbl>
    <w:p w14:paraId="784A3D23" w14:textId="77777777" w:rsidR="008819A6" w:rsidRPr="00690AC0" w:rsidRDefault="008819A6" w:rsidP="001F3DA6">
      <w:pPr>
        <w:pStyle w:val="ListParagraph"/>
        <w:numPr>
          <w:ilvl w:val="0"/>
          <w:numId w:val="12"/>
        </w:numPr>
        <w:spacing w:before="240" w:after="0" w:line="480" w:lineRule="auto"/>
        <w:ind w:left="709"/>
        <w:jc w:val="both"/>
        <w:rPr>
          <w:b/>
          <w:lang w:val="id-ID"/>
        </w:rPr>
      </w:pPr>
      <w:r w:rsidRPr="00690AC0">
        <w:rPr>
          <w:b/>
          <w:lang w:val="id-ID"/>
        </w:rPr>
        <w:t>Kapasitas (</w:t>
      </w:r>
      <w:r w:rsidRPr="00690AC0">
        <w:rPr>
          <w:b/>
          <w:i/>
          <w:lang w:val="id-ID"/>
        </w:rPr>
        <w:t>Capacity</w:t>
      </w:r>
      <w:r w:rsidRPr="00690AC0">
        <w:rPr>
          <w:b/>
          <w:lang w:val="id-ID"/>
        </w:rPr>
        <w:t>)</w:t>
      </w:r>
    </w:p>
    <w:p w14:paraId="21400EC5" w14:textId="67465681" w:rsidR="00BD37F2" w:rsidRPr="00AB5C07" w:rsidRDefault="008819A6" w:rsidP="008A20C1">
      <w:pPr>
        <w:pStyle w:val="ListParagraph"/>
        <w:spacing w:after="0" w:line="480" w:lineRule="auto"/>
        <w:ind w:left="709"/>
        <w:jc w:val="both"/>
        <w:rPr>
          <w:lang w:val="id-ID"/>
        </w:rPr>
      </w:pPr>
      <w:r w:rsidRPr="00690AC0">
        <w:rPr>
          <w:lang w:val="id-ID"/>
        </w:rPr>
        <w:t xml:space="preserve">Kapasitas baterai menunjukkan seberapa banyak energi yang dapat disimpan oleh sebuah baterai dan diindikasikan dalam miliampere hours (mAh). Notasi ini adalah cara lain untuk mengatakan </w:t>
      </w:r>
      <w:r w:rsidR="00220547">
        <w:rPr>
          <w:lang w:val="id-ID"/>
        </w:rPr>
        <w:t>seberapa banyak beban yang dapat</w:t>
      </w:r>
      <w:r w:rsidRPr="00690AC0">
        <w:rPr>
          <w:lang w:val="id-ID"/>
        </w:rPr>
        <w:t xml:space="preserve"> diberikan kepada sebuah baterai selama 1 jam, dimana setelah 1 jam baterai akan benar-benar habis.</w:t>
      </w:r>
    </w:p>
    <w:p w14:paraId="69494046" w14:textId="77777777" w:rsidR="008819A6" w:rsidRPr="00690AC0" w:rsidRDefault="008819A6" w:rsidP="00DA2268">
      <w:pPr>
        <w:pStyle w:val="ListParagraph"/>
        <w:numPr>
          <w:ilvl w:val="0"/>
          <w:numId w:val="12"/>
        </w:numPr>
        <w:spacing w:after="0" w:line="480" w:lineRule="auto"/>
        <w:ind w:left="709"/>
        <w:jc w:val="both"/>
        <w:rPr>
          <w:b/>
          <w:i/>
          <w:lang w:val="id-ID"/>
        </w:rPr>
      </w:pPr>
      <w:r w:rsidRPr="00690AC0">
        <w:rPr>
          <w:b/>
          <w:i/>
          <w:lang w:val="id-ID"/>
        </w:rPr>
        <w:t>Discharge rate</w:t>
      </w:r>
    </w:p>
    <w:p w14:paraId="3A33A189" w14:textId="77777777" w:rsidR="008819A6" w:rsidRPr="00690AC0" w:rsidRDefault="008819A6" w:rsidP="008A20C1">
      <w:pPr>
        <w:pStyle w:val="ListParagraph"/>
        <w:spacing w:after="0" w:line="480" w:lineRule="auto"/>
        <w:ind w:left="709"/>
        <w:jc w:val="both"/>
        <w:rPr>
          <w:b/>
          <w:i/>
          <w:lang w:val="id-ID"/>
        </w:rPr>
      </w:pPr>
      <w:r w:rsidRPr="00220547">
        <w:rPr>
          <w:i/>
          <w:lang w:val="id-ID"/>
        </w:rPr>
        <w:t>Discharge rate</w:t>
      </w:r>
      <w:r w:rsidRPr="00690AC0">
        <w:rPr>
          <w:lang w:val="id-ID"/>
        </w:rPr>
        <w:t xml:space="preserve"> biasa disimbolkan dengan “C” merupakan notasi yang menyatakan  sebarapa cepat sebuah baterai untuk dapat dikosongkan (discharge) secara aman. Sesuai dengan penjelasan diatas bahwa energi </w:t>
      </w:r>
      <w:r w:rsidRPr="00690AC0">
        <w:rPr>
          <w:lang w:val="id-ID"/>
        </w:rPr>
        <w:lastRenderedPageBreak/>
        <w:t xml:space="preserve">listrik pada baterai LiPo berasal dari pertukaran ion dari anoda ke katoda. Semakin cepat pertukaran ion yang dapat terjadi maka berarti semakin </w:t>
      </w:r>
      <w:r w:rsidR="00846B20" w:rsidRPr="00690AC0">
        <w:rPr>
          <w:lang w:val="id-ID"/>
        </w:rPr>
        <w:t xml:space="preserve">besar </w:t>
      </w:r>
      <w:r w:rsidRPr="00690AC0">
        <w:rPr>
          <w:lang w:val="id-ID"/>
        </w:rPr>
        <w:t>nilai dari “C”.</w:t>
      </w:r>
    </w:p>
    <w:p w14:paraId="751303B9" w14:textId="77777777" w:rsidR="00F964FE" w:rsidRPr="00690AC0" w:rsidRDefault="00F964FE" w:rsidP="00DA2268">
      <w:pPr>
        <w:pStyle w:val="ListParagraph"/>
        <w:numPr>
          <w:ilvl w:val="0"/>
          <w:numId w:val="8"/>
        </w:numPr>
        <w:spacing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6BCB7033" w14:textId="3F1C2F44" w:rsidR="006E08D2" w:rsidRPr="00FF26C0" w:rsidRDefault="00451F08" w:rsidP="009F25DF">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posisi dengan cepat, menentukan rute perjalanan, mengetahui ketinggian suatu tempat, bahkan untuk melihat situasi lalu lintas terkini.</w:t>
      </w:r>
    </w:p>
    <w:p w14:paraId="769C5015" w14:textId="296A73A5" w:rsidR="000602AE" w:rsidRPr="00EC3265" w:rsidRDefault="00C44A08" w:rsidP="00E062FD">
      <w:pPr>
        <w:pStyle w:val="ListParagraph"/>
        <w:spacing w:line="480" w:lineRule="auto"/>
        <w:ind w:left="284" w:firstLine="567"/>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w:t>
      </w:r>
    </w:p>
    <w:p w14:paraId="65B923B2" w14:textId="77777777" w:rsidR="00654C5F" w:rsidRPr="00690AC0" w:rsidRDefault="00654C5F" w:rsidP="00654C5F">
      <w:pPr>
        <w:pStyle w:val="ListParagraph"/>
        <w:keepNext/>
        <w:spacing w:after="0" w:line="240" w:lineRule="auto"/>
        <w:ind w:left="142"/>
        <w:jc w:val="center"/>
        <w:rPr>
          <w:lang w:val="id-ID"/>
        </w:rPr>
      </w:pPr>
      <w:r w:rsidRPr="00690AC0">
        <w:rPr>
          <w:noProof/>
        </w:rPr>
        <w:drawing>
          <wp:inline distT="0" distB="0" distL="0" distR="0" wp14:anchorId="66381BEE" wp14:editId="6146B261">
            <wp:extent cx="1642036" cy="14192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43352" cy="1420363"/>
                    </a:xfrm>
                    <a:prstGeom prst="rect">
                      <a:avLst/>
                    </a:prstGeom>
                  </pic:spPr>
                </pic:pic>
              </a:graphicData>
            </a:graphic>
          </wp:inline>
        </w:drawing>
      </w:r>
    </w:p>
    <w:p w14:paraId="0A9B5D6D" w14:textId="7EEC3760" w:rsidR="00654C5F" w:rsidRPr="00690AC0" w:rsidRDefault="00654C5F" w:rsidP="00654C5F">
      <w:pPr>
        <w:pStyle w:val="Caption"/>
        <w:spacing w:after="0"/>
        <w:jc w:val="center"/>
        <w:rPr>
          <w:lang w:val="id-ID"/>
        </w:rPr>
      </w:pPr>
      <w:bookmarkStart w:id="92" w:name="_Toc145425818"/>
      <w:bookmarkStart w:id="93" w:name="_Toc145534203"/>
      <w:bookmarkStart w:id="94" w:name="_Toc146562495"/>
      <w:bookmarkStart w:id="95" w:name="_Toc15968182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11</w:t>
      </w:r>
      <w:r w:rsidR="006A0EA1" w:rsidRPr="00690AC0">
        <w:rPr>
          <w:lang w:val="id-ID"/>
        </w:rPr>
        <w:fldChar w:fldCharType="end"/>
      </w:r>
      <w:r w:rsidRPr="00690AC0">
        <w:rPr>
          <w:lang w:val="id-ID"/>
        </w:rPr>
        <w:t xml:space="preserve"> Modul GPS</w:t>
      </w:r>
      <w:bookmarkEnd w:id="92"/>
      <w:bookmarkEnd w:id="93"/>
      <w:bookmarkEnd w:id="94"/>
      <w:bookmarkEnd w:id="95"/>
    </w:p>
    <w:p w14:paraId="792ABA71" w14:textId="5BDDFA75" w:rsidR="00EC3265" w:rsidRDefault="000602AE" w:rsidP="00EC3265">
      <w:pPr>
        <w:jc w:val="center"/>
        <w:rPr>
          <w:lang w:val="id-ID"/>
        </w:rPr>
      </w:pPr>
      <w:r w:rsidRPr="00690AC0">
        <w:rPr>
          <w:lang w:val="id-ID"/>
        </w:rPr>
        <w:t xml:space="preserve">  (Sumber : radiolink.com</w:t>
      </w:r>
      <w:r w:rsidR="009015FD" w:rsidRPr="00690AC0">
        <w:rPr>
          <w:lang w:val="id-ID"/>
        </w:rPr>
        <w:t>)</w:t>
      </w:r>
    </w:p>
    <w:p w14:paraId="17E7A4A2" w14:textId="252B715D" w:rsidR="00FF26C0" w:rsidRDefault="0094367F" w:rsidP="00E062FD">
      <w:pPr>
        <w:pStyle w:val="ListParagraph"/>
        <w:spacing w:line="480" w:lineRule="auto"/>
        <w:ind w:left="284" w:firstLine="567"/>
        <w:jc w:val="both"/>
      </w:pPr>
      <w:r>
        <w:t xml:space="preserve">Gambar 11 </w:t>
      </w:r>
      <w:r w:rsidRPr="00E062FD">
        <w:rPr>
          <w:lang w:val="id-ID"/>
        </w:rPr>
        <w:t>merupakan</w:t>
      </w:r>
      <w:r>
        <w:t xml:space="preserve"> bentuk fisik dari </w:t>
      </w:r>
      <w:r w:rsidR="00FE5885">
        <w:t xml:space="preserve">GPS module </w:t>
      </w:r>
      <w:r>
        <w:t xml:space="preserve">yang </w:t>
      </w:r>
      <w:r w:rsidR="00FE5885">
        <w:t xml:space="preserve">memiliki </w:t>
      </w:r>
      <w:r>
        <w:t>fungsi</w:t>
      </w:r>
      <w:r w:rsidR="00FE5885">
        <w:t xml:space="preserve"> utama dalam mendukung fungsi dasar drone, seperti navigasi, pemosisian, dan pengendalian penerbangan. GPS</w:t>
      </w:r>
      <w:r>
        <w:t xml:space="preserve"> paling sering</w:t>
      </w:r>
      <w:r w:rsidR="00FE5885">
        <w:t xml:space="preserve"> digunakan untuk menentukan posisi dan pergerakan drone </w:t>
      </w:r>
      <w:r>
        <w:t>karena</w:t>
      </w:r>
      <w:r w:rsidR="00FE5885">
        <w:t xml:space="preserve"> tingkat akurasi yang tinggi, </w:t>
      </w:r>
      <w:r w:rsidR="00FF26C0">
        <w:t>dan</w:t>
      </w:r>
      <w:r w:rsidR="00FE5885">
        <w:t xml:space="preserve"> penting </w:t>
      </w:r>
      <w:r w:rsidR="00FE5885">
        <w:lastRenderedPageBreak/>
        <w:t>untuk berbagai aplikasi. Selain itu, GPS juga</w:t>
      </w:r>
      <w:r>
        <w:t xml:space="preserve"> digunakan done untuk</w:t>
      </w:r>
      <w:r w:rsidR="00FE5885">
        <w:t xml:space="preserve"> fungsi fitur tambahan seperti </w:t>
      </w:r>
      <w:r w:rsidR="00FE5885" w:rsidRPr="00FF26C0">
        <w:rPr>
          <w:i/>
          <w:iCs/>
        </w:rPr>
        <w:t xml:space="preserve">Return to </w:t>
      </w:r>
      <w:r>
        <w:rPr>
          <w:i/>
          <w:iCs/>
        </w:rPr>
        <w:t>Home</w:t>
      </w:r>
      <w:r w:rsidR="00FE5885">
        <w:t xml:space="preserve"> (RT</w:t>
      </w:r>
      <w:r>
        <w:t>H</w:t>
      </w:r>
      <w:r w:rsidR="00FE5885">
        <w:t xml:space="preserve">), </w:t>
      </w:r>
      <w:r w:rsidR="00FE5885" w:rsidRPr="00FF26C0">
        <w:rPr>
          <w:i/>
          <w:iCs/>
        </w:rPr>
        <w:t>geofencing</w:t>
      </w:r>
      <w:r w:rsidR="00FE5885">
        <w:t xml:space="preserve">, dan pengaturan rute penerbangan yang dapat diprogram. Informasi GPS yang dikumpulkan selama penerbangan juga dapat digunakan untuk analisis kinerja, pemetaan, dan pemantauan penerbangan. </w:t>
      </w:r>
    </w:p>
    <w:p w14:paraId="2F8B4995" w14:textId="77777777" w:rsidR="004B2BAC" w:rsidRPr="00690AC0" w:rsidRDefault="004B2BAC" w:rsidP="00DA2268">
      <w:pPr>
        <w:pStyle w:val="ListParagraph"/>
        <w:numPr>
          <w:ilvl w:val="0"/>
          <w:numId w:val="8"/>
        </w:numPr>
        <w:spacing w:line="480" w:lineRule="auto"/>
        <w:ind w:left="284" w:hanging="284"/>
        <w:rPr>
          <w:b/>
          <w:lang w:val="id-ID"/>
        </w:rPr>
      </w:pPr>
      <w:r w:rsidRPr="00690AC0">
        <w:rPr>
          <w:b/>
          <w:i/>
          <w:lang w:val="id-ID"/>
        </w:rPr>
        <w:t>Radio Telemetry</w:t>
      </w:r>
    </w:p>
    <w:p w14:paraId="0D92AD80" w14:textId="77777777" w:rsidR="007B44A2" w:rsidRPr="00690AC0" w:rsidRDefault="007B44A2" w:rsidP="009F25DF">
      <w:pPr>
        <w:pStyle w:val="ListParagraph"/>
        <w:spacing w:line="480" w:lineRule="auto"/>
        <w:ind w:left="284" w:firstLine="425"/>
        <w:jc w:val="both"/>
        <w:rPr>
          <w:lang w:val="id-ID"/>
        </w:rPr>
      </w:pPr>
      <w:r w:rsidRPr="00690AC0">
        <w:rPr>
          <w:lang w:val="id-ID"/>
        </w:rPr>
        <w:t xml:space="preserve">Telemetri adalah </w:t>
      </w:r>
      <w:r w:rsidRPr="009F25DF">
        <w:t>sebuah</w:t>
      </w:r>
      <w:r w:rsidRPr="00690AC0">
        <w:rPr>
          <w:lang w:val="id-ID"/>
        </w:rPr>
        <w:t xml:space="preserve">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32E3C503" w14:textId="2F9799CF" w:rsidR="009F25DF" w:rsidRPr="0094367F" w:rsidRDefault="007B44A2" w:rsidP="009F25DF">
      <w:pPr>
        <w:pStyle w:val="ListParagraph"/>
        <w:spacing w:line="480" w:lineRule="auto"/>
        <w:ind w:left="284" w:firstLine="425"/>
        <w:jc w:val="both"/>
      </w:pPr>
      <w:r w:rsidRPr="00690AC0">
        <w:rPr>
          <w:lang w:val="id-ID"/>
        </w:rPr>
        <w:t xml:space="preserve">Radio </w:t>
      </w:r>
      <w:r w:rsidR="00E062FD">
        <w:t>t</w:t>
      </w:r>
      <w:r w:rsidRPr="00690AC0">
        <w:rPr>
          <w:lang w:val="id-ID"/>
        </w:rPr>
        <w:t xml:space="preserve">elemetri merupakan platform radio </w:t>
      </w:r>
      <w:r w:rsidRPr="00690AC0">
        <w:rPr>
          <w:i/>
          <w:lang w:val="id-ID"/>
        </w:rPr>
        <w:t>open source</w:t>
      </w:r>
      <w:r w:rsidRPr="00690AC0">
        <w:rPr>
          <w:lang w:val="id-ID"/>
        </w:rPr>
        <w:t xml:space="preserve"> yang kecil, ringan, dan murah yang biasanya memungkinkan jangkauan lebih baik dari 300m. Radio </w:t>
      </w:r>
      <w:r w:rsidR="0094367F">
        <w:t xml:space="preserve">telemetri </w:t>
      </w:r>
      <w:r w:rsidRPr="00690AC0">
        <w:rPr>
          <w:lang w:val="id-ID"/>
        </w:rPr>
        <w:t>menggunakan firmware open source yang telah dirancang khusus untuk bekerja dengan baik dengan paket MAVLink dan terintegrasi dengan Mission Planner,</w:t>
      </w:r>
      <w:r w:rsidR="00654C5F" w:rsidRPr="00690AC0">
        <w:rPr>
          <w:lang w:val="id-ID"/>
        </w:rPr>
        <w:t xml:space="preserve"> Copter, Rover dan Planer</w:t>
      </w:r>
      <w:r w:rsidR="0094367F">
        <w:t>.</w:t>
      </w:r>
    </w:p>
    <w:p w14:paraId="676B39E4" w14:textId="14043444" w:rsidR="0094367F" w:rsidRDefault="00647465" w:rsidP="0094367F">
      <w:pPr>
        <w:pStyle w:val="ListParagraph"/>
        <w:spacing w:line="480" w:lineRule="auto"/>
        <w:ind w:left="284" w:firstLine="425"/>
        <w:jc w:val="both"/>
      </w:pPr>
      <w:r w:rsidRPr="009F25DF">
        <w:rPr>
          <w:lang w:val="id-ID"/>
        </w:rPr>
        <w:t xml:space="preserve">Radio telemetri memiliki modul udara dan darat yang dapat dipertukarkan, artinya untuk menggunakannya sebagai pasangan tetapi tidak masalah mana yang dipasang di kendaraan dan mana yang tetap di darat. </w:t>
      </w:r>
      <w:r w:rsidR="009F25DF">
        <w:t>R</w:t>
      </w:r>
      <w:r w:rsidRPr="009F25DF">
        <w:rPr>
          <w:lang w:val="id-ID"/>
        </w:rPr>
        <w:t xml:space="preserve">adio telemetri </w:t>
      </w:r>
      <w:r w:rsidR="009F25DF">
        <w:t>terdapat</w:t>
      </w:r>
      <w:r w:rsidRPr="009F25DF">
        <w:rPr>
          <w:lang w:val="id-ID"/>
        </w:rPr>
        <w:t xml:space="preserve"> </w:t>
      </w:r>
      <w:r w:rsidRPr="009F25DF">
        <w:rPr>
          <w:i/>
          <w:lang w:val="id-ID"/>
        </w:rPr>
        <w:t>port</w:t>
      </w:r>
      <w:r w:rsidRPr="009F25DF">
        <w:rPr>
          <w:lang w:val="id-ID"/>
        </w:rPr>
        <w:t xml:space="preserve"> micro-USB, dan </w:t>
      </w:r>
      <w:r w:rsidRPr="009F25DF">
        <w:rPr>
          <w:i/>
          <w:lang w:val="id-ID"/>
        </w:rPr>
        <w:t>port</w:t>
      </w:r>
      <w:r w:rsidRPr="009F25DF">
        <w:rPr>
          <w:lang w:val="id-ID"/>
        </w:rPr>
        <w:t xml:space="preserve"> enam posisi DF13</w:t>
      </w:r>
      <w:r w:rsidR="009F25DF">
        <w:t xml:space="preserve"> untuk penyambungan telemetri ke autopilot maupun ke perangkat GCS</w:t>
      </w:r>
      <w:r w:rsidRPr="009F25DF">
        <w:rPr>
          <w:lang w:val="id-ID"/>
        </w:rPr>
        <w:t xml:space="preserve">. </w:t>
      </w:r>
      <w:r w:rsidR="00EC3265">
        <w:t>G</w:t>
      </w:r>
      <w:r w:rsidR="00F5733E" w:rsidRPr="009F25DF">
        <w:rPr>
          <w:lang w:val="id-ID"/>
        </w:rPr>
        <w:t>ambar</w:t>
      </w:r>
      <w:r w:rsidR="00553D42" w:rsidRPr="009F25DF">
        <w:rPr>
          <w:lang w:val="id-ID"/>
        </w:rPr>
        <w:t xml:space="preserve"> </w:t>
      </w:r>
      <w:r w:rsidR="009F25DF">
        <w:t>1</w:t>
      </w:r>
      <w:r w:rsidR="00E200CC">
        <w:t>2</w:t>
      </w:r>
      <w:r w:rsidR="009F25DF">
        <w:t xml:space="preserve"> merupakan bentuk </w:t>
      </w:r>
      <w:r w:rsidR="00E370DE">
        <w:t xml:space="preserve">fisik </w:t>
      </w:r>
      <w:r w:rsidR="009F25DF">
        <w:t xml:space="preserve">dari </w:t>
      </w:r>
      <w:r w:rsidR="00E370DE">
        <w:t>radio telemetri</w:t>
      </w:r>
      <w:r w:rsidR="00FC2870">
        <w:t xml:space="preserve"> modul</w:t>
      </w:r>
      <w:r w:rsidR="00E370DE">
        <w:t>.</w:t>
      </w:r>
    </w:p>
    <w:p w14:paraId="2100B06E" w14:textId="7BC8F4FB" w:rsidR="00F5733E" w:rsidRPr="00690AC0" w:rsidRDefault="0094367F" w:rsidP="00F5733E">
      <w:pPr>
        <w:pStyle w:val="ListParagraph"/>
        <w:keepNext/>
        <w:spacing w:after="0" w:line="480" w:lineRule="auto"/>
        <w:ind w:left="0" w:firstLine="589"/>
        <w:jc w:val="center"/>
        <w:rPr>
          <w:lang w:val="id-ID"/>
        </w:rPr>
      </w:pPr>
      <w:r>
        <w:rPr>
          <w:noProof/>
        </w:rPr>
        <w:lastRenderedPageBreak/>
        <w:drawing>
          <wp:inline distT="0" distB="0" distL="0" distR="0" wp14:anchorId="7C96B520" wp14:editId="6B4972E0">
            <wp:extent cx="1819275" cy="1276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5182" b="14660"/>
                    <a:stretch/>
                  </pic:blipFill>
                  <pic:spPr bwMode="auto">
                    <a:xfrm>
                      <a:off x="0" y="0"/>
                      <a:ext cx="1819275" cy="1276350"/>
                    </a:xfrm>
                    <a:prstGeom prst="rect">
                      <a:avLst/>
                    </a:prstGeom>
                    <a:ln>
                      <a:noFill/>
                    </a:ln>
                    <a:extLst>
                      <a:ext uri="{53640926-AAD7-44D8-BBD7-CCE9431645EC}">
                        <a14:shadowObscured xmlns:a14="http://schemas.microsoft.com/office/drawing/2010/main"/>
                      </a:ext>
                    </a:extLst>
                  </pic:spPr>
                </pic:pic>
              </a:graphicData>
            </a:graphic>
          </wp:inline>
        </w:drawing>
      </w:r>
    </w:p>
    <w:p w14:paraId="327D3744" w14:textId="4B81C824" w:rsidR="00647465" w:rsidRPr="00690AC0" w:rsidRDefault="00F5733E" w:rsidP="00F5733E">
      <w:pPr>
        <w:pStyle w:val="Caption"/>
        <w:spacing w:after="0"/>
        <w:jc w:val="center"/>
        <w:rPr>
          <w:lang w:val="id-ID"/>
        </w:rPr>
      </w:pPr>
      <w:bookmarkStart w:id="96" w:name="_Toc141311672"/>
      <w:bookmarkStart w:id="97" w:name="_Toc143784880"/>
      <w:bookmarkStart w:id="98" w:name="_Toc145425819"/>
      <w:bookmarkStart w:id="99" w:name="_Toc145534204"/>
      <w:bookmarkStart w:id="100" w:name="_Toc146562496"/>
      <w:bookmarkStart w:id="101" w:name="_Toc15968182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12</w:t>
      </w:r>
      <w:r w:rsidR="006A0EA1" w:rsidRPr="00690AC0">
        <w:rPr>
          <w:lang w:val="id-ID"/>
        </w:rPr>
        <w:fldChar w:fldCharType="end"/>
      </w:r>
      <w:r w:rsidR="0094367F">
        <w:t xml:space="preserve"> </w:t>
      </w:r>
      <w:r w:rsidRPr="00690AC0">
        <w:rPr>
          <w:lang w:val="id-ID"/>
        </w:rPr>
        <w:t xml:space="preserve"> Radio Telemetry module</w:t>
      </w:r>
      <w:bookmarkEnd w:id="96"/>
      <w:bookmarkEnd w:id="97"/>
      <w:bookmarkEnd w:id="98"/>
      <w:bookmarkEnd w:id="99"/>
      <w:bookmarkEnd w:id="100"/>
      <w:bookmarkEnd w:id="101"/>
    </w:p>
    <w:p w14:paraId="08BDF43D" w14:textId="77777777" w:rsidR="00F5733E" w:rsidRPr="00690AC0" w:rsidRDefault="00F5733E" w:rsidP="00F5733E">
      <w:pPr>
        <w:jc w:val="center"/>
        <w:rPr>
          <w:lang w:val="id-ID"/>
        </w:rPr>
      </w:pPr>
      <w:r w:rsidRPr="00690AC0">
        <w:rPr>
          <w:lang w:val="id-ID"/>
        </w:rPr>
        <w:t xml:space="preserve"> (Sumber : Ardupilot.org)</w:t>
      </w:r>
    </w:p>
    <w:p w14:paraId="7448EFDD" w14:textId="0732699D" w:rsidR="004855D0" w:rsidRPr="00690AC0" w:rsidRDefault="00471C6C" w:rsidP="00FC2870">
      <w:pPr>
        <w:pStyle w:val="ListParagraph"/>
        <w:spacing w:line="480" w:lineRule="auto"/>
        <w:ind w:left="284" w:firstLine="425"/>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w:t>
      </w:r>
      <w:r w:rsidR="0094367F">
        <w:t>drone</w:t>
      </w:r>
      <w:r w:rsidRPr="00690AC0">
        <w:rPr>
          <w:lang w:val="id-ID"/>
        </w:rPr>
        <w:t xml:space="preserve"> dengan </w:t>
      </w:r>
      <w:r w:rsidRPr="00690AC0">
        <w:rPr>
          <w:i/>
          <w:lang w:val="id-ID"/>
        </w:rPr>
        <w:t>ground</w:t>
      </w:r>
      <w:r w:rsidR="00FC2870">
        <w:rPr>
          <w:i/>
        </w:rPr>
        <w:t xml:space="preserve"> controll</w:t>
      </w:r>
      <w:r w:rsidRPr="00690AC0">
        <w:rPr>
          <w:i/>
          <w:lang w:val="id-ID"/>
        </w:rPr>
        <w:t xml:space="preserve"> station</w:t>
      </w:r>
      <w:r w:rsidRPr="00690AC0">
        <w:rPr>
          <w:lang w:val="id-ID"/>
        </w:rPr>
        <w:t xml:space="preserve"> </w:t>
      </w:r>
      <w:r w:rsidR="00FC2870">
        <w:t xml:space="preserve">(GCS) yang sangat penting dalam operasi dan pengawasan drone. Fungsinya melibatkan pertukaran data nirkabel antara </w:t>
      </w:r>
      <w:r w:rsidR="00FC2870" w:rsidRPr="00FC2870">
        <w:rPr>
          <w:i/>
          <w:iCs/>
        </w:rPr>
        <w:t>drone</w:t>
      </w:r>
      <w:r w:rsidR="00FC2870">
        <w:t xml:space="preserve"> dan stasiun GCS, memungkinkan operator untuk memantau dan mengendalikan drone secara efektif. Selain itu,</w:t>
      </w:r>
      <w:r w:rsidR="00AD2FF1" w:rsidRPr="00690AC0">
        <w:rPr>
          <w:lang w:val="id-ID"/>
        </w:rPr>
        <w:t xml:space="preserve"> </w:t>
      </w:r>
      <w:r w:rsidR="00FC2870">
        <w:t xml:space="preserve">radio telemetri memungkinkan pengendalian drone dari jarak jauh, sehingga operator dapat memberikan perintah dan menerima respons dengan cepat.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w:t>
      </w:r>
      <w:r w:rsidRPr="003B4589">
        <w:rPr>
          <w:i/>
          <w:iCs/>
          <w:lang w:val="id-ID"/>
        </w:rPr>
        <w:t>display</w:t>
      </w:r>
      <w:r w:rsidRPr="00690AC0">
        <w:rPr>
          <w:lang w:val="id-ID"/>
        </w:rPr>
        <w:t xml:space="preserve"> </w:t>
      </w:r>
      <w:r w:rsidR="003B4589">
        <w:rPr>
          <w:i/>
        </w:rPr>
        <w:t>G</w:t>
      </w:r>
      <w:r w:rsidRPr="00690AC0">
        <w:rPr>
          <w:i/>
          <w:lang w:val="id-ID"/>
        </w:rPr>
        <w:t>round</w:t>
      </w:r>
      <w:r w:rsidR="003B4589">
        <w:rPr>
          <w:i/>
        </w:rPr>
        <w:t xml:space="preserve"> Controll</w:t>
      </w:r>
      <w:r w:rsidRPr="00690AC0">
        <w:rPr>
          <w:i/>
          <w:lang w:val="id-ID"/>
        </w:rPr>
        <w:t xml:space="preserve"> </w:t>
      </w:r>
      <w:r w:rsidR="003B4589">
        <w:rPr>
          <w:i/>
        </w:rPr>
        <w:t>S</w:t>
      </w:r>
      <w:r w:rsidRPr="00690AC0">
        <w:rPr>
          <w:i/>
          <w:lang w:val="id-ID"/>
        </w:rPr>
        <w:t>tation</w:t>
      </w:r>
      <w:r w:rsidR="00D82755" w:rsidRPr="00690AC0">
        <w:rPr>
          <w:lang w:val="id-ID"/>
        </w:rPr>
        <w:t>.</w:t>
      </w:r>
    </w:p>
    <w:p w14:paraId="2D26E307" w14:textId="77777777" w:rsidR="00700E09" w:rsidRPr="00690AC0" w:rsidRDefault="00E33D7C" w:rsidP="00DA2268">
      <w:pPr>
        <w:pStyle w:val="ListParagraph"/>
        <w:numPr>
          <w:ilvl w:val="0"/>
          <w:numId w:val="8"/>
        </w:numPr>
        <w:spacing w:line="480" w:lineRule="auto"/>
        <w:ind w:left="284" w:hanging="284"/>
        <w:rPr>
          <w:b/>
          <w:lang w:val="id-ID"/>
        </w:rPr>
      </w:pPr>
      <w:r w:rsidRPr="00690AC0">
        <w:rPr>
          <w:b/>
          <w:i/>
          <w:lang w:val="id-ID"/>
        </w:rPr>
        <w:t xml:space="preserve">Radio </w:t>
      </w:r>
      <w:r w:rsidR="0044362F" w:rsidRPr="00690AC0">
        <w:rPr>
          <w:b/>
          <w:i/>
          <w:lang w:val="id-ID"/>
        </w:rPr>
        <w:t>Control System</w:t>
      </w:r>
    </w:p>
    <w:p w14:paraId="47E05331" w14:textId="2C06739C" w:rsidR="006A5A79" w:rsidRPr="007714DC" w:rsidRDefault="0044362F" w:rsidP="0084414F">
      <w:pPr>
        <w:pStyle w:val="ListParagraph"/>
        <w:spacing w:line="480" w:lineRule="auto"/>
        <w:ind w:left="284" w:firstLine="425"/>
        <w:jc w:val="both"/>
      </w:pPr>
      <w:r w:rsidRPr="00690AC0">
        <w:rPr>
          <w:lang w:val="id-ID"/>
        </w:rPr>
        <w:t xml:space="preserve">Sistem radio kontrol (RC) adalah teknologi yang digunakan untuk mengontrol perangkat atau model jarak jauh menggunakan sinyal radio. Prinsip dasar </w:t>
      </w:r>
      <w:r w:rsidRPr="0084414F">
        <w:t>dari</w:t>
      </w:r>
      <w:r w:rsidRPr="00690AC0">
        <w:rPr>
          <w:lang w:val="id-ID"/>
        </w:rPr>
        <w:t xml:space="preserve">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Gambar </w:t>
      </w:r>
      <w:r w:rsidR="00E200CC">
        <w:t>13</w:t>
      </w:r>
      <w:r w:rsidR="007714DC">
        <w:t xml:space="preserve"> Merupakan contoh dari </w:t>
      </w:r>
      <w:r w:rsidR="007714DC" w:rsidRPr="007714DC">
        <w:rPr>
          <w:i/>
          <w:iCs/>
        </w:rPr>
        <w:lastRenderedPageBreak/>
        <w:t>radio remote controller</w:t>
      </w:r>
      <w:r w:rsidR="007714DC">
        <w:t xml:space="preserve"> yang digunakan untuk mengendalikan drone secara manual.</w:t>
      </w:r>
    </w:p>
    <w:p w14:paraId="03E45BDE" w14:textId="77777777" w:rsidR="00634308" w:rsidRPr="00690AC0" w:rsidRDefault="00634308" w:rsidP="00634308">
      <w:pPr>
        <w:pStyle w:val="ListParagraph"/>
        <w:keepNext/>
        <w:spacing w:after="0" w:line="240" w:lineRule="auto"/>
        <w:ind w:left="0"/>
        <w:jc w:val="center"/>
        <w:rPr>
          <w:lang w:val="id-ID"/>
        </w:rPr>
      </w:pPr>
      <w:r w:rsidRPr="00690AC0">
        <w:rPr>
          <w:noProof/>
        </w:rPr>
        <w:drawing>
          <wp:inline distT="0" distB="0" distL="0" distR="0" wp14:anchorId="481F584E" wp14:editId="05464D43">
            <wp:extent cx="2028825" cy="1573075"/>
            <wp:effectExtent l="0" t="0" r="0" b="0"/>
            <wp:docPr id="73" name="Picture 73" descr="https://ardupilot.org/copter/_images/rc_syst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ardupilot.org/copter/_images/rc_system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48753" cy="1588527"/>
                    </a:xfrm>
                    <a:prstGeom prst="rect">
                      <a:avLst/>
                    </a:prstGeom>
                    <a:noFill/>
                    <a:ln>
                      <a:noFill/>
                    </a:ln>
                  </pic:spPr>
                </pic:pic>
              </a:graphicData>
            </a:graphic>
          </wp:inline>
        </w:drawing>
      </w:r>
    </w:p>
    <w:p w14:paraId="6AA4F7B0" w14:textId="637663D7" w:rsidR="00634308" w:rsidRPr="00690AC0" w:rsidRDefault="00634308" w:rsidP="00634308">
      <w:pPr>
        <w:pStyle w:val="Caption"/>
        <w:spacing w:after="0"/>
        <w:jc w:val="center"/>
        <w:rPr>
          <w:lang w:val="id-ID"/>
        </w:rPr>
      </w:pPr>
      <w:bookmarkStart w:id="102" w:name="_Toc159681827"/>
      <w:bookmarkStart w:id="103" w:name="_Toc141311675"/>
      <w:bookmarkStart w:id="104" w:name="_Toc143784883"/>
      <w:bookmarkStart w:id="105" w:name="_Toc145425822"/>
      <w:bookmarkStart w:id="106" w:name="_Toc145534207"/>
      <w:bookmarkStart w:id="107" w:name="_Toc14656249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13</w:t>
      </w:r>
      <w:r w:rsidR="006A0EA1" w:rsidRPr="00690AC0">
        <w:rPr>
          <w:lang w:val="id-ID"/>
        </w:rPr>
        <w:fldChar w:fldCharType="end"/>
      </w:r>
      <w:r w:rsidRPr="00690AC0">
        <w:rPr>
          <w:lang w:val="id-ID"/>
        </w:rPr>
        <w:t xml:space="preserve"> Radio</w:t>
      </w:r>
      <w:r w:rsidR="000200A9">
        <w:t xml:space="preserve"> Remote</w:t>
      </w:r>
      <w:r w:rsidRPr="00690AC0">
        <w:rPr>
          <w:lang w:val="id-ID"/>
        </w:rPr>
        <w:t xml:space="preserve"> Control</w:t>
      </w:r>
      <w:bookmarkEnd w:id="102"/>
      <w:r w:rsidRPr="00690AC0">
        <w:rPr>
          <w:lang w:val="id-ID"/>
        </w:rPr>
        <w:t xml:space="preserve"> </w:t>
      </w:r>
      <w:bookmarkEnd w:id="103"/>
      <w:bookmarkEnd w:id="104"/>
      <w:bookmarkEnd w:id="105"/>
      <w:bookmarkEnd w:id="106"/>
      <w:bookmarkEnd w:id="107"/>
    </w:p>
    <w:p w14:paraId="55BF02F0" w14:textId="77777777" w:rsidR="00634308" w:rsidRPr="00690AC0" w:rsidRDefault="00634308" w:rsidP="00634308">
      <w:pPr>
        <w:jc w:val="center"/>
        <w:rPr>
          <w:lang w:val="id-ID"/>
        </w:rPr>
      </w:pPr>
      <w:r w:rsidRPr="00690AC0">
        <w:rPr>
          <w:lang w:val="id-ID"/>
        </w:rPr>
        <w:t>(Sumber : Ardupilot.org)</w:t>
      </w:r>
    </w:p>
    <w:p w14:paraId="1BE08F86" w14:textId="7D6DCD2D" w:rsidR="00335E62" w:rsidRPr="00690AC0" w:rsidRDefault="007714DC" w:rsidP="0084414F">
      <w:pPr>
        <w:pStyle w:val="ListParagraph"/>
        <w:spacing w:line="480" w:lineRule="auto"/>
        <w:ind w:left="284" w:firstLine="425"/>
        <w:jc w:val="both"/>
        <w:rPr>
          <w:lang w:val="id-ID"/>
        </w:rPr>
      </w:pPr>
      <w:r>
        <w:rPr>
          <w:i/>
          <w:iCs/>
        </w:rPr>
        <w:t>R</w:t>
      </w:r>
      <w:r w:rsidR="00335E62" w:rsidRPr="007714DC">
        <w:rPr>
          <w:i/>
          <w:iCs/>
          <w:lang w:val="id-ID"/>
        </w:rPr>
        <w:t>emote</w:t>
      </w:r>
      <w:r w:rsidR="00335E62" w:rsidRPr="00690AC0">
        <w:rPr>
          <w:i/>
          <w:lang w:val="id-ID"/>
        </w:rPr>
        <w:t xml:space="preserve"> </w:t>
      </w:r>
      <w:r w:rsidRPr="0084414F">
        <w:rPr>
          <w:lang w:val="id-ID"/>
        </w:rPr>
        <w:t>C</w:t>
      </w:r>
      <w:r w:rsidR="00335E62" w:rsidRPr="0084414F">
        <w:rPr>
          <w:lang w:val="id-ID"/>
        </w:rPr>
        <w:t>ontroll</w:t>
      </w:r>
      <w:r w:rsidR="00335E62" w:rsidRPr="00690AC0">
        <w:rPr>
          <w:i/>
          <w:lang w:val="id-ID"/>
        </w:rPr>
        <w:t xml:space="preserve"> </w:t>
      </w:r>
      <w:r w:rsidR="00335E62" w:rsidRPr="00690AC0">
        <w:rPr>
          <w:lang w:val="id-ID"/>
        </w:rPr>
        <w:t>memiliki beberapa komponen utama yang diperlukan</w:t>
      </w:r>
      <w:r w:rsidR="0001333A" w:rsidRPr="00690AC0">
        <w:rPr>
          <w:lang w:val="id-ID"/>
        </w:rPr>
        <w:t xml:space="preserve"> agar dapat mengendalikan </w:t>
      </w:r>
      <w:r w:rsidR="002C0ED0" w:rsidRPr="00690AC0">
        <w:rPr>
          <w:i/>
          <w:lang w:val="id-ID"/>
        </w:rPr>
        <w:t>drone</w:t>
      </w:r>
      <w:r w:rsidR="0001333A" w:rsidRPr="00690AC0">
        <w:rPr>
          <w:lang w:val="id-ID"/>
        </w:rPr>
        <w:t xml:space="preserve"> dari </w:t>
      </w:r>
      <w:r w:rsidR="0001333A" w:rsidRPr="007714DC">
        <w:rPr>
          <w:i/>
          <w:iCs/>
          <w:lang w:val="id-ID"/>
        </w:rPr>
        <w:t>ground station</w:t>
      </w:r>
      <w:r w:rsidR="00335E62" w:rsidRPr="00690AC0">
        <w:rPr>
          <w:lang w:val="id-ID"/>
        </w:rPr>
        <w:t>, diantaranya yaitu :</w:t>
      </w:r>
    </w:p>
    <w:p w14:paraId="10EED575" w14:textId="77777777" w:rsidR="002F5D15" w:rsidRPr="00690AC0" w:rsidRDefault="002F5D15" w:rsidP="00DA2268">
      <w:pPr>
        <w:pStyle w:val="ListParagraph"/>
        <w:numPr>
          <w:ilvl w:val="0"/>
          <w:numId w:val="1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i/>
          <w:szCs w:val="24"/>
          <w:lang w:val="id-ID"/>
        </w:rPr>
        <w:t>T</w:t>
      </w:r>
      <w:r w:rsidR="00690E72" w:rsidRPr="00690AC0">
        <w:rPr>
          <w:rFonts w:eastAsia="Times New Roman" w:cs="Times New Roman"/>
          <w:b/>
          <w:i/>
          <w:szCs w:val="24"/>
          <w:lang w:val="id-ID"/>
        </w:rPr>
        <w:t>ransmitter</w:t>
      </w:r>
      <w:r w:rsidR="00690E72" w:rsidRPr="00690AC0">
        <w:rPr>
          <w:rFonts w:eastAsia="Times New Roman" w:cs="Times New Roman"/>
          <w:b/>
          <w:szCs w:val="24"/>
          <w:lang w:val="id-ID"/>
        </w:rPr>
        <w:t xml:space="preserve"> (Pengendali)</w:t>
      </w:r>
      <w:r w:rsidRPr="00690AC0">
        <w:rPr>
          <w:rFonts w:eastAsia="Times New Roman" w:cs="Times New Roman"/>
          <w:b/>
          <w:szCs w:val="24"/>
          <w:lang w:val="id-ID"/>
        </w:rPr>
        <w:t xml:space="preserve">  </w:t>
      </w:r>
    </w:p>
    <w:p w14:paraId="357FB1D0" w14:textId="77777777" w:rsidR="00690E72" w:rsidRPr="00690AC0" w:rsidRDefault="002F5D15"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i/>
          <w:szCs w:val="24"/>
          <w:lang w:val="id-ID"/>
        </w:rPr>
        <w:t>Transmitter</w:t>
      </w:r>
      <w:r w:rsidRPr="00690AC0">
        <w:rPr>
          <w:rFonts w:eastAsia="Times New Roman" w:cs="Times New Roman"/>
          <w:szCs w:val="24"/>
          <w:lang w:val="id-ID"/>
        </w:rPr>
        <w:t xml:space="preserve"> </w:t>
      </w:r>
      <w:r w:rsidR="00690E72" w:rsidRPr="00690AC0">
        <w:rPr>
          <w:rFonts w:eastAsia="Times New Roman" w:cs="Times New Roman"/>
          <w:szCs w:val="24"/>
          <w:lang w:val="id-ID"/>
        </w:rPr>
        <w:t>adalah perangkat yang dipegang oleh pengguna atau pilot yang mengendalikan perangkat jarak jauh. Transmitter dilengkapi dengan berbagai tuas, tombol, dan kontrol yang digunakan untuk menggerakkan dan mengontrol perangkat yang dikendalikan. Pengguna menggerakkan tuas atau tombol pada transmitter, dan perangkat ini mengubah gerakan atau perintah tersebut menjadi sinyal radio yang akan dikirim ke receiver.</w:t>
      </w:r>
    </w:p>
    <w:p w14:paraId="7ED536E6" w14:textId="77777777" w:rsidR="002F5D15" w:rsidRPr="00690AC0" w:rsidRDefault="00690E72" w:rsidP="00DA2268">
      <w:pPr>
        <w:pStyle w:val="ListParagraph"/>
        <w:numPr>
          <w:ilvl w:val="0"/>
          <w:numId w:val="1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i/>
          <w:szCs w:val="24"/>
          <w:lang w:val="id-ID"/>
        </w:rPr>
        <w:t>Receiver</w:t>
      </w:r>
      <w:r w:rsidR="002F5D15" w:rsidRPr="00690AC0">
        <w:rPr>
          <w:rFonts w:eastAsia="Times New Roman" w:cs="Times New Roman"/>
          <w:b/>
          <w:szCs w:val="24"/>
          <w:lang w:val="id-ID"/>
        </w:rPr>
        <w:t xml:space="preserve"> (Penerima)</w:t>
      </w:r>
      <w:r w:rsidRPr="00690AC0">
        <w:rPr>
          <w:rFonts w:eastAsia="Times New Roman" w:cs="Times New Roman"/>
          <w:b/>
          <w:szCs w:val="24"/>
          <w:lang w:val="id-ID"/>
        </w:rPr>
        <w:t xml:space="preserve"> </w:t>
      </w:r>
    </w:p>
    <w:p w14:paraId="5264490E" w14:textId="42AA8F3D" w:rsidR="00DD0BEA" w:rsidRPr="007F065E" w:rsidRDefault="00690E72" w:rsidP="007F065E">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i/>
          <w:szCs w:val="24"/>
          <w:lang w:val="id-ID"/>
        </w:rPr>
        <w:t>Receiver</w:t>
      </w:r>
      <w:r w:rsidRPr="00690AC0">
        <w:rPr>
          <w:rFonts w:eastAsia="Times New Roman" w:cs="Times New Roman"/>
          <w:szCs w:val="24"/>
          <w:lang w:val="id-ID"/>
        </w:rPr>
        <w:t xml:space="preserve"> adalah perangkat yang ditempatkan di perangkat yang akan dikendalikan. </w:t>
      </w:r>
      <w:r w:rsidR="002F5D15" w:rsidRPr="00690AC0">
        <w:rPr>
          <w:rFonts w:eastAsia="Times New Roman" w:cs="Times New Roman"/>
          <w:szCs w:val="24"/>
          <w:lang w:val="id-ID"/>
        </w:rPr>
        <w:t>Fungsi</w:t>
      </w:r>
      <w:r w:rsidR="00FE5B56" w:rsidRPr="00690AC0">
        <w:rPr>
          <w:rFonts w:eastAsia="Times New Roman" w:cs="Times New Roman"/>
          <w:szCs w:val="24"/>
          <w:lang w:val="id-ID"/>
        </w:rPr>
        <w:t xml:space="preserve"> utama </w:t>
      </w:r>
      <w:r w:rsidR="00FE5B56" w:rsidRPr="00690AC0">
        <w:rPr>
          <w:rFonts w:eastAsia="Times New Roman" w:cs="Times New Roman"/>
          <w:i/>
          <w:szCs w:val="24"/>
          <w:lang w:val="id-ID"/>
        </w:rPr>
        <w:t>Receiver</w:t>
      </w:r>
      <w:r w:rsidRPr="00690AC0">
        <w:rPr>
          <w:rFonts w:eastAsia="Times New Roman" w:cs="Times New Roman"/>
          <w:szCs w:val="24"/>
          <w:lang w:val="id-ID"/>
        </w:rPr>
        <w:t xml:space="preserve"> adalah menerima sinyal radio dari </w:t>
      </w:r>
      <w:r w:rsidR="00FE5B56" w:rsidRPr="00690AC0">
        <w:rPr>
          <w:rFonts w:eastAsia="Times New Roman" w:cs="Times New Roman"/>
          <w:i/>
          <w:szCs w:val="24"/>
          <w:lang w:val="id-ID"/>
        </w:rPr>
        <w:t>T</w:t>
      </w:r>
      <w:r w:rsidRPr="00690AC0">
        <w:rPr>
          <w:rFonts w:eastAsia="Times New Roman" w:cs="Times New Roman"/>
          <w:i/>
          <w:szCs w:val="24"/>
          <w:lang w:val="id-ID"/>
        </w:rPr>
        <w:t>ransmitter</w:t>
      </w:r>
      <w:r w:rsidRPr="00690AC0">
        <w:rPr>
          <w:rFonts w:eastAsia="Times New Roman" w:cs="Times New Roman"/>
          <w:szCs w:val="24"/>
          <w:lang w:val="id-ID"/>
        </w:rPr>
        <w:t xml:space="preserve"> dan mengubahnya kembali menjadi perintah yang sesuai untuk mengontrol motor, servo, atau bagian lain dari perangkat.</w:t>
      </w:r>
    </w:p>
    <w:p w14:paraId="500F7CF2" w14:textId="77777777" w:rsidR="002F5D15" w:rsidRPr="00690AC0" w:rsidRDefault="002F5D15" w:rsidP="00DA2268">
      <w:pPr>
        <w:pStyle w:val="ListParagraph"/>
        <w:numPr>
          <w:ilvl w:val="0"/>
          <w:numId w:val="1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szCs w:val="24"/>
          <w:lang w:val="id-ID"/>
        </w:rPr>
        <w:t>Antena</w:t>
      </w:r>
    </w:p>
    <w:p w14:paraId="7D393510" w14:textId="77777777" w:rsidR="00690E72" w:rsidRPr="00690AC0" w:rsidRDefault="00690E72" w:rsidP="0001333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lastRenderedPageBreak/>
        <w:t>Antena digunakan untuk menerima dan mengirimkan sinyal radio antara transmitter dan receiver. Antena pada transmitter dan receiver harus sesuai agar komunikasi nirkabel bisa dilakukan dengan baik.</w:t>
      </w:r>
    </w:p>
    <w:p w14:paraId="16B5AF43" w14:textId="77777777" w:rsidR="002F5D15" w:rsidRPr="00690AC0" w:rsidRDefault="002F5D15" w:rsidP="00DA2268">
      <w:pPr>
        <w:pStyle w:val="ListParagraph"/>
        <w:numPr>
          <w:ilvl w:val="0"/>
          <w:numId w:val="14"/>
        </w:numPr>
        <w:spacing w:before="100" w:beforeAutospacing="1" w:after="100" w:afterAutospacing="1" w:line="480" w:lineRule="auto"/>
        <w:ind w:left="851"/>
        <w:jc w:val="both"/>
        <w:rPr>
          <w:rFonts w:eastAsia="Times New Roman" w:cs="Times New Roman"/>
          <w:b/>
          <w:szCs w:val="24"/>
          <w:lang w:val="id-ID"/>
        </w:rPr>
      </w:pPr>
      <w:r w:rsidRPr="00690AC0">
        <w:rPr>
          <w:rFonts w:eastAsia="Times New Roman" w:cs="Times New Roman"/>
          <w:b/>
          <w:szCs w:val="24"/>
          <w:lang w:val="id-ID"/>
        </w:rPr>
        <w:t>Sumber Daya</w:t>
      </w:r>
    </w:p>
    <w:p w14:paraId="1EF02536" w14:textId="6C5385B6" w:rsidR="006424D3" w:rsidRPr="00DD0BEA" w:rsidRDefault="00690E72" w:rsidP="00DD0BEA">
      <w:pPr>
        <w:pStyle w:val="ListParagraph"/>
        <w:spacing w:before="100" w:beforeAutospacing="1" w:after="100" w:afterAutospacing="1" w:line="480" w:lineRule="auto"/>
        <w:ind w:left="851"/>
        <w:jc w:val="both"/>
        <w:rPr>
          <w:rFonts w:eastAsia="Times New Roman" w:cs="Times New Roman"/>
          <w:szCs w:val="24"/>
          <w:lang w:val="id-ID"/>
        </w:rPr>
      </w:pPr>
      <w:r w:rsidRPr="00690AC0">
        <w:rPr>
          <w:rFonts w:eastAsia="Times New Roman" w:cs="Times New Roman"/>
          <w:szCs w:val="24"/>
          <w:lang w:val="id-ID"/>
        </w:rPr>
        <w:t xml:space="preserve">Sistem radio kontrol membutuhkan daya untuk </w:t>
      </w:r>
      <w:r w:rsidR="002F5D15" w:rsidRPr="00690AC0">
        <w:rPr>
          <w:rFonts w:eastAsia="Times New Roman" w:cs="Times New Roman"/>
          <w:szCs w:val="24"/>
          <w:lang w:val="id-ID"/>
        </w:rPr>
        <w:t>bekerja</w:t>
      </w:r>
      <w:r w:rsidRPr="00690AC0">
        <w:rPr>
          <w:rFonts w:eastAsia="Times New Roman" w:cs="Times New Roman"/>
          <w:szCs w:val="24"/>
          <w:lang w:val="id-ID"/>
        </w:rPr>
        <w:t>. Transmitter biasanya menggunakan baterai untuk daya, sedangkan receiver pada perangkat yang dikendalikan juga membutuhkan daya untuk beroperasi.</w:t>
      </w:r>
    </w:p>
    <w:p w14:paraId="04C53325" w14:textId="77777777" w:rsidR="003A4DA5" w:rsidRPr="006D58FA" w:rsidRDefault="003A4DA5" w:rsidP="003A4DA5">
      <w:pPr>
        <w:pStyle w:val="ListParagraph"/>
        <w:spacing w:line="480" w:lineRule="auto"/>
        <w:ind w:left="851"/>
        <w:jc w:val="both"/>
        <w:rPr>
          <w:lang w:val="id-ID"/>
        </w:rPr>
      </w:pPr>
    </w:p>
    <w:p w14:paraId="1D744DB9" w14:textId="386EEF46" w:rsidR="00FA0C61" w:rsidRPr="00FA0C61" w:rsidRDefault="0059013E" w:rsidP="009B0053">
      <w:pPr>
        <w:pStyle w:val="ListParagraph"/>
        <w:numPr>
          <w:ilvl w:val="0"/>
          <w:numId w:val="2"/>
        </w:numPr>
        <w:spacing w:after="0" w:line="480" w:lineRule="auto"/>
        <w:ind w:left="0"/>
        <w:jc w:val="both"/>
        <w:outlineLvl w:val="1"/>
        <w:rPr>
          <w:b/>
          <w:iCs/>
          <w:lang w:val="id-ID"/>
        </w:rPr>
      </w:pPr>
      <w:bookmarkStart w:id="108" w:name="_Toc159681548"/>
      <w:r>
        <w:rPr>
          <w:b/>
          <w:iCs/>
        </w:rPr>
        <w:t>Perangkat</w:t>
      </w:r>
      <w:r w:rsidR="00665408">
        <w:rPr>
          <w:b/>
          <w:iCs/>
        </w:rPr>
        <w:t xml:space="preserve"> </w:t>
      </w:r>
      <w:r w:rsidR="00F83332">
        <w:rPr>
          <w:b/>
          <w:iCs/>
        </w:rPr>
        <w:t xml:space="preserve">Kontrol </w:t>
      </w:r>
      <w:r w:rsidR="00665408" w:rsidRPr="009B0053">
        <w:rPr>
          <w:rFonts w:cs="Times New Roman"/>
          <w:b/>
          <w:iCs/>
          <w:szCs w:val="24"/>
        </w:rPr>
        <w:t>Penyemprotan</w:t>
      </w:r>
      <w:r w:rsidR="00665408">
        <w:rPr>
          <w:b/>
          <w:iCs/>
        </w:rPr>
        <w:t xml:space="preserve"> Cairan Pestisida</w:t>
      </w:r>
      <w:bookmarkEnd w:id="108"/>
    </w:p>
    <w:p w14:paraId="0EF777C4" w14:textId="3E779B2B" w:rsidR="006A0EA1" w:rsidRDefault="00FA0C61" w:rsidP="009B0053">
      <w:pPr>
        <w:spacing w:after="0" w:line="480" w:lineRule="auto"/>
        <w:ind w:firstLine="567"/>
        <w:jc w:val="both"/>
      </w:pPr>
      <w:r w:rsidRPr="001E75A7">
        <w:rPr>
          <w:lang w:val="id-ID"/>
        </w:rPr>
        <w:t>P</w:t>
      </w:r>
      <w:r w:rsidR="001449F8" w:rsidRPr="001E75A7">
        <w:rPr>
          <w:lang w:val="id-ID"/>
        </w:rPr>
        <w:t>erancangan</w:t>
      </w:r>
      <w:r w:rsidR="001449F8">
        <w:t xml:space="preserve"> </w:t>
      </w:r>
      <w:r w:rsidR="00CF61A5">
        <w:t>sistem</w:t>
      </w:r>
      <w:r w:rsidR="001449F8">
        <w:t xml:space="preserve"> penyemprotan cairan </w:t>
      </w:r>
      <w:r w:rsidR="00691ED9">
        <w:t xml:space="preserve">pestisida </w:t>
      </w:r>
      <w:r>
        <w:t xml:space="preserve">yang dilakukan </w:t>
      </w:r>
      <w:r w:rsidR="00691ED9">
        <w:t xml:space="preserve">memerlukan </w:t>
      </w:r>
      <w:r w:rsidR="00691ED9" w:rsidRPr="009B0053">
        <w:rPr>
          <w:rFonts w:cs="Times New Roman"/>
          <w:lang w:val="id-ID"/>
        </w:rPr>
        <w:t>beberapa</w:t>
      </w:r>
      <w:r w:rsidR="00691ED9">
        <w:t xml:space="preserve"> perangkat </w:t>
      </w:r>
      <w:r w:rsidR="00F83332">
        <w:t>pengontrol</w:t>
      </w:r>
      <w:r w:rsidR="00691ED9">
        <w:t xml:space="preserve"> untuk melakukan penyemprotan cairan pestisida </w:t>
      </w:r>
      <w:r w:rsidR="00CF61A5">
        <w:t xml:space="preserve">secara </w:t>
      </w:r>
      <w:r w:rsidR="00691ED9">
        <w:t>otomatis,</w:t>
      </w:r>
      <w:r>
        <w:t xml:space="preserve"> seperti </w:t>
      </w:r>
      <w:r w:rsidRPr="00FA0C61">
        <w:rPr>
          <w:i/>
          <w:iCs/>
        </w:rPr>
        <w:t>relay</w:t>
      </w:r>
      <w:r>
        <w:t xml:space="preserve"> yang</w:t>
      </w:r>
      <w:r w:rsidR="00816383">
        <w:t xml:space="preserve"> dikontrol oleh </w:t>
      </w:r>
      <w:r w:rsidR="00816383" w:rsidRPr="00816383">
        <w:rPr>
          <w:i/>
          <w:iCs/>
        </w:rPr>
        <w:t>flight controller</w:t>
      </w:r>
      <w:r>
        <w:t xml:space="preserve"> digunakan sebagai saklar elektronik untuk </w:t>
      </w:r>
      <w:r w:rsidR="00816383">
        <w:t>menyambung</w:t>
      </w:r>
      <w:r>
        <w:t xml:space="preserve"> dan </w:t>
      </w:r>
      <w:r w:rsidR="00816383">
        <w:t>memutus arus listrik yang mengalir ke</w:t>
      </w:r>
      <w:r>
        <w:t xml:space="preserve"> </w:t>
      </w:r>
      <w:r w:rsidRPr="00FA0C61">
        <w:rPr>
          <w:i/>
          <w:iCs/>
        </w:rPr>
        <w:t>waterpump</w:t>
      </w:r>
      <w:r>
        <w:t xml:space="preserve">. </w:t>
      </w:r>
      <w:r w:rsidRPr="00FA0C61">
        <w:rPr>
          <w:i/>
          <w:iCs/>
        </w:rPr>
        <w:t>Waterpump</w:t>
      </w:r>
      <w:r>
        <w:t xml:space="preserve"> digunakan untuk melakukan proses penyemprotan cairan pestisida</w:t>
      </w:r>
      <w:r w:rsidR="00816383">
        <w:t xml:space="preserve"> yang dikendalikan oleh relay</w:t>
      </w:r>
      <w:r w:rsidR="00E062FD">
        <w:t>,</w:t>
      </w:r>
      <w:r w:rsidR="00816383">
        <w:t xml:space="preserve"> dan </w:t>
      </w:r>
      <w:r w:rsidR="00816383" w:rsidRPr="00816383">
        <w:rPr>
          <w:i/>
          <w:iCs/>
        </w:rPr>
        <w:t>nozzle</w:t>
      </w:r>
      <w:r w:rsidR="00816383">
        <w:t xml:space="preserve"> berperan sebagai penyebaran</w:t>
      </w:r>
      <w:r w:rsidR="0084414F">
        <w:t xml:space="preserve"> aliran</w:t>
      </w:r>
      <w:r w:rsidR="00816383">
        <w:t xml:space="preserve"> cairan pestisida yang dikeluarkan</w:t>
      </w:r>
      <w:r w:rsidR="00816383" w:rsidRPr="00816383">
        <w:rPr>
          <w:i/>
          <w:iCs/>
        </w:rPr>
        <w:t xml:space="preserve"> </w:t>
      </w:r>
      <w:r w:rsidR="00816383">
        <w:rPr>
          <w:i/>
          <w:iCs/>
        </w:rPr>
        <w:t>w</w:t>
      </w:r>
      <w:r w:rsidR="00816383" w:rsidRPr="00FA0C61">
        <w:rPr>
          <w:i/>
          <w:iCs/>
        </w:rPr>
        <w:t>aterpump</w:t>
      </w:r>
      <w:r w:rsidR="00816383">
        <w:t>.</w:t>
      </w:r>
      <w:r>
        <w:t xml:space="preserve"> Penjelasan </w:t>
      </w:r>
      <w:r w:rsidR="00F83332">
        <w:t xml:space="preserve">perangkat kontrol </w:t>
      </w:r>
      <w:r w:rsidR="00CF61A5">
        <w:t>sistem penyemprotan cairaan pestisida</w:t>
      </w:r>
      <w:r>
        <w:t xml:space="preserve"> yang diperlukan sebagai berikut :</w:t>
      </w:r>
    </w:p>
    <w:p w14:paraId="08655334" w14:textId="4C02E42E" w:rsidR="00FA0C61" w:rsidRPr="00B3445D" w:rsidRDefault="00FA0C61" w:rsidP="00DA2268">
      <w:pPr>
        <w:pStyle w:val="ListParagraph"/>
        <w:numPr>
          <w:ilvl w:val="0"/>
          <w:numId w:val="22"/>
        </w:numPr>
        <w:spacing w:line="480" w:lineRule="auto"/>
        <w:ind w:left="426"/>
        <w:jc w:val="both"/>
        <w:rPr>
          <w:b/>
          <w:bCs/>
        </w:rPr>
      </w:pPr>
      <w:r w:rsidRPr="00B3445D">
        <w:rPr>
          <w:b/>
          <w:bCs/>
          <w:i/>
          <w:iCs/>
        </w:rPr>
        <w:t>Rela</w:t>
      </w:r>
      <w:r w:rsidR="002D5CAF" w:rsidRPr="00B3445D">
        <w:rPr>
          <w:b/>
          <w:bCs/>
          <w:i/>
          <w:iCs/>
        </w:rPr>
        <w:t>y</w:t>
      </w:r>
      <w:r w:rsidRPr="00B3445D">
        <w:rPr>
          <w:b/>
          <w:bCs/>
        </w:rPr>
        <w:t xml:space="preserve"> </w:t>
      </w:r>
    </w:p>
    <w:p w14:paraId="7B260D8B" w14:textId="155F08BA"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w:t>
      </w:r>
      <w:r w:rsidR="002D5CAF">
        <w:lastRenderedPageBreak/>
        <w:t>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 xml:space="preserve">. </w:t>
      </w:r>
      <w:r w:rsidR="006D58FA">
        <w:t>G</w:t>
      </w:r>
      <w:r w:rsidR="002D5CAF">
        <w:t xml:space="preserve">ambar </w:t>
      </w:r>
      <w:r w:rsidR="00E200CC">
        <w:t>14</w:t>
      </w:r>
      <w:r w:rsidR="002D5CAF">
        <w:t xml:space="preserve"> merupakan bentuk </w:t>
      </w:r>
      <w:r w:rsidR="00F83332">
        <w:t xml:space="preserve">dari </w:t>
      </w:r>
      <w:r w:rsidR="002D5CAF">
        <w:t>relay 2 channel yang digunakan pada penelitian ini.</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0D912A48">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2E364D13" w:rsidR="002D5CAF" w:rsidRDefault="002D5CAF" w:rsidP="006D58FA">
      <w:pPr>
        <w:pStyle w:val="Caption"/>
        <w:spacing w:after="0"/>
        <w:jc w:val="center"/>
      </w:pPr>
      <w:bookmarkStart w:id="109" w:name="_Toc146562504"/>
      <w:bookmarkStart w:id="110" w:name="_Toc159681828"/>
      <w:r>
        <w:t xml:space="preserve">Gambar </w:t>
      </w:r>
      <w:fldSimple w:instr=" SEQ Gambar \* ARABIC ">
        <w:r w:rsidR="008F642D">
          <w:rPr>
            <w:noProof/>
          </w:rPr>
          <w:t>14</w:t>
        </w:r>
      </w:fldSimple>
      <w:r>
        <w:t xml:space="preserve"> Relay 2 Channel</w:t>
      </w:r>
      <w:bookmarkEnd w:id="109"/>
      <w:bookmarkEnd w:id="110"/>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5A1EE87F" w:rsidR="006D58FA" w:rsidRPr="002D5CAF" w:rsidRDefault="006D58FA" w:rsidP="009B0053">
      <w:pPr>
        <w:pStyle w:val="ListParagraph"/>
        <w:spacing w:line="480" w:lineRule="auto"/>
        <w:ind w:left="426"/>
        <w:jc w:val="both"/>
      </w:pPr>
      <w:r>
        <w:t xml:space="preserve">Relay memiliki 2 kondisi awal yaitu </w:t>
      </w:r>
      <w:r w:rsidRPr="006D58FA">
        <w:rPr>
          <w:i/>
          <w:iCs/>
        </w:rPr>
        <w:t>Normally Open</w:t>
      </w:r>
      <w:r>
        <w:t xml:space="preserve"> (NO) dan </w:t>
      </w:r>
      <w:r w:rsidRPr="006D58FA">
        <w:rPr>
          <w:i/>
          <w:iCs/>
        </w:rPr>
        <w:t>Normally Close</w:t>
      </w:r>
      <w:r>
        <w:t xml:space="preserve"> (NC). </w:t>
      </w:r>
      <w:r w:rsidRPr="006D58FA">
        <w:rPr>
          <w:i/>
          <w:iCs/>
        </w:rPr>
        <w:t>Normally Open</w:t>
      </w:r>
      <w:r>
        <w:t xml:space="preserve"> merupakan kondisi relay terbuka atau tidak terhubung saat tidak dialiri arus listrik. Sedangkan </w:t>
      </w:r>
      <w:r w:rsidRPr="006D58FA">
        <w:rPr>
          <w:i/>
          <w:iCs/>
        </w:rPr>
        <w:t>Normally Close</w:t>
      </w:r>
      <w:r>
        <w:t xml:space="preserve"> relay akan menutup saat tidak dialiri arus listrik.</w:t>
      </w:r>
    </w:p>
    <w:p w14:paraId="23E2B838" w14:textId="55DF0F8D" w:rsidR="00FA0C61" w:rsidRPr="00B3445D" w:rsidRDefault="00FA0C61" w:rsidP="00DA2268">
      <w:pPr>
        <w:pStyle w:val="ListParagraph"/>
        <w:numPr>
          <w:ilvl w:val="0"/>
          <w:numId w:val="22"/>
        </w:numPr>
        <w:spacing w:line="480" w:lineRule="auto"/>
        <w:ind w:left="426"/>
        <w:jc w:val="both"/>
        <w:rPr>
          <w:b/>
          <w:bCs/>
        </w:rPr>
      </w:pPr>
      <w:r w:rsidRPr="00B3445D">
        <w:rPr>
          <w:b/>
          <w:bCs/>
          <w:i/>
          <w:iCs/>
        </w:rPr>
        <w:t>Waterpump</w:t>
      </w:r>
      <w:r w:rsidRPr="00B3445D">
        <w:rPr>
          <w:b/>
          <w:bCs/>
        </w:rPr>
        <w:t xml:space="preserve"> DC</w:t>
      </w:r>
    </w:p>
    <w:p w14:paraId="76A66705" w14:textId="349D24B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w:t>
      </w:r>
      <w:r>
        <w:lastRenderedPageBreak/>
        <w:t xml:space="preserve">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 xml:space="preserve">.  Gambar </w:t>
      </w:r>
      <w:r w:rsidR="00EB565E">
        <w:t>15</w:t>
      </w:r>
      <w:r>
        <w:t xml:space="preserve"> merupakan bentuk dari waterpump.</w:t>
      </w:r>
    </w:p>
    <w:p w14:paraId="155A6CF0" w14:textId="77777777" w:rsidR="00C4476E" w:rsidRDefault="00E8415B" w:rsidP="00C4476E">
      <w:pPr>
        <w:pStyle w:val="ListParagraph"/>
        <w:keepNext/>
        <w:spacing w:after="0" w:line="240" w:lineRule="auto"/>
        <w:ind w:left="0"/>
        <w:jc w:val="center"/>
      </w:pPr>
      <w:r>
        <w:rPr>
          <w:noProof/>
        </w:rPr>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58AEDF88" w:rsidR="00E8415B" w:rsidRDefault="00C4476E" w:rsidP="00C4476E">
      <w:pPr>
        <w:pStyle w:val="Caption"/>
        <w:spacing w:after="0"/>
        <w:jc w:val="center"/>
      </w:pPr>
      <w:bookmarkStart w:id="111" w:name="_Toc146562505"/>
      <w:bookmarkStart w:id="112" w:name="_Toc159681829"/>
      <w:r>
        <w:t xml:space="preserve">Gambar </w:t>
      </w:r>
      <w:fldSimple w:instr=" SEQ Gambar \* ARABIC ">
        <w:r w:rsidR="008F642D">
          <w:rPr>
            <w:noProof/>
          </w:rPr>
          <w:t>15</w:t>
        </w:r>
      </w:fldSimple>
      <w:r>
        <w:t xml:space="preserve"> Waterpump DC Motor</w:t>
      </w:r>
      <w:bookmarkEnd w:id="111"/>
      <w:bookmarkEnd w:id="112"/>
    </w:p>
    <w:p w14:paraId="69646C1D" w14:textId="02B4E295" w:rsidR="00FA0C61" w:rsidRDefault="00C4476E" w:rsidP="00C4476E">
      <w:pPr>
        <w:jc w:val="center"/>
      </w:pPr>
      <w:r>
        <w:t>(Sumber : Shopee.co.id)</w:t>
      </w:r>
    </w:p>
    <w:p w14:paraId="2A3F2573" w14:textId="1A1CF80F" w:rsidR="00FA0C61" w:rsidRPr="00B3445D" w:rsidRDefault="00FA0C61" w:rsidP="00DA2268">
      <w:pPr>
        <w:pStyle w:val="ListParagraph"/>
        <w:numPr>
          <w:ilvl w:val="0"/>
          <w:numId w:val="22"/>
        </w:numPr>
        <w:spacing w:line="480" w:lineRule="auto"/>
        <w:ind w:left="426"/>
        <w:jc w:val="both"/>
        <w:rPr>
          <w:b/>
          <w:bCs/>
        </w:rPr>
      </w:pPr>
      <w:r w:rsidRPr="00B3445D">
        <w:rPr>
          <w:b/>
          <w:bCs/>
          <w:i/>
          <w:iCs/>
        </w:rPr>
        <w:t>Nozzle</w:t>
      </w:r>
      <w:r w:rsidRPr="00B3445D">
        <w:rPr>
          <w:b/>
          <w:bCs/>
        </w:rPr>
        <w:t xml:space="preserve"> </w:t>
      </w:r>
      <w:r w:rsidRPr="00B3445D">
        <w:rPr>
          <w:b/>
          <w:bCs/>
          <w:i/>
          <w:iCs/>
        </w:rPr>
        <w:t>Spray</w:t>
      </w:r>
    </w:p>
    <w:p w14:paraId="3D1094DC" w14:textId="0644D26A"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xml:space="preserve">.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 </w:t>
      </w:r>
      <w:r w:rsidRPr="002C5ACD">
        <w:rPr>
          <w:i/>
          <w:iCs/>
        </w:rPr>
        <w:t>Nozzle spray</w:t>
      </w:r>
      <w:r>
        <w:t xml:space="preserve"> yang digunakan </w:t>
      </w:r>
      <w:r w:rsidR="009B0053">
        <w:t>dalam sistem penyemprotan drone</w:t>
      </w:r>
      <w:r>
        <w:t xml:space="preserve"> seperti pada Gambar </w:t>
      </w:r>
      <w:r w:rsidR="00EB565E">
        <w:t>16</w:t>
      </w:r>
      <w:r w:rsidR="008A5DD8">
        <w:t>.</w:t>
      </w:r>
    </w:p>
    <w:p w14:paraId="35082711" w14:textId="77777777" w:rsidR="00871DAD" w:rsidRDefault="00871DAD" w:rsidP="009B0053">
      <w:pPr>
        <w:pStyle w:val="ListParagraph"/>
        <w:keepNext/>
        <w:spacing w:after="0" w:line="240" w:lineRule="auto"/>
        <w:ind w:left="426"/>
        <w:jc w:val="center"/>
      </w:pPr>
      <w:r>
        <w:rPr>
          <w:noProof/>
        </w:rPr>
        <w:lastRenderedPageBreak/>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58665840" w:rsidR="00871DAD" w:rsidRDefault="00871DAD" w:rsidP="009B0053">
      <w:pPr>
        <w:pStyle w:val="Caption"/>
        <w:spacing w:after="0"/>
        <w:ind w:left="426"/>
        <w:jc w:val="center"/>
      </w:pPr>
      <w:bookmarkStart w:id="113" w:name="_Toc146562506"/>
      <w:bookmarkStart w:id="114" w:name="_Toc159681830"/>
      <w:r>
        <w:t xml:space="preserve">Gambar </w:t>
      </w:r>
      <w:fldSimple w:instr=" SEQ Gambar \* ARABIC ">
        <w:r w:rsidR="008F642D">
          <w:rPr>
            <w:noProof/>
          </w:rPr>
          <w:t>16</w:t>
        </w:r>
      </w:fldSimple>
      <w:r>
        <w:t xml:space="preserve"> Nozzle Sprayer</w:t>
      </w:r>
      <w:bookmarkEnd w:id="113"/>
      <w:bookmarkEnd w:id="114"/>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46BA56BF" w14:textId="5C4858BE" w:rsidR="00A81FF3" w:rsidRPr="00690AC0" w:rsidRDefault="00636077" w:rsidP="00BE0AFA">
      <w:pPr>
        <w:pStyle w:val="Heading2"/>
        <w:numPr>
          <w:ilvl w:val="0"/>
          <w:numId w:val="2"/>
        </w:numPr>
        <w:spacing w:line="480" w:lineRule="auto"/>
        <w:ind w:left="0"/>
        <w:rPr>
          <w:rFonts w:cs="Times New Roman"/>
          <w:b w:val="0"/>
          <w:color w:val="auto"/>
          <w:lang w:val="id-ID"/>
        </w:rPr>
      </w:pPr>
      <w:bookmarkStart w:id="115" w:name="_Toc159681549"/>
      <w:bookmarkStart w:id="116" w:name="_Toc131589650"/>
      <w:r>
        <w:rPr>
          <w:rFonts w:cs="Times New Roman"/>
          <w:i/>
          <w:color w:val="auto"/>
        </w:rPr>
        <w:t>Mission Planner</w:t>
      </w:r>
      <w:bookmarkEnd w:id="115"/>
      <w:r w:rsidR="00A81FF3" w:rsidRPr="00690AC0">
        <w:rPr>
          <w:rFonts w:cs="Times New Roman"/>
          <w:color w:val="auto"/>
          <w:lang w:val="id-ID"/>
        </w:rPr>
        <w:t xml:space="preserve"> </w:t>
      </w:r>
      <w:bookmarkEnd w:id="116"/>
    </w:p>
    <w:p w14:paraId="01FC98B0" w14:textId="5D44468C" w:rsidR="00A81FF3" w:rsidRPr="00021F1C" w:rsidRDefault="00A81FF3" w:rsidP="002C5ACD">
      <w:pPr>
        <w:pStyle w:val="ListParagraph"/>
        <w:spacing w:after="0" w:line="480" w:lineRule="auto"/>
        <w:ind w:left="0" w:firstLine="567"/>
        <w:jc w:val="both"/>
        <w:rPr>
          <w:rFonts w:cs="Times New Roman"/>
          <w:color w:val="000000" w:themeColor="text1"/>
          <w:szCs w:val="24"/>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w:t>
      </w:r>
      <w:r w:rsidR="00636077">
        <w:rPr>
          <w:rFonts w:cs="Times New Roman"/>
          <w:color w:val="000000" w:themeColor="text1"/>
          <w:szCs w:val="24"/>
        </w:rPr>
        <w:t xml:space="preserve">perangkat lunak dari </w:t>
      </w:r>
      <w:r w:rsidRPr="00690AC0">
        <w:rPr>
          <w:rFonts w:cs="Times New Roman"/>
          <w:color w:val="000000" w:themeColor="text1"/>
          <w:szCs w:val="24"/>
          <w:lang w:val="id-ID"/>
        </w:rPr>
        <w:t>stasiun kontrol darat</w:t>
      </w:r>
      <w:r w:rsidR="00636077">
        <w:rPr>
          <w:rFonts w:cs="Times New Roman"/>
          <w:color w:val="000000" w:themeColor="text1"/>
          <w:szCs w:val="24"/>
        </w:rPr>
        <w:t xml:space="preserve"> (GCS) untuk mengendalikan kendaraan tanpa awak dari jarak jauh </w:t>
      </w:r>
      <w:r w:rsidRPr="00690AC0">
        <w:rPr>
          <w:rFonts w:cs="Times New Roman"/>
          <w:color w:val="000000" w:themeColor="text1"/>
          <w:szCs w:val="24"/>
          <w:lang w:val="id-ID"/>
        </w:rPr>
        <w:t xml:space="preserve"> </w:t>
      </w:r>
      <w:r w:rsidR="00636077">
        <w:rPr>
          <w:rFonts w:cs="Times New Roman"/>
          <w:color w:val="000000" w:themeColor="text1"/>
          <w:szCs w:val="24"/>
        </w:rPr>
        <w:t>seperti</w:t>
      </w:r>
      <w:r w:rsidRPr="00690AC0">
        <w:rPr>
          <w:rFonts w:cs="Times New Roman"/>
          <w:color w:val="000000" w:themeColor="text1"/>
          <w:szCs w:val="24"/>
          <w:lang w:val="id-ID"/>
        </w:rPr>
        <w:t xml:space="preserve">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r w:rsidR="00021F1C">
        <w:rPr>
          <w:rFonts w:cs="Times New Roman"/>
          <w:color w:val="000000" w:themeColor="text1"/>
          <w:szCs w:val="24"/>
        </w:rPr>
        <w:t xml:space="preserve"> Gambar </w:t>
      </w:r>
      <w:r w:rsidR="00F83332">
        <w:rPr>
          <w:rFonts w:cs="Times New Roman"/>
          <w:color w:val="000000" w:themeColor="text1"/>
          <w:szCs w:val="24"/>
        </w:rPr>
        <w:t>17</w:t>
      </w:r>
      <w:r w:rsidR="00021F1C">
        <w:rPr>
          <w:rFonts w:cs="Times New Roman"/>
          <w:color w:val="000000" w:themeColor="text1"/>
          <w:szCs w:val="24"/>
        </w:rPr>
        <w:t xml:space="preserve"> merupakan tampilan ha</w:t>
      </w:r>
      <w:r w:rsidR="00F83332">
        <w:rPr>
          <w:rFonts w:cs="Times New Roman"/>
          <w:color w:val="000000" w:themeColor="text1"/>
          <w:szCs w:val="24"/>
        </w:rPr>
        <w:t>l</w:t>
      </w:r>
      <w:r w:rsidR="00021F1C">
        <w:rPr>
          <w:rFonts w:cs="Times New Roman"/>
          <w:color w:val="000000" w:themeColor="text1"/>
          <w:szCs w:val="24"/>
        </w:rPr>
        <w:t>a</w:t>
      </w:r>
      <w:r w:rsidR="00F83332">
        <w:rPr>
          <w:rFonts w:cs="Times New Roman"/>
          <w:color w:val="000000" w:themeColor="text1"/>
          <w:szCs w:val="24"/>
        </w:rPr>
        <w:t>m</w:t>
      </w:r>
      <w:r w:rsidR="00021F1C">
        <w:rPr>
          <w:rFonts w:cs="Times New Roman"/>
          <w:color w:val="000000" w:themeColor="text1"/>
          <w:szCs w:val="24"/>
        </w:rPr>
        <w:t xml:space="preserve">an awal pada aplikasi </w:t>
      </w:r>
      <w:r w:rsidR="00021F1C" w:rsidRPr="00021F1C">
        <w:rPr>
          <w:rFonts w:cs="Times New Roman"/>
          <w:i/>
          <w:iCs/>
          <w:color w:val="000000" w:themeColor="text1"/>
          <w:szCs w:val="24"/>
        </w:rPr>
        <w:t>Mission Planner</w:t>
      </w:r>
      <w:r w:rsidR="00021F1C">
        <w:rPr>
          <w:rFonts w:cs="Times New Roman"/>
          <w:color w:val="000000" w:themeColor="text1"/>
          <w:szCs w:val="24"/>
        </w:rPr>
        <w:t>.</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509FD37E">
            <wp:extent cx="3382332" cy="2057400"/>
            <wp:effectExtent l="0" t="0" r="8890" b="0"/>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40005" cy="2092482"/>
                    </a:xfrm>
                    <a:prstGeom prst="rect">
                      <a:avLst/>
                    </a:prstGeom>
                    <a:noFill/>
                    <a:ln>
                      <a:noFill/>
                    </a:ln>
                  </pic:spPr>
                </pic:pic>
              </a:graphicData>
            </a:graphic>
          </wp:inline>
        </w:drawing>
      </w:r>
    </w:p>
    <w:p w14:paraId="38081A8E" w14:textId="076442D1" w:rsidR="00A81FF3" w:rsidRPr="00690AC0" w:rsidRDefault="00A81FF3" w:rsidP="00757118">
      <w:pPr>
        <w:pStyle w:val="Caption"/>
        <w:spacing w:after="0"/>
        <w:jc w:val="center"/>
        <w:rPr>
          <w:rFonts w:cs="Times New Roman"/>
          <w:color w:val="auto"/>
          <w:sz w:val="24"/>
          <w:szCs w:val="24"/>
          <w:lang w:val="id-ID"/>
        </w:rPr>
      </w:pPr>
      <w:bookmarkStart w:id="117" w:name="_Toc140191666"/>
      <w:bookmarkStart w:id="118" w:name="_Toc140198348"/>
      <w:bookmarkStart w:id="119" w:name="_Toc141311681"/>
      <w:bookmarkStart w:id="120" w:name="_Toc143784888"/>
      <w:bookmarkStart w:id="121" w:name="_Toc145425827"/>
      <w:bookmarkStart w:id="122" w:name="_Toc145534212"/>
      <w:bookmarkStart w:id="123" w:name="_Toc146562507"/>
      <w:bookmarkStart w:id="124" w:name="_Toc159681831"/>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8F642D">
        <w:rPr>
          <w:rFonts w:cs="Times New Roman"/>
          <w:noProof/>
          <w:color w:val="auto"/>
          <w:sz w:val="24"/>
          <w:szCs w:val="24"/>
          <w:lang w:val="id-ID"/>
        </w:rPr>
        <w:t>17</w:t>
      </w:r>
      <w:r w:rsidRPr="00690AC0">
        <w:rPr>
          <w:rFonts w:cs="Times New Roman"/>
          <w:color w:val="auto"/>
          <w:sz w:val="24"/>
          <w:szCs w:val="24"/>
          <w:lang w:val="id-ID"/>
        </w:rPr>
        <w:fldChar w:fldCharType="end"/>
      </w:r>
      <w:r w:rsidRPr="00690AC0">
        <w:rPr>
          <w:rFonts w:cs="Times New Roman"/>
          <w:color w:val="auto"/>
          <w:sz w:val="24"/>
          <w:szCs w:val="24"/>
          <w:lang w:val="id-ID"/>
        </w:rPr>
        <w:t xml:space="preserve"> Mission Planner</w:t>
      </w:r>
      <w:bookmarkEnd w:id="117"/>
      <w:bookmarkEnd w:id="118"/>
      <w:bookmarkEnd w:id="119"/>
      <w:bookmarkEnd w:id="120"/>
      <w:bookmarkEnd w:id="121"/>
      <w:bookmarkEnd w:id="122"/>
      <w:bookmarkEnd w:id="123"/>
      <w:bookmarkEnd w:id="124"/>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4A39DB90" w14:textId="7BB00AB6" w:rsidR="00A85082" w:rsidRPr="00A85082" w:rsidRDefault="004E0968" w:rsidP="00021F1C">
      <w:pPr>
        <w:pStyle w:val="ListParagraph"/>
        <w:spacing w:after="0" w:line="480" w:lineRule="auto"/>
        <w:ind w:left="0" w:firstLine="567"/>
        <w:jc w:val="both"/>
      </w:pPr>
      <w:bookmarkStart w:id="125" w:name="_Toc131589653"/>
      <w:r w:rsidRPr="00690AC0">
        <w:rPr>
          <w:rFonts w:cs="Times New Roman"/>
          <w:i/>
          <w:lang w:val="id-ID"/>
        </w:rPr>
        <w:lastRenderedPageBreak/>
        <w:t>Mission Planner</w:t>
      </w:r>
      <w:r w:rsidRPr="00690AC0">
        <w:rPr>
          <w:rFonts w:cs="Times New Roman"/>
          <w:lang w:val="id-ID"/>
        </w:rPr>
        <w:t xml:space="preserve"> </w:t>
      </w:r>
      <w:r w:rsidR="00636077">
        <w:rPr>
          <w:rFonts w:cs="Times New Roman"/>
        </w:rPr>
        <w:t xml:space="preserve">dapat terhubung pada drone dengan menggunakan protokol komunikasi </w:t>
      </w:r>
      <w:r w:rsidR="00636077" w:rsidRPr="00582EB6">
        <w:rPr>
          <w:rFonts w:cs="Times New Roman"/>
          <w:i/>
          <w:iCs/>
        </w:rPr>
        <w:t>wirele</w:t>
      </w:r>
      <w:r w:rsidR="00582EB6">
        <w:rPr>
          <w:rFonts w:cs="Times New Roman"/>
          <w:i/>
          <w:iCs/>
        </w:rPr>
        <w:t>s</w:t>
      </w:r>
      <w:r w:rsidR="00636077" w:rsidRPr="00582EB6">
        <w:rPr>
          <w:rFonts w:cs="Times New Roman"/>
          <w:i/>
          <w:iCs/>
        </w:rPr>
        <w:t>s</w:t>
      </w:r>
      <w:r w:rsidR="00636077">
        <w:rPr>
          <w:rFonts w:cs="Times New Roman"/>
        </w:rPr>
        <w:t xml:space="preserve"> </w:t>
      </w:r>
      <w:r w:rsidRPr="00690AC0">
        <w:rPr>
          <w:rFonts w:cs="Times New Roman"/>
          <w:lang w:val="id-ID"/>
        </w:rPr>
        <w:t xml:space="preserve">dengan protokol komunikasi </w:t>
      </w:r>
      <w:r w:rsidRPr="00690AC0">
        <w:rPr>
          <w:rFonts w:cs="Times New Roman"/>
          <w:i/>
          <w:lang w:val="id-ID"/>
        </w:rPr>
        <w:t>mavlink</w:t>
      </w:r>
      <w:r w:rsidRPr="00690AC0">
        <w:rPr>
          <w:rFonts w:cs="Times New Roman"/>
          <w:lang w:val="id-ID"/>
        </w:rPr>
        <w:t xml:space="preserve">, </w:t>
      </w:r>
      <w:r w:rsidR="00816383">
        <w:t>MAVLink adalah singkatan dari "</w:t>
      </w:r>
      <w:r w:rsidR="00816383" w:rsidRPr="00A85082">
        <w:rPr>
          <w:i/>
          <w:iCs/>
        </w:rPr>
        <w:t>Micro Air Vehicle Link</w:t>
      </w:r>
      <w:r w:rsidR="00816383">
        <w:t>"</w:t>
      </w:r>
      <w:r w:rsidR="00816383" w:rsidRPr="00690AC0">
        <w:rPr>
          <w:rFonts w:cs="Times New Roman"/>
          <w:lang w:val="id-ID"/>
        </w:rPr>
        <w:t xml:space="preserve"> </w:t>
      </w:r>
      <w:r w:rsidR="00A85082">
        <w:rPr>
          <w:rFonts w:cs="Times New Roman"/>
        </w:rPr>
        <w:t xml:space="preserve">yang merupakan </w:t>
      </w:r>
      <w:r w:rsidR="00A85082">
        <w:t xml:space="preserve">protokol komunikasi yang </w:t>
      </w:r>
      <w:r w:rsidR="00F83332">
        <w:t xml:space="preserve">dirancang khusus untuk mendukung komunikasi antara kendaraan udara tanpa awak (UAV) dan stasiun kontrol darat yang </w:t>
      </w:r>
      <w:r w:rsidR="00A85082">
        <w:t xml:space="preserve">digunakan dalam aplikasi kontrol, dan monitoring pesawat tanpa awak. </w:t>
      </w:r>
      <w:r w:rsidR="00172EBC">
        <w:t xml:space="preserve">Untuk menghubungkan perangkat kendali drone dengan </w:t>
      </w:r>
      <w:r w:rsidR="00172EBC" w:rsidRPr="00384048">
        <w:rPr>
          <w:i/>
          <w:iCs/>
        </w:rPr>
        <w:t>Mission Planner</w:t>
      </w:r>
      <w:r w:rsidR="00172EBC">
        <w:t xml:space="preserve"> </w:t>
      </w:r>
      <w:r w:rsidR="00C22445">
        <w:t>menggunakan</w:t>
      </w:r>
      <w:r w:rsidR="00384048">
        <w:t xml:space="preserve"> kabel USB Serial atau menggunakan</w:t>
      </w:r>
      <w:r w:rsidR="00C22445">
        <w:t xml:space="preserve"> komunikasi wireless  radio telemetri  seperti pada </w:t>
      </w:r>
      <w:r w:rsidR="00A85082">
        <w:t xml:space="preserve">Gambar </w:t>
      </w:r>
      <w:r w:rsidR="00E200CC">
        <w:t>18</w:t>
      </w:r>
      <w:r w:rsidR="00A85082">
        <w:t>.</w:t>
      </w:r>
    </w:p>
    <w:p w14:paraId="6E974ABA" w14:textId="77777777" w:rsidR="00A85082" w:rsidRPr="00690AC0" w:rsidRDefault="00A85082" w:rsidP="00A85082">
      <w:pPr>
        <w:pStyle w:val="ListParagraph"/>
        <w:keepNext/>
        <w:spacing w:line="480" w:lineRule="auto"/>
        <w:ind w:left="142"/>
        <w:jc w:val="center"/>
        <w:rPr>
          <w:lang w:val="id-ID"/>
        </w:rPr>
      </w:pPr>
      <w:r w:rsidRPr="00690AC0">
        <w:rPr>
          <w:noProof/>
        </w:rPr>
        <w:drawing>
          <wp:inline distT="0" distB="0" distL="0" distR="0" wp14:anchorId="515F672B" wp14:editId="47E2502A">
            <wp:extent cx="1685925" cy="1062906"/>
            <wp:effectExtent l="0" t="0" r="0" b="4445"/>
            <wp:docPr id="22" name="Picture 22" descr="https://ardupilot.org/planner/_images/pixhawk_usb_conn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dupilot.org/planner/_images/pixhawk_usb_connection.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03882" cy="1074227"/>
                    </a:xfrm>
                    <a:prstGeom prst="rect">
                      <a:avLst/>
                    </a:prstGeom>
                    <a:noFill/>
                    <a:ln>
                      <a:noFill/>
                    </a:ln>
                  </pic:spPr>
                </pic:pic>
              </a:graphicData>
            </a:graphic>
          </wp:inline>
        </w:drawing>
      </w:r>
      <w:r w:rsidRPr="00690AC0">
        <w:rPr>
          <w:lang w:val="id-ID"/>
        </w:rPr>
        <w:t xml:space="preserve">  </w:t>
      </w:r>
      <w:r w:rsidRPr="00690AC0">
        <w:rPr>
          <w:noProof/>
        </w:rPr>
        <w:drawing>
          <wp:inline distT="0" distB="0" distL="0" distR="0" wp14:anchorId="7ADF36E8" wp14:editId="22D8A7AA">
            <wp:extent cx="1323975" cy="996762"/>
            <wp:effectExtent l="0" t="0" r="0" b="0"/>
            <wp:docPr id="25" name="Picture 25" descr="https://ardupilot.org/planner/_images/new-radio-lap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dupilot.org/planner/_images/new-radio-laptop.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49860" cy="1016250"/>
                    </a:xfrm>
                    <a:prstGeom prst="rect">
                      <a:avLst/>
                    </a:prstGeom>
                    <a:noFill/>
                    <a:ln>
                      <a:noFill/>
                    </a:ln>
                  </pic:spPr>
                </pic:pic>
              </a:graphicData>
            </a:graphic>
          </wp:inline>
        </w:drawing>
      </w:r>
    </w:p>
    <w:p w14:paraId="3D1AA18E" w14:textId="75CF0390" w:rsidR="00A85082" w:rsidRPr="00690AC0" w:rsidRDefault="00A85082" w:rsidP="00015B5E">
      <w:pPr>
        <w:pStyle w:val="ListParagraph"/>
        <w:keepNext/>
        <w:spacing w:after="0" w:line="276" w:lineRule="auto"/>
        <w:ind w:left="284"/>
        <w:jc w:val="center"/>
        <w:rPr>
          <w:sz w:val="22"/>
          <w:lang w:val="id-ID"/>
        </w:rPr>
      </w:pPr>
      <w:r w:rsidRPr="00690AC0">
        <w:rPr>
          <w:sz w:val="22"/>
          <w:lang w:val="id-ID"/>
        </w:rPr>
        <w:t xml:space="preserve">(a)       </w:t>
      </w:r>
      <w:r w:rsidR="00015B5E">
        <w:rPr>
          <w:sz w:val="22"/>
        </w:rPr>
        <w:t xml:space="preserve">                                  </w:t>
      </w:r>
      <w:r w:rsidRPr="00690AC0">
        <w:rPr>
          <w:sz w:val="22"/>
          <w:lang w:val="id-ID"/>
        </w:rPr>
        <w:t xml:space="preserve"> (b) </w:t>
      </w:r>
    </w:p>
    <w:p w14:paraId="30383540" w14:textId="70B1715C" w:rsidR="00F13B12" w:rsidRDefault="00A85082" w:rsidP="00A85082">
      <w:pPr>
        <w:pStyle w:val="Caption"/>
        <w:spacing w:after="0" w:line="276" w:lineRule="auto"/>
        <w:jc w:val="center"/>
      </w:pPr>
      <w:bookmarkStart w:id="126" w:name="_Toc143784889"/>
      <w:bookmarkStart w:id="127" w:name="_Toc145425828"/>
      <w:bookmarkStart w:id="128" w:name="_Toc145534213"/>
      <w:bookmarkStart w:id="129" w:name="_Toc146562508"/>
      <w:bookmarkStart w:id="130" w:name="_Toc159681832"/>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8F642D">
        <w:rPr>
          <w:noProof/>
          <w:lang w:val="id-ID"/>
        </w:rPr>
        <w:t>18</w:t>
      </w:r>
      <w:r w:rsidRPr="00690AC0">
        <w:rPr>
          <w:lang w:val="id-ID"/>
        </w:rPr>
        <w:fldChar w:fldCharType="end"/>
      </w:r>
      <w:r w:rsidRPr="00690AC0">
        <w:rPr>
          <w:lang w:val="id-ID"/>
        </w:rPr>
        <w:t xml:space="preserve"> Menghubungkan Mission Planner ke Ardupilot</w:t>
      </w:r>
      <w:bookmarkEnd w:id="126"/>
      <w:bookmarkEnd w:id="127"/>
      <w:bookmarkEnd w:id="128"/>
      <w:bookmarkEnd w:id="129"/>
      <w:bookmarkEnd w:id="130"/>
      <w:r w:rsidR="00015B5E">
        <w:t xml:space="preserve"> </w:t>
      </w:r>
    </w:p>
    <w:p w14:paraId="41B49249" w14:textId="03050760" w:rsidR="00A85082" w:rsidRPr="00015B5E" w:rsidRDefault="00015B5E" w:rsidP="00A85082">
      <w:pPr>
        <w:pStyle w:val="Caption"/>
        <w:spacing w:after="0" w:line="276" w:lineRule="auto"/>
        <w:jc w:val="center"/>
      </w:pPr>
      <w:r w:rsidRPr="00015B5E">
        <w:t>(a) Menggunakan USB Serial   (b) Menggunakan Radio Telemetry</w:t>
      </w:r>
    </w:p>
    <w:p w14:paraId="73FC4A3F" w14:textId="6E0521B5" w:rsidR="00A85082" w:rsidRPr="00A85082" w:rsidRDefault="00A85082" w:rsidP="00A85082">
      <w:pPr>
        <w:spacing w:after="0" w:line="480" w:lineRule="auto"/>
        <w:jc w:val="center"/>
        <w:rPr>
          <w:rFonts w:cs="Times New Roman"/>
          <w:szCs w:val="24"/>
          <w:lang w:val="id-ID"/>
        </w:rPr>
      </w:pPr>
      <w:r w:rsidRPr="00690AC0">
        <w:rPr>
          <w:rFonts w:cs="Times New Roman"/>
          <w:szCs w:val="24"/>
          <w:lang w:val="id-ID"/>
        </w:rPr>
        <w:t>(Sumber : Ardupilot.org)</w:t>
      </w:r>
    </w:p>
    <w:p w14:paraId="6D468740" w14:textId="62C2DC34" w:rsidR="001101A8" w:rsidRPr="00690AC0" w:rsidRDefault="00A85082" w:rsidP="003649AF">
      <w:pPr>
        <w:pStyle w:val="ListParagraph"/>
        <w:spacing w:after="0" w:line="480" w:lineRule="auto"/>
        <w:ind w:left="0" w:firstLine="567"/>
        <w:jc w:val="both"/>
        <w:rPr>
          <w:rFonts w:cs="Times New Roman"/>
          <w:szCs w:val="24"/>
          <w:lang w:val="id-ID"/>
        </w:rPr>
      </w:pPr>
      <w:r>
        <w:t xml:space="preserve">Dalam Gambar </w:t>
      </w:r>
      <w:r w:rsidR="00E200CC">
        <w:t>18</w:t>
      </w:r>
      <w:r>
        <w:t xml:space="preserve">, untuk menghubungkan PC dan autopilot, diperlukan perangkat keras fisik dan driver perangkat Windows, seperti kabel USB, Radio Telemetri, Bluetooth, dan koneksi IP yang semuanya memerlukan penggunaan protokol komunikasi MAVLink. </w:t>
      </w:r>
    </w:p>
    <w:bookmarkEnd w:id="125"/>
    <w:p w14:paraId="0641B3E9" w14:textId="77777777" w:rsidR="003A4DA5" w:rsidRPr="009B0053" w:rsidRDefault="003A4DA5" w:rsidP="009B0053">
      <w:pPr>
        <w:pStyle w:val="ListParagraph"/>
        <w:spacing w:after="0" w:line="480" w:lineRule="auto"/>
        <w:ind w:left="426"/>
        <w:jc w:val="both"/>
        <w:rPr>
          <w:rFonts w:cs="Times New Roman"/>
        </w:rPr>
      </w:pPr>
    </w:p>
    <w:p w14:paraId="31C7979F" w14:textId="0710B03A" w:rsidR="006345C9" w:rsidRPr="006345C9" w:rsidRDefault="006345C9" w:rsidP="00BD1FCB">
      <w:pPr>
        <w:pStyle w:val="ListParagraph"/>
        <w:numPr>
          <w:ilvl w:val="0"/>
          <w:numId w:val="2"/>
        </w:numPr>
        <w:spacing w:after="0" w:line="480" w:lineRule="auto"/>
        <w:ind w:left="0"/>
        <w:jc w:val="both"/>
        <w:outlineLvl w:val="1"/>
        <w:rPr>
          <w:rFonts w:cs="Times New Roman"/>
          <w:b/>
          <w:szCs w:val="24"/>
          <w:lang w:val="id-ID"/>
        </w:rPr>
      </w:pPr>
      <w:bookmarkStart w:id="131" w:name="_Toc159681550"/>
      <w:bookmarkStart w:id="132" w:name="_Toc138500667"/>
      <w:r>
        <w:rPr>
          <w:rFonts w:cs="Times New Roman"/>
          <w:b/>
          <w:szCs w:val="24"/>
        </w:rPr>
        <w:t>Perhitungan Parameter Pada Hexacopter</w:t>
      </w:r>
      <w:bookmarkEnd w:id="131"/>
    </w:p>
    <w:p w14:paraId="26454FD4" w14:textId="7A19D426" w:rsidR="006345C9" w:rsidRDefault="006345C9" w:rsidP="00E062FD">
      <w:pPr>
        <w:pStyle w:val="ListParagraph"/>
        <w:spacing w:after="0" w:line="480" w:lineRule="auto"/>
        <w:ind w:left="0" w:firstLine="567"/>
        <w:jc w:val="both"/>
      </w:pPr>
      <w:r>
        <w:rPr>
          <w:rFonts w:cs="Times New Roman"/>
          <w:bCs/>
          <w:szCs w:val="24"/>
        </w:rPr>
        <w:t xml:space="preserve">Perhitungan parameter merupakan </w:t>
      </w:r>
      <w:r>
        <w:t xml:space="preserve">perhitungan yang merangkum sejumlah faktor teknis </w:t>
      </w:r>
      <w:r w:rsidRPr="00E062FD">
        <w:rPr>
          <w:rFonts w:cs="Times New Roman"/>
          <w:color w:val="000000" w:themeColor="text1"/>
          <w:szCs w:val="24"/>
          <w:lang w:val="id-ID"/>
        </w:rPr>
        <w:t>yang</w:t>
      </w:r>
      <w:r>
        <w:t xml:space="preserve"> melibatkan fisika penerbangan, elektronika, dan desain </w:t>
      </w:r>
      <w:r>
        <w:lastRenderedPageBreak/>
        <w:t>struktural.</w:t>
      </w:r>
      <w:r w:rsidR="00A65C77">
        <w:t xml:space="preserve"> perhitungan parameter pada hexacopter yang perlu dipertimbangkan yaitu :</w:t>
      </w:r>
    </w:p>
    <w:p w14:paraId="45C4876B" w14:textId="5254EE68" w:rsidR="00C02A94" w:rsidRPr="001664F0" w:rsidRDefault="00C02A94" w:rsidP="00DA2268">
      <w:pPr>
        <w:pStyle w:val="ListParagraph"/>
        <w:numPr>
          <w:ilvl w:val="0"/>
          <w:numId w:val="33"/>
        </w:numPr>
        <w:spacing w:line="480" w:lineRule="auto"/>
        <w:ind w:left="426"/>
        <w:jc w:val="both"/>
        <w:rPr>
          <w:rFonts w:cs="Times New Roman"/>
          <w:b/>
          <w:szCs w:val="24"/>
          <w:lang w:val="id-ID"/>
        </w:rPr>
      </w:pPr>
      <w:r w:rsidRPr="001664F0">
        <w:rPr>
          <w:rFonts w:cs="Times New Roman"/>
          <w:b/>
          <w:szCs w:val="24"/>
        </w:rPr>
        <w:t xml:space="preserve">Perhitungan </w:t>
      </w:r>
      <w:r w:rsidR="00793E64" w:rsidRPr="001664F0">
        <w:rPr>
          <w:rFonts w:cs="Times New Roman"/>
          <w:b/>
          <w:szCs w:val="24"/>
        </w:rPr>
        <w:t>Gaya</w:t>
      </w:r>
      <w:r w:rsidRPr="001664F0">
        <w:rPr>
          <w:rFonts w:cs="Times New Roman"/>
          <w:b/>
          <w:szCs w:val="24"/>
        </w:rPr>
        <w:t xml:space="preserve"> </w:t>
      </w:r>
      <w:r w:rsidR="00793E64" w:rsidRPr="001664F0">
        <w:rPr>
          <w:rFonts w:cs="Times New Roman"/>
          <w:b/>
          <w:szCs w:val="24"/>
        </w:rPr>
        <w:t>A</w:t>
      </w:r>
      <w:r w:rsidRPr="001664F0">
        <w:rPr>
          <w:rFonts w:cs="Times New Roman"/>
          <w:b/>
          <w:szCs w:val="24"/>
        </w:rPr>
        <w:t>ngkat (</w:t>
      </w:r>
      <w:r w:rsidRPr="001664F0">
        <w:rPr>
          <w:rFonts w:cs="Times New Roman"/>
          <w:b/>
          <w:i/>
          <w:iCs/>
          <w:szCs w:val="24"/>
        </w:rPr>
        <w:t>thrust</w:t>
      </w:r>
      <w:r w:rsidRPr="001664F0">
        <w:rPr>
          <w:rFonts w:cs="Times New Roman"/>
          <w:b/>
          <w:szCs w:val="24"/>
        </w:rPr>
        <w:t>)</w:t>
      </w:r>
    </w:p>
    <w:p w14:paraId="2935E69B" w14:textId="25271775" w:rsidR="00C02A94" w:rsidRDefault="00C02A94" w:rsidP="00C02A94">
      <w:pPr>
        <w:pStyle w:val="ListParagraph"/>
        <w:spacing w:line="480" w:lineRule="auto"/>
        <w:ind w:left="426"/>
        <w:jc w:val="both"/>
      </w:pPr>
      <w:r>
        <w:rPr>
          <w:rFonts w:cs="Times New Roman"/>
          <w:bCs/>
          <w:szCs w:val="24"/>
        </w:rPr>
        <w:t xml:space="preserve">Perhitungan </w:t>
      </w:r>
      <w:r w:rsidR="00793E64">
        <w:rPr>
          <w:rFonts w:cs="Times New Roman"/>
          <w:bCs/>
          <w:szCs w:val="24"/>
        </w:rPr>
        <w:t>gaya</w:t>
      </w:r>
      <w:r>
        <w:rPr>
          <w:rFonts w:cs="Times New Roman"/>
          <w:bCs/>
          <w:szCs w:val="24"/>
        </w:rPr>
        <w:t xml:space="preserve"> angkat drone sangat diperlukan dalam melakukan penerbangan</w:t>
      </w:r>
      <w:r w:rsidR="00793E64">
        <w:rPr>
          <w:rFonts w:cs="Times New Roman"/>
          <w:bCs/>
          <w:szCs w:val="24"/>
        </w:rPr>
        <w:t>,</w:t>
      </w:r>
      <w:r>
        <w:rPr>
          <w:rFonts w:cs="Times New Roman"/>
          <w:bCs/>
          <w:szCs w:val="24"/>
        </w:rPr>
        <w:t xml:space="preserve"> </w:t>
      </w:r>
      <w:r w:rsidR="00793E64">
        <w:rPr>
          <w:rFonts w:cs="Times New Roman"/>
          <w:bCs/>
          <w:szCs w:val="24"/>
        </w:rPr>
        <w:t>tujuannya agar</w:t>
      </w:r>
      <w:r>
        <w:rPr>
          <w:rFonts w:cs="Times New Roman"/>
          <w:bCs/>
          <w:szCs w:val="24"/>
        </w:rPr>
        <w:t xml:space="preserve"> drone mampu terbang sesuai dengan kemampuan maksimal daya angkat drone dalam membawa beban.</w:t>
      </w:r>
      <w:r w:rsidR="00793E64">
        <w:rPr>
          <w:rFonts w:cs="Times New Roman"/>
          <w:bCs/>
          <w:szCs w:val="24"/>
        </w:rPr>
        <w:t xml:space="preserve"> </w:t>
      </w:r>
      <w:r w:rsidR="00793E64">
        <w:t>Gaya yang dibutuhkan hexacopter untuk menaikkan tinggi harus lebih besar dari berat dikali konstanta percepatan suatu gravitasi dan juga gaya yang dibutuhkan untuk membuat hexacopter turun harus lebih kecil dari berat dikali konstanta gravitasi. Persamaan yang digunakan adalah</w:t>
      </w:r>
      <w:r w:rsidR="0031177E">
        <w:t xml:space="preserve"> </w:t>
      </w:r>
      <w:r w:rsidR="0031177E">
        <w:fldChar w:fldCharType="begin" w:fldLock="1"/>
      </w:r>
      <w:r w:rsidR="001664F0">
        <w:instrText>ADDIN CSL_CITATION {"citationItems":[{"id":"ITEM-1","itemData":{"abstract":"ABSTRAK Sebuah quadcopter dapat melakukan takeoff dan landing secara vertikal. Empat brushless motor yang terdapat pada quadcopter mempunyai gerakan searah dan berlawanan arah jarum jam. Sinkronisasi dari brushles motor pada quadcopter diperlukan ketika salah satu brushless motor bermasalah. Sinkronisasi tersebut dilakukan oleh ESC (Electronic Speed Controller). ESC bertugas sebagai pengendali kecepatan dan arah putar dari brushless motor. Pemilihan ESC didasarkan pada besarnya arus maksimal dari brushless motor. Pengujian terhadap quadmotor didapat bahwa gaya yang dibutuhkan untuk terbang 3.185 kg m/s 2 , untuk dapat bergerak keatas gaya harus lebih dari 1.5925 kg m/s 2 dan gaya tidak boleh lebih dari 6.37 kg m/s 2 untuk dapat bergerak turun, dengan lama terbang 10,207 menit, efisiensi motor 91,1%, torsi 0.089 Nm dan kecepatan sinkron motor 428.57 rpm.","author":[{"dropping-particle":"","family":"Khumairowati","given":"","non-dropping-particle":"","parse-names":false,"suffix":""},{"dropping-particle":"","family":"B. Yulianti","given":"","non-dropping-particle":"","parse-names":false,"suffix":""}],"container-title":"Jurnal Mitra Manajemen","id":"ITEM-1","issue":"2","issued":{"date-parts":[["2020"]]},"page":"121-127","title":"Analisis Motor pada Quadcopter","type":"article-journal","volume":"8"},"uris":["http://www.mendeley.com/documents/?uuid=1140f1d2-6aa2-4d3e-999b-ad1c88c14109"]}],"mendeley":{"formattedCitation":"(Khumairowati &amp; B. Yulianti, 2020)","plainTextFormattedCitation":"(Khumairowati &amp; B. Yulianti, 2020)","previouslyFormattedCitation":"(Khumairowati &amp; B. Yulianti, 2020)"},"properties":{"noteIndex":0},"schema":"https://github.com/citation-style-language/schema/raw/master/csl-citation.json"}</w:instrText>
      </w:r>
      <w:r w:rsidR="0031177E">
        <w:fldChar w:fldCharType="separate"/>
      </w:r>
      <w:r w:rsidR="0031177E" w:rsidRPr="0031177E">
        <w:rPr>
          <w:noProof/>
        </w:rPr>
        <w:t>(Khumairowati &amp; B. Yulianti, 2020)</w:t>
      </w:r>
      <w:r w:rsidR="0031177E">
        <w:fldChar w:fldCharType="end"/>
      </w:r>
      <w:r w:rsidR="00793E64">
        <w:t xml:space="preserve"> : </w:t>
      </w:r>
    </w:p>
    <w:p w14:paraId="55E98A4E" w14:textId="733DD124" w:rsidR="00793E64" w:rsidRPr="001C4F16" w:rsidRDefault="00793E64" w:rsidP="00DA2268">
      <w:pPr>
        <w:pStyle w:val="ListParagraph"/>
        <w:numPr>
          <w:ilvl w:val="0"/>
          <w:numId w:val="35"/>
        </w:numPr>
        <w:spacing w:line="480" w:lineRule="auto"/>
        <w:ind w:left="709" w:hanging="283"/>
        <w:jc w:val="both"/>
      </w:pPr>
      <w:r w:rsidRPr="001C4F16">
        <w:rPr>
          <w:i/>
          <w:iCs/>
        </w:rPr>
        <w:t xml:space="preserve">F = ( m . g )  / </w:t>
      </w:r>
      <w:r w:rsidRPr="001C4F16">
        <w:t>6</w:t>
      </w:r>
      <w:r w:rsidRPr="001C4F16">
        <w:rPr>
          <w:i/>
          <w:iCs/>
        </w:rPr>
        <w:t xml:space="preserve">     </w:t>
      </w:r>
      <w:r w:rsidRPr="001C4F16">
        <w:t>(drone terbang stabil)</w:t>
      </w:r>
    </w:p>
    <w:p w14:paraId="7247292E" w14:textId="48806C9F" w:rsidR="00793E64" w:rsidRPr="001C4F16" w:rsidRDefault="00793E64" w:rsidP="00DA2268">
      <w:pPr>
        <w:pStyle w:val="ListParagraph"/>
        <w:numPr>
          <w:ilvl w:val="0"/>
          <w:numId w:val="35"/>
        </w:numPr>
        <w:spacing w:line="480" w:lineRule="auto"/>
        <w:ind w:left="709" w:hanging="283"/>
        <w:jc w:val="both"/>
      </w:pPr>
      <w:r w:rsidRPr="001C4F16">
        <w:rPr>
          <w:i/>
          <w:iCs/>
        </w:rPr>
        <w:t xml:space="preserve">F &lt; ( m . g )  / </w:t>
      </w:r>
      <w:r w:rsidRPr="001C4F16">
        <w:t>6</w:t>
      </w:r>
      <w:r w:rsidRPr="001C4F16">
        <w:rPr>
          <w:i/>
          <w:iCs/>
        </w:rPr>
        <w:t xml:space="preserve">     </w:t>
      </w:r>
      <w:r w:rsidRPr="001C4F16">
        <w:t>(drone bergerak naik)</w:t>
      </w:r>
    </w:p>
    <w:p w14:paraId="7C70620E" w14:textId="2C4438EA" w:rsidR="00793E64" w:rsidRPr="001C4F16" w:rsidRDefault="00793E64" w:rsidP="00DA2268">
      <w:pPr>
        <w:pStyle w:val="ListParagraph"/>
        <w:numPr>
          <w:ilvl w:val="0"/>
          <w:numId w:val="35"/>
        </w:numPr>
        <w:spacing w:line="480" w:lineRule="auto"/>
        <w:ind w:left="709" w:hanging="283"/>
        <w:jc w:val="both"/>
        <w:rPr>
          <w:i/>
          <w:iCs/>
        </w:rPr>
      </w:pPr>
      <w:r w:rsidRPr="001C4F16">
        <w:rPr>
          <w:i/>
          <w:iCs/>
        </w:rPr>
        <w:t xml:space="preserve">F &gt; ( m . g )  / </w:t>
      </w:r>
      <w:r w:rsidRPr="001C4F16">
        <w:t>6</w:t>
      </w:r>
      <w:r w:rsidRPr="001C4F16">
        <w:rPr>
          <w:i/>
          <w:iCs/>
        </w:rPr>
        <w:t xml:space="preserve">    </w:t>
      </w:r>
      <w:r w:rsidRPr="001C4F16">
        <w:t xml:space="preserve"> (drone bergerak turun)</w:t>
      </w:r>
    </w:p>
    <w:p w14:paraId="50484219" w14:textId="3DEB42C6" w:rsidR="00793E64" w:rsidRDefault="00793E64" w:rsidP="00793E64">
      <w:pPr>
        <w:pStyle w:val="ListParagraph"/>
        <w:spacing w:line="480" w:lineRule="auto"/>
        <w:ind w:left="426"/>
        <w:jc w:val="both"/>
      </w:pPr>
      <w:bookmarkStart w:id="133" w:name="_Hlk156176402"/>
      <w:r>
        <w:t>dimana :</w:t>
      </w:r>
    </w:p>
    <w:p w14:paraId="056D6985" w14:textId="25277E56" w:rsidR="00793E64" w:rsidRPr="001C4F16" w:rsidRDefault="00793E64" w:rsidP="00793E64">
      <w:pPr>
        <w:pStyle w:val="ListParagraph"/>
        <w:spacing w:line="480" w:lineRule="auto"/>
        <w:ind w:left="851"/>
        <w:jc w:val="both"/>
        <w:rPr>
          <w:i/>
          <w:iCs/>
        </w:rPr>
      </w:pPr>
      <w:r w:rsidRPr="001C4F16">
        <w:rPr>
          <w:i/>
          <w:iCs/>
        </w:rPr>
        <w:t>F = gaya angkat masing-masing motor hexacopter (N)</w:t>
      </w:r>
    </w:p>
    <w:p w14:paraId="77266E2C" w14:textId="4B86ED46" w:rsidR="00793E64" w:rsidRPr="001C4F16" w:rsidRDefault="009A127E" w:rsidP="00793E64">
      <w:pPr>
        <w:pStyle w:val="ListParagraph"/>
        <w:spacing w:line="480" w:lineRule="auto"/>
        <w:ind w:left="851"/>
        <w:jc w:val="both"/>
        <w:rPr>
          <w:i/>
          <w:iCs/>
        </w:rPr>
      </w:pPr>
      <w:r w:rsidRPr="001C4F16">
        <w:rPr>
          <w:i/>
          <w:iCs/>
        </w:rPr>
        <w:t>m = massa total hexacopter (kg)</w:t>
      </w:r>
    </w:p>
    <w:p w14:paraId="402C3EC2" w14:textId="5080E003" w:rsidR="00793E64" w:rsidRPr="001664F0" w:rsidRDefault="009A127E" w:rsidP="001664F0">
      <w:pPr>
        <w:pStyle w:val="ListParagraph"/>
        <w:spacing w:line="480" w:lineRule="auto"/>
        <w:ind w:left="851"/>
        <w:jc w:val="both"/>
        <w:rPr>
          <w:i/>
          <w:iCs/>
        </w:rPr>
      </w:pPr>
      <w:r w:rsidRPr="001C4F16">
        <w:rPr>
          <w:i/>
          <w:iCs/>
        </w:rPr>
        <w:t>g = konstanta percepatan gravitasi (9,8 m/s</w:t>
      </w:r>
      <w:r w:rsidRPr="001C4F16">
        <w:rPr>
          <w:i/>
          <w:iCs/>
          <w:vertAlign w:val="superscript"/>
        </w:rPr>
        <w:t>2</w:t>
      </w:r>
      <w:r w:rsidRPr="001C4F16">
        <w:rPr>
          <w:i/>
          <w:iCs/>
        </w:rPr>
        <w:t>)</w:t>
      </w:r>
    </w:p>
    <w:bookmarkEnd w:id="133"/>
    <w:p w14:paraId="4BECB5DB" w14:textId="7B1EB937" w:rsidR="00A65C77" w:rsidRPr="001664F0" w:rsidRDefault="00A65C77" w:rsidP="00DA2268">
      <w:pPr>
        <w:pStyle w:val="ListParagraph"/>
        <w:numPr>
          <w:ilvl w:val="0"/>
          <w:numId w:val="33"/>
        </w:numPr>
        <w:spacing w:line="480" w:lineRule="auto"/>
        <w:ind w:left="426"/>
        <w:jc w:val="both"/>
        <w:rPr>
          <w:rFonts w:cs="Times New Roman"/>
          <w:b/>
          <w:szCs w:val="24"/>
          <w:lang w:val="id-ID"/>
        </w:rPr>
      </w:pPr>
      <w:r w:rsidRPr="001664F0">
        <w:rPr>
          <w:rFonts w:cs="Times New Roman"/>
          <w:b/>
          <w:szCs w:val="24"/>
        </w:rPr>
        <w:t xml:space="preserve">Perhitungan </w:t>
      </w:r>
      <w:r w:rsidR="009A127E" w:rsidRPr="001664F0">
        <w:rPr>
          <w:rFonts w:cs="Times New Roman"/>
          <w:b/>
          <w:szCs w:val="24"/>
        </w:rPr>
        <w:t xml:space="preserve">daya </w:t>
      </w:r>
      <w:r w:rsidRPr="001664F0">
        <w:rPr>
          <w:rFonts w:cs="Times New Roman"/>
          <w:b/>
          <w:szCs w:val="24"/>
        </w:rPr>
        <w:t>baterai</w:t>
      </w:r>
      <w:r w:rsidR="009A127E" w:rsidRPr="001664F0">
        <w:rPr>
          <w:rFonts w:cs="Times New Roman"/>
          <w:b/>
          <w:szCs w:val="24"/>
        </w:rPr>
        <w:t xml:space="preserve"> </w:t>
      </w:r>
    </w:p>
    <w:p w14:paraId="02D44DE4" w14:textId="7825840B" w:rsidR="00A65C77" w:rsidRDefault="00A65C77" w:rsidP="00A65C77">
      <w:pPr>
        <w:pStyle w:val="ListParagraph"/>
        <w:spacing w:line="480" w:lineRule="auto"/>
        <w:ind w:left="426"/>
        <w:jc w:val="both"/>
      </w:pPr>
      <w:r>
        <w:t xml:space="preserve">Perhitungan parameter pada baterai drone melibatkan sejumlah faktor yang berpengaruh pada kinerja dan keamanan operasional drone. </w:t>
      </w:r>
      <w:r w:rsidR="00C02A94">
        <w:t xml:space="preserve">terdapat beberapa </w:t>
      </w:r>
      <w:r>
        <w:t xml:space="preserve">parameter baterai </w:t>
      </w:r>
      <w:r w:rsidR="00C02A94">
        <w:t>seperti C-rate</w:t>
      </w:r>
      <w:r w:rsidR="00B132C8">
        <w:t xml:space="preserve"> (C) , kapasitas baterai (Ah), dan tegangan baterai (V).</w:t>
      </w:r>
      <w:r w:rsidR="00C02A94">
        <w:t xml:space="preserve"> </w:t>
      </w:r>
      <w:r w:rsidR="00B132C8">
        <w:t xml:space="preserve">faktor yang perlu diperhatikan pada perhitungan daya baterai yaitu: </w:t>
      </w:r>
    </w:p>
    <w:p w14:paraId="24DF26FB" w14:textId="3B07DE60" w:rsidR="00B132C8" w:rsidRDefault="00B132C8" w:rsidP="00DA2268">
      <w:pPr>
        <w:pStyle w:val="ListParagraph"/>
        <w:numPr>
          <w:ilvl w:val="0"/>
          <w:numId w:val="34"/>
        </w:numPr>
        <w:spacing w:line="480" w:lineRule="auto"/>
        <w:jc w:val="both"/>
      </w:pPr>
      <w:r>
        <w:rPr>
          <w:rFonts w:cs="Times New Roman"/>
          <w:bCs/>
          <w:szCs w:val="24"/>
        </w:rPr>
        <w:t>I</w:t>
      </w:r>
      <w:r>
        <w:rPr>
          <w:rFonts w:cs="Times New Roman"/>
          <w:bCs/>
          <w:szCs w:val="24"/>
          <w:vertAlign w:val="subscript"/>
        </w:rPr>
        <w:t xml:space="preserve">max </w:t>
      </w:r>
      <w:r>
        <w:rPr>
          <w:rFonts w:cs="Times New Roman"/>
          <w:bCs/>
          <w:szCs w:val="24"/>
        </w:rPr>
        <w:t xml:space="preserve">= C </w:t>
      </w:r>
      <w:r>
        <w:t>× Ah</w:t>
      </w:r>
    </w:p>
    <w:p w14:paraId="68A74F02" w14:textId="557DC6BB" w:rsidR="00882178" w:rsidRDefault="00882178" w:rsidP="00DA2268">
      <w:pPr>
        <w:pStyle w:val="ListParagraph"/>
        <w:numPr>
          <w:ilvl w:val="0"/>
          <w:numId w:val="34"/>
        </w:numPr>
        <w:spacing w:line="480" w:lineRule="auto"/>
        <w:jc w:val="both"/>
        <w:rPr>
          <w:rFonts w:cs="Times New Roman"/>
          <w:bCs/>
          <w:szCs w:val="24"/>
        </w:rPr>
      </w:pPr>
      <w:r>
        <w:rPr>
          <w:rFonts w:cs="Times New Roman"/>
          <w:bCs/>
          <w:szCs w:val="24"/>
        </w:rPr>
        <w:lastRenderedPageBreak/>
        <w:t>V</w:t>
      </w:r>
      <w:r>
        <w:rPr>
          <w:rFonts w:cs="Times New Roman"/>
          <w:bCs/>
          <w:szCs w:val="24"/>
          <w:vertAlign w:val="subscript"/>
        </w:rPr>
        <w:t xml:space="preserve">min </w:t>
      </w:r>
      <w:r>
        <w:rPr>
          <w:rFonts w:cs="Times New Roman"/>
          <w:bCs/>
          <w:szCs w:val="24"/>
        </w:rPr>
        <w:t xml:space="preserve">= 3,7 Volt  </w:t>
      </w:r>
    </w:p>
    <w:p w14:paraId="44DF34B5" w14:textId="025B14A4" w:rsidR="00882178" w:rsidRPr="00882178" w:rsidRDefault="00882178" w:rsidP="00DA2268">
      <w:pPr>
        <w:pStyle w:val="ListParagraph"/>
        <w:numPr>
          <w:ilvl w:val="0"/>
          <w:numId w:val="34"/>
        </w:numPr>
        <w:spacing w:line="480" w:lineRule="auto"/>
        <w:jc w:val="both"/>
        <w:rPr>
          <w:rFonts w:cs="Times New Roman"/>
          <w:bCs/>
          <w:szCs w:val="24"/>
        </w:rPr>
      </w:pPr>
      <w:r>
        <w:rPr>
          <w:rFonts w:cs="Times New Roman"/>
          <w:bCs/>
          <w:szCs w:val="24"/>
        </w:rPr>
        <w:t>V</w:t>
      </w:r>
      <w:r>
        <w:rPr>
          <w:rFonts w:cs="Times New Roman"/>
          <w:bCs/>
          <w:szCs w:val="24"/>
          <w:vertAlign w:val="subscript"/>
        </w:rPr>
        <w:t xml:space="preserve">max </w:t>
      </w:r>
      <w:r>
        <w:rPr>
          <w:rFonts w:cs="Times New Roman"/>
          <w:bCs/>
          <w:szCs w:val="24"/>
        </w:rPr>
        <w:t>= 4,2 Volt</w:t>
      </w:r>
    </w:p>
    <w:p w14:paraId="32394754" w14:textId="77777777" w:rsidR="00882178" w:rsidRPr="00882178" w:rsidRDefault="00882178" w:rsidP="00882178">
      <w:pPr>
        <w:pStyle w:val="ListParagraph"/>
        <w:spacing w:line="480" w:lineRule="auto"/>
        <w:ind w:left="1146"/>
        <w:jc w:val="both"/>
        <w:rPr>
          <w:rFonts w:cs="Times New Roman"/>
          <w:bCs/>
          <w:szCs w:val="24"/>
        </w:rPr>
      </w:pPr>
      <w:r w:rsidRPr="00882178">
        <w:rPr>
          <w:rFonts w:cs="Times New Roman"/>
          <w:bCs/>
          <w:szCs w:val="24"/>
        </w:rPr>
        <w:t>dimana :</w:t>
      </w:r>
    </w:p>
    <w:p w14:paraId="5A722CAB" w14:textId="4639DD04"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I</w:t>
      </w:r>
      <w:r w:rsidRPr="00517EA8">
        <w:rPr>
          <w:rFonts w:cs="Times New Roman"/>
          <w:bCs/>
          <w:i/>
          <w:iCs/>
          <w:szCs w:val="24"/>
          <w:vertAlign w:val="subscript"/>
        </w:rPr>
        <w:t>max</w:t>
      </w:r>
      <w:r w:rsidRPr="00517EA8">
        <w:rPr>
          <w:rFonts w:cs="Times New Roman"/>
          <w:bCs/>
          <w:i/>
          <w:iCs/>
          <w:szCs w:val="24"/>
        </w:rPr>
        <w:t xml:space="preserve"> = Arus maksimum yang dapat dikeluarkan baterai</w:t>
      </w:r>
    </w:p>
    <w:p w14:paraId="69287D13" w14:textId="2FF03707"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V</w:t>
      </w:r>
      <w:r w:rsidRPr="00517EA8">
        <w:rPr>
          <w:rFonts w:cs="Times New Roman"/>
          <w:bCs/>
          <w:i/>
          <w:iCs/>
          <w:szCs w:val="24"/>
          <w:vertAlign w:val="subscript"/>
        </w:rPr>
        <w:t xml:space="preserve">min </w:t>
      </w:r>
      <w:r w:rsidRPr="00517EA8">
        <w:rPr>
          <w:rFonts w:cs="Times New Roman"/>
          <w:bCs/>
          <w:i/>
          <w:iCs/>
          <w:szCs w:val="24"/>
        </w:rPr>
        <w:t>= Tegangan minimum aman baterai</w:t>
      </w:r>
    </w:p>
    <w:p w14:paraId="2FF04B1E" w14:textId="72C33A38" w:rsidR="00B132C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V</w:t>
      </w:r>
      <w:r w:rsidRPr="00517EA8">
        <w:rPr>
          <w:rFonts w:cs="Times New Roman"/>
          <w:bCs/>
          <w:i/>
          <w:iCs/>
          <w:szCs w:val="24"/>
          <w:vertAlign w:val="subscript"/>
        </w:rPr>
        <w:t>max</w:t>
      </w:r>
      <w:r w:rsidRPr="00517EA8">
        <w:rPr>
          <w:rFonts w:cs="Times New Roman"/>
          <w:bCs/>
          <w:i/>
          <w:iCs/>
          <w:szCs w:val="24"/>
        </w:rPr>
        <w:t xml:space="preserve"> = Tegangan maksimal baterai</w:t>
      </w:r>
    </w:p>
    <w:p w14:paraId="469D7978" w14:textId="75DC917F" w:rsidR="00882178" w:rsidRPr="00517EA8" w:rsidRDefault="00882178" w:rsidP="00882178">
      <w:pPr>
        <w:pStyle w:val="ListParagraph"/>
        <w:spacing w:line="480" w:lineRule="auto"/>
        <w:ind w:left="1146"/>
        <w:jc w:val="both"/>
        <w:rPr>
          <w:rFonts w:cs="Times New Roman"/>
          <w:bCs/>
          <w:i/>
          <w:iCs/>
          <w:szCs w:val="24"/>
        </w:rPr>
      </w:pPr>
      <w:r w:rsidRPr="00517EA8">
        <w:rPr>
          <w:rFonts w:cs="Times New Roman"/>
          <w:bCs/>
          <w:i/>
          <w:iCs/>
          <w:szCs w:val="24"/>
        </w:rPr>
        <w:t xml:space="preserve">C = </w:t>
      </w:r>
      <w:r w:rsidR="00517EA8" w:rsidRPr="00517EA8">
        <w:rPr>
          <w:rFonts w:cs="Times New Roman"/>
          <w:bCs/>
          <w:i/>
          <w:iCs/>
          <w:szCs w:val="24"/>
        </w:rPr>
        <w:t xml:space="preserve"> C-rating (Laju pelepasan)</w:t>
      </w:r>
    </w:p>
    <w:p w14:paraId="29C6A143" w14:textId="63685015" w:rsidR="00517EA8" w:rsidRPr="00517EA8" w:rsidRDefault="00517EA8" w:rsidP="00882178">
      <w:pPr>
        <w:pStyle w:val="ListParagraph"/>
        <w:spacing w:line="480" w:lineRule="auto"/>
        <w:ind w:left="1146"/>
        <w:jc w:val="both"/>
        <w:rPr>
          <w:rFonts w:cs="Times New Roman"/>
          <w:bCs/>
          <w:i/>
          <w:iCs/>
          <w:szCs w:val="24"/>
        </w:rPr>
      </w:pPr>
      <w:r w:rsidRPr="00517EA8">
        <w:rPr>
          <w:rFonts w:cs="Times New Roman"/>
          <w:bCs/>
          <w:i/>
          <w:iCs/>
          <w:szCs w:val="24"/>
        </w:rPr>
        <w:t>Ah = Kapasistas Baterai</w:t>
      </w:r>
    </w:p>
    <w:p w14:paraId="3DC100AF" w14:textId="64B479ED" w:rsidR="00A65C77" w:rsidRPr="00517EA8" w:rsidRDefault="007B427E" w:rsidP="00DA2268">
      <w:pPr>
        <w:pStyle w:val="ListParagraph"/>
        <w:numPr>
          <w:ilvl w:val="0"/>
          <w:numId w:val="33"/>
        </w:numPr>
        <w:spacing w:line="480" w:lineRule="auto"/>
        <w:ind w:left="426"/>
        <w:jc w:val="both"/>
        <w:rPr>
          <w:rFonts w:cs="Times New Roman"/>
          <w:b/>
          <w:szCs w:val="24"/>
          <w:lang w:val="id-ID"/>
        </w:rPr>
      </w:pPr>
      <w:r w:rsidRPr="00517EA8">
        <w:rPr>
          <w:rFonts w:cs="Times New Roman"/>
          <w:b/>
          <w:szCs w:val="24"/>
        </w:rPr>
        <w:t xml:space="preserve">Perhitungan </w:t>
      </w:r>
      <w:r w:rsidR="001664F0" w:rsidRPr="00517EA8">
        <w:rPr>
          <w:rFonts w:cs="Times New Roman"/>
          <w:b/>
          <w:szCs w:val="24"/>
        </w:rPr>
        <w:t>durasi terbang drone</w:t>
      </w:r>
    </w:p>
    <w:p w14:paraId="13234CD6" w14:textId="4152900B" w:rsidR="001664F0" w:rsidRDefault="001664F0" w:rsidP="001664F0">
      <w:pPr>
        <w:pStyle w:val="ListParagraph"/>
        <w:spacing w:line="480" w:lineRule="auto"/>
        <w:ind w:left="426"/>
        <w:jc w:val="both"/>
      </w:pPr>
      <w:r>
        <w:rPr>
          <w:rFonts w:cs="Times New Roman"/>
          <w:bCs/>
          <w:szCs w:val="24"/>
        </w:rPr>
        <w:t xml:space="preserve">Durasi terbang yang dapat dicapai oleh </w:t>
      </w:r>
      <w:r w:rsidRPr="001664F0">
        <w:rPr>
          <w:rFonts w:cs="Times New Roman"/>
          <w:bCs/>
          <w:i/>
          <w:iCs/>
          <w:szCs w:val="24"/>
        </w:rPr>
        <w:t>drone hexacopter</w:t>
      </w:r>
      <w:r>
        <w:rPr>
          <w:rFonts w:cs="Times New Roman"/>
          <w:bCs/>
          <w:szCs w:val="24"/>
        </w:rPr>
        <w:t xml:space="preserve"> dipengaruhi oleh kapasitas pada baterai yang mana </w:t>
      </w:r>
      <w:r>
        <w:t xml:space="preserve">besarnya kapasitas baterai bisa diketahui konsumsi arus setiap motor sehingga dapat dihitung durasi waktu terbang </w:t>
      </w:r>
      <w:r w:rsidRPr="001664F0">
        <w:rPr>
          <w:i/>
          <w:iCs/>
        </w:rPr>
        <w:t>drone hexacopter</w:t>
      </w:r>
      <w:r>
        <w:rPr>
          <w:i/>
          <w:iCs/>
        </w:rPr>
        <w:t xml:space="preserve"> </w:t>
      </w:r>
      <w:r>
        <w:rPr>
          <w:i/>
          <w:iCs/>
        </w:rPr>
        <w:fldChar w:fldCharType="begin" w:fldLock="1"/>
      </w:r>
      <w:r w:rsidR="00E200CC">
        <w:rPr>
          <w:i/>
          <w:iCs/>
        </w:rPr>
        <w:instrText>ADDIN CSL_CITATION {"citationItems":[{"id":"ITEM-1","itemData":{"abstract":"ABSTRAK Sebuah quadcopter dapat melakukan takeoff dan landing secara vertikal. Empat brushless motor yang terdapat pada quadcopter mempunyai gerakan searah dan berlawanan arah jarum jam. Sinkronisasi dari brushles motor pada quadcopter diperlukan ketika salah satu brushless motor bermasalah. Sinkronisasi tersebut dilakukan oleh ESC (Electronic Speed Controller). ESC bertugas sebagai pengendali kecepatan dan arah putar dari brushless motor. Pemilihan ESC didasarkan pada besarnya arus maksimal dari brushless motor. Pengujian terhadap quadmotor didapat bahwa gaya yang dibutuhkan untuk terbang 3.185 kg m/s 2 , untuk dapat bergerak keatas gaya harus lebih dari 1.5925 kg m/s 2 dan gaya tidak boleh lebih dari 6.37 kg m/s 2 untuk dapat bergerak turun, dengan lama terbang 10,207 menit, efisiensi motor 91,1%, torsi 0.089 Nm dan kecepatan sinkron motor 428.57 rpm.","author":[{"dropping-particle":"","family":"Khumairowati","given":"","non-dropping-particle":"","parse-names":false,"suffix":""},{"dropping-particle":"","family":"B. Yulianti","given":"","non-dropping-particle":"","parse-names":false,"suffix":""}],"container-title":"Jurnal Mitra Manajemen","id":"ITEM-1","issue":"2","issued":{"date-parts":[["2020"]]},"page":"121-127","title":"Analisis Motor pada Quadcopter","type":"article-journal","volume":"8"},"uris":["http://www.mendeley.com/documents/?uuid=1140f1d2-6aa2-4d3e-999b-ad1c88c14109"]}],"mendeley":{"formattedCitation":"(Khumairowati &amp; B. Yulianti, 2020)","plainTextFormattedCitation":"(Khumairowati &amp; B. Yulianti, 2020)","previouslyFormattedCitation":"(Khumairowati &amp; B. Yulianti, 2020)"},"properties":{"noteIndex":0},"schema":"https://github.com/citation-style-language/schema/raw/master/csl-citation.json"}</w:instrText>
      </w:r>
      <w:r>
        <w:rPr>
          <w:i/>
          <w:iCs/>
        </w:rPr>
        <w:fldChar w:fldCharType="separate"/>
      </w:r>
      <w:r w:rsidRPr="001664F0">
        <w:rPr>
          <w:iCs/>
          <w:noProof/>
        </w:rPr>
        <w:t>(Khumairowati &amp; B. Yulianti, 2020)</w:t>
      </w:r>
      <w:r>
        <w:rPr>
          <w:i/>
          <w:iCs/>
        </w:rPr>
        <w:fldChar w:fldCharType="end"/>
      </w:r>
      <w:r>
        <w:rPr>
          <w:i/>
          <w:iCs/>
        </w:rPr>
        <w:t xml:space="preserve">. </w:t>
      </w:r>
      <w:r w:rsidR="001F60C4">
        <w:t xml:space="preserve">Persamaan yang digunakan untuk menghitung durasi terbang </w:t>
      </w:r>
      <w:r w:rsidR="001F60C4" w:rsidRPr="001F60C4">
        <w:rPr>
          <w:i/>
          <w:iCs/>
        </w:rPr>
        <w:t>hexacopter</w:t>
      </w:r>
      <w:r w:rsidR="001F60C4">
        <w:t xml:space="preserve"> adalah :</w:t>
      </w:r>
    </w:p>
    <w:p w14:paraId="62C273FF" w14:textId="57A021E3" w:rsidR="001F60C4" w:rsidRPr="001F60C4" w:rsidRDefault="001F60C4" w:rsidP="00DA2268">
      <w:pPr>
        <w:pStyle w:val="ListParagraph"/>
        <w:numPr>
          <w:ilvl w:val="0"/>
          <w:numId w:val="36"/>
        </w:numPr>
        <w:spacing w:line="480" w:lineRule="auto"/>
        <w:jc w:val="both"/>
        <w:rPr>
          <w:rFonts w:eastAsiaTheme="minorEastAsia"/>
          <w:i/>
          <w:iCs/>
        </w:rPr>
      </w:pPr>
      <w:r w:rsidRPr="001F60C4">
        <w:rPr>
          <w:i/>
          <w:iCs/>
        </w:rPr>
        <w:t xml:space="preserve">waktu terbang max = </w:t>
      </w:r>
      <m:oMath>
        <m:f>
          <m:fPr>
            <m:ctrlPr>
              <w:rPr>
                <w:rFonts w:ascii="Cambria Math" w:hAnsi="Cambria Math" w:cs="Times New Roman"/>
                <w:i/>
                <w:iCs/>
              </w:rPr>
            </m:ctrlPr>
          </m:fPr>
          <m:num>
            <m:r>
              <w:rPr>
                <w:rFonts w:ascii="Cambria Math" w:hAnsi="Cambria Math" w:cs="Times New Roman"/>
              </w:rPr>
              <m:t>Kapasitas Baterai</m:t>
            </m:r>
          </m:num>
          <m:den>
            <m:r>
              <w:rPr>
                <w:rFonts w:ascii="Cambria Math" w:hAnsi="Cambria Math" w:cs="Times New Roman"/>
              </w:rPr>
              <m:t>Pemakaian arus pada  motor</m:t>
            </m:r>
          </m:den>
        </m:f>
      </m:oMath>
      <w:r w:rsidRPr="001F60C4">
        <w:rPr>
          <w:rFonts w:eastAsiaTheme="minorEastAsia"/>
          <w:i/>
          <w:iCs/>
        </w:rPr>
        <w:t xml:space="preserve"> </w:t>
      </w:r>
    </w:p>
    <w:p w14:paraId="22F6256F" w14:textId="291DEE77" w:rsidR="001F60C4" w:rsidRPr="001F60C4" w:rsidRDefault="001F60C4" w:rsidP="00DA2268">
      <w:pPr>
        <w:pStyle w:val="ListParagraph"/>
        <w:numPr>
          <w:ilvl w:val="0"/>
          <w:numId w:val="36"/>
        </w:numPr>
        <w:spacing w:line="480" w:lineRule="auto"/>
        <w:jc w:val="both"/>
        <w:rPr>
          <w:rFonts w:cs="Times New Roman"/>
          <w:bCs/>
          <w:i/>
          <w:iCs/>
          <w:szCs w:val="24"/>
          <w:lang w:val="id-ID"/>
        </w:rPr>
      </w:pPr>
      <w:r w:rsidRPr="001F60C4">
        <w:rPr>
          <w:rFonts w:cs="Times New Roman"/>
          <w:bCs/>
          <w:i/>
          <w:iCs/>
          <w:szCs w:val="24"/>
        </w:rPr>
        <w:t xml:space="preserve">waktu terbang effektif = </w:t>
      </w:r>
      <w:r w:rsidRPr="001F60C4">
        <w:rPr>
          <w:i/>
          <w:iCs/>
        </w:rPr>
        <w:t>waktu terbang max</w:t>
      </w:r>
      <w:r>
        <w:rPr>
          <w:i/>
          <w:iCs/>
        </w:rPr>
        <w:t xml:space="preserve"> </w:t>
      </w:r>
      <w:r>
        <w:t xml:space="preserve">× </w:t>
      </w:r>
      <w:r w:rsidRPr="001F60C4">
        <w:rPr>
          <w:i/>
          <w:iCs/>
        </w:rPr>
        <w:t>konstanta keamanan</w:t>
      </w:r>
    </w:p>
    <w:p w14:paraId="7C52194D" w14:textId="42EF78D1" w:rsidR="001F60C4" w:rsidRDefault="001F60C4" w:rsidP="001F60C4">
      <w:pPr>
        <w:pStyle w:val="ListParagraph"/>
        <w:spacing w:line="480" w:lineRule="auto"/>
        <w:ind w:left="426"/>
        <w:jc w:val="both"/>
        <w:rPr>
          <w:rFonts w:cs="Times New Roman"/>
          <w:bCs/>
          <w:szCs w:val="24"/>
        </w:rPr>
      </w:pPr>
      <w:r w:rsidRPr="001F60C4">
        <w:rPr>
          <w:rFonts w:cs="Times New Roman"/>
          <w:bCs/>
          <w:szCs w:val="24"/>
        </w:rPr>
        <w:t>dimana :</w:t>
      </w:r>
    </w:p>
    <w:p w14:paraId="687256C7" w14:textId="77777777"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faktor keamanan = 0.4 – 0.7 </w:t>
      </w:r>
    </w:p>
    <w:p w14:paraId="68CD58F0" w14:textId="77DABA2F"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waktu </w:t>
      </w:r>
      <w:r w:rsidRPr="00E200CC">
        <w:rPr>
          <w:rFonts w:cs="Times New Roman"/>
          <w:i/>
          <w:iCs/>
        </w:rPr>
        <w:t>terbang max (</w:t>
      </w:r>
      <w:r w:rsidRPr="00E200CC">
        <w:rPr>
          <w:i/>
          <w:iCs/>
        </w:rPr>
        <w:t xml:space="preserve">menit) </w:t>
      </w:r>
    </w:p>
    <w:p w14:paraId="49351E5B" w14:textId="4482FBD2" w:rsidR="001F60C4" w:rsidRPr="00E200CC" w:rsidRDefault="001F60C4" w:rsidP="00DA2268">
      <w:pPr>
        <w:pStyle w:val="ListParagraph"/>
        <w:numPr>
          <w:ilvl w:val="0"/>
          <w:numId w:val="37"/>
        </w:numPr>
        <w:spacing w:line="480" w:lineRule="auto"/>
        <w:ind w:left="1134"/>
        <w:jc w:val="both"/>
        <w:rPr>
          <w:rFonts w:cs="Times New Roman"/>
          <w:i/>
          <w:iCs/>
        </w:rPr>
      </w:pPr>
      <w:r w:rsidRPr="00E200CC">
        <w:rPr>
          <w:rFonts w:cs="Times New Roman"/>
          <w:i/>
          <w:iCs/>
        </w:rPr>
        <w:t xml:space="preserve">waktu terbang efektif (menit) </w:t>
      </w:r>
    </w:p>
    <w:p w14:paraId="7835EA86" w14:textId="53A2A7F5" w:rsidR="001F60C4" w:rsidRPr="00E200CC" w:rsidRDefault="001F60C4" w:rsidP="00DA2268">
      <w:pPr>
        <w:pStyle w:val="ListParagraph"/>
        <w:numPr>
          <w:ilvl w:val="0"/>
          <w:numId w:val="37"/>
        </w:numPr>
        <w:spacing w:line="480" w:lineRule="auto"/>
        <w:ind w:left="1134"/>
        <w:jc w:val="both"/>
        <w:rPr>
          <w:i/>
          <w:iCs/>
        </w:rPr>
      </w:pPr>
      <w:r w:rsidRPr="00E200CC">
        <w:rPr>
          <w:i/>
          <w:iCs/>
        </w:rPr>
        <w:t xml:space="preserve">kapasitas baterai (Ampere per minute) </w:t>
      </w:r>
    </w:p>
    <w:p w14:paraId="1ACDC7AD" w14:textId="68B7BA56" w:rsidR="007B427E" w:rsidRDefault="00E200CC" w:rsidP="00DA2268">
      <w:pPr>
        <w:pStyle w:val="ListParagraph"/>
        <w:numPr>
          <w:ilvl w:val="0"/>
          <w:numId w:val="37"/>
        </w:numPr>
        <w:spacing w:line="480" w:lineRule="auto"/>
        <w:ind w:left="1134"/>
        <w:jc w:val="both"/>
        <w:rPr>
          <w:i/>
          <w:iCs/>
        </w:rPr>
      </w:pPr>
      <w:r w:rsidRPr="00E200CC">
        <w:rPr>
          <w:i/>
          <w:iCs/>
        </w:rPr>
        <w:t>pemakaian arus pada motor (Ampere)</w:t>
      </w:r>
    </w:p>
    <w:p w14:paraId="3A991F83" w14:textId="77777777" w:rsidR="00E200CC" w:rsidRPr="00015B5E" w:rsidRDefault="00E200CC" w:rsidP="00015B5E">
      <w:pPr>
        <w:spacing w:line="480" w:lineRule="auto"/>
        <w:jc w:val="both"/>
        <w:rPr>
          <w:i/>
          <w:iCs/>
        </w:rPr>
      </w:pPr>
    </w:p>
    <w:p w14:paraId="68F0FBE0" w14:textId="7C53B159"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134" w:name="_Toc159681551"/>
      <w:r>
        <w:rPr>
          <w:rFonts w:cs="Times New Roman"/>
          <w:b/>
          <w:szCs w:val="24"/>
        </w:rPr>
        <w:t>Metode Pengembangan Sistem</w:t>
      </w:r>
      <w:r w:rsidR="006519BF">
        <w:rPr>
          <w:rFonts w:cs="Times New Roman"/>
          <w:b/>
          <w:szCs w:val="24"/>
        </w:rPr>
        <w:t xml:space="preserve"> Model </w:t>
      </w:r>
      <w:r w:rsidR="006519BF" w:rsidRPr="006519BF">
        <w:rPr>
          <w:rFonts w:cs="Times New Roman"/>
          <w:b/>
          <w:i/>
          <w:iCs/>
          <w:szCs w:val="24"/>
        </w:rPr>
        <w:t>Waterfall</w:t>
      </w:r>
      <w:bookmarkEnd w:id="134"/>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662C9265"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E200CC">
        <w:t>19</w:t>
      </w:r>
      <w:r w:rsidR="00CC76F6">
        <w:t xml:space="preserve"> berikut : </w:t>
      </w:r>
    </w:p>
    <w:p w14:paraId="30DAD23F" w14:textId="6CEEBFA7" w:rsidR="00CC76F6" w:rsidRDefault="00CC76F6" w:rsidP="002657EA">
      <w:pPr>
        <w:keepNext/>
        <w:spacing w:after="0" w:line="240" w:lineRule="auto"/>
        <w:jc w:val="center"/>
      </w:pPr>
      <w:r>
        <w:rPr>
          <w:noProof/>
        </w:rPr>
        <w:lastRenderedPageBreak/>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69281" cy="1883237"/>
                    </a:xfrm>
                    <a:prstGeom prst="rect">
                      <a:avLst/>
                    </a:prstGeom>
                  </pic:spPr>
                </pic:pic>
              </a:graphicData>
            </a:graphic>
          </wp:inline>
        </w:drawing>
      </w:r>
    </w:p>
    <w:p w14:paraId="344515A4" w14:textId="0C0671FC" w:rsidR="00CC76F6" w:rsidRDefault="00CC76F6" w:rsidP="002657EA">
      <w:pPr>
        <w:pStyle w:val="Caption"/>
        <w:spacing w:after="0"/>
        <w:jc w:val="center"/>
      </w:pPr>
      <w:bookmarkStart w:id="135" w:name="_Toc146562513"/>
      <w:bookmarkStart w:id="136" w:name="_Toc159681833"/>
      <w:r>
        <w:t xml:space="preserve">Gambar </w:t>
      </w:r>
      <w:fldSimple w:instr=" SEQ Gambar \* ARABIC ">
        <w:r w:rsidR="008F642D">
          <w:rPr>
            <w:noProof/>
          </w:rPr>
          <w:t>19</w:t>
        </w:r>
      </w:fldSimple>
      <w:r>
        <w:t xml:space="preserve"> Siklus Metode Waterfall</w:t>
      </w:r>
      <w:bookmarkEnd w:id="135"/>
      <w:bookmarkEnd w:id="136"/>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lastRenderedPageBreak/>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137" w:name="_Toc159681552"/>
      <w:r w:rsidRPr="00690AC0">
        <w:rPr>
          <w:rFonts w:cs="Times New Roman"/>
          <w:b/>
          <w:szCs w:val="24"/>
          <w:lang w:val="id-ID"/>
        </w:rPr>
        <w:t>Penelitian Relevan</w:t>
      </w:r>
      <w:bookmarkEnd w:id="132"/>
      <w:bookmarkEnd w:id="137"/>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7314EAC5" w14:textId="6CB7DD11" w:rsidR="00533160" w:rsidRPr="00E936D3"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r w:rsidR="00533160" w:rsidRPr="00E936D3">
        <w:rPr>
          <w:rFonts w:cs="Times New Roman"/>
          <w:b/>
          <w:szCs w:val="24"/>
          <w:lang w:val="id-ID"/>
        </w:rPr>
        <w:br w:type="page"/>
      </w:r>
    </w:p>
    <w:p w14:paraId="047F7F15" w14:textId="58808D9C" w:rsidR="00533160" w:rsidRPr="00690AC0" w:rsidRDefault="00533160" w:rsidP="002C1BCC">
      <w:pPr>
        <w:pStyle w:val="Heading1"/>
      </w:pPr>
      <w:bookmarkStart w:id="138" w:name="_Toc138500670"/>
      <w:bookmarkStart w:id="139" w:name="_Toc159681553"/>
      <w:r w:rsidRPr="00690AC0">
        <w:lastRenderedPageBreak/>
        <w:t>BAB III</w:t>
      </w:r>
      <w:bookmarkEnd w:id="138"/>
      <w:bookmarkEnd w:id="139"/>
    </w:p>
    <w:p w14:paraId="2A3AF151" w14:textId="3C4E5414"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4E9C2904"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7818AF">
        <w:rPr>
          <w:rFonts w:cs="Times New Roman"/>
          <w:szCs w:val="24"/>
        </w:rPr>
        <w:t>perancangan dan pembuatan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007D2774">
        <w:rPr>
          <w:rFonts w:cs="Times New Roman"/>
          <w:szCs w:val="24"/>
        </w:rPr>
        <w:t xml:space="preserve">UAV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636077">
        <w:rPr>
          <w:rFonts w:cs="Times New Roman"/>
          <w:iCs/>
          <w:szCs w:val="24"/>
        </w:rPr>
        <w:t xml:space="preserve"> yang digunakan</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ini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7818AF">
        <w:t>dengan menggunakan</w:t>
      </w:r>
      <w:r w:rsidR="00CB6331">
        <w:t xml:space="preserve"> metode pengembangan</w:t>
      </w:r>
      <w:r w:rsidR="007818AF">
        <w:t xml:space="preserve"> </w:t>
      </w:r>
      <w:r w:rsidR="006F0CC8">
        <w:t xml:space="preserve">sistem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264DE0">
        <w:t>tergambar</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140" w:name="_Toc159681554"/>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140"/>
    </w:p>
    <w:p w14:paraId="42EF8B8C" w14:textId="4C92AE0E" w:rsidR="001613F4" w:rsidRDefault="001613F4" w:rsidP="003D1810">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apa saja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kebutuhan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1E3B1BE6" w14:textId="733F1DC4" w:rsidR="00EB565E" w:rsidRDefault="00EB565E" w:rsidP="00B44A79">
      <w:pPr>
        <w:spacing w:after="0" w:line="480" w:lineRule="auto"/>
        <w:ind w:firstLine="720"/>
        <w:jc w:val="both"/>
        <w:rPr>
          <w:rFonts w:cs="Times New Roman"/>
          <w:szCs w:val="24"/>
        </w:rPr>
      </w:pPr>
    </w:p>
    <w:p w14:paraId="029317EF" w14:textId="47D9960E" w:rsidR="00EB565E" w:rsidRDefault="00EB565E" w:rsidP="00B44A79">
      <w:pPr>
        <w:spacing w:after="0" w:line="480" w:lineRule="auto"/>
        <w:ind w:firstLine="720"/>
        <w:jc w:val="both"/>
        <w:rPr>
          <w:rFonts w:cs="Times New Roman"/>
          <w:szCs w:val="24"/>
        </w:rPr>
      </w:pPr>
    </w:p>
    <w:p w14:paraId="73139DD0" w14:textId="52B08238" w:rsidR="00EB565E" w:rsidRDefault="00EB565E" w:rsidP="00B44A79">
      <w:pPr>
        <w:spacing w:after="0" w:line="480" w:lineRule="auto"/>
        <w:ind w:firstLine="720"/>
        <w:jc w:val="both"/>
        <w:rPr>
          <w:rFonts w:cs="Times New Roman"/>
          <w:szCs w:val="24"/>
        </w:rPr>
      </w:pP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4C317B35" w:rsidR="009E5FAD" w:rsidRPr="009E5FAD" w:rsidRDefault="009E5FAD" w:rsidP="009E5FAD">
      <w:pPr>
        <w:pStyle w:val="ListParagraph"/>
        <w:spacing w:after="0" w:line="480" w:lineRule="auto"/>
        <w:ind w:left="284"/>
        <w:jc w:val="both"/>
        <w:rPr>
          <w:rFonts w:cs="Times New Roman"/>
          <w:szCs w:val="24"/>
        </w:rPr>
      </w:pPr>
      <w:r>
        <w:rPr>
          <w:rFonts w:cs="Times New Roman"/>
          <w:szCs w:val="24"/>
        </w:rPr>
        <w:t>Analisis kebutuhan sistem merupakan kebutuhan yang diperlukan untuk mengidentifikasi bagaimana gambaran alat yang digunakan agar berfungsi dengan semestinya.</w:t>
      </w:r>
      <w:r w:rsidR="00EB565E">
        <w:rPr>
          <w:rFonts w:cs="Times New Roman"/>
          <w:szCs w:val="24"/>
        </w:rPr>
        <w:t xml:space="preserve"> Tabel </w:t>
      </w:r>
      <w:r w:rsidR="00E062FD">
        <w:rPr>
          <w:rFonts w:cs="Times New Roman"/>
          <w:szCs w:val="24"/>
        </w:rPr>
        <w:t xml:space="preserve">2 </w:t>
      </w:r>
      <w:r w:rsidR="00EB565E">
        <w:rPr>
          <w:rFonts w:cs="Times New Roman"/>
          <w:szCs w:val="24"/>
        </w:rPr>
        <w:t>berikut merupakan daftar kebutuhan yang diperlukan pada penelitian ini.</w:t>
      </w:r>
    </w:p>
    <w:p w14:paraId="5BA0CF71" w14:textId="115FAB6D" w:rsidR="00EB565E" w:rsidRDefault="00EB565E" w:rsidP="00EB565E">
      <w:pPr>
        <w:pStyle w:val="Caption"/>
        <w:keepNext/>
        <w:ind w:left="284"/>
      </w:pPr>
      <w:bookmarkStart w:id="141" w:name="_Toc159235142"/>
      <w:r>
        <w:t xml:space="preserve">Tabel </w:t>
      </w:r>
      <w:fldSimple w:instr=" SEQ Tabel \* ARABIC ">
        <w:r w:rsidR="008F642D">
          <w:rPr>
            <w:noProof/>
          </w:rPr>
          <w:t>2</w:t>
        </w:r>
      </w:fldSimple>
      <w:r>
        <w:t xml:space="preserve"> Analisis Kebutuhan Sistem</w:t>
      </w:r>
      <w:bookmarkEnd w:id="141"/>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1F63C0D"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pada </w:t>
            </w:r>
            <w:r>
              <w:rPr>
                <w:rFonts w:cs="Times New Roman"/>
                <w:szCs w:val="24"/>
              </w:rPr>
              <w:t>penelitian</w:t>
            </w:r>
            <w:r w:rsidR="00A2082F">
              <w:rPr>
                <w:rFonts w:cs="Times New Roman"/>
                <w:szCs w:val="24"/>
              </w:rPr>
              <w:t xml:space="preserve"> ini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6777352D" w:rsidR="00D668C4" w:rsidRPr="00D668C4" w:rsidRDefault="00F2689B" w:rsidP="00D668C4">
            <w:pPr>
              <w:spacing w:line="480" w:lineRule="auto"/>
            </w:pPr>
            <w:r>
              <w:t>Sistem Kendali</w:t>
            </w:r>
            <w:r w:rsidR="002240FD">
              <w:t xml:space="preserve"> </w:t>
            </w:r>
          </w:p>
        </w:tc>
        <w:tc>
          <w:tcPr>
            <w:tcW w:w="4965" w:type="dxa"/>
          </w:tcPr>
          <w:p w14:paraId="413B9F0B" w14:textId="5286D4C6" w:rsidR="00D668C4" w:rsidRPr="00AF3DEB" w:rsidRDefault="00AF3DEB" w:rsidP="00D668C4">
            <w:pPr>
              <w:spacing w:line="480" w:lineRule="auto"/>
              <w:jc w:val="both"/>
              <w:rPr>
                <w:rFonts w:cs="Times New Roman"/>
                <w:szCs w:val="24"/>
              </w:rPr>
            </w:pPr>
            <w:r w:rsidRPr="00AF3DEB">
              <w:rPr>
                <w:rFonts w:cs="Times New Roman"/>
                <w:i/>
                <w:iCs/>
                <w:szCs w:val="24"/>
              </w:rPr>
              <w:t>Hexacopter</w:t>
            </w:r>
            <w:r>
              <w:rPr>
                <w:rFonts w:cs="Times New Roman"/>
                <w:szCs w:val="24"/>
              </w:rPr>
              <w:t xml:space="preserve"> menggunakan </w:t>
            </w:r>
            <w:r w:rsidRPr="00AF3DEB">
              <w:rPr>
                <w:rFonts w:cs="Times New Roman"/>
                <w:i/>
                <w:iCs/>
                <w:szCs w:val="24"/>
              </w:rPr>
              <w:t>flight controller pixhawk</w:t>
            </w:r>
            <w:r>
              <w:rPr>
                <w:rFonts w:cs="Times New Roman"/>
                <w:szCs w:val="24"/>
              </w:rPr>
              <w:t xml:space="preserve"> sebagai kontroller utama untuk mengatur pergerakan penerbangan drone, </w:t>
            </w:r>
            <w:r w:rsidRPr="00AF3DEB">
              <w:rPr>
                <w:rFonts w:cs="Times New Roman"/>
                <w:i/>
                <w:iCs/>
                <w:szCs w:val="24"/>
              </w:rPr>
              <w:t>hexaco</w:t>
            </w:r>
            <w:r>
              <w:rPr>
                <w:rFonts w:cs="Times New Roman"/>
                <w:i/>
                <w:iCs/>
                <w:szCs w:val="24"/>
              </w:rPr>
              <w:t>p</w:t>
            </w:r>
            <w:r w:rsidRPr="00AF3DEB">
              <w:rPr>
                <w:rFonts w:cs="Times New Roman"/>
                <w:i/>
                <w:iCs/>
                <w:szCs w:val="24"/>
              </w:rPr>
              <w:t>ter</w:t>
            </w:r>
            <w:r>
              <w:rPr>
                <w:rFonts w:cs="Times New Roman"/>
                <w:szCs w:val="24"/>
              </w:rPr>
              <w:t xml:space="preserve"> mampu terbang secara autonomous dengan mengikuti rute titik koordinat GPS yang telah dirancang pada aplikasi Mission Planner.  </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77777777" w:rsidR="009E5FAD" w:rsidRPr="00D668C4" w:rsidRDefault="009E5FAD" w:rsidP="003D1810">
            <w:pPr>
              <w:spacing w:line="480" w:lineRule="auto"/>
            </w:pPr>
            <w:r w:rsidRPr="00D668C4">
              <w:rPr>
                <w:rFonts w:cs="Times New Roman"/>
                <w:szCs w:val="24"/>
              </w:rPr>
              <w:t xml:space="preserve">Sistem Penyemprotan </w:t>
            </w:r>
          </w:p>
        </w:tc>
        <w:tc>
          <w:tcPr>
            <w:tcW w:w="4965" w:type="dxa"/>
          </w:tcPr>
          <w:p w14:paraId="61992507" w14:textId="2FF13B6E" w:rsidR="009E5FAD" w:rsidRPr="00010D60" w:rsidRDefault="00AF3DEB" w:rsidP="003D1810">
            <w:pPr>
              <w:spacing w:line="480" w:lineRule="auto"/>
              <w:jc w:val="both"/>
            </w:pPr>
            <w:r>
              <w:t>P</w:t>
            </w:r>
            <w:r w:rsidR="009E5FAD" w:rsidRPr="00D668C4">
              <w:t>enyemprotan cairan pestisida</w:t>
            </w:r>
            <w:r>
              <w:t xml:space="preserve"> dilakukan</w:t>
            </w:r>
            <w:r w:rsidR="009E5FAD" w:rsidRPr="00D668C4">
              <w:t xml:space="preserve"> secara otomatis</w:t>
            </w:r>
            <w:r>
              <w:t xml:space="preserve"> ketika drone berhasil melakukan </w:t>
            </w:r>
            <w:r w:rsidRPr="00AF3DEB">
              <w:rPr>
                <w:i/>
                <w:iCs/>
              </w:rPr>
              <w:t>takeoff</w:t>
            </w:r>
            <w:r>
              <w:t xml:space="preserve"> dan menuju area penyemprotan dengan ketinggian terbang 1-2meter dari permukaan </w:t>
            </w:r>
            <w:r>
              <w:lastRenderedPageBreak/>
              <w:t xml:space="preserve">tanah. Tujuannya agar penyemprotan </w:t>
            </w:r>
            <w:r w:rsidR="00010D60">
              <w:t xml:space="preserve">dapat </w:t>
            </w:r>
            <w:r>
              <w:t xml:space="preserve">dilakukan merata pada lahan pertanian dan </w:t>
            </w:r>
            <w:r w:rsidR="00010D60">
              <w:t xml:space="preserve">hama </w:t>
            </w:r>
            <w:r>
              <w:t>dapat</w:t>
            </w:r>
            <w:r w:rsidR="009E5FAD" w:rsidRPr="00D668C4">
              <w:t xml:space="preserve"> </w:t>
            </w:r>
            <w:r w:rsidR="00010D60">
              <w:t xml:space="preserve">terbasmi sehingga </w:t>
            </w:r>
            <w:r w:rsidR="009E5FAD" w:rsidRPr="00D668C4">
              <w:t xml:space="preserve">kualitas dan kuantitas tanaman </w:t>
            </w:r>
            <w:r w:rsidR="00010D60">
              <w:t>dapat terjaga.</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lastRenderedPageBreak/>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190C9FDE" w:rsidR="00D668C4" w:rsidRPr="00D668C4" w:rsidRDefault="00EB565E" w:rsidP="00D668C4">
            <w:pPr>
              <w:spacing w:line="480" w:lineRule="auto"/>
              <w:jc w:val="both"/>
              <w:rPr>
                <w:rFonts w:cs="Times New Roman"/>
                <w:szCs w:val="24"/>
              </w:rPr>
            </w:pPr>
            <w:r>
              <w:rPr>
                <w:rFonts w:cs="Times New Roman"/>
                <w:szCs w:val="24"/>
              </w:rPr>
              <w:t>Pengujian penyemprotan dilakukan pada ruangan terbuka (</w:t>
            </w:r>
            <w:r w:rsidRPr="00EB565E">
              <w:rPr>
                <w:rFonts w:cs="Times New Roman"/>
                <w:i/>
                <w:iCs/>
                <w:szCs w:val="24"/>
              </w:rPr>
              <w:t>outdoor</w:t>
            </w:r>
            <w:r>
              <w:rPr>
                <w:rFonts w:cs="Times New Roman"/>
                <w:szCs w:val="24"/>
              </w:rPr>
              <w:t>)</w:t>
            </w:r>
            <w:r w:rsidR="00010D60">
              <w:rPr>
                <w:rFonts w:cs="Times New Roman"/>
                <w:szCs w:val="24"/>
              </w:rPr>
              <w:t xml:space="preserve"> di</w:t>
            </w:r>
            <w:r>
              <w:rPr>
                <w:rFonts w:cs="Times New Roman"/>
                <w:szCs w:val="24"/>
              </w:rPr>
              <w:t xml:space="preserve"> area yang luas tanpa adanya halangan saat melakukan penerbangan.</w:t>
            </w:r>
            <w:r w:rsidR="00010D60">
              <w:rPr>
                <w:rFonts w:cs="Times New Roman"/>
                <w:szCs w:val="24"/>
              </w:rPr>
              <w:t xml:space="preserve"> Tujuan pengujian dilakukan untuk mengukur maksimal beban yang dapat diangkut oleh drone hexacopter dalam melakukan penyemprotan cairan pestisida</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81626D6" w14:textId="5497C287" w:rsidR="007F065E" w:rsidRDefault="00E1652D" w:rsidP="002240FD">
      <w:pPr>
        <w:pStyle w:val="ListParagraph"/>
        <w:spacing w:after="0" w:line="480" w:lineRule="auto"/>
        <w:ind w:left="284"/>
        <w:jc w:val="both"/>
      </w:pPr>
      <w:r>
        <w:t xml:space="preserve">Analisis kebutuhan alat dan bahan diperlukan untuk mengidentifikasi apa saja alat dan bahan yang dibutuhkan untuk pembuatan sistem alat. </w:t>
      </w:r>
      <w:r w:rsidR="007F065E">
        <w:t xml:space="preserve">Adapun Kebutuhan </w:t>
      </w:r>
      <w:r w:rsidR="007F065E">
        <w:rPr>
          <w:iCs/>
        </w:rPr>
        <w:t>Alat dan bahan</w:t>
      </w:r>
      <w:r w:rsidR="007F065E">
        <w:t xml:space="preserve"> yang dibutuhkan untuk </w:t>
      </w:r>
      <w:r w:rsidR="004C6DCA">
        <w:t>pembuatan sistem penyemprotan cairan pestisida secara otomatis menggunakan</w:t>
      </w:r>
      <w:r w:rsidR="007F065E">
        <w:t xml:space="preserve"> </w:t>
      </w:r>
      <w:r w:rsidR="007F065E" w:rsidRPr="004C6DCA">
        <w:rPr>
          <w:i/>
          <w:iCs/>
        </w:rPr>
        <w:t>drone</w:t>
      </w:r>
      <w:r w:rsidR="007F065E">
        <w:t xml:space="preserve">, </w:t>
      </w:r>
      <w:r w:rsidR="009E5FAD">
        <w:t xml:space="preserve"> dijelaskan dalam tabel berikut </w:t>
      </w:r>
      <w:r w:rsidR="007F065E">
        <w:t>:</w:t>
      </w:r>
    </w:p>
    <w:p w14:paraId="70FD910D" w14:textId="780A4B6F" w:rsidR="00EB565E" w:rsidRDefault="00EB565E" w:rsidP="00EB565E">
      <w:pPr>
        <w:pStyle w:val="Caption"/>
        <w:keepNext/>
        <w:ind w:left="284"/>
      </w:pPr>
      <w:bookmarkStart w:id="142" w:name="_Toc159235143"/>
      <w:r>
        <w:t xml:space="preserve">Tabel </w:t>
      </w:r>
      <w:fldSimple w:instr=" SEQ Tabel \* ARABIC ">
        <w:r w:rsidR="008F642D">
          <w:rPr>
            <w:noProof/>
          </w:rPr>
          <w:t>3</w:t>
        </w:r>
      </w:fldSimple>
      <w:r>
        <w:t xml:space="preserve"> Analisis Kebutuhan Alat dan Bahan</w:t>
      </w:r>
      <w:bookmarkEnd w:id="142"/>
    </w:p>
    <w:tbl>
      <w:tblPr>
        <w:tblStyle w:val="TableGrid"/>
        <w:tblW w:w="7726" w:type="dxa"/>
        <w:tblInd w:w="279" w:type="dxa"/>
        <w:tblLook w:val="04A0" w:firstRow="1" w:lastRow="0" w:firstColumn="1" w:lastColumn="0" w:noHBand="0" w:noVBand="1"/>
      </w:tblPr>
      <w:tblGrid>
        <w:gridCol w:w="534"/>
        <w:gridCol w:w="1950"/>
        <w:gridCol w:w="918"/>
        <w:gridCol w:w="4324"/>
      </w:tblGrid>
      <w:tr w:rsidR="004213AE" w14:paraId="7DE434A7" w14:textId="77777777" w:rsidTr="00EB565E">
        <w:trPr>
          <w:trHeight w:val="389"/>
        </w:trPr>
        <w:tc>
          <w:tcPr>
            <w:tcW w:w="534" w:type="dxa"/>
            <w:vAlign w:val="center"/>
          </w:tcPr>
          <w:p w14:paraId="6AAA02BD" w14:textId="2D055B1C" w:rsidR="004213AE" w:rsidRPr="004213AE" w:rsidRDefault="004213AE" w:rsidP="005E3F85">
            <w:pPr>
              <w:pStyle w:val="ListParagraph"/>
              <w:spacing w:after="120"/>
              <w:ind w:left="0"/>
              <w:jc w:val="center"/>
            </w:pPr>
            <w:r>
              <w:t>No</w:t>
            </w:r>
          </w:p>
        </w:tc>
        <w:tc>
          <w:tcPr>
            <w:tcW w:w="1950" w:type="dxa"/>
            <w:vAlign w:val="center"/>
          </w:tcPr>
          <w:p w14:paraId="17380526" w14:textId="51FAD306" w:rsidR="004213AE" w:rsidRPr="004213AE" w:rsidRDefault="004213AE" w:rsidP="005E3F85">
            <w:pPr>
              <w:pStyle w:val="ListParagraph"/>
              <w:spacing w:after="120"/>
              <w:ind w:left="0"/>
              <w:jc w:val="center"/>
            </w:pPr>
            <w:r>
              <w:t>Alat dan Bahan</w:t>
            </w:r>
          </w:p>
        </w:tc>
        <w:tc>
          <w:tcPr>
            <w:tcW w:w="918" w:type="dxa"/>
            <w:vAlign w:val="center"/>
          </w:tcPr>
          <w:p w14:paraId="25E3386B" w14:textId="6E7AF70F" w:rsidR="004213AE" w:rsidRDefault="004213AE" w:rsidP="005E3F85">
            <w:pPr>
              <w:pStyle w:val="ListParagraph"/>
              <w:spacing w:after="120"/>
              <w:ind w:left="0"/>
              <w:jc w:val="center"/>
            </w:pPr>
            <w:r>
              <w:t>Jumlah</w:t>
            </w:r>
          </w:p>
        </w:tc>
        <w:tc>
          <w:tcPr>
            <w:tcW w:w="4324" w:type="dxa"/>
            <w:vAlign w:val="center"/>
          </w:tcPr>
          <w:p w14:paraId="5B2A3947" w14:textId="7B8484AF" w:rsidR="004213AE" w:rsidRPr="004213AE" w:rsidRDefault="004213AE" w:rsidP="005E3F85">
            <w:pPr>
              <w:pStyle w:val="ListParagraph"/>
              <w:spacing w:after="120"/>
              <w:ind w:left="0"/>
              <w:jc w:val="center"/>
            </w:pPr>
            <w:r>
              <w:t>Fungsi</w:t>
            </w:r>
          </w:p>
        </w:tc>
      </w:tr>
      <w:tr w:rsidR="004213AE" w14:paraId="2E7DF3D0" w14:textId="77777777" w:rsidTr="00EB565E">
        <w:trPr>
          <w:trHeight w:val="554"/>
        </w:trPr>
        <w:tc>
          <w:tcPr>
            <w:tcW w:w="534" w:type="dxa"/>
            <w:vAlign w:val="center"/>
          </w:tcPr>
          <w:p w14:paraId="36C4DF08" w14:textId="73FDDF9E" w:rsidR="004213AE" w:rsidRPr="004213AE" w:rsidRDefault="004213AE" w:rsidP="005E3F85">
            <w:pPr>
              <w:pStyle w:val="ListParagraph"/>
              <w:spacing w:after="120"/>
              <w:ind w:left="0"/>
              <w:jc w:val="both"/>
            </w:pPr>
            <w:r>
              <w:t>1.</w:t>
            </w:r>
          </w:p>
        </w:tc>
        <w:tc>
          <w:tcPr>
            <w:tcW w:w="1950" w:type="dxa"/>
            <w:vAlign w:val="center"/>
          </w:tcPr>
          <w:p w14:paraId="39AD1331" w14:textId="16E65EC1" w:rsidR="004213AE" w:rsidRDefault="004213AE" w:rsidP="005E3F85">
            <w:pPr>
              <w:pStyle w:val="ListParagraph"/>
              <w:spacing w:after="120"/>
              <w:ind w:left="0"/>
              <w:rPr>
                <w:lang w:val="id-ID"/>
              </w:rPr>
            </w:pPr>
            <w:r w:rsidRPr="005E3F85">
              <w:t>Frame Hexacopter</w:t>
            </w:r>
            <w:r>
              <w:t xml:space="preserve"> F550</w:t>
            </w:r>
          </w:p>
        </w:tc>
        <w:tc>
          <w:tcPr>
            <w:tcW w:w="918" w:type="dxa"/>
            <w:vAlign w:val="center"/>
          </w:tcPr>
          <w:p w14:paraId="038A0578" w14:textId="714046E7" w:rsidR="004213AE" w:rsidRDefault="005E3F85" w:rsidP="005E3F85">
            <w:pPr>
              <w:pStyle w:val="ListParagraph"/>
              <w:spacing w:after="120"/>
              <w:ind w:left="0"/>
              <w:jc w:val="center"/>
            </w:pPr>
            <w:r>
              <w:t>1</w:t>
            </w:r>
          </w:p>
        </w:tc>
        <w:tc>
          <w:tcPr>
            <w:tcW w:w="4324" w:type="dxa"/>
            <w:vAlign w:val="center"/>
          </w:tcPr>
          <w:p w14:paraId="3FC61E1C" w14:textId="18F82AAE" w:rsidR="004213AE" w:rsidRDefault="004213AE" w:rsidP="005E3F85">
            <w:pPr>
              <w:pStyle w:val="ListParagraph"/>
              <w:spacing w:after="120"/>
              <w:ind w:left="0"/>
              <w:jc w:val="both"/>
              <w:rPr>
                <w:lang w:val="id-ID"/>
              </w:rPr>
            </w:pPr>
            <w:r>
              <w:t xml:space="preserve">Sebagai </w:t>
            </w:r>
            <w:r w:rsidRPr="00261BBF">
              <w:rPr>
                <w:i/>
                <w:iCs/>
              </w:rPr>
              <w:t>body frame</w:t>
            </w:r>
            <w:r>
              <w:t xml:space="preserve"> pada </w:t>
            </w:r>
            <w:r w:rsidRPr="00261BBF">
              <w:rPr>
                <w:i/>
                <w:iCs/>
              </w:rPr>
              <w:t>drone</w:t>
            </w:r>
          </w:p>
        </w:tc>
      </w:tr>
      <w:tr w:rsidR="004213AE" w14:paraId="6A7A4900" w14:textId="77777777" w:rsidTr="00EB565E">
        <w:trPr>
          <w:trHeight w:val="658"/>
        </w:trPr>
        <w:tc>
          <w:tcPr>
            <w:tcW w:w="534" w:type="dxa"/>
            <w:vAlign w:val="center"/>
          </w:tcPr>
          <w:p w14:paraId="30FF2BA9" w14:textId="6D78B76B" w:rsidR="004213AE" w:rsidRPr="004213AE" w:rsidRDefault="004213AE" w:rsidP="005E3F85">
            <w:pPr>
              <w:pStyle w:val="ListParagraph"/>
              <w:spacing w:after="120"/>
              <w:ind w:left="0"/>
              <w:jc w:val="both"/>
            </w:pPr>
            <w:r>
              <w:t>2.</w:t>
            </w:r>
          </w:p>
        </w:tc>
        <w:tc>
          <w:tcPr>
            <w:tcW w:w="1950" w:type="dxa"/>
            <w:vAlign w:val="center"/>
          </w:tcPr>
          <w:p w14:paraId="483AB59B" w14:textId="36CED13F" w:rsidR="004213AE" w:rsidRPr="004213AE" w:rsidRDefault="004213AE" w:rsidP="005E3F85">
            <w:pPr>
              <w:pStyle w:val="ListParagraph"/>
              <w:spacing w:after="120"/>
              <w:ind w:left="0"/>
            </w:pPr>
            <w:r>
              <w:t>Pixhawk</w:t>
            </w:r>
          </w:p>
        </w:tc>
        <w:tc>
          <w:tcPr>
            <w:tcW w:w="918" w:type="dxa"/>
            <w:vAlign w:val="center"/>
          </w:tcPr>
          <w:p w14:paraId="6B1B85C3" w14:textId="578B06A0" w:rsidR="004213AE" w:rsidRDefault="005E3F85" w:rsidP="005E3F85">
            <w:pPr>
              <w:pStyle w:val="ListParagraph"/>
              <w:spacing w:after="120"/>
              <w:ind w:left="0"/>
              <w:jc w:val="center"/>
            </w:pPr>
            <w:r>
              <w:t>1</w:t>
            </w:r>
          </w:p>
        </w:tc>
        <w:tc>
          <w:tcPr>
            <w:tcW w:w="4324" w:type="dxa"/>
            <w:vAlign w:val="center"/>
          </w:tcPr>
          <w:p w14:paraId="0F55D287" w14:textId="7B2797AF" w:rsidR="004213AE" w:rsidRPr="004213AE" w:rsidRDefault="005E3F85" w:rsidP="005E3F85">
            <w:pPr>
              <w:pStyle w:val="ListParagraph"/>
              <w:spacing w:after="120"/>
              <w:ind w:left="0"/>
              <w:jc w:val="both"/>
            </w:pPr>
            <w:r>
              <w:t>S</w:t>
            </w:r>
            <w:r w:rsidR="004213AE">
              <w:t xml:space="preserve">ebagai sistem navigasi dan pengatur </w:t>
            </w:r>
            <w:r>
              <w:t xml:space="preserve">sistem </w:t>
            </w:r>
            <w:r w:rsidR="004213AE">
              <w:t>gerakan drone</w:t>
            </w:r>
          </w:p>
        </w:tc>
      </w:tr>
      <w:tr w:rsidR="004213AE" w14:paraId="3835EB55" w14:textId="77777777" w:rsidTr="00EB565E">
        <w:trPr>
          <w:trHeight w:val="539"/>
        </w:trPr>
        <w:tc>
          <w:tcPr>
            <w:tcW w:w="534" w:type="dxa"/>
            <w:vAlign w:val="center"/>
          </w:tcPr>
          <w:p w14:paraId="704F7B89" w14:textId="4B2169FF" w:rsidR="004213AE" w:rsidRPr="004213AE" w:rsidRDefault="004213AE" w:rsidP="005E3F85">
            <w:pPr>
              <w:pStyle w:val="ListParagraph"/>
              <w:spacing w:after="120"/>
              <w:ind w:left="0"/>
              <w:jc w:val="both"/>
            </w:pPr>
            <w:r>
              <w:t>3.</w:t>
            </w:r>
          </w:p>
        </w:tc>
        <w:tc>
          <w:tcPr>
            <w:tcW w:w="1950" w:type="dxa"/>
            <w:vAlign w:val="center"/>
          </w:tcPr>
          <w:p w14:paraId="34431E3F" w14:textId="4C21B981" w:rsidR="004213AE" w:rsidRPr="005E3F85" w:rsidRDefault="005E3F85" w:rsidP="005E3F85">
            <w:pPr>
              <w:pStyle w:val="ListParagraph"/>
              <w:spacing w:after="120"/>
              <w:ind w:left="0"/>
            </w:pPr>
            <w:r>
              <w:t>Motor Brushless 1100KV</w:t>
            </w:r>
          </w:p>
        </w:tc>
        <w:tc>
          <w:tcPr>
            <w:tcW w:w="918" w:type="dxa"/>
            <w:vAlign w:val="center"/>
          </w:tcPr>
          <w:p w14:paraId="5E800998" w14:textId="6E0934C8" w:rsidR="004213AE" w:rsidRPr="005E3F85" w:rsidRDefault="005E3F85" w:rsidP="005E3F85">
            <w:pPr>
              <w:pStyle w:val="ListParagraph"/>
              <w:spacing w:after="120"/>
              <w:ind w:left="0"/>
              <w:jc w:val="center"/>
            </w:pPr>
            <w:r>
              <w:t>6</w:t>
            </w:r>
          </w:p>
        </w:tc>
        <w:tc>
          <w:tcPr>
            <w:tcW w:w="4324" w:type="dxa"/>
            <w:vAlign w:val="center"/>
          </w:tcPr>
          <w:p w14:paraId="0DEC2AE2" w14:textId="3A5ABCD8" w:rsidR="004213AE" w:rsidRPr="005A05E5" w:rsidRDefault="005A05E5" w:rsidP="005E3F85">
            <w:pPr>
              <w:pStyle w:val="ListParagraph"/>
              <w:spacing w:after="120"/>
              <w:ind w:left="0"/>
              <w:jc w:val="both"/>
            </w:pPr>
            <w:r>
              <w:t>Sebagai penggerak baling-baling.</w:t>
            </w:r>
          </w:p>
        </w:tc>
      </w:tr>
      <w:tr w:rsidR="004213AE" w14:paraId="7E11467F" w14:textId="77777777" w:rsidTr="00EB565E">
        <w:trPr>
          <w:trHeight w:val="673"/>
        </w:trPr>
        <w:tc>
          <w:tcPr>
            <w:tcW w:w="534" w:type="dxa"/>
            <w:vAlign w:val="center"/>
          </w:tcPr>
          <w:p w14:paraId="0791DD72" w14:textId="5BEC4BA7" w:rsidR="004213AE" w:rsidRPr="004213AE" w:rsidRDefault="004213AE" w:rsidP="005E3F85">
            <w:pPr>
              <w:pStyle w:val="ListParagraph"/>
              <w:spacing w:after="120"/>
              <w:ind w:left="0"/>
              <w:jc w:val="both"/>
            </w:pPr>
            <w:r>
              <w:t>4.</w:t>
            </w:r>
          </w:p>
        </w:tc>
        <w:tc>
          <w:tcPr>
            <w:tcW w:w="1950" w:type="dxa"/>
            <w:vAlign w:val="center"/>
          </w:tcPr>
          <w:p w14:paraId="01E90F6C" w14:textId="30035987" w:rsidR="004213AE" w:rsidRPr="005E3F85" w:rsidRDefault="005E3F85" w:rsidP="005E3F85">
            <w:pPr>
              <w:pStyle w:val="ListParagraph"/>
              <w:spacing w:after="120"/>
              <w:ind w:left="0"/>
            </w:pPr>
            <w:r w:rsidRPr="005E3F85">
              <w:t>Propeller</w:t>
            </w:r>
            <w:r>
              <w:t xml:space="preserve"> 1045</w:t>
            </w:r>
          </w:p>
        </w:tc>
        <w:tc>
          <w:tcPr>
            <w:tcW w:w="918" w:type="dxa"/>
            <w:vAlign w:val="center"/>
          </w:tcPr>
          <w:p w14:paraId="309704AF" w14:textId="0B8E5129" w:rsidR="004213AE" w:rsidRPr="005E3F85" w:rsidRDefault="005E3F85" w:rsidP="005E3F85">
            <w:pPr>
              <w:pStyle w:val="ListParagraph"/>
              <w:spacing w:after="120"/>
              <w:ind w:left="0"/>
              <w:jc w:val="center"/>
            </w:pPr>
            <w:r>
              <w:t>6</w:t>
            </w:r>
          </w:p>
        </w:tc>
        <w:tc>
          <w:tcPr>
            <w:tcW w:w="4324" w:type="dxa"/>
            <w:vAlign w:val="center"/>
          </w:tcPr>
          <w:p w14:paraId="65014DC4" w14:textId="114A1AC0" w:rsidR="004213AE" w:rsidRPr="005A05E5" w:rsidRDefault="005A05E5" w:rsidP="005E3F85">
            <w:pPr>
              <w:pStyle w:val="ListParagraph"/>
              <w:spacing w:after="120"/>
              <w:ind w:left="0"/>
              <w:jc w:val="both"/>
            </w:pPr>
            <w:r>
              <w:t>Sebagai pemberi gaya dorong (thrust) pada drone</w:t>
            </w:r>
          </w:p>
        </w:tc>
      </w:tr>
      <w:tr w:rsidR="005E3F85" w14:paraId="0E274C58" w14:textId="77777777" w:rsidTr="00EB565E">
        <w:trPr>
          <w:trHeight w:val="823"/>
        </w:trPr>
        <w:tc>
          <w:tcPr>
            <w:tcW w:w="534" w:type="dxa"/>
            <w:vAlign w:val="center"/>
          </w:tcPr>
          <w:p w14:paraId="41D39D93" w14:textId="3EAF81E1" w:rsidR="005E3F85" w:rsidRDefault="005E3F85" w:rsidP="005E3F85">
            <w:pPr>
              <w:pStyle w:val="ListParagraph"/>
              <w:spacing w:after="120"/>
              <w:ind w:left="0"/>
              <w:jc w:val="both"/>
            </w:pPr>
            <w:r>
              <w:lastRenderedPageBreak/>
              <w:t>5.</w:t>
            </w:r>
          </w:p>
        </w:tc>
        <w:tc>
          <w:tcPr>
            <w:tcW w:w="1950" w:type="dxa"/>
            <w:vAlign w:val="center"/>
          </w:tcPr>
          <w:p w14:paraId="6E50EF56" w14:textId="2CB203D6" w:rsidR="005E3F85" w:rsidRPr="005E3F85" w:rsidRDefault="005E3F85" w:rsidP="005E3F85">
            <w:pPr>
              <w:pStyle w:val="ListParagraph"/>
              <w:spacing w:after="120"/>
              <w:ind w:left="0"/>
            </w:pPr>
            <w:r>
              <w:t>Electronics Speed Controller (ESC)</w:t>
            </w:r>
            <w:r w:rsidR="005A05E5">
              <w:t xml:space="preserve"> 40A</w:t>
            </w:r>
          </w:p>
        </w:tc>
        <w:tc>
          <w:tcPr>
            <w:tcW w:w="918" w:type="dxa"/>
            <w:vAlign w:val="center"/>
          </w:tcPr>
          <w:p w14:paraId="31FA9567" w14:textId="1945718B" w:rsidR="005E3F85" w:rsidRDefault="005E3F85" w:rsidP="005E3F85">
            <w:pPr>
              <w:pStyle w:val="ListParagraph"/>
              <w:spacing w:after="120"/>
              <w:ind w:left="0"/>
              <w:jc w:val="center"/>
            </w:pPr>
            <w:r>
              <w:t>6</w:t>
            </w:r>
          </w:p>
        </w:tc>
        <w:tc>
          <w:tcPr>
            <w:tcW w:w="4324" w:type="dxa"/>
            <w:vAlign w:val="center"/>
          </w:tcPr>
          <w:p w14:paraId="75425E44" w14:textId="365555DA" w:rsidR="005E3F85" w:rsidRPr="005A05E5" w:rsidRDefault="005A05E5" w:rsidP="005E3F85">
            <w:pPr>
              <w:pStyle w:val="ListParagraph"/>
              <w:spacing w:after="120"/>
              <w:ind w:left="0"/>
              <w:jc w:val="both"/>
            </w:pPr>
            <w:r>
              <w:t xml:space="preserve">Sebagai pengatur kecepatan putar motor brushless </w:t>
            </w:r>
          </w:p>
        </w:tc>
      </w:tr>
      <w:tr w:rsidR="005E3F85" w14:paraId="1922CA6B" w14:textId="77777777" w:rsidTr="00EB565E">
        <w:trPr>
          <w:trHeight w:val="658"/>
        </w:trPr>
        <w:tc>
          <w:tcPr>
            <w:tcW w:w="534" w:type="dxa"/>
            <w:vAlign w:val="center"/>
          </w:tcPr>
          <w:p w14:paraId="5BEF4319" w14:textId="5E31FC78" w:rsidR="005E3F85" w:rsidRDefault="005E3F85" w:rsidP="005E3F85">
            <w:pPr>
              <w:pStyle w:val="ListParagraph"/>
              <w:spacing w:after="120"/>
              <w:ind w:left="0"/>
              <w:jc w:val="both"/>
            </w:pPr>
            <w:r>
              <w:t>6.</w:t>
            </w:r>
          </w:p>
        </w:tc>
        <w:tc>
          <w:tcPr>
            <w:tcW w:w="1950" w:type="dxa"/>
            <w:vAlign w:val="center"/>
          </w:tcPr>
          <w:p w14:paraId="04EDF58B" w14:textId="31DC99C4" w:rsidR="005E3F85" w:rsidRDefault="005E3F85" w:rsidP="005E3F85">
            <w:pPr>
              <w:pStyle w:val="ListParagraph"/>
              <w:spacing w:after="120"/>
              <w:ind w:left="0"/>
            </w:pPr>
            <w:r>
              <w:t>Baterai Lipo 7200MaH</w:t>
            </w:r>
          </w:p>
        </w:tc>
        <w:tc>
          <w:tcPr>
            <w:tcW w:w="918" w:type="dxa"/>
            <w:vAlign w:val="center"/>
          </w:tcPr>
          <w:p w14:paraId="37F198B5" w14:textId="233C41CA" w:rsidR="005E3F85" w:rsidRDefault="005A05E5" w:rsidP="005E3F85">
            <w:pPr>
              <w:pStyle w:val="ListParagraph"/>
              <w:spacing w:after="120"/>
              <w:ind w:left="0"/>
              <w:jc w:val="center"/>
            </w:pPr>
            <w:r>
              <w:t>1</w:t>
            </w:r>
          </w:p>
        </w:tc>
        <w:tc>
          <w:tcPr>
            <w:tcW w:w="4324" w:type="dxa"/>
            <w:vAlign w:val="center"/>
          </w:tcPr>
          <w:p w14:paraId="4A7C2EF8" w14:textId="44D6E0A4" w:rsidR="005E3F85" w:rsidRPr="005A05E5" w:rsidRDefault="005A05E5" w:rsidP="005E3F85">
            <w:pPr>
              <w:pStyle w:val="ListParagraph"/>
              <w:spacing w:after="120"/>
              <w:ind w:left="0"/>
              <w:jc w:val="both"/>
            </w:pPr>
            <w:r>
              <w:t>Sebagai sumber daya pada sistem elektronik drone</w:t>
            </w:r>
          </w:p>
        </w:tc>
      </w:tr>
      <w:tr w:rsidR="005E3F85" w14:paraId="5C7AB09E" w14:textId="77777777" w:rsidTr="00EB565E">
        <w:trPr>
          <w:trHeight w:val="389"/>
        </w:trPr>
        <w:tc>
          <w:tcPr>
            <w:tcW w:w="534" w:type="dxa"/>
            <w:vAlign w:val="center"/>
          </w:tcPr>
          <w:p w14:paraId="3AA89149" w14:textId="6A611AAE" w:rsidR="005E3F85" w:rsidRDefault="005E3F85" w:rsidP="005E3F85">
            <w:pPr>
              <w:pStyle w:val="ListParagraph"/>
              <w:spacing w:after="120"/>
              <w:ind w:left="0"/>
              <w:jc w:val="both"/>
            </w:pPr>
            <w:r>
              <w:t>7.</w:t>
            </w:r>
          </w:p>
        </w:tc>
        <w:tc>
          <w:tcPr>
            <w:tcW w:w="1950" w:type="dxa"/>
            <w:vAlign w:val="center"/>
          </w:tcPr>
          <w:p w14:paraId="6FDA65BF" w14:textId="44DF5E5A" w:rsidR="005E3F85" w:rsidRDefault="005A05E5" w:rsidP="005E3F85">
            <w:pPr>
              <w:pStyle w:val="ListParagraph"/>
              <w:spacing w:after="120"/>
              <w:ind w:left="0"/>
            </w:pPr>
            <w:r>
              <w:t>Power Module</w:t>
            </w:r>
          </w:p>
        </w:tc>
        <w:tc>
          <w:tcPr>
            <w:tcW w:w="918" w:type="dxa"/>
            <w:vAlign w:val="center"/>
          </w:tcPr>
          <w:p w14:paraId="287E547D" w14:textId="59B4B208" w:rsidR="005E3F85" w:rsidRDefault="005A05E5" w:rsidP="005E3F85">
            <w:pPr>
              <w:pStyle w:val="ListParagraph"/>
              <w:spacing w:after="120"/>
              <w:ind w:left="0"/>
              <w:jc w:val="center"/>
            </w:pPr>
            <w:r>
              <w:t>1</w:t>
            </w:r>
          </w:p>
        </w:tc>
        <w:tc>
          <w:tcPr>
            <w:tcW w:w="4324" w:type="dxa"/>
            <w:vAlign w:val="center"/>
          </w:tcPr>
          <w:p w14:paraId="117BFBE1" w14:textId="56F2C41F" w:rsidR="005E3F85" w:rsidRPr="005A05E5" w:rsidRDefault="005A05E5" w:rsidP="005E3F85">
            <w:pPr>
              <w:pStyle w:val="ListParagraph"/>
              <w:spacing w:after="120"/>
              <w:ind w:left="0"/>
              <w:jc w:val="both"/>
            </w:pPr>
            <w:r>
              <w:t>Mengstabilkan keluaran tegangan baterai</w:t>
            </w:r>
          </w:p>
        </w:tc>
      </w:tr>
      <w:tr w:rsidR="005E3F85" w14:paraId="375634C0" w14:textId="77777777" w:rsidTr="00EB565E">
        <w:trPr>
          <w:trHeight w:val="943"/>
        </w:trPr>
        <w:tc>
          <w:tcPr>
            <w:tcW w:w="534" w:type="dxa"/>
            <w:vAlign w:val="center"/>
          </w:tcPr>
          <w:p w14:paraId="620C717E" w14:textId="117A5F60" w:rsidR="005E3F85" w:rsidRDefault="005E3F85" w:rsidP="005E3F85">
            <w:pPr>
              <w:pStyle w:val="ListParagraph"/>
              <w:spacing w:after="120"/>
              <w:ind w:left="0"/>
              <w:jc w:val="both"/>
            </w:pPr>
            <w:r>
              <w:t>8.</w:t>
            </w:r>
          </w:p>
        </w:tc>
        <w:tc>
          <w:tcPr>
            <w:tcW w:w="1950" w:type="dxa"/>
            <w:vAlign w:val="center"/>
          </w:tcPr>
          <w:p w14:paraId="126ACADD" w14:textId="5DF08897" w:rsidR="005E3F85" w:rsidRDefault="005A05E5" w:rsidP="005E3F85">
            <w:pPr>
              <w:pStyle w:val="ListParagraph"/>
              <w:spacing w:after="120"/>
              <w:ind w:left="0"/>
            </w:pPr>
            <w:r>
              <w:t xml:space="preserve">GPS Module </w:t>
            </w:r>
          </w:p>
        </w:tc>
        <w:tc>
          <w:tcPr>
            <w:tcW w:w="918" w:type="dxa"/>
            <w:vAlign w:val="center"/>
          </w:tcPr>
          <w:p w14:paraId="25F53CD4" w14:textId="041EB9F9" w:rsidR="005E3F85" w:rsidRDefault="005A05E5" w:rsidP="005E3F85">
            <w:pPr>
              <w:pStyle w:val="ListParagraph"/>
              <w:spacing w:after="120"/>
              <w:ind w:left="0"/>
              <w:jc w:val="center"/>
            </w:pPr>
            <w:r>
              <w:t>1</w:t>
            </w:r>
          </w:p>
        </w:tc>
        <w:tc>
          <w:tcPr>
            <w:tcW w:w="4324" w:type="dxa"/>
            <w:vAlign w:val="center"/>
          </w:tcPr>
          <w:p w14:paraId="4C2B61DD" w14:textId="41C7C1AC" w:rsidR="005E3F85" w:rsidRPr="002714A4" w:rsidRDefault="002714A4" w:rsidP="005E3F85">
            <w:pPr>
              <w:pStyle w:val="ListParagraph"/>
              <w:spacing w:after="120"/>
              <w:ind w:left="0"/>
              <w:jc w:val="both"/>
            </w:pPr>
            <w:r>
              <w:t>Sebagai sensor pada drone yang berfungsi untuk mengetahui posisi drone secara real time</w:t>
            </w:r>
          </w:p>
        </w:tc>
      </w:tr>
      <w:tr w:rsidR="005A05E5" w14:paraId="253996D4" w14:textId="77777777" w:rsidTr="00EB565E">
        <w:trPr>
          <w:trHeight w:val="1227"/>
        </w:trPr>
        <w:tc>
          <w:tcPr>
            <w:tcW w:w="534" w:type="dxa"/>
            <w:vAlign w:val="center"/>
          </w:tcPr>
          <w:p w14:paraId="1874D5EA" w14:textId="0E0A78D2" w:rsidR="005A05E5" w:rsidRDefault="005A05E5" w:rsidP="005E3F85">
            <w:pPr>
              <w:pStyle w:val="ListParagraph"/>
              <w:spacing w:after="120"/>
              <w:ind w:left="0"/>
              <w:jc w:val="both"/>
            </w:pPr>
            <w:r>
              <w:t xml:space="preserve">9. </w:t>
            </w:r>
          </w:p>
        </w:tc>
        <w:tc>
          <w:tcPr>
            <w:tcW w:w="1950" w:type="dxa"/>
            <w:vAlign w:val="center"/>
          </w:tcPr>
          <w:p w14:paraId="553F39DD" w14:textId="53FDF643" w:rsidR="005A05E5" w:rsidRDefault="005A05E5" w:rsidP="005E3F85">
            <w:pPr>
              <w:pStyle w:val="ListParagraph"/>
              <w:spacing w:after="120"/>
              <w:ind w:left="0"/>
            </w:pPr>
            <w:r>
              <w:t>Radio Telemetri 4</w:t>
            </w:r>
            <w:r w:rsidR="002714A4">
              <w:t>5</w:t>
            </w:r>
            <w:r>
              <w:t>5MHz</w:t>
            </w:r>
          </w:p>
        </w:tc>
        <w:tc>
          <w:tcPr>
            <w:tcW w:w="918" w:type="dxa"/>
            <w:vAlign w:val="center"/>
          </w:tcPr>
          <w:p w14:paraId="759BC2E8" w14:textId="44A452E4" w:rsidR="005A05E5" w:rsidRDefault="005A05E5" w:rsidP="005E3F85">
            <w:pPr>
              <w:pStyle w:val="ListParagraph"/>
              <w:spacing w:after="120"/>
              <w:ind w:left="0"/>
              <w:jc w:val="center"/>
            </w:pPr>
            <w:r>
              <w:t>2</w:t>
            </w:r>
          </w:p>
        </w:tc>
        <w:tc>
          <w:tcPr>
            <w:tcW w:w="4324" w:type="dxa"/>
            <w:vAlign w:val="center"/>
          </w:tcPr>
          <w:p w14:paraId="739138B6" w14:textId="3D050BFC" w:rsidR="005A05E5" w:rsidRPr="002714A4" w:rsidRDefault="002714A4" w:rsidP="005E3F85">
            <w:pPr>
              <w:pStyle w:val="ListParagraph"/>
              <w:spacing w:after="120"/>
              <w:ind w:left="0"/>
              <w:jc w:val="both"/>
            </w:pPr>
            <w:r>
              <w:t xml:space="preserve">Sebagai media komunikasi antara drone dengan </w:t>
            </w:r>
            <w:r w:rsidRPr="002714A4">
              <w:rPr>
                <w:i/>
                <w:iCs/>
              </w:rPr>
              <w:t>ground control station</w:t>
            </w:r>
            <w:r>
              <w:t xml:space="preserve"> yang berfungsi untuk sistem monitoring dan kontrol drone</w:t>
            </w:r>
          </w:p>
        </w:tc>
      </w:tr>
      <w:tr w:rsidR="005A05E5" w14:paraId="16262780" w14:textId="77777777" w:rsidTr="00EB565E">
        <w:trPr>
          <w:trHeight w:val="658"/>
        </w:trPr>
        <w:tc>
          <w:tcPr>
            <w:tcW w:w="534" w:type="dxa"/>
            <w:vAlign w:val="center"/>
          </w:tcPr>
          <w:p w14:paraId="6ED648E9" w14:textId="4C13FC2A" w:rsidR="005A05E5" w:rsidRDefault="005A05E5" w:rsidP="005E3F85">
            <w:pPr>
              <w:pStyle w:val="ListParagraph"/>
              <w:spacing w:after="120"/>
              <w:ind w:left="0"/>
              <w:jc w:val="both"/>
            </w:pPr>
            <w:r>
              <w:t>10.</w:t>
            </w:r>
          </w:p>
        </w:tc>
        <w:tc>
          <w:tcPr>
            <w:tcW w:w="1950" w:type="dxa"/>
            <w:vAlign w:val="center"/>
          </w:tcPr>
          <w:p w14:paraId="2DB80F07" w14:textId="4BFDC40A" w:rsidR="005A05E5" w:rsidRDefault="005A05E5" w:rsidP="005E3F85">
            <w:pPr>
              <w:pStyle w:val="ListParagraph"/>
              <w:spacing w:after="120"/>
              <w:ind w:left="0"/>
            </w:pPr>
            <w:r>
              <w:t>Radio Remote Controll</w:t>
            </w:r>
          </w:p>
        </w:tc>
        <w:tc>
          <w:tcPr>
            <w:tcW w:w="918" w:type="dxa"/>
            <w:vAlign w:val="center"/>
          </w:tcPr>
          <w:p w14:paraId="0925471A" w14:textId="61567E69" w:rsidR="005A05E5" w:rsidRDefault="005A05E5" w:rsidP="005E3F85">
            <w:pPr>
              <w:pStyle w:val="ListParagraph"/>
              <w:spacing w:after="120"/>
              <w:ind w:left="0"/>
              <w:jc w:val="center"/>
            </w:pPr>
            <w:r>
              <w:t>1</w:t>
            </w:r>
          </w:p>
        </w:tc>
        <w:tc>
          <w:tcPr>
            <w:tcW w:w="4324" w:type="dxa"/>
            <w:vAlign w:val="center"/>
          </w:tcPr>
          <w:p w14:paraId="762575D3" w14:textId="6051FCD8" w:rsidR="005A05E5" w:rsidRPr="00D668C4" w:rsidRDefault="00D668C4" w:rsidP="005E3F85">
            <w:pPr>
              <w:pStyle w:val="ListParagraph"/>
              <w:spacing w:after="120"/>
              <w:ind w:left="0"/>
              <w:jc w:val="both"/>
            </w:pPr>
            <w:r>
              <w:t>Sebagai kontrol manual yang dilakukan User</w:t>
            </w:r>
          </w:p>
        </w:tc>
      </w:tr>
      <w:tr w:rsidR="005A05E5" w14:paraId="093F48E7" w14:textId="77777777" w:rsidTr="00EB565E">
        <w:trPr>
          <w:trHeight w:val="658"/>
        </w:trPr>
        <w:tc>
          <w:tcPr>
            <w:tcW w:w="534" w:type="dxa"/>
            <w:vAlign w:val="center"/>
          </w:tcPr>
          <w:p w14:paraId="7F45C693" w14:textId="0BEC5050" w:rsidR="005A05E5" w:rsidRDefault="005A05E5" w:rsidP="005E3F85">
            <w:pPr>
              <w:pStyle w:val="ListParagraph"/>
              <w:spacing w:after="120"/>
              <w:ind w:left="0"/>
              <w:jc w:val="both"/>
            </w:pPr>
            <w:r>
              <w:t>11.</w:t>
            </w:r>
          </w:p>
        </w:tc>
        <w:tc>
          <w:tcPr>
            <w:tcW w:w="1950" w:type="dxa"/>
            <w:vAlign w:val="center"/>
          </w:tcPr>
          <w:p w14:paraId="32DFE74B" w14:textId="59D0DBC2" w:rsidR="005A05E5" w:rsidRDefault="005A05E5" w:rsidP="005E3F85">
            <w:pPr>
              <w:pStyle w:val="ListParagraph"/>
              <w:spacing w:after="120"/>
              <w:ind w:left="0"/>
            </w:pPr>
            <w:r>
              <w:t>Radio Remote Receiver</w:t>
            </w:r>
          </w:p>
        </w:tc>
        <w:tc>
          <w:tcPr>
            <w:tcW w:w="918" w:type="dxa"/>
            <w:vAlign w:val="center"/>
          </w:tcPr>
          <w:p w14:paraId="52B905AE" w14:textId="5C376DB2" w:rsidR="005A05E5" w:rsidRDefault="00D668C4" w:rsidP="005E3F85">
            <w:pPr>
              <w:pStyle w:val="ListParagraph"/>
              <w:spacing w:after="120"/>
              <w:ind w:left="0"/>
              <w:jc w:val="center"/>
            </w:pPr>
            <w:r>
              <w:t>1</w:t>
            </w:r>
          </w:p>
        </w:tc>
        <w:tc>
          <w:tcPr>
            <w:tcW w:w="4324" w:type="dxa"/>
            <w:vAlign w:val="center"/>
          </w:tcPr>
          <w:p w14:paraId="1F1BD175" w14:textId="2CE2F3D1" w:rsidR="005A05E5" w:rsidRPr="00D668C4" w:rsidRDefault="00D668C4" w:rsidP="005E3F85">
            <w:pPr>
              <w:pStyle w:val="ListParagraph"/>
              <w:spacing w:after="120"/>
              <w:ind w:left="0"/>
              <w:jc w:val="both"/>
            </w:pPr>
            <w:r>
              <w:t>Sebagai penerima sinyal yang diberikan Radio Remote Controll</w:t>
            </w:r>
          </w:p>
        </w:tc>
      </w:tr>
      <w:tr w:rsidR="005A05E5" w14:paraId="4015B8C3" w14:textId="77777777" w:rsidTr="00EB565E">
        <w:trPr>
          <w:trHeight w:val="673"/>
        </w:trPr>
        <w:tc>
          <w:tcPr>
            <w:tcW w:w="534" w:type="dxa"/>
            <w:vAlign w:val="center"/>
          </w:tcPr>
          <w:p w14:paraId="5EB28F85" w14:textId="032A6188" w:rsidR="005A05E5" w:rsidRDefault="005A05E5" w:rsidP="005E3F85">
            <w:pPr>
              <w:pStyle w:val="ListParagraph"/>
              <w:spacing w:after="120"/>
              <w:ind w:left="0"/>
              <w:jc w:val="both"/>
            </w:pPr>
            <w:r>
              <w:t>12.</w:t>
            </w:r>
          </w:p>
        </w:tc>
        <w:tc>
          <w:tcPr>
            <w:tcW w:w="1950" w:type="dxa"/>
            <w:vAlign w:val="center"/>
          </w:tcPr>
          <w:p w14:paraId="0338BA8F" w14:textId="05428CD7" w:rsidR="005A05E5" w:rsidRDefault="005A05E5" w:rsidP="005E3F85">
            <w:pPr>
              <w:pStyle w:val="ListParagraph"/>
              <w:spacing w:after="120"/>
              <w:ind w:left="0"/>
            </w:pPr>
            <w:r>
              <w:t xml:space="preserve">Buzzer </w:t>
            </w:r>
            <w:r w:rsidR="00D668C4">
              <w:t>5V</w:t>
            </w:r>
          </w:p>
        </w:tc>
        <w:tc>
          <w:tcPr>
            <w:tcW w:w="918" w:type="dxa"/>
            <w:vAlign w:val="center"/>
          </w:tcPr>
          <w:p w14:paraId="3259C03D" w14:textId="6521C961" w:rsidR="005A05E5" w:rsidRDefault="00D668C4" w:rsidP="005E3F85">
            <w:pPr>
              <w:pStyle w:val="ListParagraph"/>
              <w:spacing w:after="120"/>
              <w:ind w:left="0"/>
              <w:jc w:val="center"/>
            </w:pPr>
            <w:r>
              <w:t>1</w:t>
            </w:r>
          </w:p>
        </w:tc>
        <w:tc>
          <w:tcPr>
            <w:tcW w:w="4324" w:type="dxa"/>
            <w:vAlign w:val="center"/>
          </w:tcPr>
          <w:p w14:paraId="3830B828" w14:textId="0E96DC96" w:rsidR="005A05E5" w:rsidRPr="004C6DCA" w:rsidRDefault="004C6DCA" w:rsidP="005E3F85">
            <w:pPr>
              <w:pStyle w:val="ListParagraph"/>
              <w:spacing w:after="120"/>
              <w:ind w:left="0"/>
              <w:jc w:val="both"/>
            </w:pPr>
            <w:r>
              <w:t>Sebagai indikator notifikasi status drone yang berbunyi</w:t>
            </w:r>
          </w:p>
        </w:tc>
      </w:tr>
      <w:tr w:rsidR="00D668C4" w14:paraId="4EE59AE5" w14:textId="77777777" w:rsidTr="00EB565E">
        <w:trPr>
          <w:trHeight w:val="658"/>
        </w:trPr>
        <w:tc>
          <w:tcPr>
            <w:tcW w:w="534" w:type="dxa"/>
            <w:vAlign w:val="center"/>
          </w:tcPr>
          <w:p w14:paraId="74A6795F" w14:textId="0CB2AB38" w:rsidR="00D668C4" w:rsidRDefault="00D668C4" w:rsidP="005E3F85">
            <w:pPr>
              <w:pStyle w:val="ListParagraph"/>
              <w:spacing w:after="120"/>
              <w:ind w:left="0"/>
              <w:jc w:val="both"/>
            </w:pPr>
            <w:r>
              <w:t>13.</w:t>
            </w:r>
          </w:p>
        </w:tc>
        <w:tc>
          <w:tcPr>
            <w:tcW w:w="1950" w:type="dxa"/>
            <w:vAlign w:val="center"/>
          </w:tcPr>
          <w:p w14:paraId="318B27AD" w14:textId="0404E2B9" w:rsidR="00D668C4" w:rsidRDefault="00D668C4" w:rsidP="005E3F85">
            <w:pPr>
              <w:pStyle w:val="ListParagraph"/>
              <w:spacing w:after="120"/>
              <w:ind w:left="0"/>
            </w:pPr>
            <w:r>
              <w:t>Safety Switch Module</w:t>
            </w:r>
          </w:p>
        </w:tc>
        <w:tc>
          <w:tcPr>
            <w:tcW w:w="918" w:type="dxa"/>
            <w:vAlign w:val="center"/>
          </w:tcPr>
          <w:p w14:paraId="427DDC8F" w14:textId="201DE0F3" w:rsidR="00D668C4" w:rsidRDefault="00D668C4" w:rsidP="005E3F85">
            <w:pPr>
              <w:pStyle w:val="ListParagraph"/>
              <w:spacing w:after="120"/>
              <w:ind w:left="0"/>
              <w:jc w:val="center"/>
            </w:pPr>
            <w:r>
              <w:t>1</w:t>
            </w:r>
          </w:p>
        </w:tc>
        <w:tc>
          <w:tcPr>
            <w:tcW w:w="4324" w:type="dxa"/>
            <w:vAlign w:val="center"/>
          </w:tcPr>
          <w:p w14:paraId="71832314" w14:textId="7209699C" w:rsidR="00D668C4" w:rsidRPr="004C6DCA" w:rsidRDefault="004C6DCA" w:rsidP="005E3F85">
            <w:pPr>
              <w:pStyle w:val="ListParagraph"/>
              <w:spacing w:after="120"/>
              <w:ind w:left="0"/>
              <w:jc w:val="both"/>
            </w:pPr>
            <w:r>
              <w:t>Sebagai pengaman atau pencegah drone agar tidak arming saat tidak disengaja</w:t>
            </w:r>
          </w:p>
        </w:tc>
      </w:tr>
      <w:tr w:rsidR="00D668C4" w14:paraId="3630DA04" w14:textId="77777777" w:rsidTr="00EB565E">
        <w:trPr>
          <w:trHeight w:val="943"/>
        </w:trPr>
        <w:tc>
          <w:tcPr>
            <w:tcW w:w="534" w:type="dxa"/>
            <w:vAlign w:val="center"/>
          </w:tcPr>
          <w:p w14:paraId="24079861" w14:textId="2E2481CC" w:rsidR="00D668C4" w:rsidRDefault="00D668C4" w:rsidP="005E3F85">
            <w:pPr>
              <w:pStyle w:val="ListParagraph"/>
              <w:spacing w:after="120"/>
              <w:ind w:left="0"/>
              <w:jc w:val="both"/>
            </w:pPr>
            <w:r>
              <w:t>14.</w:t>
            </w:r>
          </w:p>
        </w:tc>
        <w:tc>
          <w:tcPr>
            <w:tcW w:w="1950" w:type="dxa"/>
            <w:vAlign w:val="center"/>
          </w:tcPr>
          <w:p w14:paraId="526D8606" w14:textId="10A85AEA" w:rsidR="00D668C4" w:rsidRDefault="00D668C4" w:rsidP="005E3F85">
            <w:pPr>
              <w:pStyle w:val="ListParagraph"/>
              <w:spacing w:after="120"/>
              <w:ind w:left="0"/>
            </w:pPr>
            <w:r>
              <w:t>Relay 2 Channel</w:t>
            </w:r>
          </w:p>
        </w:tc>
        <w:tc>
          <w:tcPr>
            <w:tcW w:w="918" w:type="dxa"/>
            <w:vAlign w:val="center"/>
          </w:tcPr>
          <w:p w14:paraId="4EBB6447" w14:textId="25B4700B" w:rsidR="00D668C4" w:rsidRDefault="00D668C4" w:rsidP="005E3F85">
            <w:pPr>
              <w:pStyle w:val="ListParagraph"/>
              <w:spacing w:after="120"/>
              <w:ind w:left="0"/>
              <w:jc w:val="center"/>
            </w:pPr>
            <w:r>
              <w:t>1</w:t>
            </w:r>
          </w:p>
        </w:tc>
        <w:tc>
          <w:tcPr>
            <w:tcW w:w="4324" w:type="dxa"/>
            <w:vAlign w:val="center"/>
          </w:tcPr>
          <w:p w14:paraId="0602D84E" w14:textId="5B85C3FD" w:rsidR="00D668C4" w:rsidRPr="004C6DCA" w:rsidRDefault="004C6DCA" w:rsidP="005E3F85">
            <w:pPr>
              <w:pStyle w:val="ListParagraph"/>
              <w:spacing w:after="120"/>
              <w:ind w:left="0"/>
              <w:jc w:val="both"/>
            </w:pPr>
            <w:r>
              <w:t>Sebagai saklar otomatis untuk menghubung dan memutuskan arus yag mengalir pada waterpum DC</w:t>
            </w:r>
          </w:p>
        </w:tc>
      </w:tr>
      <w:tr w:rsidR="00D668C4" w14:paraId="4B1335C3" w14:textId="77777777" w:rsidTr="00EB565E">
        <w:trPr>
          <w:trHeight w:val="673"/>
        </w:trPr>
        <w:tc>
          <w:tcPr>
            <w:tcW w:w="534" w:type="dxa"/>
            <w:vAlign w:val="center"/>
          </w:tcPr>
          <w:p w14:paraId="7E63FBA9" w14:textId="3CF662AF" w:rsidR="00D668C4" w:rsidRDefault="00D668C4" w:rsidP="005E3F85">
            <w:pPr>
              <w:pStyle w:val="ListParagraph"/>
              <w:spacing w:after="120"/>
              <w:ind w:left="0"/>
              <w:jc w:val="both"/>
            </w:pPr>
            <w:r>
              <w:t>15.</w:t>
            </w:r>
          </w:p>
        </w:tc>
        <w:tc>
          <w:tcPr>
            <w:tcW w:w="1950" w:type="dxa"/>
            <w:vAlign w:val="center"/>
          </w:tcPr>
          <w:p w14:paraId="5CBA80CC" w14:textId="13A6130B" w:rsidR="00D668C4" w:rsidRDefault="00D668C4" w:rsidP="005E3F85">
            <w:pPr>
              <w:pStyle w:val="ListParagraph"/>
              <w:spacing w:after="120"/>
              <w:ind w:left="0"/>
            </w:pPr>
            <w:r>
              <w:t>Waterpump 12V</w:t>
            </w:r>
          </w:p>
        </w:tc>
        <w:tc>
          <w:tcPr>
            <w:tcW w:w="918" w:type="dxa"/>
            <w:vAlign w:val="center"/>
          </w:tcPr>
          <w:p w14:paraId="79EBFC6E" w14:textId="3F3D5EFC" w:rsidR="00D668C4" w:rsidRDefault="00D668C4" w:rsidP="005E3F85">
            <w:pPr>
              <w:pStyle w:val="ListParagraph"/>
              <w:spacing w:after="120"/>
              <w:ind w:left="0"/>
              <w:jc w:val="center"/>
            </w:pPr>
            <w:r>
              <w:t>1</w:t>
            </w:r>
          </w:p>
        </w:tc>
        <w:tc>
          <w:tcPr>
            <w:tcW w:w="4324" w:type="dxa"/>
            <w:vAlign w:val="center"/>
          </w:tcPr>
          <w:p w14:paraId="6D3FFE7F" w14:textId="36D9B1C6" w:rsidR="00D668C4" w:rsidRPr="004C6DCA" w:rsidRDefault="004C6DCA" w:rsidP="005E3F85">
            <w:pPr>
              <w:pStyle w:val="ListParagraph"/>
              <w:spacing w:after="120"/>
              <w:ind w:left="0"/>
              <w:jc w:val="both"/>
            </w:pPr>
            <w:r>
              <w:t>Sebagai pompa cairan pestisida ketika diberikan tegangan 12 V</w:t>
            </w:r>
          </w:p>
        </w:tc>
      </w:tr>
      <w:tr w:rsidR="00D668C4" w14:paraId="78382A83" w14:textId="77777777" w:rsidTr="00EB565E">
        <w:trPr>
          <w:trHeight w:val="658"/>
        </w:trPr>
        <w:tc>
          <w:tcPr>
            <w:tcW w:w="534" w:type="dxa"/>
            <w:vAlign w:val="center"/>
          </w:tcPr>
          <w:p w14:paraId="2F7CC9DB" w14:textId="7C3AF4C4" w:rsidR="00D668C4" w:rsidRDefault="00D668C4" w:rsidP="005E3F85">
            <w:pPr>
              <w:pStyle w:val="ListParagraph"/>
              <w:spacing w:after="120"/>
              <w:ind w:left="0"/>
              <w:jc w:val="both"/>
            </w:pPr>
            <w:r>
              <w:t>16</w:t>
            </w:r>
          </w:p>
        </w:tc>
        <w:tc>
          <w:tcPr>
            <w:tcW w:w="1950" w:type="dxa"/>
            <w:vAlign w:val="center"/>
          </w:tcPr>
          <w:p w14:paraId="6158A36F" w14:textId="11E9651F" w:rsidR="00D668C4" w:rsidRDefault="00D668C4" w:rsidP="005E3F85">
            <w:pPr>
              <w:pStyle w:val="ListParagraph"/>
              <w:spacing w:after="120"/>
              <w:ind w:left="0"/>
            </w:pPr>
            <w:r>
              <w:t xml:space="preserve">DC Stepdown </w:t>
            </w:r>
          </w:p>
        </w:tc>
        <w:tc>
          <w:tcPr>
            <w:tcW w:w="918" w:type="dxa"/>
            <w:vAlign w:val="center"/>
          </w:tcPr>
          <w:p w14:paraId="2082C11A" w14:textId="41D90FBB" w:rsidR="00D668C4" w:rsidRDefault="00D668C4" w:rsidP="005E3F85">
            <w:pPr>
              <w:pStyle w:val="ListParagraph"/>
              <w:spacing w:after="120"/>
              <w:ind w:left="0"/>
              <w:jc w:val="center"/>
            </w:pPr>
            <w:r>
              <w:t>1</w:t>
            </w:r>
          </w:p>
        </w:tc>
        <w:tc>
          <w:tcPr>
            <w:tcW w:w="4324" w:type="dxa"/>
            <w:vAlign w:val="center"/>
          </w:tcPr>
          <w:p w14:paraId="5336CBE0" w14:textId="0B12A34C" w:rsidR="00D668C4" w:rsidRPr="004C6DCA" w:rsidRDefault="004C6DCA" w:rsidP="005E3F85">
            <w:pPr>
              <w:pStyle w:val="ListParagraph"/>
              <w:spacing w:after="120"/>
              <w:ind w:left="0"/>
              <w:jc w:val="both"/>
            </w:pPr>
            <w:r>
              <w:t>Sebagai penurun dan penstabil tegangan DC yang masuk ke waterpump DC</w:t>
            </w:r>
          </w:p>
        </w:tc>
      </w:tr>
      <w:tr w:rsidR="00D668C4" w14:paraId="3E470382" w14:textId="77777777" w:rsidTr="00EB565E">
        <w:trPr>
          <w:trHeight w:val="673"/>
        </w:trPr>
        <w:tc>
          <w:tcPr>
            <w:tcW w:w="534" w:type="dxa"/>
            <w:vAlign w:val="center"/>
          </w:tcPr>
          <w:p w14:paraId="4890B060" w14:textId="39B4F101" w:rsidR="00D668C4" w:rsidRDefault="00D668C4" w:rsidP="005E3F85">
            <w:pPr>
              <w:pStyle w:val="ListParagraph"/>
              <w:spacing w:after="120"/>
              <w:ind w:left="0"/>
              <w:jc w:val="both"/>
            </w:pPr>
            <w:r>
              <w:t>17.</w:t>
            </w:r>
          </w:p>
        </w:tc>
        <w:tc>
          <w:tcPr>
            <w:tcW w:w="1950" w:type="dxa"/>
            <w:vAlign w:val="center"/>
          </w:tcPr>
          <w:p w14:paraId="71CB2704" w14:textId="61E29AA4" w:rsidR="00D668C4" w:rsidRDefault="00D668C4" w:rsidP="005E3F85">
            <w:pPr>
              <w:pStyle w:val="ListParagraph"/>
              <w:spacing w:after="120"/>
              <w:ind w:left="0"/>
            </w:pPr>
            <w:r>
              <w:t>Nozzle Spray</w:t>
            </w:r>
          </w:p>
        </w:tc>
        <w:tc>
          <w:tcPr>
            <w:tcW w:w="918" w:type="dxa"/>
            <w:vAlign w:val="center"/>
          </w:tcPr>
          <w:p w14:paraId="19A4C3FC" w14:textId="4D537286" w:rsidR="00D668C4" w:rsidRDefault="00D668C4" w:rsidP="005E3F85">
            <w:pPr>
              <w:pStyle w:val="ListParagraph"/>
              <w:spacing w:after="120"/>
              <w:ind w:left="0"/>
              <w:jc w:val="center"/>
            </w:pPr>
            <w:r>
              <w:t>1</w:t>
            </w:r>
          </w:p>
        </w:tc>
        <w:tc>
          <w:tcPr>
            <w:tcW w:w="4324" w:type="dxa"/>
            <w:vAlign w:val="center"/>
          </w:tcPr>
          <w:p w14:paraId="60FF5404" w14:textId="23644429" w:rsidR="00D668C4" w:rsidRPr="004C6DCA" w:rsidRDefault="004C6DCA" w:rsidP="005E3F85">
            <w:pPr>
              <w:pStyle w:val="ListParagraph"/>
              <w:spacing w:after="120"/>
              <w:ind w:left="0"/>
              <w:jc w:val="both"/>
            </w:pPr>
            <w:r>
              <w:t>Sebagai pendispersi cairan pestisida agar cairan semprotan menyebar dengan merata</w:t>
            </w:r>
          </w:p>
        </w:tc>
      </w:tr>
      <w:tr w:rsidR="00D668C4" w14:paraId="17E91F08" w14:textId="77777777" w:rsidTr="00EB565E">
        <w:trPr>
          <w:trHeight w:val="658"/>
        </w:trPr>
        <w:tc>
          <w:tcPr>
            <w:tcW w:w="534" w:type="dxa"/>
            <w:vAlign w:val="center"/>
          </w:tcPr>
          <w:p w14:paraId="65E3195B" w14:textId="6FF9592A" w:rsidR="00D668C4" w:rsidRDefault="00D668C4" w:rsidP="005E3F85">
            <w:pPr>
              <w:pStyle w:val="ListParagraph"/>
              <w:spacing w:after="120"/>
              <w:ind w:left="0"/>
              <w:jc w:val="both"/>
            </w:pPr>
            <w:r>
              <w:t>18.</w:t>
            </w:r>
          </w:p>
        </w:tc>
        <w:tc>
          <w:tcPr>
            <w:tcW w:w="1950" w:type="dxa"/>
            <w:vAlign w:val="center"/>
          </w:tcPr>
          <w:p w14:paraId="54509591" w14:textId="15C6B119" w:rsidR="00D668C4" w:rsidRDefault="00D668C4" w:rsidP="005E3F85">
            <w:pPr>
              <w:pStyle w:val="ListParagraph"/>
              <w:spacing w:after="120"/>
              <w:ind w:left="0"/>
            </w:pPr>
            <w:r>
              <w:t>Tangki P</w:t>
            </w:r>
            <w:r w:rsidR="00924A67">
              <w:t>estisida</w:t>
            </w:r>
          </w:p>
        </w:tc>
        <w:tc>
          <w:tcPr>
            <w:tcW w:w="918" w:type="dxa"/>
            <w:vAlign w:val="center"/>
          </w:tcPr>
          <w:p w14:paraId="3286CFE4" w14:textId="3DA37517" w:rsidR="00D668C4" w:rsidRDefault="00D668C4" w:rsidP="005E3F85">
            <w:pPr>
              <w:pStyle w:val="ListParagraph"/>
              <w:spacing w:after="120"/>
              <w:ind w:left="0"/>
              <w:jc w:val="center"/>
            </w:pPr>
            <w:r>
              <w:t>1</w:t>
            </w:r>
          </w:p>
        </w:tc>
        <w:tc>
          <w:tcPr>
            <w:tcW w:w="4324" w:type="dxa"/>
            <w:vAlign w:val="center"/>
          </w:tcPr>
          <w:p w14:paraId="78E22D19" w14:textId="2AA5D93E" w:rsidR="00D668C4" w:rsidRPr="004C6DCA" w:rsidRDefault="004C6DCA" w:rsidP="005E3F85">
            <w:pPr>
              <w:pStyle w:val="ListParagraph"/>
              <w:spacing w:after="120"/>
              <w:ind w:left="0"/>
              <w:jc w:val="both"/>
            </w:pPr>
            <w:r>
              <w:t xml:space="preserve">Sebagai tempat untuk menampung </w:t>
            </w:r>
            <w:r w:rsidR="004218D5">
              <w:t xml:space="preserve">beban </w:t>
            </w:r>
            <w:r>
              <w:t>cairan pest</w:t>
            </w:r>
            <w:r w:rsidR="004218D5">
              <w:t>isida</w:t>
            </w:r>
          </w:p>
        </w:tc>
      </w:tr>
    </w:tbl>
    <w:p w14:paraId="278454F0" w14:textId="5DE0C31C"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2A9F8BE" w14:textId="557077D8" w:rsidR="00C130A4" w:rsidRDefault="00C130A4" w:rsidP="00C130A4">
      <w:pPr>
        <w:pStyle w:val="ListParagraph"/>
        <w:spacing w:after="0" w:line="480" w:lineRule="auto"/>
        <w:ind w:left="284"/>
        <w:jc w:val="both"/>
        <w:rPr>
          <w:rFonts w:cs="Times New Roman"/>
          <w:bCs/>
          <w:szCs w:val="24"/>
        </w:rPr>
      </w:pPr>
      <w:r>
        <w:rPr>
          <w:rFonts w:cs="Times New Roman"/>
          <w:bCs/>
          <w:szCs w:val="24"/>
        </w:rPr>
        <w:t>Analisis kebutuhan software dilakukan untuk mengidentifikasi apa saja software yang digunakan untuk perancangan dan pembuatan sistem. software yang dibutuhkan pada pembuatan tugas akhir ini yaitu :</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lastRenderedPageBreak/>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 Mission</w:t>
      </w:r>
      <w:r>
        <w:rPr>
          <w:rFonts w:cs="Times New Roman"/>
          <w:bCs/>
          <w:szCs w:val="24"/>
        </w:rPr>
        <w:t xml:space="preserve"> </w:t>
      </w:r>
      <w:r w:rsidRPr="00E1652D">
        <w:rPr>
          <w:rFonts w:cs="Times New Roman"/>
          <w:bCs/>
          <w:i/>
          <w:iCs/>
          <w:szCs w:val="24"/>
        </w:rPr>
        <w:t>Planner</w:t>
      </w:r>
    </w:p>
    <w:p w14:paraId="1B5B6C05" w14:textId="2B9ABA1A"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yang menggunakan autopilot PX4 atau ArduPilot. pada hal ini software mission planner digunakan untuk membuatan perencanaan misi drone, dan monitoring status keadaan drone diudara</w:t>
      </w:r>
    </w:p>
    <w:p w14:paraId="69E246A4" w14:textId="77777777" w:rsidR="00C07AB1" w:rsidRPr="00C130A4" w:rsidRDefault="00C07AB1" w:rsidP="00C130A4">
      <w:pPr>
        <w:pStyle w:val="ListParagraph"/>
        <w:spacing w:after="0" w:line="480" w:lineRule="auto"/>
        <w:ind w:left="644"/>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DE28A14" w:rsidR="00A72A31" w:rsidRPr="00A72A31" w:rsidRDefault="00F123E3" w:rsidP="00E35775">
      <w:pPr>
        <w:spacing w:after="0" w:line="480" w:lineRule="auto"/>
        <w:ind w:left="284" w:firstLine="425"/>
        <w:jc w:val="both"/>
        <w:rPr>
          <w:rFonts w:cs="Times New Roman"/>
          <w:bCs/>
          <w:szCs w:val="24"/>
        </w:rPr>
      </w:pPr>
      <w:r>
        <w:rPr>
          <w:rFonts w:cs="Times New Roman"/>
          <w:bCs/>
          <w:szCs w:val="24"/>
        </w:rPr>
        <w:t xml:space="preserve">Sistem penyemprotan cairan pestisida secara otomatis dengan menggunakan </w:t>
      </w:r>
      <w:r w:rsidRPr="00F123E3">
        <w:rPr>
          <w:rFonts w:cs="Times New Roman"/>
          <w:bCs/>
          <w:i/>
          <w:iCs/>
          <w:szCs w:val="24"/>
        </w:rPr>
        <w:t>drone hexacopter</w:t>
      </w:r>
      <w:r>
        <w:rPr>
          <w:rFonts w:cs="Times New Roman"/>
          <w:bCs/>
          <w:szCs w:val="24"/>
        </w:rPr>
        <w:t xml:space="preserve">, yaitu drone yang memiliki enam motor dan baling-baling sebagai penggerak, sistem penyemprotan ini dibuat dengan tujuan melakukan pembasmian hama dengan </w:t>
      </w:r>
      <w:r w:rsidRPr="00F123E3">
        <w:rPr>
          <w:rFonts w:cs="Times New Roman"/>
          <w:szCs w:val="24"/>
        </w:rPr>
        <w:t>melakukan</w:t>
      </w:r>
      <w:r>
        <w:rPr>
          <w:rFonts w:cs="Times New Roman"/>
          <w:bCs/>
          <w:szCs w:val="24"/>
        </w:rPr>
        <w:t xml:space="preserve"> penyemprotan dengan menggunakan drone yang dikendalikan secara otomatis</w:t>
      </w:r>
      <w:r w:rsidR="006F0CC8">
        <w:rPr>
          <w:rFonts w:cs="Times New Roman"/>
          <w:bCs/>
          <w:szCs w:val="24"/>
        </w:rPr>
        <w:t xml:space="preserve"> dengan sistem GPS</w:t>
      </w:r>
      <w:r>
        <w:rPr>
          <w:rFonts w:cs="Times New Roman"/>
          <w:bCs/>
          <w:szCs w:val="24"/>
        </w:rPr>
        <w:t xml:space="preserve">. prinsip kerja sistem penyemprotan pada penelitian ini dapat dilihat pada penjelasan gambar </w:t>
      </w:r>
      <w:r w:rsidRPr="00892781">
        <w:rPr>
          <w:rFonts w:cs="Times New Roman"/>
          <w:bCs/>
          <w:i/>
          <w:iCs/>
          <w:szCs w:val="24"/>
        </w:rPr>
        <w:t>activity</w:t>
      </w:r>
      <w:r>
        <w:rPr>
          <w:rFonts w:cs="Times New Roman"/>
          <w:bCs/>
          <w:szCs w:val="24"/>
        </w:rPr>
        <w:t xml:space="preserve"> </w:t>
      </w:r>
      <w:r w:rsidRPr="00892781">
        <w:rPr>
          <w:rFonts w:cs="Times New Roman"/>
          <w:bCs/>
          <w:i/>
          <w:iCs/>
          <w:szCs w:val="24"/>
        </w:rPr>
        <w:t>diagram</w:t>
      </w:r>
      <w:r>
        <w:rPr>
          <w:rFonts w:cs="Times New Roman"/>
          <w:bCs/>
          <w:szCs w:val="24"/>
        </w:rPr>
        <w:t xml:space="preserve"> berikut.</w:t>
      </w:r>
    </w:p>
    <w:p w14:paraId="0E877A19" w14:textId="1AA32489" w:rsidR="00F123E3" w:rsidRDefault="00A72A31" w:rsidP="00F123E3">
      <w:pPr>
        <w:pStyle w:val="ListParagraph"/>
        <w:keepNext/>
        <w:spacing w:after="0" w:line="240" w:lineRule="auto"/>
        <w:ind w:left="0"/>
        <w:jc w:val="center"/>
      </w:pPr>
      <w:r>
        <w:rPr>
          <w:noProof/>
        </w:rPr>
        <w:lastRenderedPageBreak/>
        <w:drawing>
          <wp:inline distT="0" distB="0" distL="0" distR="0" wp14:anchorId="5F05087B" wp14:editId="6F0CA2DF">
            <wp:extent cx="2181997" cy="46958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2277" b="2075"/>
                    <a:stretch/>
                  </pic:blipFill>
                  <pic:spPr bwMode="auto">
                    <a:xfrm>
                      <a:off x="0" y="0"/>
                      <a:ext cx="2204025" cy="4743232"/>
                    </a:xfrm>
                    <a:prstGeom prst="rect">
                      <a:avLst/>
                    </a:prstGeom>
                    <a:noFill/>
                    <a:ln>
                      <a:noFill/>
                    </a:ln>
                    <a:extLst>
                      <a:ext uri="{53640926-AAD7-44D8-BBD7-CCE9431645EC}">
                        <a14:shadowObscured xmlns:a14="http://schemas.microsoft.com/office/drawing/2010/main"/>
                      </a:ext>
                    </a:extLst>
                  </pic:spPr>
                </pic:pic>
              </a:graphicData>
            </a:graphic>
          </wp:inline>
        </w:drawing>
      </w:r>
    </w:p>
    <w:p w14:paraId="6A8B4F91" w14:textId="5E379484" w:rsidR="00875FA2" w:rsidRDefault="00F123E3" w:rsidP="00F123E3">
      <w:pPr>
        <w:pStyle w:val="Caption"/>
        <w:jc w:val="center"/>
      </w:pPr>
      <w:bookmarkStart w:id="143" w:name="_Toc159681834"/>
      <w:r>
        <w:t xml:space="preserve">Gambar </w:t>
      </w:r>
      <w:fldSimple w:instr=" SEQ Gambar \* ARABIC ">
        <w:r w:rsidR="008F642D">
          <w:rPr>
            <w:noProof/>
          </w:rPr>
          <w:t>20</w:t>
        </w:r>
      </w:fldSimple>
      <w:r>
        <w:t xml:space="preserve"> Activity Diagram Sistem</w:t>
      </w:r>
      <w:bookmarkEnd w:id="143"/>
    </w:p>
    <w:p w14:paraId="4D1EF1B0" w14:textId="61DCC408" w:rsidR="00F850D3" w:rsidRDefault="00F123E3" w:rsidP="00E35775">
      <w:pPr>
        <w:spacing w:after="0" w:line="480" w:lineRule="auto"/>
        <w:ind w:left="284" w:firstLine="425"/>
        <w:jc w:val="both"/>
      </w:pPr>
      <w:r>
        <w:t xml:space="preserve">Seperti yang terdapat pada </w:t>
      </w:r>
      <w:r w:rsidRPr="00892781">
        <w:rPr>
          <w:i/>
          <w:iCs/>
        </w:rPr>
        <w:t>activity diagram</w:t>
      </w:r>
      <w:r w:rsidR="00537520">
        <w:t>, pada sistem penyemprotan cairan pestisida ini juga melibatkan interaksi antara pengguna (</w:t>
      </w:r>
      <w:r w:rsidR="00537520" w:rsidRPr="00537520">
        <w:rPr>
          <w:i/>
          <w:iCs/>
        </w:rPr>
        <w:t>user</w:t>
      </w:r>
      <w:r w:rsidR="00537520">
        <w:t xml:space="preserve">) dengan drone yang akan </w:t>
      </w:r>
      <w:r w:rsidR="00537520" w:rsidRPr="009A566A">
        <w:rPr>
          <w:rFonts w:cs="Times New Roman"/>
          <w:bCs/>
          <w:szCs w:val="24"/>
        </w:rPr>
        <w:t>dikendalikan</w:t>
      </w:r>
      <w:r w:rsidR="00537520">
        <w:t xml:space="preserve">. Hal </w:t>
      </w:r>
      <w:r w:rsidR="00537520" w:rsidRPr="00F850D3">
        <w:rPr>
          <w:rFonts w:cs="Times New Roman"/>
          <w:bCs/>
          <w:szCs w:val="24"/>
        </w:rPr>
        <w:t>pertama</w:t>
      </w:r>
      <w:r w:rsidR="00537520">
        <w:t xml:space="preserve"> yang dilakukan oleh </w:t>
      </w:r>
      <w:r w:rsidR="00537520" w:rsidRPr="00CC106A">
        <w:rPr>
          <w:i/>
          <w:iCs/>
        </w:rPr>
        <w:t>user</w:t>
      </w:r>
      <w:r w:rsidR="00537520">
        <w:t xml:space="preserve"> adalah menghubungkan sumber daya baterai dengan drone </w:t>
      </w:r>
      <w:r w:rsidR="00CC106A">
        <w:t>untuk menyalakan seluruh sistem.</w:t>
      </w:r>
      <w:r w:rsidR="00892781">
        <w:t xml:space="preserve"> Setelah proses inisialisasi selesai</w:t>
      </w:r>
      <w:r w:rsidR="00CC106A">
        <w:t xml:space="preserve"> </w:t>
      </w:r>
      <w:r w:rsidR="00614B57" w:rsidRPr="00614B57">
        <w:rPr>
          <w:i/>
          <w:iCs/>
        </w:rPr>
        <w:t>user</w:t>
      </w:r>
      <w:r w:rsidR="00614B57">
        <w:t xml:space="preserve"> perlu menghubungkan </w:t>
      </w:r>
      <w:r w:rsidR="00614B57" w:rsidRPr="00F850D3">
        <w:rPr>
          <w:i/>
          <w:iCs/>
        </w:rPr>
        <w:t>drone</w:t>
      </w:r>
      <w:r w:rsidR="00614B57">
        <w:t xml:space="preserve"> dengan </w:t>
      </w:r>
      <w:r w:rsidR="00614B57" w:rsidRPr="00614B57">
        <w:rPr>
          <w:i/>
          <w:iCs/>
        </w:rPr>
        <w:t xml:space="preserve">Mission </w:t>
      </w:r>
      <w:r w:rsidR="00614B57">
        <w:rPr>
          <w:i/>
          <w:iCs/>
        </w:rPr>
        <w:t>P</w:t>
      </w:r>
      <w:r w:rsidR="00614B57" w:rsidRPr="00614B57">
        <w:rPr>
          <w:i/>
          <w:iCs/>
        </w:rPr>
        <w:t>lanner</w:t>
      </w:r>
      <w:r w:rsidR="00614B57">
        <w:t xml:space="preserve"> untuk melakukan pembuatan misi penerbangan dan mengupload program misi penerbangan ke </w:t>
      </w:r>
      <w:r w:rsidR="00614B57" w:rsidRPr="00F850D3">
        <w:rPr>
          <w:i/>
          <w:iCs/>
        </w:rPr>
        <w:t>drone</w:t>
      </w:r>
      <w:r w:rsidR="00614B57">
        <w:t xml:space="preserve"> melalui komunikasi radio telemetri. Setelah program misi selesai diupload, untuk menjalankan terbang secara otomatis user perlu menekan tombol </w:t>
      </w:r>
      <w:r w:rsidR="00614B57" w:rsidRPr="00614B57">
        <w:rPr>
          <w:i/>
          <w:iCs/>
        </w:rPr>
        <w:t>safety switch</w:t>
      </w:r>
      <w:r w:rsidR="00614B57">
        <w:t xml:space="preserve"> untuk dapat </w:t>
      </w:r>
      <w:r w:rsidR="00614B57">
        <w:lastRenderedPageBreak/>
        <w:t xml:space="preserve">menyalakan motor dengan cara mengarahkan tuas </w:t>
      </w:r>
      <w:r w:rsidR="00614B57" w:rsidRPr="00614B57">
        <w:rPr>
          <w:i/>
          <w:iCs/>
        </w:rPr>
        <w:t>throttle</w:t>
      </w:r>
      <w:r w:rsidR="00614B57">
        <w:t xml:space="preserve"> remot ke arah kanan bawah</w:t>
      </w:r>
      <w:r w:rsidR="00F850D3">
        <w:t xml:space="preserve"> kemudian ubah mode penerbangan </w:t>
      </w:r>
      <w:r w:rsidR="00F850D3" w:rsidRPr="00DF7B20">
        <w:rPr>
          <w:i/>
          <w:iCs/>
        </w:rPr>
        <w:t>drone</w:t>
      </w:r>
      <w:r w:rsidR="00F850D3">
        <w:t xml:space="preserve"> menjadi </w:t>
      </w:r>
      <w:r w:rsidR="00F850D3" w:rsidRPr="00F850D3">
        <w:rPr>
          <w:i/>
          <w:iCs/>
        </w:rPr>
        <w:t>auto mode</w:t>
      </w:r>
      <w:r w:rsidR="00F850D3">
        <w:t xml:space="preserve"> untuk dapat menjalankan misi penerbangan drone yang telah di </w:t>
      </w:r>
      <w:r w:rsidR="00F850D3" w:rsidRPr="00F453CB">
        <w:rPr>
          <w:i/>
          <w:iCs/>
        </w:rPr>
        <w:t>upload</w:t>
      </w:r>
      <w:r w:rsidR="00F850D3">
        <w:t xml:space="preserve"> ke </w:t>
      </w:r>
      <w:r w:rsidR="00F850D3" w:rsidRPr="00F453CB">
        <w:rPr>
          <w:i/>
          <w:iCs/>
        </w:rPr>
        <w:t>drone</w:t>
      </w:r>
      <w:r w:rsidR="00614B57">
        <w:t>.</w:t>
      </w:r>
      <w:r w:rsidR="00F850D3">
        <w:t xml:space="preserve"> </w:t>
      </w:r>
    </w:p>
    <w:p w14:paraId="3554B9D3" w14:textId="1495B647" w:rsidR="00B35C35" w:rsidRDefault="00F850D3" w:rsidP="00E35775">
      <w:pPr>
        <w:spacing w:after="0" w:line="480" w:lineRule="auto"/>
        <w:ind w:left="284" w:firstLine="425"/>
        <w:jc w:val="both"/>
      </w:pPr>
      <w:r>
        <w:t xml:space="preserve">Misi terbang yang </w:t>
      </w:r>
      <w:r w:rsidRPr="00F453CB">
        <w:t>dilakukan</w:t>
      </w:r>
      <w:r>
        <w:t xml:space="preserve"> oleh </w:t>
      </w:r>
      <w:r w:rsidRPr="00F453CB">
        <w:rPr>
          <w:rFonts w:cs="Times New Roman"/>
          <w:bCs/>
          <w:i/>
          <w:iCs/>
          <w:szCs w:val="24"/>
        </w:rPr>
        <w:t>drone</w:t>
      </w:r>
      <w:r>
        <w:t xml:space="preserve"> diawali dengan lepas landas dengan ketinggian 1</w:t>
      </w:r>
      <w:r w:rsidR="00F453CB">
        <w:t>-2</w:t>
      </w:r>
      <w:r>
        <w:t xml:space="preserve"> meter dari permukaan tanah, setelah melakukan </w:t>
      </w:r>
      <w:r w:rsidRPr="00455415">
        <w:rPr>
          <w:i/>
          <w:iCs/>
        </w:rPr>
        <w:t>takeoff</w:t>
      </w:r>
      <w:r>
        <w:t xml:space="preserve"> </w:t>
      </w:r>
      <w:r w:rsidRPr="00455415">
        <w:rPr>
          <w:i/>
          <w:iCs/>
        </w:rPr>
        <w:t>drone</w:t>
      </w:r>
      <w:r>
        <w:t xml:space="preserve"> menuju ke titik koordinat 1 untuk menyalakan </w:t>
      </w:r>
      <w:r w:rsidRPr="00F453CB">
        <w:rPr>
          <w:i/>
          <w:iCs/>
        </w:rPr>
        <w:t>waterpump</w:t>
      </w:r>
      <w:r>
        <w:t xml:space="preserve"> </w:t>
      </w:r>
      <w:r w:rsidR="00F453CB">
        <w:t>untuk</w:t>
      </w:r>
      <w:r>
        <w:t xml:space="preserve"> menyemprot cairan pestisida ke bawah </w:t>
      </w:r>
      <w:r w:rsidR="00F453CB">
        <w:t>hingga</w:t>
      </w:r>
      <w:r>
        <w:t xml:space="preserve"> </w:t>
      </w:r>
      <w:r w:rsidRPr="00F453CB">
        <w:rPr>
          <w:i/>
          <w:iCs/>
        </w:rPr>
        <w:t>drone</w:t>
      </w:r>
      <w:r>
        <w:t xml:space="preserve"> menuju ke titik koordinat terakhir dan mematikan </w:t>
      </w:r>
      <w:r w:rsidRPr="00F453CB">
        <w:rPr>
          <w:i/>
          <w:iCs/>
        </w:rPr>
        <w:t>waterpump</w:t>
      </w:r>
      <w:r>
        <w:t>, terakhir drone terbang kembali menuju posisi home untuk melakukan pendarata</w:t>
      </w:r>
      <w:r w:rsidR="00A72A31">
        <w:t>n</w:t>
      </w:r>
      <w:r>
        <w:t xml:space="preserve"> (</w:t>
      </w:r>
      <w:r w:rsidRPr="00F850D3">
        <w:rPr>
          <w:i/>
          <w:iCs/>
        </w:rPr>
        <w:t>landing</w:t>
      </w:r>
      <w:r>
        <w:t xml:space="preserve">). Untuk mengantisipasi terjadinya error pada sistem, saat penerbangan berlangsung user perlu mengawasi keadaan terbang </w:t>
      </w:r>
      <w:r w:rsidRPr="00F453CB">
        <w:rPr>
          <w:i/>
          <w:iCs/>
        </w:rPr>
        <w:t>drone</w:t>
      </w:r>
      <w:r>
        <w:t xml:space="preserve">, </w:t>
      </w:r>
      <w:r w:rsidR="00E135AB">
        <w:t>saat</w:t>
      </w:r>
      <w:r>
        <w:t xml:space="preserve"> terjadi </w:t>
      </w:r>
      <w:r w:rsidRPr="00F453CB">
        <w:rPr>
          <w:i/>
          <w:iCs/>
        </w:rPr>
        <w:t>error</w:t>
      </w:r>
      <w:r w:rsidR="00B35C35">
        <w:t xml:space="preserve"> pada</w:t>
      </w:r>
      <w:r>
        <w:t xml:space="preserve"> sistem maka user akan mengambil alih ke</w:t>
      </w:r>
      <w:r w:rsidR="00B35C35">
        <w:t>ndali drone dengan remot untuk melakukan pendaratan secara manual</w:t>
      </w:r>
      <w:r w:rsidR="00444E07">
        <w:t>.</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144" w:name="_Toc159681555"/>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144"/>
    </w:p>
    <w:p w14:paraId="1C4D5512" w14:textId="4E7E7BDD"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CC106A">
        <w:t>pembuatan</w:t>
      </w:r>
      <w:r w:rsidR="00F67589">
        <w:t xml:space="preserve"> perencanaan misi</w:t>
      </w:r>
      <w:r w:rsidR="00CC106A">
        <w:t xml:space="preserve"> penerbangan</w:t>
      </w:r>
      <w:r w:rsidR="00EB7AAE">
        <w:t xml:space="preserve"> menggunakan </w:t>
      </w:r>
      <w:r w:rsidR="00EB7AAE" w:rsidRPr="00F453CB">
        <w:rPr>
          <w:i/>
          <w:iCs/>
        </w:rPr>
        <w:t>Mission Planner</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w:t>
      </w:r>
      <w:r w:rsidR="00DF7C6C" w:rsidRPr="00690AC0">
        <w:rPr>
          <w:rFonts w:cs="Times New Roman"/>
          <w:szCs w:val="24"/>
          <w:lang w:val="id-ID"/>
        </w:rPr>
        <w:lastRenderedPageBreak/>
        <w:t xml:space="preserve">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1E0062F0"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EB7AAE">
        <w:t>2</w:t>
      </w:r>
      <w:r w:rsidR="00E062FD">
        <w:t>1</w:t>
      </w:r>
    </w:p>
    <w:p w14:paraId="524CD447" w14:textId="77777777" w:rsidR="00250BB3" w:rsidRPr="00690AC0" w:rsidRDefault="00250BB3" w:rsidP="00250BB3">
      <w:pPr>
        <w:pStyle w:val="ListParagraph"/>
        <w:keepNext/>
        <w:spacing w:after="0" w:line="240" w:lineRule="auto"/>
        <w:ind w:left="0"/>
        <w:jc w:val="center"/>
        <w:rPr>
          <w:lang w:val="id-ID"/>
        </w:rPr>
      </w:pPr>
      <w:r w:rsidRPr="00690AC0">
        <w:rPr>
          <w:noProof/>
        </w:rPr>
        <w:drawing>
          <wp:inline distT="0" distB="0" distL="0" distR="0" wp14:anchorId="2CCE8D80" wp14:editId="0B17229F">
            <wp:extent cx="5343676" cy="382297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62146" cy="3836184"/>
                    </a:xfrm>
                    <a:prstGeom prst="rect">
                      <a:avLst/>
                    </a:prstGeom>
                  </pic:spPr>
                </pic:pic>
              </a:graphicData>
            </a:graphic>
          </wp:inline>
        </w:drawing>
      </w:r>
    </w:p>
    <w:p w14:paraId="68788779" w14:textId="31D48FBC" w:rsidR="00250BB3" w:rsidRPr="00690AC0" w:rsidRDefault="00250BB3" w:rsidP="00250BB3">
      <w:pPr>
        <w:pStyle w:val="Caption"/>
        <w:jc w:val="center"/>
        <w:rPr>
          <w:lang w:val="id-ID"/>
        </w:rPr>
      </w:pPr>
      <w:bookmarkStart w:id="145" w:name="_Toc143784897"/>
      <w:bookmarkStart w:id="146" w:name="_Toc145425835"/>
      <w:bookmarkStart w:id="147" w:name="_Toc145534220"/>
      <w:bookmarkStart w:id="148" w:name="_Toc146562516"/>
      <w:bookmarkStart w:id="149" w:name="_Toc159681835"/>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8F642D">
        <w:rPr>
          <w:noProof/>
          <w:lang w:val="id-ID"/>
        </w:rPr>
        <w:t>21</w:t>
      </w:r>
      <w:r w:rsidRPr="00690AC0">
        <w:rPr>
          <w:lang w:val="id-ID"/>
        </w:rPr>
        <w:fldChar w:fldCharType="end"/>
      </w:r>
      <w:r w:rsidRPr="00690AC0">
        <w:rPr>
          <w:lang w:val="id-ID"/>
        </w:rPr>
        <w:t xml:space="preserve"> Diagram Blok Sistem</w:t>
      </w:r>
      <w:bookmarkEnd w:id="145"/>
      <w:bookmarkEnd w:id="146"/>
      <w:bookmarkEnd w:id="147"/>
      <w:bookmarkEnd w:id="148"/>
      <w:bookmarkEnd w:id="149"/>
    </w:p>
    <w:p w14:paraId="72F22B6F" w14:textId="6C96CF8F"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E200CC">
        <w:rPr>
          <w:rFonts w:cs="Times New Roman"/>
          <w:szCs w:val="24"/>
        </w:rPr>
        <w:t>2</w:t>
      </w:r>
      <w:r w:rsidR="009927E5">
        <w:rPr>
          <w:rFonts w:cs="Times New Roman"/>
          <w:szCs w:val="24"/>
        </w:rPr>
        <w:t>1</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4F79328A"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szCs w:val="24"/>
          <w:lang w:val="id-ID"/>
        </w:rPr>
        <w:t>Batterai lipo</w:t>
      </w:r>
      <w:r w:rsidRPr="00690AC0">
        <w:rPr>
          <w:rFonts w:cs="Times New Roman"/>
          <w:szCs w:val="24"/>
          <w:lang w:val="id-ID"/>
        </w:rPr>
        <w:t xml:space="preserve"> digunakan sebagai sumber daya  untuk menyalakan setiap komponen yang digunakan</w:t>
      </w:r>
      <w:r>
        <w:rPr>
          <w:rFonts w:cs="Times New Roman"/>
          <w:szCs w:val="24"/>
        </w:rPr>
        <w:t>.</w:t>
      </w:r>
      <w:r w:rsidRPr="00690AC0">
        <w:rPr>
          <w:rFonts w:cs="Times New Roman"/>
          <w:szCs w:val="24"/>
          <w:lang w:val="id-ID"/>
        </w:rPr>
        <w:t xml:space="preserve"> </w:t>
      </w:r>
    </w:p>
    <w:p w14:paraId="7794C3A7"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i/>
          <w:szCs w:val="24"/>
          <w:lang w:val="id-ID"/>
        </w:rPr>
        <w:lastRenderedPageBreak/>
        <w:t>Power Distribution Board</w:t>
      </w:r>
      <w:r w:rsidRPr="00EB7AAE">
        <w:rPr>
          <w:rFonts w:cs="Times New Roman"/>
          <w:b/>
          <w:bCs/>
          <w:szCs w:val="24"/>
          <w:lang w:val="id-ID"/>
        </w:rPr>
        <w:t xml:space="preserve"> (PDB)</w:t>
      </w:r>
      <w:r w:rsidRPr="00690AC0">
        <w:rPr>
          <w:rFonts w:cs="Times New Roman"/>
          <w:szCs w:val="24"/>
          <w:lang w:val="id-ID"/>
        </w:rPr>
        <w:t xml:space="preserve">  digunakan sebagai pengatur pendistribusian daya untuk  6 motor penggerak dan komponen lain yang digunakan.</w:t>
      </w:r>
    </w:p>
    <w:p w14:paraId="2122D09C"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4FA9BCB9" w14:textId="52D1374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 xml:space="preserve">Electronic Speed Controller </w:t>
      </w:r>
      <w:r w:rsidRPr="00EB7AAE">
        <w:rPr>
          <w:rFonts w:cs="Times New Roman"/>
          <w:b/>
          <w:bCs/>
          <w:szCs w:val="24"/>
          <w:lang w:val="id-ID"/>
        </w:rPr>
        <w:t>(ESC)</w:t>
      </w:r>
      <w:r w:rsidRPr="00690AC0">
        <w:rPr>
          <w:rFonts w:cs="Times New Roman"/>
          <w:i/>
          <w:szCs w:val="24"/>
          <w:lang w:val="id-ID"/>
        </w:rPr>
        <w:t xml:space="preserve"> </w:t>
      </w:r>
      <w:r w:rsidRPr="00690AC0">
        <w:rPr>
          <w:rFonts w:cs="Times New Roman"/>
          <w:szCs w:val="24"/>
          <w:lang w:val="id-ID"/>
        </w:rPr>
        <w:t xml:space="preserve">digunakan sebagai mengatur kecepatan rotasi motor berdasarkan nilai sinyal PWM yang diterima dari </w:t>
      </w:r>
      <w:r w:rsidRPr="00690AC0">
        <w:rPr>
          <w:rFonts w:cs="Times New Roman"/>
          <w:i/>
          <w:szCs w:val="24"/>
          <w:lang w:val="id-ID"/>
        </w:rPr>
        <w:t>Flight Controller</w:t>
      </w:r>
      <w:r w:rsidR="00F453CB">
        <w:rPr>
          <w:rFonts w:cs="Times New Roman"/>
          <w:i/>
          <w:szCs w:val="24"/>
        </w:rPr>
        <w:t>.</w:t>
      </w:r>
    </w:p>
    <w:p w14:paraId="3DB9ED0F" w14:textId="4DF8966E"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Motor brushless</w:t>
      </w:r>
      <w:r w:rsidRPr="00690AC0">
        <w:rPr>
          <w:rFonts w:cs="Times New Roman"/>
          <w:szCs w:val="24"/>
          <w:lang w:val="id-ID"/>
        </w:rPr>
        <w:t xml:space="preserve"> digunakan sebagai penggerak pada </w:t>
      </w:r>
      <w:r w:rsidRPr="00690AC0">
        <w:rPr>
          <w:rFonts w:cs="Times New Roman"/>
          <w:i/>
          <w:szCs w:val="24"/>
          <w:lang w:val="id-ID"/>
        </w:rPr>
        <w:t>drone</w:t>
      </w:r>
      <w:r w:rsidRPr="00690AC0">
        <w:rPr>
          <w:rFonts w:cs="Times New Roman"/>
          <w:szCs w:val="24"/>
          <w:lang w:val="id-ID"/>
        </w:rPr>
        <w:t xml:space="preserve"> </w:t>
      </w:r>
      <w:r w:rsidR="00F453CB">
        <w:rPr>
          <w:rFonts w:cs="Times New Roman"/>
          <w:szCs w:val="24"/>
        </w:rPr>
        <w:t>yang</w:t>
      </w:r>
      <w:r w:rsidRPr="00690AC0">
        <w:rPr>
          <w:rFonts w:cs="Times New Roman"/>
          <w:szCs w:val="24"/>
          <w:lang w:val="id-ID"/>
        </w:rPr>
        <w:t xml:space="preserve"> dipasangkan </w:t>
      </w:r>
      <w:r w:rsidRPr="00F453CB">
        <w:rPr>
          <w:rFonts w:cs="Times New Roman"/>
          <w:i/>
          <w:iCs/>
          <w:szCs w:val="24"/>
          <w:lang w:val="id-ID"/>
        </w:rPr>
        <w:t>propeller</w:t>
      </w:r>
      <w:r w:rsidR="00F453CB">
        <w:rPr>
          <w:rFonts w:cs="Times New Roman"/>
          <w:szCs w:val="24"/>
        </w:rPr>
        <w:t xml:space="preserve">. </w:t>
      </w:r>
      <w:r w:rsidR="00F453CB" w:rsidRPr="00F453CB">
        <w:rPr>
          <w:rFonts w:cs="Times New Roman"/>
          <w:i/>
          <w:iCs/>
          <w:szCs w:val="24"/>
        </w:rPr>
        <w:t>P</w:t>
      </w:r>
      <w:r w:rsidRPr="00F453CB">
        <w:rPr>
          <w:rFonts w:cs="Times New Roman"/>
          <w:i/>
          <w:iCs/>
          <w:szCs w:val="24"/>
          <w:lang w:val="id-ID"/>
        </w:rPr>
        <w:t>ropeller</w:t>
      </w:r>
      <w:r w:rsidRPr="00690AC0">
        <w:rPr>
          <w:rFonts w:cs="Times New Roman"/>
          <w:szCs w:val="24"/>
          <w:lang w:val="id-ID"/>
        </w:rPr>
        <w:t xml:space="preserve"> yang berputar akan menghasilkan gaya dorongan yang ber</w:t>
      </w:r>
      <w:r w:rsidR="00F453CB">
        <w:rPr>
          <w:rFonts w:cs="Times New Roman"/>
          <w:szCs w:val="24"/>
        </w:rPr>
        <w:t>l</w:t>
      </w:r>
      <w:r w:rsidRPr="00690AC0">
        <w:rPr>
          <w:rFonts w:cs="Times New Roman"/>
          <w:szCs w:val="24"/>
          <w:lang w:val="id-ID"/>
        </w:rPr>
        <w:t xml:space="preserve">awanan dengan arah gravitasi agar </w:t>
      </w:r>
      <w:r w:rsidRPr="00690AC0">
        <w:rPr>
          <w:rFonts w:cs="Times New Roman"/>
          <w:i/>
          <w:szCs w:val="24"/>
          <w:lang w:val="id-ID"/>
        </w:rPr>
        <w:t>drone</w:t>
      </w:r>
      <w:r w:rsidRPr="00690AC0">
        <w:rPr>
          <w:rFonts w:cs="Times New Roman"/>
          <w:szCs w:val="24"/>
          <w:lang w:val="id-ID"/>
        </w:rPr>
        <w:t xml:space="preserve"> dapat </w:t>
      </w:r>
      <w:r w:rsidR="00F453CB">
        <w:rPr>
          <w:rFonts w:cs="Times New Roman"/>
          <w:szCs w:val="24"/>
        </w:rPr>
        <w:t xml:space="preserve">mengangkat beban </w:t>
      </w:r>
      <w:r w:rsidRPr="00690AC0">
        <w:rPr>
          <w:rFonts w:cs="Times New Roman"/>
          <w:szCs w:val="24"/>
          <w:lang w:val="id-ID"/>
        </w:rPr>
        <w:t>terbang diudara.</w:t>
      </w:r>
    </w:p>
    <w:p w14:paraId="20C828D9" w14:textId="54AFDE9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Telemetri</w:t>
      </w:r>
      <w:r w:rsidRPr="00690AC0">
        <w:rPr>
          <w:rFonts w:cs="Times New Roman"/>
          <w:szCs w:val="24"/>
          <w:lang w:val="id-ID"/>
        </w:rPr>
        <w:t xml:space="preserve"> digunakan untuk menghubungkan </w:t>
      </w:r>
      <w:r w:rsidRPr="00690AC0">
        <w:rPr>
          <w:rFonts w:cs="Times New Roman"/>
          <w:i/>
          <w:szCs w:val="24"/>
          <w:lang w:val="id-ID"/>
        </w:rPr>
        <w:t>drone</w:t>
      </w:r>
      <w:r w:rsidRPr="00690AC0">
        <w:rPr>
          <w:rFonts w:cs="Times New Roman"/>
          <w:szCs w:val="24"/>
          <w:lang w:val="id-ID"/>
        </w:rPr>
        <w:t xml:space="preserve"> dengan </w:t>
      </w:r>
      <w:r w:rsidRPr="00F453CB">
        <w:rPr>
          <w:rFonts w:cs="Times New Roman"/>
          <w:i/>
          <w:iCs/>
          <w:szCs w:val="24"/>
          <w:lang w:val="id-ID"/>
        </w:rPr>
        <w:t>ground station</w:t>
      </w:r>
      <w:r w:rsidRPr="00690AC0">
        <w:rPr>
          <w:rFonts w:cs="Times New Roman"/>
          <w:szCs w:val="24"/>
          <w:lang w:val="id-ID"/>
        </w:rPr>
        <w:t xml:space="preserve">. Telemetri juga berfungsi sebagai monitoring sistem navigasi dari </w:t>
      </w:r>
      <w:r w:rsidRPr="00690AC0">
        <w:rPr>
          <w:rFonts w:cs="Times New Roman"/>
          <w:i/>
          <w:szCs w:val="24"/>
          <w:lang w:val="id-ID"/>
        </w:rPr>
        <w:t>drone</w:t>
      </w:r>
      <w:r w:rsidRPr="00690AC0">
        <w:rPr>
          <w:rFonts w:cs="Times New Roman"/>
          <w:szCs w:val="24"/>
          <w:lang w:val="id-ID"/>
        </w:rPr>
        <w:t xml:space="preserve"> yang ditampilkan pada </w:t>
      </w:r>
      <w:r w:rsidRPr="00F453CB">
        <w:rPr>
          <w:rFonts w:cs="Times New Roman"/>
          <w:i/>
          <w:iCs/>
          <w:szCs w:val="24"/>
          <w:lang w:val="id-ID"/>
        </w:rPr>
        <w:t>ground station</w:t>
      </w:r>
      <w:r w:rsidRPr="00690AC0">
        <w:rPr>
          <w:rFonts w:cs="Times New Roman"/>
          <w:szCs w:val="24"/>
          <w:lang w:val="id-ID"/>
        </w:rPr>
        <w:t xml:space="preserve">. </w:t>
      </w:r>
    </w:p>
    <w:p w14:paraId="39D3E2DA"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mote controller</w:t>
      </w:r>
      <w:r w:rsidRPr="00690AC0">
        <w:rPr>
          <w:rFonts w:cs="Times New Roman"/>
          <w:szCs w:val="24"/>
          <w:lang w:val="id-ID"/>
        </w:rPr>
        <w:t xml:space="preserve"> digunakan untuk pengendali </w:t>
      </w:r>
      <w:r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Pr="00690AC0">
        <w:rPr>
          <w:rFonts w:cs="Times New Roman"/>
          <w:i/>
          <w:szCs w:val="24"/>
          <w:lang w:val="id-ID"/>
        </w:rPr>
        <w:t>drone</w:t>
      </w:r>
      <w:r w:rsidRPr="00690AC0">
        <w:rPr>
          <w:rFonts w:cs="Times New Roman"/>
          <w:szCs w:val="24"/>
          <w:lang w:val="id-ID"/>
        </w:rPr>
        <w:t xml:space="preserve">. </w:t>
      </w:r>
    </w:p>
    <w:p w14:paraId="5F8CE1C7" w14:textId="3D3E8DD8" w:rsidR="00250BB3" w:rsidRPr="00250BB3"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lastRenderedPageBreak/>
        <w:t xml:space="preserve">Desain </w:t>
      </w:r>
      <w:r w:rsidR="00874396" w:rsidRPr="00DF7B20">
        <w:rPr>
          <w:rFonts w:cs="Times New Roman"/>
          <w:b/>
          <w:szCs w:val="24"/>
        </w:rPr>
        <w:t xml:space="preserve">Rancangan </w:t>
      </w:r>
      <w:r w:rsidRPr="00DF7B20">
        <w:rPr>
          <w:rFonts w:cs="Times New Roman"/>
          <w:b/>
          <w:szCs w:val="24"/>
        </w:rPr>
        <w:t>Alat</w:t>
      </w:r>
    </w:p>
    <w:p w14:paraId="65F6C6F7" w14:textId="3F09671D"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9927E5">
        <w:rPr>
          <w:rFonts w:cs="Times New Roman"/>
          <w:szCs w:val="24"/>
        </w:rPr>
        <w:t>22</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5AC7A276" w:rsidR="004A7C85" w:rsidRPr="001063A3" w:rsidRDefault="00015B5E" w:rsidP="001063A3">
      <w:pPr>
        <w:pStyle w:val="ListParagraph"/>
        <w:spacing w:line="480" w:lineRule="auto"/>
        <w:ind w:left="709"/>
        <w:jc w:val="both"/>
        <w:rPr>
          <w:rFonts w:cs="Times New Roman"/>
          <w:szCs w:val="24"/>
        </w:rPr>
      </w:pPr>
      <w:r w:rsidRPr="00690AC0">
        <w:rPr>
          <w:noProof/>
        </w:rPr>
        <mc:AlternateContent>
          <mc:Choice Requires="wps">
            <w:drawing>
              <wp:anchor distT="0" distB="0" distL="114300" distR="114300" simplePos="0" relativeHeight="251659264" behindDoc="0" locked="0" layoutInCell="1" allowOverlap="1" wp14:anchorId="3EFC60B2" wp14:editId="2CDE6B94">
                <wp:simplePos x="0" y="0"/>
                <wp:positionH relativeFrom="column">
                  <wp:posOffset>1195192</wp:posOffset>
                </wp:positionH>
                <wp:positionV relativeFrom="paragraph">
                  <wp:posOffset>1595323</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05CED994" w:rsidR="004145D8" w:rsidRPr="00015B5E" w:rsidRDefault="004145D8">
                            <w:pPr>
                              <w:rPr>
                                <w:iCs/>
                              </w:rPr>
                            </w:pPr>
                            <w:r w:rsidRPr="00015B5E">
                              <w:rPr>
                                <w:iC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FC60B2" id="_x0000_t202" coordsize="21600,21600" o:spt="202" path="m,l,21600r21600,l21600,xe">
                <v:stroke joinstyle="miter"/>
                <v:path gradientshapeok="t" o:connecttype="rect"/>
              </v:shapetype>
              <v:shape id="Text Box 43" o:spid="_x0000_s1026" type="#_x0000_t202" style="position:absolute;left:0;text-align:left;margin-left:94.1pt;margin-top:125.6pt;width:138.75pt;height:6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" filled="f" stroked="f" strokeweight=".5pt">
                <v:textbox>
                  <w:txbxContent>
                    <w:p w14:paraId="449B1DF4" w14:textId="05CED994" w:rsidR="004145D8" w:rsidRPr="00015B5E" w:rsidRDefault="004145D8">
                      <w:pPr>
                        <w:rPr>
                          <w:iCs/>
                        </w:rPr>
                      </w:pPr>
                      <w:r w:rsidRPr="00015B5E">
                        <w:rPr>
                          <w:iCs/>
                        </w:rPr>
                        <w:t xml:space="preserve">(a) </w:t>
                      </w:r>
                    </w:p>
                  </w:txbxContent>
                </v:textbox>
              </v:shape>
            </w:pict>
          </mc:Fallback>
        </mc:AlternateContent>
      </w:r>
      <w:r w:rsidRPr="00690AC0">
        <w:rPr>
          <w:noProof/>
        </w:rPr>
        <mc:AlternateContent>
          <mc:Choice Requires="wps">
            <w:drawing>
              <wp:anchor distT="0" distB="0" distL="114300" distR="114300" simplePos="0" relativeHeight="251661312" behindDoc="0" locked="0" layoutInCell="1" allowOverlap="1" wp14:anchorId="285DB9F5" wp14:editId="380C454F">
                <wp:simplePos x="0" y="0"/>
                <wp:positionH relativeFrom="column">
                  <wp:posOffset>3304080</wp:posOffset>
                </wp:positionH>
                <wp:positionV relativeFrom="paragraph">
                  <wp:posOffset>1579677</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6B7DAEE5" w:rsidR="004145D8" w:rsidRPr="00015B5E" w:rsidRDefault="004145D8" w:rsidP="00DD20DF">
                            <w:pPr>
                              <w:rPr>
                                <w:iCs/>
                              </w:rPr>
                            </w:pPr>
                            <w:r w:rsidRPr="00015B5E">
                              <w:rPr>
                                <w:iCs/>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27" type="#_x0000_t202" style="position:absolute;left:0;text-align:left;margin-left:260.15pt;margin-top:124.4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" filled="f" stroked="f" strokeweight=".5pt">
                <v:textbox>
                  <w:txbxContent>
                    <w:p w14:paraId="4011F19F" w14:textId="6B7DAEE5" w:rsidR="004145D8" w:rsidRPr="00015B5E" w:rsidRDefault="004145D8" w:rsidP="00DD20DF">
                      <w:pPr>
                        <w:rPr>
                          <w:iCs/>
                        </w:rPr>
                      </w:pPr>
                      <w:r w:rsidRPr="00015B5E">
                        <w:rPr>
                          <w:iCs/>
                        </w:rPr>
                        <w:t xml:space="preserve">(b) </w:t>
                      </w:r>
                    </w:p>
                  </w:txbxContent>
                </v:textbox>
              </v:shape>
            </w:pict>
          </mc:Fallback>
        </mc:AlternateContent>
      </w:r>
      <w:r w:rsidR="004A7C85" w:rsidRPr="00690AC0">
        <w:rPr>
          <w:noProof/>
        </w:rPr>
        <w:drawing>
          <wp:inline distT="0" distB="0" distL="0" distR="0" wp14:anchorId="36D48C31" wp14:editId="65EFCA53">
            <wp:extent cx="1908160" cy="17240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31535" cy="1745144"/>
                    </a:xfrm>
                    <a:prstGeom prst="rect">
                      <a:avLst/>
                    </a:prstGeom>
                  </pic:spPr>
                </pic:pic>
              </a:graphicData>
            </a:graphic>
          </wp:inline>
        </w:drawing>
      </w:r>
      <w:r w:rsidR="004A7C85" w:rsidRPr="00690AC0">
        <w:rPr>
          <w:noProof/>
        </w:rPr>
        <w:drawing>
          <wp:inline distT="0" distB="0" distL="0" distR="0" wp14:anchorId="2913D068" wp14:editId="6A0885FE">
            <wp:extent cx="2284064" cy="15716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325225" cy="1599947"/>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3360" behindDoc="0" locked="0" layoutInCell="1" allowOverlap="1" wp14:anchorId="21CC3EF7" wp14:editId="737BA093">
                <wp:simplePos x="0" y="0"/>
                <wp:positionH relativeFrom="column">
                  <wp:posOffset>2285515</wp:posOffset>
                </wp:positionH>
                <wp:positionV relativeFrom="paragraph">
                  <wp:posOffset>1844081</wp:posOffset>
                </wp:positionV>
                <wp:extent cx="671208" cy="379378"/>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671208" cy="379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4FAB86DE" w:rsidR="004145D8" w:rsidRPr="00015B5E" w:rsidRDefault="004145D8" w:rsidP="00DD20DF">
                            <w:pPr>
                              <w:rPr>
                                <w:iCs/>
                              </w:rPr>
                            </w:pPr>
                            <w:r w:rsidRPr="00015B5E">
                              <w:rPr>
                                <w:iC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C3EF7" id="Text Box 45" o:spid="_x0000_s1028" type="#_x0000_t202" style="position:absolute;left:0;text-align:left;margin-left:179.95pt;margin-top:145.2pt;width:52.85pt;height:2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" filled="f" stroked="f" strokeweight=".5pt">
                <v:textbox>
                  <w:txbxContent>
                    <w:p w14:paraId="587456AC" w14:textId="4FAB86DE" w:rsidR="004145D8" w:rsidRPr="00015B5E" w:rsidRDefault="004145D8" w:rsidP="00DD20DF">
                      <w:pPr>
                        <w:rPr>
                          <w:iCs/>
                        </w:rPr>
                      </w:pPr>
                      <w:r w:rsidRPr="00015B5E">
                        <w:rPr>
                          <w:iCs/>
                        </w:rPr>
                        <w:t xml:space="preserve">(c) </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035968" cy="1854378"/>
                    </a:xfrm>
                    <a:prstGeom prst="rect">
                      <a:avLst/>
                    </a:prstGeom>
                  </pic:spPr>
                </pic:pic>
              </a:graphicData>
            </a:graphic>
          </wp:inline>
        </w:drawing>
      </w:r>
    </w:p>
    <w:p w14:paraId="3A0B1651" w14:textId="7ED4E275" w:rsidR="004712C3" w:rsidRPr="00015B5E" w:rsidRDefault="00DD20DF" w:rsidP="00015B5E">
      <w:pPr>
        <w:pStyle w:val="Caption"/>
        <w:ind w:left="709"/>
        <w:jc w:val="center"/>
      </w:pPr>
      <w:bookmarkStart w:id="150" w:name="_Toc141311684"/>
      <w:bookmarkStart w:id="151" w:name="_Toc143784896"/>
      <w:bookmarkStart w:id="152" w:name="_Toc145425834"/>
      <w:bookmarkStart w:id="153" w:name="_Toc145534219"/>
      <w:bookmarkStart w:id="154" w:name="_Toc146562515"/>
      <w:bookmarkStart w:id="155" w:name="_Toc15968183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2</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t</w:t>
      </w:r>
      <w:bookmarkEnd w:id="150"/>
      <w:bookmarkEnd w:id="151"/>
      <w:bookmarkEnd w:id="152"/>
      <w:bookmarkEnd w:id="153"/>
      <w:bookmarkEnd w:id="154"/>
      <w:r w:rsidR="006C5414" w:rsidRPr="00690AC0">
        <w:rPr>
          <w:lang w:val="id-ID"/>
        </w:rPr>
        <w:t xml:space="preserve"> </w:t>
      </w:r>
      <w:r w:rsidR="00015B5E">
        <w:t>(a) Tampilan Depan.  (b) Tampilan Samping. (c) Tampilan Atas..</w:t>
      </w:r>
      <w:bookmarkEnd w:id="155"/>
    </w:p>
    <w:p w14:paraId="52D6AA01" w14:textId="373FDDAB" w:rsidR="00746E38" w:rsidRPr="00370BCF" w:rsidRDefault="006102B3" w:rsidP="00DE4783">
      <w:pPr>
        <w:pStyle w:val="ListParagraph"/>
        <w:spacing w:line="480" w:lineRule="auto"/>
        <w:ind w:left="709"/>
        <w:jc w:val="both"/>
      </w:pPr>
      <w:r w:rsidRPr="00406A1E">
        <w:rPr>
          <w:i/>
          <w:iCs/>
        </w:rPr>
        <w:t>Drone</w:t>
      </w:r>
      <w:r>
        <w:t xml:space="preserve"> </w:t>
      </w:r>
      <w:r w:rsidR="00746E38">
        <w:t xml:space="preserve">yang </w:t>
      </w:r>
      <w:r>
        <w:t xml:space="preserve">akan </w:t>
      </w:r>
      <w:r w:rsidR="00EB7AAE">
        <w:t>dikembangkan</w:t>
      </w:r>
      <w:r>
        <w:t xml:space="preserve"> menggunakan </w:t>
      </w:r>
      <w:r w:rsidRPr="006102B3">
        <w:rPr>
          <w:i/>
          <w:lang w:val="id-ID"/>
        </w:rPr>
        <w:t>body fra</w:t>
      </w:r>
      <w:r w:rsidR="004E1B18" w:rsidRPr="006102B3">
        <w:rPr>
          <w:i/>
          <w:lang w:val="id-ID"/>
        </w:rPr>
        <w:t>me</w:t>
      </w:r>
      <w:r w:rsidR="004E1B18" w:rsidRPr="00690AC0">
        <w:rPr>
          <w:lang w:val="id-ID"/>
        </w:rPr>
        <w:t xml:space="preserve"> </w:t>
      </w:r>
      <w:r w:rsidRPr="00746E38">
        <w:rPr>
          <w:i/>
          <w:iCs/>
        </w:rPr>
        <w:t>hexacopter</w:t>
      </w:r>
      <w:r>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membawa muatan berupa cairan pestisida </w:t>
      </w:r>
      <w:r w:rsidR="0083064E">
        <w:t xml:space="preserve"> agar saat lepas landas</w:t>
      </w:r>
      <w:r w:rsidR="004B2409">
        <w:t xml:space="preserve"> drone dapat terbang </w:t>
      </w:r>
      <w:r w:rsidR="004A7C85">
        <w:t xml:space="preserve">melakukan penyemprotan </w:t>
      </w:r>
      <w:r w:rsidR="004B2409">
        <w:t>dengan seimbang dan stabil</w:t>
      </w:r>
      <w:r w:rsidR="00180494" w:rsidRPr="00690AC0">
        <w:rPr>
          <w:lang w:val="id-ID"/>
        </w:rPr>
        <w:t xml:space="preserve">. </w:t>
      </w:r>
      <w:r w:rsidR="00370BCF">
        <w:t>Bahan tambahan seperti dudukan baterai</w:t>
      </w:r>
      <w:r w:rsidR="00EB7AAE">
        <w:t xml:space="preserve"> dan beberapa </w:t>
      </w:r>
      <w:r w:rsidR="00EB7AAE" w:rsidRPr="00EB7AAE">
        <w:rPr>
          <w:i/>
          <w:iCs/>
        </w:rPr>
        <w:lastRenderedPageBreak/>
        <w:t>parts</w:t>
      </w:r>
      <w:r w:rsidR="00EB7AAE">
        <w:t xml:space="preserve"> lainnya</w:t>
      </w:r>
      <w:r w:rsidR="00370BCF">
        <w:t xml:space="preserve"> menggunakan filamen PLA (</w:t>
      </w:r>
      <w:r w:rsidR="00370BCF" w:rsidRPr="00370BCF">
        <w:rPr>
          <w:i/>
          <w:iCs/>
        </w:rPr>
        <w:t>Polylactic Acid</w:t>
      </w:r>
      <w:r w:rsidR="00370BCF">
        <w:t xml:space="preserve">) yang dicetak menggunakan mesin </w:t>
      </w:r>
      <w:r w:rsidR="00370BCF" w:rsidRPr="009E3988">
        <w:rPr>
          <w:i/>
          <w:iCs/>
        </w:rPr>
        <w:t>3D</w:t>
      </w:r>
      <w:r w:rsidR="00370BCF">
        <w:t xml:space="preserve"> </w:t>
      </w:r>
      <w:r w:rsidR="00370BCF" w:rsidRPr="009E3988">
        <w:rPr>
          <w:i/>
          <w:iCs/>
        </w:rPr>
        <w:t>printing</w:t>
      </w:r>
      <w:r w:rsidR="00370BCF">
        <w:t>.</w:t>
      </w:r>
    </w:p>
    <w:p w14:paraId="49595D55" w14:textId="34E08D56" w:rsidR="000C465C" w:rsidRPr="00DF7B20" w:rsidRDefault="005E3172" w:rsidP="00DA2268">
      <w:pPr>
        <w:pStyle w:val="ListParagraph"/>
        <w:numPr>
          <w:ilvl w:val="0"/>
          <w:numId w:val="23"/>
        </w:numPr>
        <w:spacing w:after="0" w:line="480" w:lineRule="auto"/>
        <w:ind w:hanging="294"/>
        <w:jc w:val="both"/>
        <w:rPr>
          <w:rFonts w:cs="Times New Roman"/>
          <w:b/>
          <w:bCs/>
          <w:iCs/>
          <w:szCs w:val="24"/>
        </w:rPr>
      </w:pPr>
      <w:r w:rsidRPr="00DF7B20">
        <w:rPr>
          <w:rFonts w:cs="Times New Roman"/>
          <w:b/>
          <w:bCs/>
          <w:iCs/>
          <w:szCs w:val="24"/>
        </w:rPr>
        <w:t>Skema Rangkaian Sistem</w:t>
      </w:r>
    </w:p>
    <w:p w14:paraId="045E5ED3" w14:textId="274E1A35" w:rsidR="00D2751B" w:rsidRPr="00BB3AD1" w:rsidRDefault="00746E38" w:rsidP="005C7EF2">
      <w:pPr>
        <w:pStyle w:val="ListParagraph"/>
        <w:spacing w:after="0" w:line="480" w:lineRule="auto"/>
        <w:ind w:left="709"/>
        <w:jc w:val="both"/>
        <w:rPr>
          <w:rFonts w:cs="Times New Roman"/>
          <w:szCs w:val="24"/>
        </w:rPr>
      </w:pPr>
      <w:r w:rsidRPr="00770993">
        <w:t>Skema Rangkaian</w:t>
      </w:r>
      <w:r w:rsidR="00D2751B" w:rsidRPr="00770993">
        <w:t xml:space="preserve"> </w:t>
      </w:r>
      <w:r w:rsidRPr="00770993">
        <w:rPr>
          <w:rFonts w:cs="Times New Roman"/>
          <w:szCs w:val="24"/>
        </w:rPr>
        <w:t>Sistem</w:t>
      </w:r>
      <w:r>
        <w:t xml:space="preserve"> </w:t>
      </w:r>
      <w:r w:rsidR="00D2751B">
        <w:t xml:space="preserve">adalah representasi grafis dari susunan dan konektivitas kabel, penghubung, dan komponen elektrikal dalam sebuah sistem atau perangkat </w:t>
      </w:r>
      <w:r w:rsidR="00770993">
        <w:t>elektronik</w:t>
      </w:r>
      <w:r w:rsidR="00E2499F">
        <w:t>. Pada penelitian kali ini</w:t>
      </w:r>
      <w:r w:rsidR="000F7863">
        <w:t>,</w:t>
      </w:r>
      <w:r w:rsidR="00E2499F">
        <w:t xml:space="preserve"> </w:t>
      </w:r>
      <w:r w:rsidR="00770993">
        <w:t>s</w:t>
      </w:r>
      <w:r w:rsidRPr="00746E38">
        <w:t xml:space="preserve">kema </w:t>
      </w:r>
      <w:r w:rsidR="00770993">
        <w:t>r</w:t>
      </w:r>
      <w:r w:rsidRPr="00746E38">
        <w:t xml:space="preserve">angkaian </w:t>
      </w:r>
      <w:r w:rsidR="00770993">
        <w:rPr>
          <w:rFonts w:cs="Times New Roman"/>
          <w:szCs w:val="24"/>
        </w:rPr>
        <w:t>s</w:t>
      </w:r>
      <w:r w:rsidRPr="00746E38">
        <w:rPr>
          <w:rFonts w:cs="Times New Roman"/>
          <w:szCs w:val="24"/>
        </w:rPr>
        <w:t>istem</w:t>
      </w:r>
      <w:r>
        <w:t xml:space="preserve"> </w:t>
      </w:r>
      <w:r w:rsidR="00E2499F">
        <w:t>merupakan proses penyusunan dan penyambungan kabel</w:t>
      </w:r>
      <w:r w:rsidR="000F7863">
        <w:t xml:space="preserve"> antar komponen</w:t>
      </w:r>
      <w:r w:rsidR="00E2499F">
        <w:t xml:space="preserve"> yang ada pada sistem </w:t>
      </w:r>
      <w:r>
        <w:t xml:space="preserve">penyemprotan cairan pestisida menggunakan </w:t>
      </w:r>
      <w:r w:rsidR="00E2499F" w:rsidRPr="00746E38">
        <w:rPr>
          <w:i/>
          <w:iCs/>
        </w:rPr>
        <w:t>drone hexacopter</w:t>
      </w:r>
      <w:r>
        <w:t>.</w:t>
      </w:r>
    </w:p>
    <w:p w14:paraId="33686912" w14:textId="77777777" w:rsidR="001657A2" w:rsidRPr="00690AC0" w:rsidRDefault="00E632AF" w:rsidP="005C7EF2">
      <w:pPr>
        <w:pStyle w:val="ListParagraph"/>
        <w:keepNext/>
        <w:spacing w:line="240" w:lineRule="auto"/>
        <w:ind w:left="284"/>
        <w:jc w:val="center"/>
        <w:rPr>
          <w:lang w:val="id-ID"/>
        </w:rPr>
      </w:pPr>
      <w:r w:rsidRPr="00690AC0">
        <w:rPr>
          <w:noProof/>
        </w:rPr>
        <w:drawing>
          <wp:inline distT="0" distB="0" distL="0" distR="0" wp14:anchorId="6886A171" wp14:editId="7EBE8750">
            <wp:extent cx="4025324"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0923" cy="3024730"/>
                    </a:xfrm>
                    <a:prstGeom prst="rect">
                      <a:avLst/>
                    </a:prstGeom>
                  </pic:spPr>
                </pic:pic>
              </a:graphicData>
            </a:graphic>
          </wp:inline>
        </w:drawing>
      </w:r>
    </w:p>
    <w:p w14:paraId="03E117C4" w14:textId="219A1BD6" w:rsidR="000F7863" w:rsidRPr="005E3172" w:rsidRDefault="001657A2" w:rsidP="005C7EF2">
      <w:pPr>
        <w:pStyle w:val="Caption"/>
        <w:ind w:left="426"/>
        <w:jc w:val="center"/>
      </w:pPr>
      <w:bookmarkStart w:id="156" w:name="_Toc141311685"/>
      <w:bookmarkStart w:id="157" w:name="_Toc143784898"/>
      <w:bookmarkStart w:id="158" w:name="_Toc145425836"/>
      <w:bookmarkStart w:id="159" w:name="_Toc145534221"/>
      <w:bookmarkStart w:id="160" w:name="_Toc146562517"/>
      <w:bookmarkStart w:id="161" w:name="_Toc15968183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3</w:t>
      </w:r>
      <w:r w:rsidR="006A0EA1" w:rsidRPr="00690AC0">
        <w:rPr>
          <w:lang w:val="id-ID"/>
        </w:rPr>
        <w:fldChar w:fldCharType="end"/>
      </w:r>
      <w:r w:rsidRPr="00690AC0">
        <w:rPr>
          <w:lang w:val="id-ID"/>
        </w:rPr>
        <w:t xml:space="preserve"> </w:t>
      </w:r>
      <w:bookmarkEnd w:id="156"/>
      <w:bookmarkEnd w:id="157"/>
      <w:bookmarkEnd w:id="158"/>
      <w:bookmarkEnd w:id="159"/>
      <w:bookmarkEnd w:id="160"/>
      <w:r w:rsidR="005E3172">
        <w:t>Skema Rangkaian Sistem</w:t>
      </w:r>
      <w:bookmarkEnd w:id="161"/>
    </w:p>
    <w:p w14:paraId="63C1D21C" w14:textId="430827FF" w:rsidR="0004777B" w:rsidRPr="008500C2" w:rsidRDefault="008500C2" w:rsidP="0004777B">
      <w:pPr>
        <w:pStyle w:val="ListParagraph"/>
        <w:spacing w:after="0" w:line="480" w:lineRule="auto"/>
        <w:ind w:left="709"/>
        <w:jc w:val="both"/>
      </w:pPr>
      <w:r>
        <w:t xml:space="preserve">Gambar </w:t>
      </w:r>
      <w:r w:rsidR="00EB7AAE">
        <w:t>23</w:t>
      </w:r>
      <w:r>
        <w:t xml:space="preserve"> merupakan </w:t>
      </w:r>
      <w:r w:rsidR="00746E38">
        <w:t>skema rangkaian</w:t>
      </w:r>
      <w:r>
        <w:t xml:space="preserve"> pada sistem alat yang akan </w:t>
      </w:r>
      <w:r w:rsidR="00EA6B58">
        <w:t>dilakukan</w:t>
      </w:r>
      <w:r>
        <w:t xml:space="preserve">. </w:t>
      </w:r>
      <w:r w:rsidR="00D23ACB">
        <w:t xml:space="preserve">skema rangkaian </w:t>
      </w:r>
      <w:r w:rsidR="00EA6B58">
        <w:t>dibuat bertujuan untuk membuat gambaran rancangan untuk proses</w:t>
      </w:r>
      <w:r w:rsidR="00D23ACB">
        <w:t xml:space="preserve"> penyambungan dan</w:t>
      </w:r>
      <w:r w:rsidR="00EA6B58">
        <w:t xml:space="preserve"> pengkabelan yang akan dilakukan pada alat</w:t>
      </w:r>
      <w:r w:rsidR="005C7EF2">
        <w:t>.</w:t>
      </w:r>
    </w:p>
    <w:p w14:paraId="5C6EDF82" w14:textId="49CA7430" w:rsidR="00BE22B3" w:rsidRPr="00DF7B20" w:rsidRDefault="00993BE6" w:rsidP="00DA2268">
      <w:pPr>
        <w:pStyle w:val="ListParagraph"/>
        <w:numPr>
          <w:ilvl w:val="0"/>
          <w:numId w:val="23"/>
        </w:numPr>
        <w:spacing w:after="0" w:line="480" w:lineRule="auto"/>
        <w:ind w:hanging="294"/>
        <w:jc w:val="both"/>
        <w:rPr>
          <w:rFonts w:cs="Times New Roman"/>
          <w:b/>
          <w:bCs/>
          <w:szCs w:val="24"/>
          <w:lang w:val="id-ID"/>
        </w:rPr>
      </w:pPr>
      <w:r w:rsidRPr="00DF7B20">
        <w:rPr>
          <w:rFonts w:cs="Times New Roman"/>
          <w:b/>
          <w:bCs/>
          <w:szCs w:val="24"/>
        </w:rPr>
        <w:t>Desain</w:t>
      </w:r>
      <w:r w:rsidR="001657A2" w:rsidRPr="00DF7B20">
        <w:rPr>
          <w:rFonts w:cs="Times New Roman"/>
          <w:b/>
          <w:bCs/>
          <w:szCs w:val="24"/>
          <w:lang w:val="id-ID"/>
        </w:rPr>
        <w:t xml:space="preserve"> </w:t>
      </w:r>
      <w:r w:rsidR="005C7EF2" w:rsidRPr="00DF7B20">
        <w:rPr>
          <w:rFonts w:cs="Times New Roman"/>
          <w:b/>
          <w:bCs/>
          <w:szCs w:val="24"/>
        </w:rPr>
        <w:t xml:space="preserve">Struktur </w:t>
      </w:r>
      <w:r w:rsidRPr="00DF7B20">
        <w:rPr>
          <w:rFonts w:cs="Times New Roman"/>
          <w:b/>
          <w:bCs/>
          <w:szCs w:val="24"/>
        </w:rPr>
        <w:t>Alat</w:t>
      </w:r>
    </w:p>
    <w:p w14:paraId="2481742A" w14:textId="2B201E88"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lastRenderedPageBreak/>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D23ACB">
        <w:rPr>
          <w:rFonts w:cs="Times New Roman"/>
          <w:szCs w:val="24"/>
        </w:rPr>
        <w:t xml:space="preserve">Gambar </w:t>
      </w:r>
      <w:r w:rsidR="00EB7AAE">
        <w:rPr>
          <w:rFonts w:cs="Times New Roman"/>
          <w:szCs w:val="24"/>
        </w:rPr>
        <w:t>24</w:t>
      </w:r>
      <w:r w:rsidR="00D23ACB">
        <w:rPr>
          <w:rFonts w:cs="Times New Roman"/>
          <w:szCs w:val="24"/>
        </w:rPr>
        <w:t xml:space="preserve"> merupakan gambaran d</w:t>
      </w:r>
      <w:r w:rsidR="00B173DC">
        <w:rPr>
          <w:rFonts w:cs="Times New Roman"/>
          <w:szCs w:val="24"/>
        </w:rPr>
        <w:t>esain</w:t>
      </w:r>
      <w:r w:rsidR="005C7EF2" w:rsidRPr="005C7EF2">
        <w:t xml:space="preserve"> </w:t>
      </w:r>
      <w:r w:rsidR="005C7EF2">
        <w:t>s</w:t>
      </w:r>
      <w:r w:rsidR="005C7EF2" w:rsidRPr="005C7EF2">
        <w:t>truktur</w:t>
      </w:r>
      <w:r w:rsidR="00B173DC">
        <w:rPr>
          <w:rFonts w:cs="Times New Roman"/>
          <w:szCs w:val="24"/>
        </w:rPr>
        <w:t xml:space="preserve"> alat pada penelitian ini</w:t>
      </w:r>
      <w:r w:rsidR="005F7135">
        <w:rPr>
          <w:rFonts w:cs="Times New Roman"/>
          <w:szCs w:val="24"/>
        </w:rPr>
        <w: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drawing>
          <wp:inline distT="0" distB="0" distL="0" distR="0" wp14:anchorId="77759FA9" wp14:editId="2FCE68C3">
            <wp:extent cx="3231395" cy="2390775"/>
            <wp:effectExtent l="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59928" cy="2411885"/>
                    </a:xfrm>
                    <a:prstGeom prst="rect">
                      <a:avLst/>
                    </a:prstGeom>
                  </pic:spPr>
                </pic:pic>
              </a:graphicData>
            </a:graphic>
          </wp:inline>
        </w:drawing>
      </w:r>
    </w:p>
    <w:p w14:paraId="103B5C39" w14:textId="57D08ADB" w:rsidR="001657A2" w:rsidRPr="00690AC0" w:rsidRDefault="001657A2" w:rsidP="00EA6B58">
      <w:pPr>
        <w:pStyle w:val="Caption"/>
        <w:ind w:left="426"/>
        <w:jc w:val="center"/>
        <w:rPr>
          <w:lang w:val="id-ID"/>
        </w:rPr>
      </w:pPr>
      <w:bookmarkStart w:id="162" w:name="_Toc141311686"/>
      <w:bookmarkStart w:id="163" w:name="_Toc143784899"/>
      <w:bookmarkStart w:id="164" w:name="_Toc145425837"/>
      <w:bookmarkStart w:id="165" w:name="_Toc145534222"/>
      <w:bookmarkStart w:id="166" w:name="_Toc146562518"/>
      <w:bookmarkStart w:id="167" w:name="_Toc159681838"/>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4</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62"/>
      <w:bookmarkEnd w:id="163"/>
      <w:bookmarkEnd w:id="164"/>
      <w:bookmarkEnd w:id="165"/>
      <w:bookmarkEnd w:id="166"/>
      <w:bookmarkEnd w:id="167"/>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DA2268">
            <w:pPr>
              <w:pStyle w:val="ListParagraph"/>
              <w:numPr>
                <w:ilvl w:val="0"/>
                <w:numId w:val="16"/>
              </w:numPr>
              <w:spacing w:line="480" w:lineRule="auto"/>
              <w:ind w:left="254"/>
              <w:rPr>
                <w:lang w:val="id-ID"/>
              </w:rPr>
            </w:pPr>
            <w:r>
              <w:t>Landing gear</w:t>
            </w:r>
          </w:p>
        </w:tc>
        <w:tc>
          <w:tcPr>
            <w:tcW w:w="2556" w:type="dxa"/>
          </w:tcPr>
          <w:p w14:paraId="1BB50EFD"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51C6079" w14:textId="475CF43B" w:rsidR="00485948" w:rsidRPr="009133FE" w:rsidRDefault="001B7FFA" w:rsidP="002C2BEA">
      <w:pPr>
        <w:pStyle w:val="ListParagraph"/>
        <w:spacing w:after="0" w:line="480" w:lineRule="auto"/>
        <w:ind w:left="709"/>
        <w:jc w:val="both"/>
      </w:pPr>
      <w:r>
        <w:t xml:space="preserve">Gambar </w:t>
      </w:r>
      <w:r w:rsidR="00267E36">
        <w:t>24</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w:t>
      </w:r>
      <w:r w:rsidR="00812207">
        <w:t xml:space="preserve"> titik</w:t>
      </w:r>
      <w:r>
        <w:t xml:space="preserve"> tengah</w:t>
      </w:r>
      <w:r w:rsidR="00812207">
        <w:t xml:space="preserve"> </w:t>
      </w:r>
      <w:r w:rsidR="00812207" w:rsidRPr="00812207">
        <w:rPr>
          <w:i/>
          <w:iCs/>
        </w:rPr>
        <w:t>drone</w:t>
      </w:r>
      <w:r w:rsidR="00812207">
        <w:t xml:space="preserve"> yang</w:t>
      </w:r>
      <w:r>
        <w:t xml:space="preserve"> bertujuan untuk menjaga stabilitas dan keseimbangan </w:t>
      </w:r>
      <w:r w:rsidRPr="00822007">
        <w:rPr>
          <w:i/>
          <w:iCs/>
        </w:rPr>
        <w:t>drone</w:t>
      </w:r>
      <w:r>
        <w:t xml:space="preserve">. Hal ini memungkinkan pusat gravitasi drone tetap seimbang, yang sangat penting </w:t>
      </w:r>
      <w:r>
        <w:lastRenderedPageBreak/>
        <w:t xml:space="preserve">untuk menghindari ketidakstabilan dalam penerbangan. </w:t>
      </w:r>
      <w:r w:rsidR="00852667">
        <w:t xml:space="preserve">Posisi baterai diletakkan di bagian bawah dengan memberi jarak dari pixhwa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5412514D" w:rsidR="00223B3E" w:rsidRPr="005C7EF2" w:rsidRDefault="00057436" w:rsidP="00015B5E">
      <w:pPr>
        <w:pStyle w:val="ListParagraph"/>
        <w:spacing w:line="480" w:lineRule="auto"/>
        <w:ind w:left="426" w:firstLine="425"/>
        <w:jc w:val="both"/>
      </w:pPr>
      <w:r>
        <w:t>Setelah memastikan rancang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 pengecekan sebelum penerbangan, kalibrasi sensor, pembuatan perencanaan misi terbang yang dilakukan dengan bantuan aplikasi </w:t>
      </w:r>
      <w:r w:rsidR="00485948" w:rsidRPr="00485948">
        <w:rPr>
          <w:i/>
          <w:iCs/>
        </w:rPr>
        <w:t>Mission Planner</w:t>
      </w:r>
      <w:r w:rsidR="00485948">
        <w:t xml:space="preserve">, </w:t>
      </w:r>
    </w:p>
    <w:p w14:paraId="5B359E45" w14:textId="218EF021" w:rsidR="006C6C38" w:rsidRPr="00924A67" w:rsidRDefault="006C6C38" w:rsidP="00DA2268">
      <w:pPr>
        <w:pStyle w:val="ListParagraph"/>
        <w:numPr>
          <w:ilvl w:val="0"/>
          <w:numId w:val="13"/>
        </w:numPr>
        <w:spacing w:line="480" w:lineRule="auto"/>
        <w:ind w:left="709" w:hanging="283"/>
        <w:jc w:val="both"/>
        <w:rPr>
          <w:b/>
          <w:lang w:val="id-ID"/>
        </w:rPr>
      </w:pPr>
      <w:r w:rsidRPr="00924A67">
        <w:rPr>
          <w:b/>
        </w:rPr>
        <w:t>Pengecekan Sebelum Penerbangan (</w:t>
      </w:r>
      <w:r w:rsidRPr="00924A67">
        <w:rPr>
          <w:b/>
          <w:i/>
          <w:iCs/>
        </w:rPr>
        <w:t>pre-arm check</w:t>
      </w:r>
      <w:r w:rsidRPr="00924A67">
        <w:rPr>
          <w:b/>
        </w:rPr>
        <w:t>)</w:t>
      </w:r>
      <w:r w:rsidR="00C06D0C">
        <w:rPr>
          <w:b/>
        </w:rPr>
        <w:t xml:space="preserve"> </w:t>
      </w:r>
    </w:p>
    <w:p w14:paraId="50453052" w14:textId="120E0B19" w:rsidR="00745ECC" w:rsidRPr="00613784" w:rsidRDefault="006C6C38" w:rsidP="00613784">
      <w:pPr>
        <w:pStyle w:val="ListParagraph"/>
        <w:spacing w:line="480" w:lineRule="auto"/>
        <w:ind w:left="709"/>
        <w:jc w:val="both"/>
      </w:pPr>
      <w:r>
        <w:t xml:space="preserve">Pemeriksaan sebelum penerbangan atau </w:t>
      </w:r>
      <w:r w:rsidRPr="006C6C38">
        <w:rPr>
          <w:i/>
          <w:iCs/>
        </w:rPr>
        <w:t>Pre-arm check</w:t>
      </w:r>
      <w:r>
        <w:t xml:space="preserve"> adalah serangkaian pemeriksaan yang dilakukan sebelum mengaktifkan motor atau "arming" sebuah drone. Tujuannya adalah untuk memastikan bahwa drone berada dalam keadaan yang aman dan siap untuk terbang. Pemeriksaan ini merupakan langkah penting untuk menghindari kegagalan atau kecelakaan selama penerbangan.</w:t>
      </w:r>
    </w:p>
    <w:p w14:paraId="6FEFA0AE" w14:textId="26346E74" w:rsidR="006C6C38" w:rsidRPr="00924A67" w:rsidRDefault="006C6C38" w:rsidP="00DA2268">
      <w:pPr>
        <w:pStyle w:val="ListParagraph"/>
        <w:numPr>
          <w:ilvl w:val="0"/>
          <w:numId w:val="13"/>
        </w:numPr>
        <w:spacing w:line="480" w:lineRule="auto"/>
        <w:ind w:left="709" w:hanging="283"/>
        <w:jc w:val="both"/>
        <w:rPr>
          <w:b/>
          <w:lang w:val="id-ID"/>
        </w:rPr>
      </w:pPr>
      <w:r w:rsidRPr="00924A67">
        <w:rPr>
          <w:b/>
        </w:rPr>
        <w:t xml:space="preserve">Kalibrasi sensor </w:t>
      </w:r>
      <w:r w:rsidR="00E53207" w:rsidRPr="00924A67">
        <w:rPr>
          <w:b/>
        </w:rPr>
        <w:t>(</w:t>
      </w:r>
      <w:r w:rsidR="00E53207" w:rsidRPr="00924A67">
        <w:rPr>
          <w:b/>
          <w:i/>
          <w:iCs/>
        </w:rPr>
        <w:t>sensor calibration</w:t>
      </w:r>
      <w:r w:rsidR="00E53207" w:rsidRPr="00924A67">
        <w:rPr>
          <w:b/>
        </w:rPr>
        <w:t>)</w:t>
      </w:r>
    </w:p>
    <w:p w14:paraId="5CCA49EE" w14:textId="383FFD88" w:rsidR="00C84FE8" w:rsidRPr="00745ECC" w:rsidRDefault="00C84FE8" w:rsidP="00745ECC">
      <w:pPr>
        <w:pStyle w:val="ListParagraph"/>
        <w:spacing w:line="480" w:lineRule="auto"/>
        <w:ind w:left="709"/>
        <w:jc w:val="both"/>
        <w:rPr>
          <w:bCs/>
          <w:lang w:val="en-ID"/>
        </w:rPr>
      </w:pPr>
      <w:r>
        <w:lastRenderedPageBreak/>
        <w:t>Kalibrasi sensor merupakan proses yang penting untuk memastikan bahwa sensor-sensor di dalam drone bekerja dengan benar dan memberikan data yang akurat selama penerbangan. Sensor pada drone umumnya meliputi akselerometer, giroskop, magnetometer</w:t>
      </w:r>
      <w:r w:rsidR="00770993">
        <w:t xml:space="preserve"> (kompas)</w:t>
      </w:r>
      <w:r>
        <w:t>, dan sensor tekanan udara (barometer).</w:t>
      </w:r>
      <w:r w:rsidRPr="00C84FE8">
        <w:t xml:space="preserve"> </w:t>
      </w:r>
    </w:p>
    <w:p w14:paraId="7F75004E" w14:textId="14F401A4" w:rsidR="00FB0CC1" w:rsidRPr="00924A67" w:rsidRDefault="00D72A29" w:rsidP="00DA2268">
      <w:pPr>
        <w:pStyle w:val="ListParagraph"/>
        <w:numPr>
          <w:ilvl w:val="0"/>
          <w:numId w:val="13"/>
        </w:numPr>
        <w:spacing w:line="480" w:lineRule="auto"/>
        <w:ind w:left="709" w:hanging="283"/>
        <w:jc w:val="both"/>
        <w:rPr>
          <w:b/>
          <w:lang w:val="id-ID"/>
        </w:rPr>
      </w:pPr>
      <w:r w:rsidRPr="00924A67">
        <w:rPr>
          <w:b/>
        </w:rPr>
        <w:t xml:space="preserve">Pembuatan </w:t>
      </w:r>
      <w:r w:rsidR="00FB0CC1" w:rsidRPr="00924A67">
        <w:rPr>
          <w:b/>
          <w:lang w:val="id-ID"/>
        </w:rPr>
        <w:t xml:space="preserve">Perencanaan </w:t>
      </w:r>
      <w:r w:rsidR="00822007" w:rsidRPr="00924A67">
        <w:rPr>
          <w:rFonts w:cs="Times New Roman"/>
          <w:b/>
          <w:szCs w:val="24"/>
        </w:rPr>
        <w:t>m</w:t>
      </w:r>
      <w:r w:rsidR="00FB0CC1" w:rsidRPr="00924A67">
        <w:rPr>
          <w:rFonts w:cs="Times New Roman"/>
          <w:b/>
          <w:szCs w:val="24"/>
          <w:lang w:val="id-ID"/>
        </w:rPr>
        <w:t>isi</w:t>
      </w:r>
      <w:r w:rsidR="00822007" w:rsidRPr="00924A67">
        <w:rPr>
          <w:rFonts w:cs="Times New Roman"/>
          <w:b/>
          <w:szCs w:val="24"/>
        </w:rPr>
        <w:t xml:space="preserve"> penerbangan</w:t>
      </w:r>
      <w:r w:rsidR="006C6C38" w:rsidRPr="00924A67">
        <w:rPr>
          <w:rFonts w:cs="Times New Roman"/>
          <w:b/>
          <w:szCs w:val="24"/>
        </w:rPr>
        <w:t xml:space="preserve"> (</w:t>
      </w:r>
      <w:r w:rsidR="006C6C38" w:rsidRPr="00924A67">
        <w:rPr>
          <w:rFonts w:cs="Times New Roman"/>
          <w:b/>
          <w:i/>
          <w:iCs/>
          <w:szCs w:val="24"/>
        </w:rPr>
        <w:t>flight plan</w:t>
      </w:r>
      <w:r w:rsidR="006C6C38" w:rsidRPr="00924A67">
        <w:rPr>
          <w:rFonts w:cs="Times New Roman"/>
          <w:b/>
          <w:szCs w:val="24"/>
        </w:rPr>
        <w:t>)</w:t>
      </w:r>
    </w:p>
    <w:p w14:paraId="7870C78C" w14:textId="675C74C4" w:rsidR="00E0116D" w:rsidRPr="009E3988" w:rsidRDefault="00675424" w:rsidP="00A55A0E">
      <w:pPr>
        <w:pStyle w:val="ListParagraph"/>
        <w:spacing w:after="0" w:line="480" w:lineRule="auto"/>
        <w:ind w:left="709"/>
        <w:jc w:val="both"/>
        <w:rPr>
          <w:rFonts w:cs="Times New Roman"/>
          <w:iCs/>
          <w:szCs w:val="24"/>
        </w:rPr>
      </w:pPr>
      <w:r w:rsidRPr="00690AC0">
        <w:rPr>
          <w:rFonts w:cs="Times New Roman"/>
          <w:szCs w:val="24"/>
          <w:lang w:val="id-ID"/>
        </w:rPr>
        <w:t xml:space="preserve">Perencanaan misi dilakukan untuk melakukan dan menyusun perintah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pada GCS dengan menggunakan aplikasi </w:t>
      </w:r>
      <w:r w:rsidR="009E3988" w:rsidRPr="00690AC0">
        <w:rPr>
          <w:rFonts w:cs="Times New Roman"/>
          <w:i/>
          <w:szCs w:val="24"/>
          <w:lang w:val="id-ID"/>
        </w:rPr>
        <w:t>Mission Planner</w:t>
      </w:r>
      <w:r w:rsidR="009E3988">
        <w:rPr>
          <w:rFonts w:cs="Times New Roman"/>
          <w:szCs w:val="24"/>
        </w:rPr>
        <w:t>.</w:t>
      </w:r>
    </w:p>
    <w:p w14:paraId="19A44CBC" w14:textId="1077D394" w:rsidR="001113CD" w:rsidRPr="00690AC0" w:rsidRDefault="009927E5" w:rsidP="001113CD">
      <w:pPr>
        <w:keepNext/>
        <w:spacing w:after="0" w:line="360" w:lineRule="auto"/>
        <w:ind w:left="426"/>
        <w:jc w:val="center"/>
        <w:rPr>
          <w:lang w:val="id-ID"/>
        </w:rPr>
      </w:pPr>
      <w:r>
        <w:rPr>
          <w:noProof/>
        </w:rPr>
        <w:drawing>
          <wp:inline distT="0" distB="0" distL="0" distR="0" wp14:anchorId="5FFC8CF6" wp14:editId="5763E55E">
            <wp:extent cx="2619664" cy="1590675"/>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43202" cy="1604967"/>
                    </a:xfrm>
                    <a:prstGeom prst="rect">
                      <a:avLst/>
                    </a:prstGeom>
                  </pic:spPr>
                </pic:pic>
              </a:graphicData>
            </a:graphic>
          </wp:inline>
        </w:drawing>
      </w:r>
    </w:p>
    <w:p w14:paraId="2BF42FB5" w14:textId="568E8A51" w:rsidR="004137D5" w:rsidRPr="009E3988" w:rsidRDefault="001113CD" w:rsidP="002C2BEA">
      <w:pPr>
        <w:pStyle w:val="Caption"/>
        <w:spacing w:after="0" w:line="480" w:lineRule="auto"/>
        <w:ind w:left="426"/>
        <w:jc w:val="center"/>
      </w:pPr>
      <w:bookmarkStart w:id="168" w:name="_Toc143784900"/>
      <w:bookmarkStart w:id="169" w:name="_Toc145425838"/>
      <w:bookmarkStart w:id="170" w:name="_Toc145534223"/>
      <w:bookmarkStart w:id="171" w:name="_Toc146562519"/>
      <w:bookmarkStart w:id="172" w:name="_Toc159681839"/>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F642D">
        <w:rPr>
          <w:noProof/>
          <w:lang w:val="id-ID"/>
        </w:rPr>
        <w:t>25</w:t>
      </w:r>
      <w:r w:rsidR="006A0EA1" w:rsidRPr="00690AC0">
        <w:rPr>
          <w:lang w:val="id-ID"/>
        </w:rPr>
        <w:fldChar w:fldCharType="end"/>
      </w:r>
      <w:r w:rsidRPr="00690AC0">
        <w:rPr>
          <w:lang w:val="id-ID"/>
        </w:rPr>
        <w:t xml:space="preserve"> </w:t>
      </w:r>
      <w:r w:rsidR="001063A3">
        <w:t>Rute</w:t>
      </w:r>
      <w:r w:rsidRPr="00690AC0">
        <w:rPr>
          <w:lang w:val="id-ID"/>
        </w:rPr>
        <w:t xml:space="preserve"> Perencanaan </w:t>
      </w:r>
      <w:r w:rsidR="009E3988">
        <w:t>M</w:t>
      </w:r>
      <w:r w:rsidRPr="00690AC0">
        <w:rPr>
          <w:lang w:val="id-ID"/>
        </w:rPr>
        <w:t>isi</w:t>
      </w:r>
      <w:bookmarkEnd w:id="168"/>
      <w:bookmarkEnd w:id="169"/>
      <w:bookmarkEnd w:id="170"/>
      <w:bookmarkEnd w:id="171"/>
      <w:r w:rsidR="009E3988">
        <w:t xml:space="preserve"> Penerbangan</w:t>
      </w:r>
      <w:bookmarkEnd w:id="172"/>
    </w:p>
    <w:p w14:paraId="51D6FBF5" w14:textId="20A64959" w:rsidR="001113CD" w:rsidRPr="009746E7" w:rsidRDefault="00553D42" w:rsidP="00852667">
      <w:pPr>
        <w:pStyle w:val="ListParagraph"/>
        <w:spacing w:after="0" w:line="480" w:lineRule="auto"/>
        <w:ind w:left="709"/>
        <w:jc w:val="both"/>
      </w:pPr>
      <w:r>
        <w:rPr>
          <w:lang w:val="id-ID"/>
        </w:rPr>
        <w:t xml:space="preserve">Gambar </w:t>
      </w:r>
      <w:r w:rsidR="00485948">
        <w:t>25</w:t>
      </w:r>
      <w:r w:rsidR="001113CD" w:rsidRPr="00690AC0">
        <w:rPr>
          <w:lang w:val="id-ID"/>
        </w:rPr>
        <w:t xml:space="preserve"> menunjukkan </w:t>
      </w:r>
      <w:r w:rsidR="00D72A29">
        <w:t xml:space="preserve">rute dan </w:t>
      </w:r>
      <w:r w:rsidR="001113CD" w:rsidRPr="00690AC0">
        <w:rPr>
          <w:lang w:val="id-ID"/>
        </w:rPr>
        <w:t xml:space="preserve">perintah navigasi perencanaan misi pada </w:t>
      </w:r>
      <w:r w:rsidR="00D72A29">
        <w:rPr>
          <w:i/>
        </w:rPr>
        <w:t>Mision Planner.</w:t>
      </w:r>
      <w:r w:rsidR="001113CD" w:rsidRPr="00690AC0">
        <w:rPr>
          <w:lang w:val="id-ID"/>
        </w:rPr>
        <w:t xml:space="preserve"> </w:t>
      </w:r>
      <w:r w:rsidR="00D72A29">
        <w:t xml:space="preserve">Berdasarkan pada Gambar </w:t>
      </w:r>
      <w:r w:rsidR="00485948">
        <w:t>25</w:t>
      </w:r>
      <w:r w:rsidR="00D72A29">
        <w:t xml:space="preserve"> </w:t>
      </w:r>
      <w:r w:rsidR="007D6DDA">
        <w:t>p</w:t>
      </w:r>
      <w:r w:rsidR="001113CD" w:rsidRPr="00690AC0">
        <w:rPr>
          <w:lang w:val="id-ID"/>
        </w:rPr>
        <w:t>erintah</w:t>
      </w:r>
      <w:r w:rsidR="00D72A29">
        <w:t xml:space="preserve"> sistem</w:t>
      </w:r>
      <w:r w:rsidR="001113CD" w:rsidRPr="00690AC0">
        <w:rPr>
          <w:lang w:val="id-ID"/>
        </w:rPr>
        <w:t xml:space="preserve"> navigasi pada </w:t>
      </w:r>
      <w:r w:rsidR="002C0ED0" w:rsidRPr="00690AC0">
        <w:rPr>
          <w:i/>
          <w:lang w:val="id-ID"/>
        </w:rPr>
        <w:t>drone</w:t>
      </w:r>
      <w:r w:rsidR="00FA66CE">
        <w:rPr>
          <w:lang w:val="id-ID"/>
        </w:rPr>
        <w:t xml:space="preserve"> yang diawali dengan </w:t>
      </w:r>
      <w:r w:rsidR="003D677D">
        <w:t>lepas landas (</w:t>
      </w:r>
      <w:r w:rsidR="00281982" w:rsidRPr="00223B3E">
        <w:rPr>
          <w:i/>
          <w:iCs/>
        </w:rPr>
        <w:t>takeoff</w:t>
      </w:r>
      <w:r w:rsidR="003D677D">
        <w:t xml:space="preserve">) hingga </w:t>
      </w:r>
      <w:r w:rsidR="003014FC">
        <w:t xml:space="preserve">mencapai </w:t>
      </w:r>
      <w:r w:rsidR="003D677D">
        <w:t>ketinggian</w:t>
      </w:r>
      <w:r w:rsidR="003014FC">
        <w:t xml:space="preserve"> </w:t>
      </w:r>
      <w:r w:rsidR="00294F41">
        <w:t>1-</w:t>
      </w:r>
      <w:r w:rsidR="00485948">
        <w:t>2</w:t>
      </w:r>
      <w:r w:rsidR="00294F41">
        <w:t xml:space="preserve"> meter</w:t>
      </w:r>
      <w:r w:rsidR="00BB49C4">
        <w:t>,</w:t>
      </w:r>
      <w:r w:rsidR="003D677D">
        <w:t xml:space="preserve"> kemudian</w:t>
      </w:r>
      <w:r w:rsidR="00BB49C4">
        <w:t xml:space="preserve"> </w:t>
      </w:r>
      <w:r w:rsidR="00BB49C4" w:rsidRPr="00BB49C4">
        <w:rPr>
          <w:i/>
          <w:iCs/>
        </w:rPr>
        <w:t>drone</w:t>
      </w:r>
      <w:r w:rsidR="00BB49C4">
        <w:t xml:space="preserve"> bergerak</w:t>
      </w:r>
      <w:r w:rsidR="00281982">
        <w:t xml:space="preserve"> menuju </w:t>
      </w:r>
      <w:r w:rsidR="003D677D" w:rsidRPr="00BB49C4">
        <w:rPr>
          <w:i/>
          <w:iCs/>
        </w:rPr>
        <w:t>waypoint</w:t>
      </w:r>
      <w:r w:rsidR="00BB49C4">
        <w:t xml:space="preserve"> </w:t>
      </w:r>
      <w:r w:rsidR="003D677D">
        <w:t>1</w:t>
      </w:r>
      <w:r w:rsidR="00BB49C4">
        <w:t xml:space="preserve"> dan </w:t>
      </w:r>
      <w:r w:rsidR="00281982">
        <w:t xml:space="preserve">menyalakan </w:t>
      </w:r>
      <w:r w:rsidR="00281982" w:rsidRPr="00223B3E">
        <w:rPr>
          <w:i/>
          <w:iCs/>
        </w:rPr>
        <w:t>waterpump</w:t>
      </w:r>
      <w:r w:rsidR="00BB49C4">
        <w:rPr>
          <w:i/>
          <w:iCs/>
        </w:rPr>
        <w:t xml:space="preserve"> </w:t>
      </w:r>
      <w:r w:rsidR="00BB49C4" w:rsidRPr="00BB49C4">
        <w:t xml:space="preserve">saat </w:t>
      </w:r>
      <w:r w:rsidR="00BB49C4" w:rsidRPr="004E7FDC">
        <w:rPr>
          <w:i/>
          <w:iCs/>
        </w:rPr>
        <w:t>drone</w:t>
      </w:r>
      <w:r w:rsidR="00BB49C4" w:rsidRPr="00BB49C4">
        <w:t xml:space="preserve"> sampai di</w:t>
      </w:r>
      <w:r w:rsidR="00485948">
        <w:t xml:space="preserve"> posisi</w:t>
      </w:r>
      <w:r w:rsidR="00BB49C4">
        <w:rPr>
          <w:i/>
          <w:iCs/>
        </w:rPr>
        <w:t xml:space="preserve"> waypoint </w:t>
      </w:r>
      <w:r w:rsidR="00BB49C4">
        <w:t>1</w:t>
      </w:r>
      <w:r w:rsidR="00281982">
        <w:t>,</w:t>
      </w:r>
      <w:r w:rsidR="008D1A3F">
        <w:t xml:space="preserve"> </w:t>
      </w:r>
      <w:r w:rsidR="00770993">
        <w:t>kemudian</w:t>
      </w:r>
      <w:r w:rsidR="00BB49C4">
        <w:t xml:space="preserve"> </w:t>
      </w:r>
      <w:r w:rsidR="008D1A3F" w:rsidRPr="00BB49C4">
        <w:rPr>
          <w:i/>
          <w:iCs/>
        </w:rPr>
        <w:t>drone</w:t>
      </w:r>
      <w:r w:rsidR="00281982">
        <w:t xml:space="preserve"> </w:t>
      </w:r>
      <w:r w:rsidR="008D1A3F">
        <w:t>terbang</w:t>
      </w:r>
      <w:r w:rsidR="00281982">
        <w:t xml:space="preserve"> sesuai</w:t>
      </w:r>
      <w:r w:rsidR="00BB49C4">
        <w:t xml:space="preserve"> dengan</w:t>
      </w:r>
      <w:r w:rsidR="00281982">
        <w:t xml:space="preserve"> misi</w:t>
      </w:r>
      <w:r w:rsidR="00BB49C4">
        <w:t xml:space="preserve"> yang telah dirancang</w:t>
      </w:r>
      <w:r w:rsidR="00770993">
        <w:t>.</w:t>
      </w:r>
      <w:r w:rsidR="00281982">
        <w:t xml:space="preserve"> </w:t>
      </w:r>
      <w:r w:rsidR="00770993">
        <w:t>S</w:t>
      </w:r>
      <w:r w:rsidR="00BB49C4">
        <w:t xml:space="preserve">aat </w:t>
      </w:r>
      <w:r w:rsidR="00BB49C4" w:rsidRPr="00BB49C4">
        <w:rPr>
          <w:i/>
          <w:iCs/>
        </w:rPr>
        <w:t>drone</w:t>
      </w:r>
      <w:r w:rsidR="00BB49C4">
        <w:t xml:space="preserve"> telah sampai pada </w:t>
      </w:r>
      <w:r w:rsidR="00BB49C4" w:rsidRPr="00BB49C4">
        <w:rPr>
          <w:i/>
          <w:iCs/>
        </w:rPr>
        <w:t>waypoint</w:t>
      </w:r>
      <w:r w:rsidR="00281982">
        <w:t xml:space="preserve"> terakhir</w:t>
      </w:r>
      <w:r w:rsidR="00BB49C4">
        <w:t xml:space="preserve"> maka</w:t>
      </w:r>
      <w:r w:rsidR="00485948">
        <w:t xml:space="preserve"> </w:t>
      </w:r>
      <w:r w:rsidR="00485948" w:rsidRPr="007D6DDA">
        <w:rPr>
          <w:i/>
          <w:iCs/>
        </w:rPr>
        <w:t>waterpump</w:t>
      </w:r>
      <w:r w:rsidR="00485948">
        <w:t xml:space="preserve"> yang sebelumnya dinyalakan akan dimatikan dan</w:t>
      </w:r>
      <w:r w:rsidR="00BB49C4">
        <w:t xml:space="preserve"> </w:t>
      </w:r>
      <w:r w:rsidR="00BB49C4" w:rsidRPr="00BB49C4">
        <w:rPr>
          <w:i/>
          <w:iCs/>
        </w:rPr>
        <w:t>drone</w:t>
      </w:r>
      <w:r w:rsidR="00BB49C4">
        <w:t xml:space="preserve"> akan</w:t>
      </w:r>
      <w:r w:rsidR="00281982">
        <w:t xml:space="preserve"> kembali ke posisi awal</w:t>
      </w:r>
      <w:r w:rsidR="00BB49C4">
        <w:t xml:space="preserve"> saat </w:t>
      </w:r>
      <w:r w:rsidR="00485948">
        <w:t xml:space="preserve"> </w:t>
      </w:r>
      <w:r w:rsidR="00485948">
        <w:lastRenderedPageBreak/>
        <w:t xml:space="preserve">melakukan </w:t>
      </w:r>
      <w:r w:rsidR="00BB49C4">
        <w:t>lepas landas</w:t>
      </w:r>
      <w:r w:rsidR="00281982">
        <w:t xml:space="preserve"> dan </w:t>
      </w:r>
      <w:r w:rsidR="00BB49C4">
        <w:t xml:space="preserve">melakukan </w:t>
      </w:r>
      <w:r w:rsidR="00485948" w:rsidRPr="00485948">
        <w:t>pendaratan</w:t>
      </w:r>
      <w:r w:rsidR="00281982">
        <w:t xml:space="preserve">. </w:t>
      </w:r>
      <w:r w:rsidR="00BB49C4">
        <w:t xml:space="preserve">Tabel </w:t>
      </w:r>
      <w:r w:rsidR="00485948">
        <w:t>4</w:t>
      </w:r>
      <w:r w:rsidR="00BB49C4">
        <w:t xml:space="preserve"> berikut merupakan tabel urutan perintah untuk melakukan misi penerbangan </w:t>
      </w:r>
      <w:r w:rsidR="00BB49C4" w:rsidRPr="00BB49C4">
        <w:rPr>
          <w:i/>
          <w:iCs/>
        </w:rPr>
        <w:t>drone</w:t>
      </w:r>
      <w:r w:rsidR="009746E7">
        <w:t>.</w:t>
      </w:r>
    </w:p>
    <w:p w14:paraId="56D057AD" w14:textId="2F5CCD78" w:rsidR="008179A0" w:rsidRDefault="008179A0" w:rsidP="008179A0">
      <w:pPr>
        <w:pStyle w:val="Caption"/>
        <w:keepNext/>
        <w:ind w:left="426"/>
      </w:pPr>
      <w:bookmarkStart w:id="173" w:name="_Toc146562523"/>
      <w:bookmarkStart w:id="174" w:name="_Toc159235144"/>
      <w:r>
        <w:t xml:space="preserve">Tabel </w:t>
      </w:r>
      <w:fldSimple w:instr=" SEQ Tabel \* ARABIC ">
        <w:r w:rsidR="008F642D">
          <w:rPr>
            <w:noProof/>
          </w:rPr>
          <w:t>4</w:t>
        </w:r>
      </w:fldSimple>
      <w:r>
        <w:t xml:space="preserve"> Perintah Perencanaan Misi</w:t>
      </w:r>
      <w:bookmarkEnd w:id="173"/>
      <w:bookmarkEnd w:id="174"/>
    </w:p>
    <w:p w14:paraId="3F8CD19A" w14:textId="5D1F9B3F" w:rsidR="001113CD" w:rsidRPr="00690AC0" w:rsidRDefault="00F06ABD" w:rsidP="009746E7">
      <w:pPr>
        <w:keepNext/>
        <w:spacing w:line="240" w:lineRule="auto"/>
        <w:ind w:left="426"/>
        <w:jc w:val="center"/>
        <w:rPr>
          <w:lang w:val="id-ID"/>
        </w:rPr>
      </w:pPr>
      <w:r>
        <w:rPr>
          <w:noProof/>
        </w:rPr>
        <w:drawing>
          <wp:inline distT="0" distB="0" distL="0" distR="0" wp14:anchorId="2093A69E" wp14:editId="485FF81E">
            <wp:extent cx="5340999" cy="1704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41084" cy="1705002"/>
                    </a:xfrm>
                    <a:prstGeom prst="rect">
                      <a:avLst/>
                    </a:prstGeom>
                  </pic:spPr>
                </pic:pic>
              </a:graphicData>
            </a:graphic>
          </wp:inline>
        </w:drawing>
      </w:r>
    </w:p>
    <w:p w14:paraId="7C00B9EE" w14:textId="46FD58D3" w:rsidR="006007D4" w:rsidRDefault="00BB49C4" w:rsidP="00F06ABD">
      <w:pPr>
        <w:pStyle w:val="ListParagraph"/>
        <w:spacing w:after="0" w:line="480" w:lineRule="auto"/>
        <w:ind w:left="709"/>
        <w:jc w:val="both"/>
      </w:pPr>
      <w:r>
        <w:t xml:space="preserve">Berdasarkan Tabel </w:t>
      </w:r>
      <w:r w:rsidR="00485948">
        <w:t>4</w:t>
      </w:r>
      <w:r>
        <w:t xml:space="preserve"> perintah yang dilakukan</w:t>
      </w:r>
      <w:r w:rsidR="008179A0">
        <w:t xml:space="preserve"> </w:t>
      </w:r>
      <w:r w:rsidR="006007D4">
        <w:t xml:space="preserve">untuk melakukan penerbangan drone yaitu : </w:t>
      </w:r>
      <w:r w:rsidR="008179A0">
        <w:t xml:space="preserve"> </w:t>
      </w:r>
    </w:p>
    <w:p w14:paraId="2C1EF3A4" w14:textId="77777777" w:rsidR="006007D4" w:rsidRDefault="00BB49C4" w:rsidP="00DA2268">
      <w:pPr>
        <w:pStyle w:val="ListParagraph"/>
        <w:numPr>
          <w:ilvl w:val="0"/>
          <w:numId w:val="32"/>
        </w:numPr>
        <w:spacing w:after="0" w:line="480" w:lineRule="auto"/>
        <w:ind w:left="993" w:hanging="284"/>
        <w:jc w:val="both"/>
      </w:pPr>
      <w:r>
        <w:t>TAKEOFF</w:t>
      </w:r>
      <w:r w:rsidR="006007D4">
        <w:t xml:space="preserve"> merupakan sebuah perintah awal yaitu lepas landas</w:t>
      </w:r>
      <w:r w:rsidR="008179A0">
        <w:t xml:space="preserve"> dengan ketinggian terbang sesuai nilai yang diberikan pada parameter “</w:t>
      </w:r>
      <w:r w:rsidR="008179A0" w:rsidRPr="008179A0">
        <w:t>alt</w:t>
      </w:r>
      <w:r w:rsidR="008179A0">
        <w:t xml:space="preserve">” dalam tabel, </w:t>
      </w:r>
    </w:p>
    <w:p w14:paraId="42232E24" w14:textId="72F80282" w:rsidR="006007D4" w:rsidRDefault="008179A0" w:rsidP="00DA2268">
      <w:pPr>
        <w:pStyle w:val="ListParagraph"/>
        <w:numPr>
          <w:ilvl w:val="0"/>
          <w:numId w:val="32"/>
        </w:numPr>
        <w:spacing w:after="0" w:line="480" w:lineRule="auto"/>
        <w:ind w:left="993" w:hanging="284"/>
        <w:jc w:val="both"/>
      </w:pPr>
      <w:r>
        <w:t>DO_CHANGE_SPEED merupakan perintah untuk mengatur perubahan kecepatan drone untuk bermanuver</w:t>
      </w:r>
      <w:r w:rsidR="006007D4">
        <w:t xml:space="preserve"> diudara.</w:t>
      </w:r>
    </w:p>
    <w:p w14:paraId="5D8B7933" w14:textId="77777777" w:rsidR="006007D4" w:rsidRDefault="001B5EDE" w:rsidP="00DA2268">
      <w:pPr>
        <w:pStyle w:val="ListParagraph"/>
        <w:numPr>
          <w:ilvl w:val="0"/>
          <w:numId w:val="32"/>
        </w:numPr>
        <w:spacing w:after="0" w:line="480" w:lineRule="auto"/>
        <w:ind w:left="993" w:hanging="284"/>
        <w:jc w:val="both"/>
      </w:pPr>
      <w:r>
        <w:t xml:space="preserve">DO_SET_RELAY </w:t>
      </w:r>
      <w:r w:rsidR="004E7FDC">
        <w:t>merupakan sebuah</w:t>
      </w:r>
      <w:r>
        <w:t xml:space="preserve"> perintah untuk mengatur</w:t>
      </w:r>
      <w:r w:rsidR="004E7FDC">
        <w:t xml:space="preserve"> daya</w:t>
      </w:r>
      <w:r>
        <w:t xml:space="preserve"> keluaran pin GPIO Pixhawk berfungsi sebagai menghidupkan dan mematikan relay. </w:t>
      </w:r>
    </w:p>
    <w:p w14:paraId="2E962922" w14:textId="77777777" w:rsidR="006007D4" w:rsidRDefault="001B5EDE" w:rsidP="00DA2268">
      <w:pPr>
        <w:pStyle w:val="ListParagraph"/>
        <w:numPr>
          <w:ilvl w:val="0"/>
          <w:numId w:val="32"/>
        </w:numPr>
        <w:spacing w:after="0" w:line="480" w:lineRule="auto"/>
        <w:ind w:left="993" w:hanging="284"/>
        <w:jc w:val="both"/>
      </w:pPr>
      <w:r>
        <w:t xml:space="preserve">WAYPOINT merupakan titik koordinat </w:t>
      </w:r>
      <w:r w:rsidRPr="00852667">
        <w:rPr>
          <w:i/>
          <w:lang w:val="id-ID"/>
        </w:rPr>
        <w:t>geografis</w:t>
      </w:r>
      <w:r>
        <w:t xml:space="preserve"> yang memerintahkan drone agar terbang ke arah titik tersebut,</w:t>
      </w:r>
      <w:r w:rsidR="004E7FDC">
        <w:t xml:space="preserve"> </w:t>
      </w:r>
    </w:p>
    <w:p w14:paraId="2E4754AD" w14:textId="01D5AB6F" w:rsidR="006007D4" w:rsidRDefault="004E7FDC" w:rsidP="00DA2268">
      <w:pPr>
        <w:pStyle w:val="ListParagraph"/>
        <w:numPr>
          <w:ilvl w:val="0"/>
          <w:numId w:val="32"/>
        </w:numPr>
        <w:spacing w:after="0" w:line="480" w:lineRule="auto"/>
        <w:ind w:left="993" w:hanging="284"/>
        <w:jc w:val="both"/>
      </w:pPr>
      <w:r>
        <w:t>LAND</w:t>
      </w:r>
      <w:r w:rsidR="001B5EDE">
        <w:t xml:space="preserve"> merupakan perintah untuk kembali ke titik awal drone lepas landas dan diakhiri dengan mendarat</w:t>
      </w:r>
      <w:r w:rsidR="003014FC">
        <w:t xml:space="preserve"> atau </w:t>
      </w:r>
      <w:r w:rsidR="001B5EDE" w:rsidRPr="003014FC">
        <w:rPr>
          <w:i/>
          <w:iCs/>
        </w:rPr>
        <w:t>landing</w:t>
      </w:r>
      <w:r w:rsidR="001B5EDE">
        <w:t xml:space="preserve">. </w:t>
      </w:r>
      <w:r w:rsidR="008179A0">
        <w:t xml:space="preserve"> </w:t>
      </w:r>
    </w:p>
    <w:p w14:paraId="7D1E8548" w14:textId="77777777" w:rsidR="009E3988" w:rsidRPr="008179A0" w:rsidRDefault="009E3988" w:rsidP="009E3988">
      <w:pPr>
        <w:pStyle w:val="ListParagraph"/>
        <w:spacing w:after="0" w:line="480" w:lineRule="auto"/>
        <w:ind w:left="993"/>
        <w:jc w:val="both"/>
      </w:pP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lastRenderedPageBreak/>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52602C26" w14:textId="254E47A2" w:rsidR="0002563B" w:rsidRDefault="0075521F" w:rsidP="00015B5E">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pekerjaan. </w:t>
      </w:r>
      <w:r w:rsidRPr="0075521F">
        <w:rPr>
          <w:i/>
        </w:rPr>
        <w:t>Flowchart</w:t>
      </w:r>
      <w:r>
        <w:t xml:space="preserve"> digunakan untuk memvisualisasikan aliran informasi, keputusan, atau tugas dari awal hingga akhir</w:t>
      </w:r>
      <w:r w:rsidR="00C27413">
        <w:t xml:space="preserve">. </w:t>
      </w:r>
      <w:r w:rsidR="0002563B">
        <w:t xml:space="preserve">berikut merupakan </w:t>
      </w:r>
      <w:r w:rsidR="00186332">
        <w:t>diagram alir (</w:t>
      </w:r>
      <w:r w:rsidR="00186332" w:rsidRPr="00E936D3">
        <w:rPr>
          <w:i/>
          <w:iCs/>
        </w:rPr>
        <w:t>flowchart</w:t>
      </w:r>
      <w:r w:rsidR="00186332">
        <w:t>) yang dibutuhkan pada penelitian ini:</w:t>
      </w:r>
    </w:p>
    <w:p w14:paraId="471EEACB" w14:textId="0A67B106" w:rsidR="00186332" w:rsidRPr="00C40788" w:rsidRDefault="00186332" w:rsidP="00DA2268">
      <w:pPr>
        <w:pStyle w:val="ListParagraph"/>
        <w:numPr>
          <w:ilvl w:val="0"/>
          <w:numId w:val="29"/>
        </w:numPr>
        <w:spacing w:after="0" w:line="480" w:lineRule="auto"/>
        <w:jc w:val="both"/>
      </w:pPr>
      <w:r w:rsidRPr="00E936D3">
        <w:rPr>
          <w:i/>
          <w:iCs/>
        </w:rPr>
        <w:t>Flowchart</w:t>
      </w:r>
      <w:r w:rsidRPr="00C40788">
        <w:t xml:space="preserve"> </w:t>
      </w:r>
      <w:r w:rsidR="00C40788" w:rsidRPr="00C40788">
        <w:t>kalibrasi sensor</w:t>
      </w:r>
    </w:p>
    <w:p w14:paraId="46FEE90E" w14:textId="434696E9" w:rsidR="00C40788" w:rsidRDefault="00C40788" w:rsidP="00C40788">
      <w:pPr>
        <w:pStyle w:val="ListParagraph"/>
        <w:spacing w:after="0" w:line="480" w:lineRule="auto"/>
        <w:jc w:val="both"/>
      </w:pPr>
      <w:r>
        <w:rPr>
          <w:i/>
          <w:iCs/>
        </w:rPr>
        <w:t>F</w:t>
      </w:r>
      <w:r w:rsidRPr="00C40788">
        <w:rPr>
          <w:i/>
          <w:iCs/>
        </w:rPr>
        <w:t>lowchart</w:t>
      </w:r>
      <w:r>
        <w:t xml:space="preserve"> kalibrasi sensor merupakan sebuah diagram alur yang digunakan untuk menggambarkan langkah-langkah yang harus diikuti saat melakukan kalibrasi sensor pada drone. Gambar </w:t>
      </w:r>
      <w:r w:rsidR="00E200CC">
        <w:t>26</w:t>
      </w:r>
      <w:r w:rsidR="00337E06">
        <w:t xml:space="preserve"> </w:t>
      </w:r>
      <w:r>
        <w:t xml:space="preserve">berikut merupakan </w:t>
      </w:r>
      <w:r w:rsidRPr="00E936D3">
        <w:rPr>
          <w:i/>
          <w:iCs/>
        </w:rPr>
        <w:t>flowchart</w:t>
      </w:r>
      <w:r>
        <w:t xml:space="preserve"> dari pengkalibrasian sensor pada drone:</w:t>
      </w:r>
    </w:p>
    <w:p w14:paraId="3EB32DD2" w14:textId="77777777" w:rsidR="00C40788" w:rsidRDefault="00C40788" w:rsidP="00C40788">
      <w:pPr>
        <w:pStyle w:val="ListParagraph"/>
        <w:keepNext/>
        <w:spacing w:after="0" w:line="240" w:lineRule="auto"/>
        <w:jc w:val="center"/>
      </w:pPr>
      <w:r>
        <w:rPr>
          <w:noProof/>
        </w:rPr>
        <w:drawing>
          <wp:inline distT="0" distB="0" distL="0" distR="0" wp14:anchorId="4187110C" wp14:editId="40875E96">
            <wp:extent cx="3451582"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59913" cy="2329710"/>
                    </a:xfrm>
                    <a:prstGeom prst="rect">
                      <a:avLst/>
                    </a:prstGeom>
                  </pic:spPr>
                </pic:pic>
              </a:graphicData>
            </a:graphic>
          </wp:inline>
        </w:drawing>
      </w:r>
    </w:p>
    <w:p w14:paraId="0EBDD2C4" w14:textId="19F0A07B" w:rsidR="00C40788" w:rsidRPr="00C40788" w:rsidRDefault="00C40788" w:rsidP="00083787">
      <w:pPr>
        <w:pStyle w:val="Caption"/>
        <w:ind w:left="709"/>
        <w:jc w:val="center"/>
      </w:pPr>
      <w:bookmarkStart w:id="175" w:name="_Toc159681840"/>
      <w:r>
        <w:t xml:space="preserve">Gambar </w:t>
      </w:r>
      <w:fldSimple w:instr=" SEQ Gambar \* ARABIC ">
        <w:r w:rsidR="008F642D">
          <w:rPr>
            <w:noProof/>
          </w:rPr>
          <w:t>26</w:t>
        </w:r>
      </w:fldSimple>
      <w:r>
        <w:t xml:space="preserve"> Flowchart kalibrasi sensor pada drone</w:t>
      </w:r>
      <w:bookmarkEnd w:id="175"/>
    </w:p>
    <w:p w14:paraId="47736A07" w14:textId="41FE64B6" w:rsidR="00AE7980" w:rsidRDefault="00AE7980" w:rsidP="00AE7980">
      <w:pPr>
        <w:pStyle w:val="ListParagraph"/>
        <w:spacing w:after="0" w:line="480" w:lineRule="auto"/>
        <w:jc w:val="both"/>
      </w:pPr>
      <w:r>
        <w:t xml:space="preserve">Berdasarkan Gambar </w:t>
      </w:r>
      <w:r w:rsidR="00E200CC">
        <w:t>26</w:t>
      </w:r>
      <w:r>
        <w:t xml:space="preserve"> </w:t>
      </w:r>
      <w:r w:rsidRPr="005B2A61">
        <w:rPr>
          <w:i/>
        </w:rPr>
        <w:t>flowchart</w:t>
      </w:r>
      <w:r>
        <w:t xml:space="preserve"> diatas menjelaskan algoritma dan urutan-urutan proses kalibrasi sensor sebelum melakukan penerbangan pada drone. berikut adalah penjelasan mengenai urutan-urutan </w:t>
      </w:r>
      <w:r w:rsidRPr="005B2A61">
        <w:rPr>
          <w:i/>
        </w:rPr>
        <w:t>flowchart</w:t>
      </w:r>
      <w:r>
        <w:t xml:space="preserve"> :</w:t>
      </w:r>
    </w:p>
    <w:p w14:paraId="62941BA3" w14:textId="761BBBD6" w:rsidR="00AE7980" w:rsidRDefault="007D27B1" w:rsidP="00DA2268">
      <w:pPr>
        <w:pStyle w:val="ListParagraph"/>
        <w:numPr>
          <w:ilvl w:val="0"/>
          <w:numId w:val="30"/>
        </w:numPr>
        <w:spacing w:after="0" w:line="480" w:lineRule="auto"/>
        <w:ind w:left="993"/>
        <w:jc w:val="both"/>
      </w:pPr>
      <w:r>
        <w:lastRenderedPageBreak/>
        <w:t>P</w:t>
      </w:r>
      <w:r w:rsidR="00AE7980">
        <w:t xml:space="preserve">roses kalibrasi sensor pada drone diawali dengan menyalakan ardupilot yang telah terhubung dengan sensor-sensor yang dibutuhkan dan menunggu hingga proses inisialisai pada ardupilot selesai. </w:t>
      </w:r>
    </w:p>
    <w:p w14:paraId="2B4B1389" w14:textId="77777777" w:rsidR="00AE7980" w:rsidRPr="00AE7980" w:rsidRDefault="00AE7980" w:rsidP="00DA2268">
      <w:pPr>
        <w:pStyle w:val="ListParagraph"/>
        <w:numPr>
          <w:ilvl w:val="0"/>
          <w:numId w:val="30"/>
        </w:numPr>
        <w:spacing w:after="0" w:line="480" w:lineRule="auto"/>
        <w:ind w:left="993"/>
        <w:jc w:val="both"/>
      </w:pPr>
      <w:r>
        <w:t xml:space="preserve">Setelah proses inisialisi selesai maka perlu dilakukan penyambungan ardupilot dengan aplikasi GCS yaitu </w:t>
      </w:r>
      <w:r w:rsidRPr="00AE7980">
        <w:rPr>
          <w:i/>
          <w:iCs/>
        </w:rPr>
        <w:t>Mission Planner</w:t>
      </w:r>
      <w:r>
        <w:rPr>
          <w:i/>
          <w:iCs/>
        </w:rPr>
        <w:t xml:space="preserve">. </w:t>
      </w:r>
    </w:p>
    <w:p w14:paraId="53DC40AA" w14:textId="3393A1B1" w:rsidR="00AE7980" w:rsidRDefault="00AE7980" w:rsidP="00DA2268">
      <w:pPr>
        <w:pStyle w:val="ListParagraph"/>
        <w:numPr>
          <w:ilvl w:val="0"/>
          <w:numId w:val="30"/>
        </w:numPr>
        <w:spacing w:after="0" w:line="480" w:lineRule="auto"/>
        <w:ind w:left="993"/>
        <w:jc w:val="both"/>
      </w:pPr>
      <w:r>
        <w:t>Buka menu “</w:t>
      </w:r>
      <w:r w:rsidR="00676C64">
        <w:rPr>
          <w:i/>
          <w:iCs/>
        </w:rPr>
        <w:t>SETUP</w:t>
      </w:r>
      <w:r>
        <w:t xml:space="preserve">” pada bar sebelah kiri atas </w:t>
      </w:r>
      <w:r w:rsidRPr="00676C64">
        <w:rPr>
          <w:i/>
          <w:iCs/>
        </w:rPr>
        <w:t>Mission Planner</w:t>
      </w:r>
      <w:r>
        <w:t xml:space="preserve"> kemudian buka menu “</w:t>
      </w:r>
      <w:r w:rsidRPr="00676C64">
        <w:rPr>
          <w:i/>
          <w:iCs/>
        </w:rPr>
        <w:t xml:space="preserve">Mandatory </w:t>
      </w:r>
      <w:r w:rsidR="00676C64">
        <w:rPr>
          <w:i/>
          <w:iCs/>
        </w:rPr>
        <w:t>H</w:t>
      </w:r>
      <w:r w:rsidRPr="00676C64">
        <w:rPr>
          <w:i/>
          <w:iCs/>
        </w:rPr>
        <w:t>ardware</w:t>
      </w:r>
      <w:r>
        <w:t>”</w:t>
      </w:r>
    </w:p>
    <w:p w14:paraId="284B23C9" w14:textId="30B06EBF" w:rsidR="00AE7980" w:rsidRPr="00676C64" w:rsidRDefault="00676C64" w:rsidP="00DA2268">
      <w:pPr>
        <w:pStyle w:val="ListParagraph"/>
        <w:numPr>
          <w:ilvl w:val="0"/>
          <w:numId w:val="30"/>
        </w:numPr>
        <w:spacing w:after="0" w:line="480" w:lineRule="auto"/>
        <w:ind w:left="993"/>
        <w:jc w:val="both"/>
      </w:pPr>
      <w:r>
        <w:t>Sebelum</w:t>
      </w:r>
      <w:r w:rsidR="00AE7980">
        <w:t xml:space="preserve"> melakukan </w:t>
      </w:r>
      <w:r>
        <w:t xml:space="preserve">kalibrasi sensor </w:t>
      </w:r>
      <w:r w:rsidRPr="00676C64">
        <w:rPr>
          <w:i/>
          <w:iCs/>
        </w:rPr>
        <w:t>accelerometer</w:t>
      </w:r>
      <w:r>
        <w:t xml:space="preserve"> </w:t>
      </w:r>
      <w:r>
        <w:rPr>
          <w:bCs/>
          <w:lang w:val="en-ID"/>
        </w:rPr>
        <w:t>posisikan</w:t>
      </w:r>
      <w:r w:rsidRPr="00C84FE8">
        <w:rPr>
          <w:bCs/>
          <w:lang w:val="en-ID"/>
        </w:rPr>
        <w:t xml:space="preserve"> </w:t>
      </w:r>
      <w:r w:rsidRPr="00676C64">
        <w:rPr>
          <w:bCs/>
          <w:i/>
          <w:iCs/>
          <w:lang w:val="en-ID"/>
        </w:rPr>
        <w:t>drone</w:t>
      </w:r>
      <w:r w:rsidRPr="00C84FE8">
        <w:rPr>
          <w:bCs/>
          <w:lang w:val="en-ID"/>
        </w:rPr>
        <w:t xml:space="preserve"> di atas permukaan yang rata dan stabil, dan pastikan tidak ada gangguan elektromagnetik atau magnetis yang kuat di sekitarnya</w:t>
      </w:r>
      <w:r>
        <w:rPr>
          <w:bCs/>
          <w:lang w:val="en-ID"/>
        </w:rPr>
        <w:t>, kemudian</w:t>
      </w:r>
      <w:r>
        <w:t xml:space="preserve"> tekan pada </w:t>
      </w:r>
      <w:r w:rsidRPr="00676C64">
        <w:rPr>
          <w:i/>
          <w:iCs/>
        </w:rPr>
        <w:t>button</w:t>
      </w:r>
      <w:r>
        <w:t xml:space="preserve"> “</w:t>
      </w:r>
      <w:r w:rsidRPr="00676C64">
        <w:rPr>
          <w:i/>
          <w:iCs/>
        </w:rPr>
        <w:t>Accel Calibration</w:t>
      </w:r>
      <w:r>
        <w:t xml:space="preserve">” </w:t>
      </w:r>
    </w:p>
    <w:p w14:paraId="67A39F0E" w14:textId="0400AB7E" w:rsidR="00676C64" w:rsidRPr="00676C64" w:rsidRDefault="00676C64" w:rsidP="00DA2268">
      <w:pPr>
        <w:pStyle w:val="ListParagraph"/>
        <w:numPr>
          <w:ilvl w:val="0"/>
          <w:numId w:val="30"/>
        </w:numPr>
        <w:spacing w:after="0" w:line="480" w:lineRule="auto"/>
        <w:ind w:left="993"/>
        <w:jc w:val="both"/>
      </w:pPr>
      <w:r>
        <w:t>Untuk melakukan kalibrasi sensor gyro</w:t>
      </w:r>
      <w:r w:rsidRPr="00676C64">
        <w:t xml:space="preserve"> </w:t>
      </w:r>
      <w:r>
        <w:t xml:space="preserve">tekan pada </w:t>
      </w:r>
      <w:r w:rsidRPr="00676C64">
        <w:rPr>
          <w:i/>
          <w:iCs/>
        </w:rPr>
        <w:t>button</w:t>
      </w:r>
      <w:r>
        <w:t xml:space="preserve"> “</w:t>
      </w:r>
      <w:r w:rsidRPr="00676C64">
        <w:rPr>
          <w:i/>
          <w:iCs/>
        </w:rPr>
        <w:t>Accel Calibration</w:t>
      </w:r>
      <w:r>
        <w:t xml:space="preserve">” kemudian sesuaikan dengan panduan yang diberikan oleh </w:t>
      </w:r>
      <w:r w:rsidRPr="00676C64">
        <w:rPr>
          <w:i/>
          <w:iCs/>
        </w:rPr>
        <w:t>Mission planner</w:t>
      </w:r>
      <w:r>
        <w:rPr>
          <w:i/>
          <w:iCs/>
        </w:rPr>
        <w:t>.</w:t>
      </w:r>
    </w:p>
    <w:p w14:paraId="28BFAA83" w14:textId="641EFEC4" w:rsidR="00676C64" w:rsidRDefault="007D27B1" w:rsidP="00DA2268">
      <w:pPr>
        <w:pStyle w:val="ListParagraph"/>
        <w:numPr>
          <w:ilvl w:val="0"/>
          <w:numId w:val="30"/>
        </w:numPr>
        <w:spacing w:after="0" w:line="480" w:lineRule="auto"/>
        <w:ind w:left="993"/>
        <w:jc w:val="both"/>
      </w:pPr>
      <w:r>
        <w:t>U</w:t>
      </w:r>
      <w:r w:rsidR="00676C64" w:rsidRPr="00676C64">
        <w:t>ntuk melaku</w:t>
      </w:r>
      <w:r w:rsidR="00676C64">
        <w:t>kan kalibrasi sensor kompas pastikan sensor telah terpasang pada ardupilot, kemudian pilih menu “</w:t>
      </w:r>
      <w:r w:rsidR="00676C64" w:rsidRPr="00083787">
        <w:rPr>
          <w:i/>
          <w:iCs/>
        </w:rPr>
        <w:t>Compass</w:t>
      </w:r>
      <w:r w:rsidR="00676C64">
        <w:t>” dan klik pada button “</w:t>
      </w:r>
      <w:r w:rsidR="00676C64" w:rsidRPr="00083787">
        <w:rPr>
          <w:i/>
          <w:iCs/>
        </w:rPr>
        <w:t>start</w:t>
      </w:r>
      <w:r w:rsidR="00676C64">
        <w:t xml:space="preserve">” untuk memulai proses kalibrasi sensor kompas. saat proses kalibrasi berlangsung putar dan gerakkan drone ke berbagai arah untuk </w:t>
      </w:r>
      <w:r w:rsidR="00337E06">
        <w:t>mendapatkan data sensor yang lebih akurat.</w:t>
      </w:r>
    </w:p>
    <w:p w14:paraId="47DA35DA" w14:textId="66607CDA" w:rsidR="00F860AA" w:rsidRPr="00676C64" w:rsidRDefault="00337E06" w:rsidP="00DA2268">
      <w:pPr>
        <w:pStyle w:val="ListParagraph"/>
        <w:numPr>
          <w:ilvl w:val="0"/>
          <w:numId w:val="30"/>
        </w:numPr>
        <w:spacing w:after="0" w:line="480" w:lineRule="auto"/>
        <w:ind w:left="993"/>
        <w:jc w:val="both"/>
      </w:pPr>
      <w:r>
        <w:t xml:space="preserve">Setelah semua proses kalibrasi selesai reboot sistem dan nyalakan </w:t>
      </w:r>
      <w:r w:rsidRPr="00337E06">
        <w:rPr>
          <w:i/>
          <w:iCs/>
        </w:rPr>
        <w:t>drone</w:t>
      </w:r>
      <w:r>
        <w:t xml:space="preserve"> kembali sehingga drone siap untuk melakukan penerbangan.</w:t>
      </w:r>
    </w:p>
    <w:p w14:paraId="15062614" w14:textId="477CC505" w:rsidR="00186332" w:rsidRDefault="00BA2D46" w:rsidP="00DA2268">
      <w:pPr>
        <w:pStyle w:val="ListParagraph"/>
        <w:numPr>
          <w:ilvl w:val="0"/>
          <w:numId w:val="29"/>
        </w:numPr>
        <w:spacing w:after="0" w:line="480" w:lineRule="auto"/>
        <w:jc w:val="both"/>
      </w:pPr>
      <w:r>
        <w:t>Flowchart misi penerbangan drone</w:t>
      </w:r>
    </w:p>
    <w:p w14:paraId="79DF2904" w14:textId="336A669D" w:rsidR="00C27413" w:rsidRPr="00B601AF" w:rsidRDefault="00337E06" w:rsidP="00337E06">
      <w:pPr>
        <w:spacing w:after="0" w:line="480" w:lineRule="auto"/>
        <w:ind w:left="709"/>
        <w:jc w:val="both"/>
        <w:rPr>
          <w:rFonts w:cs="Times New Roman"/>
          <w:szCs w:val="24"/>
        </w:rPr>
      </w:pPr>
      <w:r>
        <w:rPr>
          <w:i/>
          <w:iCs/>
        </w:rPr>
        <w:lastRenderedPageBreak/>
        <w:t>F</w:t>
      </w:r>
      <w:r w:rsidRPr="00C40788">
        <w:rPr>
          <w:i/>
          <w:iCs/>
        </w:rPr>
        <w:t>lowchart</w:t>
      </w:r>
      <w:r>
        <w:t xml:space="preserve"> misi penerbangan drone merupakan sebuah diagram alur yang digunakan untuk menggambarkan langkah-langkah yang harus diikuti saat melakukan penerbangan pada drone. </w:t>
      </w:r>
      <w:r>
        <w:rPr>
          <w:rFonts w:cs="Times New Roman"/>
          <w:szCs w:val="24"/>
        </w:rPr>
        <w:t xml:space="preserve">Gambar </w:t>
      </w:r>
      <w:r w:rsidR="00E200CC">
        <w:rPr>
          <w:rFonts w:cs="Times New Roman"/>
          <w:szCs w:val="24"/>
        </w:rPr>
        <w:t>27</w:t>
      </w:r>
      <w:r>
        <w:rPr>
          <w:rFonts w:cs="Times New Roman"/>
          <w:szCs w:val="24"/>
        </w:rPr>
        <w:t xml:space="preserve"> berikut </w:t>
      </w:r>
      <w:r>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t>misi penerbangan drone</w:t>
      </w:r>
      <w:r w:rsidRPr="000757BB">
        <w:rPr>
          <w:rFonts w:cs="Times New Roman"/>
          <w:szCs w:val="24"/>
        </w:rPr>
        <w:t xml:space="preserve"> </w:t>
      </w:r>
      <w:r>
        <w:rPr>
          <w:rFonts w:cs="Times New Roman"/>
          <w:szCs w:val="24"/>
        </w:rPr>
        <w:t xml:space="preserve">yang akan dilakukan pada </w:t>
      </w:r>
      <w:r w:rsidR="00C27413" w:rsidRPr="000757BB">
        <w:rPr>
          <w:rFonts w:cs="Times New Roman"/>
          <w:szCs w:val="24"/>
        </w:rPr>
        <w:t xml:space="preserve"> tugas akhir ini</w:t>
      </w:r>
      <w:r>
        <w:rPr>
          <w:rFonts w:cs="Times New Roman"/>
          <w:szCs w:val="24"/>
        </w:rPr>
        <w:t xml:space="preserve">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6411095F">
            <wp:extent cx="2486282" cy="2543175"/>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09473" cy="2566897"/>
                    </a:xfrm>
                    <a:prstGeom prst="rect">
                      <a:avLst/>
                    </a:prstGeom>
                  </pic:spPr>
                </pic:pic>
              </a:graphicData>
            </a:graphic>
          </wp:inline>
        </w:drawing>
      </w:r>
    </w:p>
    <w:p w14:paraId="7DCCD364" w14:textId="51F5B1F4" w:rsidR="00E769E7" w:rsidRDefault="00E769E7" w:rsidP="00E769E7">
      <w:pPr>
        <w:pStyle w:val="Caption"/>
        <w:jc w:val="center"/>
        <w:rPr>
          <w:rFonts w:cs="Times New Roman"/>
          <w:szCs w:val="24"/>
        </w:rPr>
      </w:pPr>
      <w:bookmarkStart w:id="176" w:name="_Toc145425840"/>
      <w:bookmarkStart w:id="177" w:name="_Toc145534225"/>
      <w:bookmarkStart w:id="178" w:name="_Toc146562520"/>
      <w:bookmarkStart w:id="179" w:name="_Toc159681841"/>
      <w:r>
        <w:t xml:space="preserve">Gambar </w:t>
      </w:r>
      <w:fldSimple w:instr=" SEQ Gambar \* ARABIC ">
        <w:r w:rsidR="008F642D">
          <w:rPr>
            <w:noProof/>
          </w:rPr>
          <w:t>27</w:t>
        </w:r>
      </w:fldSimple>
      <w:r>
        <w:t xml:space="preserve"> Flowchart Perencanaan Misi Drone</w:t>
      </w:r>
      <w:bookmarkEnd w:id="176"/>
      <w:bookmarkEnd w:id="177"/>
      <w:bookmarkEnd w:id="178"/>
      <w:bookmarkEnd w:id="179"/>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DA2268">
      <w:pPr>
        <w:pStyle w:val="ListParagraph"/>
        <w:numPr>
          <w:ilvl w:val="0"/>
          <w:numId w:val="24"/>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DA2268">
      <w:pPr>
        <w:pStyle w:val="ListParagraph"/>
        <w:numPr>
          <w:ilvl w:val="0"/>
          <w:numId w:val="24"/>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w:t>
      </w:r>
      <w:r w:rsidRPr="006D1F26">
        <w:lastRenderedPageBreak/>
        <w:t xml:space="preserve">mengambil alih kendali dari pilot dalam beberapa tugas </w:t>
      </w:r>
      <w:r>
        <w:t>yang telah ditentukan</w:t>
      </w:r>
      <w:r w:rsidRPr="006D1F26">
        <w:t>.</w:t>
      </w:r>
    </w:p>
    <w:p w14:paraId="14A040CF" w14:textId="77777777" w:rsidR="006D1F26" w:rsidRDefault="006D1F26" w:rsidP="00DA2268">
      <w:pPr>
        <w:pStyle w:val="ListParagraph"/>
        <w:numPr>
          <w:ilvl w:val="0"/>
          <w:numId w:val="24"/>
        </w:numPr>
        <w:spacing w:line="480" w:lineRule="auto"/>
        <w:ind w:left="1134"/>
        <w:jc w:val="both"/>
      </w:pPr>
      <w:r w:rsidRPr="005B2A61">
        <w:rPr>
          <w:i/>
        </w:rPr>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DA2268">
      <w:pPr>
        <w:pStyle w:val="ListParagraph"/>
        <w:numPr>
          <w:ilvl w:val="0"/>
          <w:numId w:val="24"/>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DA2268">
      <w:pPr>
        <w:pStyle w:val="ListParagraph"/>
        <w:numPr>
          <w:ilvl w:val="0"/>
          <w:numId w:val="24"/>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DA2268">
      <w:pPr>
        <w:pStyle w:val="ListParagraph"/>
        <w:numPr>
          <w:ilvl w:val="0"/>
          <w:numId w:val="24"/>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DA2268">
      <w:pPr>
        <w:pStyle w:val="ListParagraph"/>
        <w:numPr>
          <w:ilvl w:val="0"/>
          <w:numId w:val="24"/>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DA2268">
      <w:pPr>
        <w:pStyle w:val="ListParagraph"/>
        <w:numPr>
          <w:ilvl w:val="0"/>
          <w:numId w:val="24"/>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DA2268">
      <w:pPr>
        <w:pStyle w:val="ListParagraph"/>
        <w:numPr>
          <w:ilvl w:val="0"/>
          <w:numId w:val="24"/>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29D4A25F" w14:textId="2B60F263" w:rsidR="00924A67" w:rsidRDefault="005B2A61" w:rsidP="00DA2268">
      <w:pPr>
        <w:pStyle w:val="ListParagraph"/>
        <w:numPr>
          <w:ilvl w:val="0"/>
          <w:numId w:val="24"/>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413F8AAB" w14:textId="29A6CE2A" w:rsidR="00EF4C0F" w:rsidRDefault="00EF4C0F" w:rsidP="00EF4C0F">
      <w:pPr>
        <w:spacing w:line="480" w:lineRule="auto"/>
        <w:jc w:val="both"/>
      </w:pPr>
    </w:p>
    <w:p w14:paraId="7F3FEAD5" w14:textId="77777777" w:rsidR="00EF4C0F" w:rsidRDefault="00EF4C0F" w:rsidP="00EF4C0F">
      <w:pPr>
        <w:spacing w:line="480" w:lineRule="auto"/>
        <w:jc w:val="both"/>
      </w:pPr>
    </w:p>
    <w:p w14:paraId="4171A47A" w14:textId="17F79085" w:rsidR="00A9065A" w:rsidRPr="009462DE" w:rsidRDefault="00924A67" w:rsidP="00DA2268">
      <w:pPr>
        <w:pStyle w:val="ListParagraph"/>
        <w:numPr>
          <w:ilvl w:val="0"/>
          <w:numId w:val="11"/>
        </w:numPr>
        <w:spacing w:after="0" w:line="480" w:lineRule="auto"/>
        <w:ind w:left="426"/>
        <w:jc w:val="both"/>
        <w:rPr>
          <w:b/>
        </w:rPr>
      </w:pPr>
      <w:r>
        <w:rPr>
          <w:b/>
        </w:rPr>
        <w:lastRenderedPageBreak/>
        <w:t>Desain</w:t>
      </w:r>
      <w:r w:rsidR="001B5EDE">
        <w:rPr>
          <w:b/>
        </w:rPr>
        <w:t xml:space="preserve"> </w:t>
      </w:r>
      <w:r w:rsidR="00A9065A" w:rsidRPr="009462DE">
        <w:rPr>
          <w:b/>
        </w:rPr>
        <w:t xml:space="preserve">Pengujian </w:t>
      </w:r>
      <w:r w:rsidR="00506469">
        <w:rPr>
          <w:b/>
        </w:rPr>
        <w:t>Sistem</w:t>
      </w:r>
    </w:p>
    <w:p w14:paraId="39066D9E" w14:textId="6318BD92" w:rsidR="00F67589" w:rsidRDefault="00A9065A" w:rsidP="00015B5E">
      <w:pPr>
        <w:pStyle w:val="ListParagraph"/>
        <w:spacing w:after="0" w:line="480" w:lineRule="auto"/>
        <w:ind w:left="426"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w:t>
      </w:r>
      <w:r w:rsidR="00F67B40">
        <w:t>rentang jarak pembacaan</w:t>
      </w:r>
      <w:r w:rsidR="0094772B">
        <w:t xml:space="preserve"> sinyal </w:t>
      </w:r>
      <w:r w:rsidR="00055A92">
        <w:t xml:space="preserve">remote, pengujian rentang jarak pembacaan </w:t>
      </w:r>
      <w:r w:rsidR="00F67B40">
        <w:t xml:space="preserve">sinyal </w:t>
      </w:r>
      <w:r w:rsidR="00055A92">
        <w:t>telemetri</w:t>
      </w:r>
      <w:r w:rsidR="0094772B">
        <w:rPr>
          <w:i/>
          <w:iCs/>
        </w:rPr>
        <w:t>,</w:t>
      </w:r>
      <w:r w:rsidR="0094772B">
        <w:t xml:space="preserve"> </w:t>
      </w:r>
      <w:r w:rsidR="00055A92">
        <w:t>p</w:t>
      </w:r>
      <w:r w:rsidR="004745FD">
        <w:t>engujian</w:t>
      </w:r>
      <w:r w:rsidR="0094772B">
        <w:t xml:space="preserve"> </w:t>
      </w:r>
      <w:r w:rsidR="00F67B40">
        <w:t xml:space="preserve">tingkat keakuratan </w:t>
      </w:r>
      <w:r w:rsidR="0094772B">
        <w:t>GPS, dan pengujian terbang berdasarkan beban</w:t>
      </w:r>
      <w:r w:rsidR="00255288">
        <w:t xml:space="preserve"> yang diangkut drone.</w:t>
      </w:r>
      <w:r w:rsidR="0094772B">
        <w:t xml:space="preserve"> </w:t>
      </w:r>
      <w:r w:rsidR="002A6B63">
        <w:t>Hal yang dibutuhkan untuk tahap pengujian yaitu berupa spesifikasi komponen elektronik yang akan digunakan</w:t>
      </w:r>
      <w:r w:rsidR="003F21BC">
        <w:t xml:space="preserve"> seperti yang terlihat pada </w:t>
      </w:r>
      <w:r w:rsidR="00E76FB5">
        <w:t xml:space="preserve">Tabel </w:t>
      </w:r>
      <w:r w:rsidR="00E200CC">
        <w:t>5</w:t>
      </w:r>
      <w:r w:rsidR="00E76FB5">
        <w:t xml:space="preserve"> berikut</w:t>
      </w:r>
      <w:r w:rsidR="003F21BC">
        <w:t>.</w:t>
      </w:r>
      <w:r w:rsidR="00E76FB5">
        <w:t xml:space="preserve"> </w:t>
      </w:r>
    </w:p>
    <w:p w14:paraId="33384B52" w14:textId="025C0FF4" w:rsidR="00E76FB5" w:rsidRDefault="00E76FB5" w:rsidP="00B631C2">
      <w:pPr>
        <w:pStyle w:val="Caption"/>
        <w:keepNext/>
        <w:ind w:left="567"/>
      </w:pPr>
      <w:bookmarkStart w:id="180" w:name="_Toc146562524"/>
      <w:bookmarkStart w:id="181" w:name="_Toc159235145"/>
      <w:r>
        <w:t xml:space="preserve">Tabel </w:t>
      </w:r>
      <w:fldSimple w:instr=" SEQ Tabel \* ARABIC ">
        <w:r w:rsidR="008F642D">
          <w:rPr>
            <w:noProof/>
          </w:rPr>
          <w:t>5</w:t>
        </w:r>
      </w:fldSimple>
      <w:r>
        <w:t xml:space="preserve"> Spesifikasi komponen elektronik</w:t>
      </w:r>
      <w:bookmarkEnd w:id="180"/>
      <w:bookmarkEnd w:id="181"/>
    </w:p>
    <w:tbl>
      <w:tblPr>
        <w:tblStyle w:val="TableGrid"/>
        <w:tblW w:w="5802" w:type="dxa"/>
        <w:tblInd w:w="562" w:type="dxa"/>
        <w:tblLook w:val="04A0" w:firstRow="1" w:lastRow="0" w:firstColumn="1" w:lastColumn="0" w:noHBand="0" w:noVBand="1"/>
      </w:tblPr>
      <w:tblGrid>
        <w:gridCol w:w="2263"/>
        <w:gridCol w:w="3539"/>
      </w:tblGrid>
      <w:tr w:rsidR="00E76FB5" w14:paraId="7BDFCA87" w14:textId="77777777" w:rsidTr="00B631C2">
        <w:tc>
          <w:tcPr>
            <w:tcW w:w="2263" w:type="dxa"/>
          </w:tcPr>
          <w:p w14:paraId="48ABEDEF" w14:textId="45F354BF" w:rsidR="00E76FB5" w:rsidRDefault="002A6B63" w:rsidP="005D257A">
            <w:pPr>
              <w:pStyle w:val="ListParagraph"/>
              <w:spacing w:line="480" w:lineRule="auto"/>
              <w:ind w:left="29" w:right="-252"/>
              <w:jc w:val="both"/>
            </w:pPr>
            <w:r>
              <w:t>B</w:t>
            </w:r>
            <w:r w:rsidR="00E76FB5">
              <w:t>eterai</w:t>
            </w:r>
            <w:r>
              <w:t xml:space="preserve"> Li-po </w:t>
            </w:r>
            <w:r w:rsidR="00E76FB5">
              <w:t xml:space="preserve"> :</w:t>
            </w:r>
          </w:p>
        </w:tc>
        <w:tc>
          <w:tcPr>
            <w:tcW w:w="3539" w:type="dxa"/>
          </w:tcPr>
          <w:p w14:paraId="06D3D427" w14:textId="4B8BE9AD" w:rsidR="00E76FB5" w:rsidRDefault="00E76FB5" w:rsidP="00DA2268">
            <w:pPr>
              <w:pStyle w:val="ListParagraph"/>
              <w:numPr>
                <w:ilvl w:val="3"/>
                <w:numId w:val="8"/>
              </w:numPr>
              <w:spacing w:line="480" w:lineRule="auto"/>
              <w:ind w:left="183" w:hanging="157"/>
              <w:jc w:val="both"/>
            </w:pPr>
            <w:r>
              <w:t>Kapasitas : 7200 mAh</w:t>
            </w:r>
          </w:p>
        </w:tc>
      </w:tr>
      <w:tr w:rsidR="00E76FB5" w14:paraId="297414CC" w14:textId="77777777" w:rsidTr="00B631C2">
        <w:tc>
          <w:tcPr>
            <w:tcW w:w="2263" w:type="dxa"/>
          </w:tcPr>
          <w:p w14:paraId="1ABDEAAE" w14:textId="77777777" w:rsidR="00E76FB5" w:rsidRDefault="00E76FB5" w:rsidP="005D257A">
            <w:pPr>
              <w:pStyle w:val="ListParagraph"/>
              <w:spacing w:line="480" w:lineRule="auto"/>
              <w:ind w:left="29"/>
              <w:jc w:val="both"/>
            </w:pPr>
          </w:p>
        </w:tc>
        <w:tc>
          <w:tcPr>
            <w:tcW w:w="3539" w:type="dxa"/>
          </w:tcPr>
          <w:p w14:paraId="02E0E2D7" w14:textId="4D8D8CFE" w:rsidR="00E76FB5" w:rsidRDefault="00E76FB5" w:rsidP="00DA2268">
            <w:pPr>
              <w:pStyle w:val="ListParagraph"/>
              <w:numPr>
                <w:ilvl w:val="3"/>
                <w:numId w:val="8"/>
              </w:numPr>
              <w:spacing w:line="480" w:lineRule="auto"/>
              <w:ind w:left="183" w:hanging="157"/>
              <w:jc w:val="both"/>
            </w:pPr>
            <w:r>
              <w:t>Discharge rate : 50 C</w:t>
            </w:r>
          </w:p>
        </w:tc>
      </w:tr>
      <w:tr w:rsidR="00E76FB5" w14:paraId="5C5D18CD" w14:textId="77777777" w:rsidTr="00B631C2">
        <w:tc>
          <w:tcPr>
            <w:tcW w:w="2263" w:type="dxa"/>
          </w:tcPr>
          <w:p w14:paraId="4E42D78A" w14:textId="77777777" w:rsidR="00E76FB5" w:rsidRDefault="00E76FB5" w:rsidP="005D257A">
            <w:pPr>
              <w:pStyle w:val="ListParagraph"/>
              <w:spacing w:line="480" w:lineRule="auto"/>
              <w:ind w:left="29"/>
              <w:jc w:val="both"/>
            </w:pPr>
          </w:p>
        </w:tc>
        <w:tc>
          <w:tcPr>
            <w:tcW w:w="3539" w:type="dxa"/>
          </w:tcPr>
          <w:p w14:paraId="75539F73" w14:textId="3115029C" w:rsidR="00E76FB5" w:rsidRDefault="00E76FB5" w:rsidP="00DA2268">
            <w:pPr>
              <w:pStyle w:val="ListParagraph"/>
              <w:numPr>
                <w:ilvl w:val="3"/>
                <w:numId w:val="8"/>
              </w:numPr>
              <w:spacing w:line="480" w:lineRule="auto"/>
              <w:ind w:left="183" w:hanging="157"/>
              <w:jc w:val="both"/>
            </w:pPr>
            <w:r>
              <w:t>Series : 4S</w:t>
            </w:r>
          </w:p>
        </w:tc>
      </w:tr>
      <w:tr w:rsidR="00E277D0" w14:paraId="6A61374A" w14:textId="77777777" w:rsidTr="00B631C2">
        <w:tc>
          <w:tcPr>
            <w:tcW w:w="2263" w:type="dxa"/>
          </w:tcPr>
          <w:p w14:paraId="69BD0443" w14:textId="7124F1EC" w:rsidR="00E277D0" w:rsidRDefault="00E277D0" w:rsidP="005D257A">
            <w:pPr>
              <w:pStyle w:val="ListParagraph"/>
              <w:spacing w:line="480" w:lineRule="auto"/>
              <w:ind w:left="29"/>
              <w:jc w:val="both"/>
            </w:pPr>
            <w:r>
              <w:t>ESC</w:t>
            </w:r>
            <w:r w:rsidR="00877157">
              <w:t xml:space="preserve"> :</w:t>
            </w:r>
          </w:p>
        </w:tc>
        <w:tc>
          <w:tcPr>
            <w:tcW w:w="3539" w:type="dxa"/>
          </w:tcPr>
          <w:p w14:paraId="1359781A" w14:textId="3045F62C" w:rsidR="00E277D0" w:rsidRDefault="000F4AA8" w:rsidP="00DA2268">
            <w:pPr>
              <w:pStyle w:val="ListParagraph"/>
              <w:numPr>
                <w:ilvl w:val="3"/>
                <w:numId w:val="8"/>
              </w:numPr>
              <w:spacing w:line="480" w:lineRule="auto"/>
              <w:ind w:left="183" w:hanging="157"/>
              <w:jc w:val="both"/>
            </w:pPr>
            <w:r>
              <w:t>Max Current :</w:t>
            </w:r>
            <w:r w:rsidR="00E277D0">
              <w:t xml:space="preserve"> 40A</w:t>
            </w:r>
          </w:p>
        </w:tc>
      </w:tr>
      <w:tr w:rsidR="00E76FB5" w14:paraId="20744902" w14:textId="77777777" w:rsidTr="00B631C2">
        <w:tc>
          <w:tcPr>
            <w:tcW w:w="2263" w:type="dxa"/>
          </w:tcPr>
          <w:p w14:paraId="1FDC2E8C" w14:textId="6555603A" w:rsidR="00E76FB5" w:rsidRDefault="00E76FB5" w:rsidP="005D257A">
            <w:pPr>
              <w:pStyle w:val="ListParagraph"/>
              <w:spacing w:line="480" w:lineRule="auto"/>
              <w:ind w:left="29"/>
              <w:jc w:val="both"/>
            </w:pPr>
            <w:r>
              <w:t>Motor</w:t>
            </w:r>
            <w:r w:rsidR="002A6B63">
              <w:t xml:space="preserve"> Brushless </w:t>
            </w:r>
            <w:r>
              <w:t xml:space="preserve"> :</w:t>
            </w:r>
          </w:p>
        </w:tc>
        <w:tc>
          <w:tcPr>
            <w:tcW w:w="3539" w:type="dxa"/>
          </w:tcPr>
          <w:p w14:paraId="5CF27DF6" w14:textId="5EB21341" w:rsidR="00E76FB5" w:rsidRDefault="00E76FB5" w:rsidP="00DA2268">
            <w:pPr>
              <w:pStyle w:val="ListParagraph"/>
              <w:numPr>
                <w:ilvl w:val="3"/>
                <w:numId w:val="8"/>
              </w:numPr>
              <w:spacing w:line="480" w:lineRule="auto"/>
              <w:ind w:left="183" w:hanging="157"/>
              <w:jc w:val="both"/>
            </w:pPr>
            <w:r>
              <w:t>Sunnysky X2216-9</w:t>
            </w:r>
          </w:p>
        </w:tc>
      </w:tr>
      <w:tr w:rsidR="00E76FB5" w14:paraId="3AE81A6A" w14:textId="77777777" w:rsidTr="00B631C2">
        <w:tc>
          <w:tcPr>
            <w:tcW w:w="2263" w:type="dxa"/>
          </w:tcPr>
          <w:p w14:paraId="2FD5953F" w14:textId="77777777" w:rsidR="00E76FB5" w:rsidRDefault="00E76FB5" w:rsidP="005D257A">
            <w:pPr>
              <w:pStyle w:val="ListParagraph"/>
              <w:spacing w:line="480" w:lineRule="auto"/>
              <w:ind w:left="29"/>
              <w:jc w:val="both"/>
            </w:pPr>
          </w:p>
        </w:tc>
        <w:tc>
          <w:tcPr>
            <w:tcW w:w="3539" w:type="dxa"/>
          </w:tcPr>
          <w:p w14:paraId="2FCB4D3B" w14:textId="6452BF2C" w:rsidR="00E76FB5" w:rsidRDefault="00E76FB5" w:rsidP="00DA2268">
            <w:pPr>
              <w:pStyle w:val="ListParagraph"/>
              <w:numPr>
                <w:ilvl w:val="3"/>
                <w:numId w:val="8"/>
              </w:numPr>
              <w:spacing w:line="480" w:lineRule="auto"/>
              <w:ind w:left="183" w:hanging="157"/>
              <w:jc w:val="both"/>
            </w:pPr>
            <w:r>
              <w:t>KV : 1</w:t>
            </w:r>
            <w:r w:rsidR="002C2BEA">
              <w:t>4</w:t>
            </w:r>
            <w:r>
              <w:t>00</w:t>
            </w:r>
          </w:p>
        </w:tc>
      </w:tr>
      <w:tr w:rsidR="00E76FB5" w14:paraId="27445C98" w14:textId="77777777" w:rsidTr="00B631C2">
        <w:tc>
          <w:tcPr>
            <w:tcW w:w="2263" w:type="dxa"/>
          </w:tcPr>
          <w:p w14:paraId="162A4C5F" w14:textId="17598AFB" w:rsidR="00E76FB5" w:rsidRDefault="00E76FB5" w:rsidP="005D257A">
            <w:pPr>
              <w:pStyle w:val="ListParagraph"/>
              <w:spacing w:line="480" w:lineRule="auto"/>
              <w:ind w:left="29"/>
              <w:jc w:val="both"/>
            </w:pPr>
            <w:r>
              <w:t>Propeller :</w:t>
            </w:r>
          </w:p>
        </w:tc>
        <w:tc>
          <w:tcPr>
            <w:tcW w:w="3539" w:type="dxa"/>
          </w:tcPr>
          <w:p w14:paraId="6FC0A815" w14:textId="365E5661" w:rsidR="00E76FB5" w:rsidRDefault="00E76FB5" w:rsidP="00DA2268">
            <w:pPr>
              <w:pStyle w:val="ListParagraph"/>
              <w:numPr>
                <w:ilvl w:val="3"/>
                <w:numId w:val="8"/>
              </w:numPr>
              <w:spacing w:line="480" w:lineRule="auto"/>
              <w:ind w:left="183" w:hanging="157"/>
              <w:jc w:val="both"/>
            </w:pPr>
            <w:r>
              <w:t>APC</w:t>
            </w:r>
            <w:r w:rsidR="000F4AA8">
              <w:t xml:space="preserve"> 1045</w:t>
            </w:r>
          </w:p>
        </w:tc>
      </w:tr>
      <w:tr w:rsidR="00255288" w14:paraId="57B4646E" w14:textId="77777777" w:rsidTr="00B631C2">
        <w:tc>
          <w:tcPr>
            <w:tcW w:w="2263" w:type="dxa"/>
          </w:tcPr>
          <w:p w14:paraId="66D2D58E" w14:textId="7A7938CD" w:rsidR="00255288" w:rsidRDefault="00255288" w:rsidP="005D257A">
            <w:pPr>
              <w:pStyle w:val="ListParagraph"/>
              <w:spacing w:line="480" w:lineRule="auto"/>
              <w:ind w:left="29"/>
              <w:jc w:val="both"/>
            </w:pPr>
            <w:r>
              <w:t>Remote Controller</w:t>
            </w:r>
            <w:r w:rsidR="00877157">
              <w:t xml:space="preserve"> :</w:t>
            </w:r>
          </w:p>
        </w:tc>
        <w:tc>
          <w:tcPr>
            <w:tcW w:w="3539" w:type="dxa"/>
          </w:tcPr>
          <w:p w14:paraId="41579322" w14:textId="002B2334" w:rsidR="00255288" w:rsidRDefault="00255288" w:rsidP="00DA2268">
            <w:pPr>
              <w:pStyle w:val="ListParagraph"/>
              <w:numPr>
                <w:ilvl w:val="3"/>
                <w:numId w:val="8"/>
              </w:numPr>
              <w:spacing w:line="480" w:lineRule="auto"/>
              <w:ind w:left="183" w:hanging="157"/>
              <w:jc w:val="both"/>
            </w:pPr>
            <w:r>
              <w:rPr>
                <w:rStyle w:val="css-168ydy0"/>
              </w:rPr>
              <w:t>Flysky FS-i6</w:t>
            </w:r>
          </w:p>
        </w:tc>
      </w:tr>
      <w:tr w:rsidR="00255288" w14:paraId="4AD23C21" w14:textId="77777777" w:rsidTr="00B631C2">
        <w:tc>
          <w:tcPr>
            <w:tcW w:w="2263" w:type="dxa"/>
          </w:tcPr>
          <w:p w14:paraId="3BF4966B" w14:textId="77777777" w:rsidR="00255288" w:rsidRDefault="00255288" w:rsidP="005D257A">
            <w:pPr>
              <w:pStyle w:val="ListParagraph"/>
              <w:spacing w:line="480" w:lineRule="auto"/>
              <w:ind w:left="29"/>
              <w:jc w:val="both"/>
            </w:pPr>
          </w:p>
        </w:tc>
        <w:tc>
          <w:tcPr>
            <w:tcW w:w="3539" w:type="dxa"/>
          </w:tcPr>
          <w:p w14:paraId="313B4BA8" w14:textId="267E471B" w:rsidR="00255288" w:rsidRDefault="00255288" w:rsidP="00DA2268">
            <w:pPr>
              <w:pStyle w:val="ListParagraph"/>
              <w:numPr>
                <w:ilvl w:val="3"/>
                <w:numId w:val="8"/>
              </w:numPr>
              <w:spacing w:line="480" w:lineRule="auto"/>
              <w:ind w:left="183" w:hanging="157"/>
              <w:jc w:val="both"/>
            </w:pPr>
            <w:r>
              <w:rPr>
                <w:rStyle w:val="css-168ydy0"/>
              </w:rPr>
              <w:t>Channels: 6 Channels</w:t>
            </w:r>
          </w:p>
        </w:tc>
      </w:tr>
      <w:tr w:rsidR="00255288" w14:paraId="0DBACB1E" w14:textId="77777777" w:rsidTr="00B631C2">
        <w:tc>
          <w:tcPr>
            <w:tcW w:w="2263" w:type="dxa"/>
          </w:tcPr>
          <w:p w14:paraId="0C5621AB" w14:textId="77777777" w:rsidR="00255288" w:rsidRDefault="00255288" w:rsidP="005D257A">
            <w:pPr>
              <w:pStyle w:val="ListParagraph"/>
              <w:spacing w:line="480" w:lineRule="auto"/>
              <w:ind w:left="29"/>
              <w:jc w:val="both"/>
            </w:pPr>
          </w:p>
        </w:tc>
        <w:tc>
          <w:tcPr>
            <w:tcW w:w="3539" w:type="dxa"/>
          </w:tcPr>
          <w:p w14:paraId="5F5652FE" w14:textId="1C57D900" w:rsidR="00255288" w:rsidRDefault="009B37E7" w:rsidP="00DA2268">
            <w:pPr>
              <w:pStyle w:val="ListParagraph"/>
              <w:numPr>
                <w:ilvl w:val="3"/>
                <w:numId w:val="8"/>
              </w:numPr>
              <w:spacing w:line="480" w:lineRule="auto"/>
              <w:ind w:left="183" w:hanging="157"/>
              <w:jc w:val="both"/>
            </w:pPr>
            <w:r>
              <w:rPr>
                <w:rStyle w:val="css-168ydy0"/>
              </w:rPr>
              <w:t>Rentang RF: 2,40-2,48 GHz</w:t>
            </w:r>
          </w:p>
        </w:tc>
      </w:tr>
      <w:tr w:rsidR="009B37E7" w14:paraId="3BC988D7" w14:textId="77777777" w:rsidTr="00B631C2">
        <w:tc>
          <w:tcPr>
            <w:tcW w:w="2263" w:type="dxa"/>
          </w:tcPr>
          <w:p w14:paraId="4C8C14C6" w14:textId="4E2608B8" w:rsidR="009B37E7" w:rsidRDefault="000F4AA8" w:rsidP="009B37E7">
            <w:pPr>
              <w:pStyle w:val="ListParagraph"/>
              <w:spacing w:line="480" w:lineRule="auto"/>
              <w:ind w:left="29"/>
              <w:jc w:val="both"/>
            </w:pPr>
            <w:r>
              <w:t>Radio Telemetri :</w:t>
            </w:r>
          </w:p>
        </w:tc>
        <w:tc>
          <w:tcPr>
            <w:tcW w:w="3539" w:type="dxa"/>
          </w:tcPr>
          <w:p w14:paraId="3505D502" w14:textId="56012AE5" w:rsidR="009B37E7" w:rsidRDefault="009B37E7" w:rsidP="00DA2268">
            <w:pPr>
              <w:pStyle w:val="ListParagraph"/>
              <w:numPr>
                <w:ilvl w:val="3"/>
                <w:numId w:val="8"/>
              </w:numPr>
              <w:spacing w:line="480" w:lineRule="auto"/>
              <w:ind w:left="183" w:hanging="157"/>
              <w:jc w:val="both"/>
              <w:rPr>
                <w:rStyle w:val="css-168ydy0"/>
              </w:rPr>
            </w:pPr>
            <w:r>
              <w:rPr>
                <w:rStyle w:val="css-168ydy0"/>
              </w:rPr>
              <w:t>Fre</w:t>
            </w:r>
            <w:r w:rsidR="00E322A9">
              <w:rPr>
                <w:rStyle w:val="css-168ydy0"/>
              </w:rPr>
              <w:t xml:space="preserve">q : </w:t>
            </w:r>
            <w:r w:rsidRPr="009B37E7">
              <w:rPr>
                <w:rStyle w:val="css-168ydy0"/>
              </w:rPr>
              <w:t>433MHz</w:t>
            </w:r>
          </w:p>
        </w:tc>
      </w:tr>
      <w:tr w:rsidR="008B03CD" w14:paraId="5B19622D" w14:textId="77777777" w:rsidTr="00B631C2">
        <w:tc>
          <w:tcPr>
            <w:tcW w:w="2263" w:type="dxa"/>
          </w:tcPr>
          <w:p w14:paraId="2FD26566" w14:textId="5124CE2D" w:rsidR="008B03CD" w:rsidRDefault="008B03CD" w:rsidP="009B37E7">
            <w:pPr>
              <w:pStyle w:val="ListParagraph"/>
              <w:spacing w:line="480" w:lineRule="auto"/>
              <w:ind w:left="29"/>
              <w:jc w:val="both"/>
            </w:pPr>
            <w:r>
              <w:t>GPS Module</w:t>
            </w:r>
            <w:r w:rsidR="00877157">
              <w:t xml:space="preserve"> :</w:t>
            </w:r>
          </w:p>
        </w:tc>
        <w:tc>
          <w:tcPr>
            <w:tcW w:w="3539" w:type="dxa"/>
          </w:tcPr>
          <w:p w14:paraId="3588C5CF" w14:textId="014058B8" w:rsidR="008B03CD" w:rsidRDefault="008B03CD" w:rsidP="00DA2268">
            <w:pPr>
              <w:pStyle w:val="ListParagraph"/>
              <w:numPr>
                <w:ilvl w:val="3"/>
                <w:numId w:val="8"/>
              </w:numPr>
              <w:spacing w:line="480" w:lineRule="auto"/>
              <w:ind w:left="183" w:hanging="157"/>
              <w:jc w:val="both"/>
              <w:rPr>
                <w:rStyle w:val="css-168ydy0"/>
              </w:rPr>
            </w:pPr>
            <w:r>
              <w:t>Radiolink SE100</w:t>
            </w:r>
          </w:p>
        </w:tc>
      </w:tr>
    </w:tbl>
    <w:p w14:paraId="565FAF23" w14:textId="77777777" w:rsidR="00B631C2" w:rsidRDefault="00B631C2" w:rsidP="00B631C2">
      <w:pPr>
        <w:pStyle w:val="ListParagraph"/>
        <w:spacing w:after="0" w:line="480" w:lineRule="auto"/>
        <w:ind w:left="426"/>
        <w:jc w:val="both"/>
      </w:pPr>
    </w:p>
    <w:p w14:paraId="631B8E55" w14:textId="62297DA8" w:rsidR="004745FD" w:rsidRDefault="002A6B63" w:rsidP="00015B5E">
      <w:pPr>
        <w:pStyle w:val="ListParagraph"/>
        <w:spacing w:after="0" w:line="480" w:lineRule="auto"/>
        <w:ind w:left="426" w:firstLine="567"/>
        <w:jc w:val="both"/>
      </w:pPr>
      <w:r>
        <w:lastRenderedPageBreak/>
        <w:t xml:space="preserve">Berdasakan </w:t>
      </w:r>
      <w:r w:rsidR="00F83D21">
        <w:t>T</w:t>
      </w:r>
      <w:r>
        <w:t>abel</w:t>
      </w:r>
      <w:r w:rsidR="00F83D21">
        <w:t xml:space="preserve"> </w:t>
      </w:r>
      <w:r w:rsidR="000F4AA8">
        <w:t>5</w:t>
      </w:r>
      <w:r>
        <w:t xml:space="preserve"> diatas</w:t>
      </w:r>
      <w:r w:rsidR="00504599">
        <w:t>, maka</w:t>
      </w:r>
      <w:r>
        <w:t xml:space="preserve"> akan </w:t>
      </w:r>
      <w:r w:rsidR="004745FD">
        <w:t>dilakukan beberapa</w:t>
      </w:r>
      <w:r w:rsidR="002A56C3">
        <w:t xml:space="preserve"> pengujian dan</w:t>
      </w:r>
      <w:r w:rsidR="004745FD">
        <w:t xml:space="preserve"> analisis terkait beberapa parameter uji</w:t>
      </w:r>
      <w:r w:rsidR="002A56C3">
        <w:t xml:space="preserve"> berikut</w:t>
      </w:r>
      <w:r w:rsidR="004745FD">
        <w:t>:</w:t>
      </w:r>
    </w:p>
    <w:p w14:paraId="73778892" w14:textId="556CCCAE" w:rsidR="00683A54" w:rsidRPr="00D129CB" w:rsidRDefault="00683A54" w:rsidP="00DA2268">
      <w:pPr>
        <w:pStyle w:val="ListParagraph"/>
        <w:numPr>
          <w:ilvl w:val="0"/>
          <w:numId w:val="25"/>
        </w:numPr>
        <w:spacing w:after="0" w:line="480" w:lineRule="auto"/>
        <w:ind w:left="851" w:hanging="357"/>
        <w:jc w:val="both"/>
        <w:rPr>
          <w:b/>
          <w:bCs/>
        </w:rPr>
      </w:pPr>
      <w:r w:rsidRPr="00D129CB">
        <w:rPr>
          <w:b/>
          <w:bCs/>
        </w:rPr>
        <w:t xml:space="preserve">Pengujian Daya Motor </w:t>
      </w:r>
    </w:p>
    <w:p w14:paraId="2E8D87D9" w14:textId="27FBB747" w:rsidR="00683A54" w:rsidRDefault="00683A54" w:rsidP="00B631C2">
      <w:pPr>
        <w:pStyle w:val="ListParagraph"/>
        <w:spacing w:before="240" w:after="0" w:line="480" w:lineRule="auto"/>
        <w:ind w:left="851"/>
        <w:jc w:val="both"/>
      </w:pPr>
      <w:r>
        <w:t xml:space="preserve">Pengujian ini dilakukan untuk mengukur </w:t>
      </w:r>
      <w:r w:rsidR="00504599">
        <w:t>berapa besar</w:t>
      </w:r>
      <w:r>
        <w:t xml:space="preserve"> gaya dorong yang diberikan oleh motor dan baling-baling</w:t>
      </w:r>
      <w:r w:rsidR="00504599">
        <w:t xml:space="preserve"> saat motor dinyalakan</w:t>
      </w:r>
      <w:r>
        <w:t xml:space="preserve">, </w:t>
      </w:r>
      <w:r w:rsidR="00504599">
        <w:t>motor yang akan diuji kali ini yaitu menggunakan motor Sunnysky X2216-9 dengan</w:t>
      </w:r>
      <w:r w:rsidR="003E67D9" w:rsidRPr="003E67D9">
        <w:t xml:space="preserve"> </w:t>
      </w:r>
      <w:r w:rsidR="003E67D9">
        <w:t>KV</w:t>
      </w:r>
      <w:r w:rsidR="00504599">
        <w:t xml:space="preserve"> (</w:t>
      </w:r>
      <w:r w:rsidR="003E67D9" w:rsidRPr="003E67D9">
        <w:rPr>
          <w:i/>
          <w:iCs/>
        </w:rPr>
        <w:t>Konstant Velocity</w:t>
      </w:r>
      <w:r w:rsidR="00504599">
        <w:t>) 1</w:t>
      </w:r>
      <w:r w:rsidR="002C2BEA">
        <w:t>4</w:t>
      </w:r>
      <w:r w:rsidR="00504599">
        <w:t>00</w:t>
      </w:r>
      <w:r w:rsidR="003E67D9">
        <w:t>, yaitu pada setiap diberikan tegangan sebesar 1 Volt maka motor akan berputar dengan kecepatan 1</w:t>
      </w:r>
      <w:r w:rsidR="002C2BEA">
        <w:t>4</w:t>
      </w:r>
      <w:r w:rsidR="003E67D9">
        <w:t>00 RPM (</w:t>
      </w:r>
      <w:r w:rsidR="003E67D9" w:rsidRPr="003E67D9">
        <w:rPr>
          <w:i/>
          <w:iCs/>
        </w:rPr>
        <w:t>Rotation Per Minute</w:t>
      </w:r>
      <w:r w:rsidR="003E67D9">
        <w:t>)</w:t>
      </w:r>
      <w:r w:rsidR="00F52F8E">
        <w:t>.</w:t>
      </w:r>
      <w:r w:rsidR="00504599">
        <w:t xml:space="preserve"> </w:t>
      </w:r>
      <w:r w:rsidR="00461578">
        <w:t>P</w:t>
      </w:r>
      <w:r>
        <w:t>engujian ini juga dilakukan untuk menghitung besar pengeluaran daya baterai</w:t>
      </w:r>
      <w:r w:rsidR="00A7550F">
        <w:t xml:space="preserve"> pada </w:t>
      </w:r>
      <w:r w:rsidR="00461578">
        <w:t xml:space="preserve">maksimal 50% </w:t>
      </w:r>
      <w:r w:rsidR="00461578" w:rsidRPr="00461578">
        <w:rPr>
          <w:i/>
          <w:iCs/>
        </w:rPr>
        <w:t>throttle</w:t>
      </w:r>
      <w:r w:rsidR="00461578">
        <w:t xml:space="preserve"> remot</w:t>
      </w:r>
      <w:r w:rsidR="00A7550F">
        <w:t xml:space="preserve">. Tabel </w:t>
      </w:r>
      <w:r w:rsidR="00E200CC">
        <w:t>6</w:t>
      </w:r>
      <w:r w:rsidR="00A7550F">
        <w:t xml:space="preserve"> </w:t>
      </w:r>
      <w:r w:rsidR="00461578">
        <w:t xml:space="preserve">berikut </w:t>
      </w:r>
      <w:r w:rsidR="00A7550F">
        <w:t xml:space="preserve">merupakan parameter yang diuji pada pengujian </w:t>
      </w:r>
      <w:r w:rsidR="00AC69DA">
        <w:t>daya</w:t>
      </w:r>
      <w:r w:rsidR="00A7550F">
        <w:t xml:space="preserve"> motor.</w:t>
      </w:r>
    </w:p>
    <w:p w14:paraId="51302C1C" w14:textId="2C454BA1" w:rsidR="00D16680" w:rsidRDefault="00D16680" w:rsidP="00B631C2">
      <w:pPr>
        <w:pStyle w:val="Caption"/>
        <w:keepNext/>
        <w:ind w:left="851"/>
      </w:pPr>
      <w:bookmarkStart w:id="182" w:name="_Toc146562525"/>
      <w:bookmarkStart w:id="183" w:name="_Toc159235146"/>
      <w:r>
        <w:t xml:space="preserve">Tabel </w:t>
      </w:r>
      <w:fldSimple w:instr=" SEQ Tabel \* ARABIC ">
        <w:r w:rsidR="008F642D">
          <w:rPr>
            <w:noProof/>
          </w:rPr>
          <w:t>6</w:t>
        </w:r>
      </w:fldSimple>
      <w:r w:rsidR="00EE71CC">
        <w:rPr>
          <w:noProof/>
        </w:rPr>
        <w:t xml:space="preserve"> Desain</w:t>
      </w:r>
      <w:r>
        <w:t xml:space="preserve"> Pengukuran Daya Motor</w:t>
      </w:r>
      <w:bookmarkEnd w:id="182"/>
      <w:bookmarkEnd w:id="183"/>
      <w:r>
        <w:t xml:space="preserve"> </w:t>
      </w:r>
    </w:p>
    <w:tbl>
      <w:tblPr>
        <w:tblStyle w:val="TableGrid"/>
        <w:tblW w:w="0" w:type="auto"/>
        <w:tblInd w:w="846" w:type="dxa"/>
        <w:tblLook w:val="04A0" w:firstRow="1" w:lastRow="0" w:firstColumn="1" w:lastColumn="0" w:noHBand="0" w:noVBand="1"/>
      </w:tblPr>
      <w:tblGrid>
        <w:gridCol w:w="1375"/>
        <w:gridCol w:w="1172"/>
        <w:gridCol w:w="981"/>
        <w:gridCol w:w="1155"/>
        <w:gridCol w:w="1412"/>
        <w:gridCol w:w="987"/>
      </w:tblGrid>
      <w:tr w:rsidR="00461578" w14:paraId="4528D4CB" w14:textId="77777777" w:rsidTr="00461578">
        <w:tc>
          <w:tcPr>
            <w:tcW w:w="1375" w:type="dxa"/>
          </w:tcPr>
          <w:p w14:paraId="70BDA89B" w14:textId="77777777" w:rsidR="00461578" w:rsidRPr="00A65F79" w:rsidRDefault="00461578" w:rsidP="004028B1">
            <w:pPr>
              <w:spacing w:line="276" w:lineRule="auto"/>
              <w:jc w:val="center"/>
              <w:rPr>
                <w:i/>
                <w:iCs/>
              </w:rPr>
            </w:pPr>
            <w:r w:rsidRPr="00A65F79">
              <w:rPr>
                <w:i/>
                <w:iCs/>
              </w:rPr>
              <w:t>Prop</w:t>
            </w:r>
          </w:p>
        </w:tc>
        <w:tc>
          <w:tcPr>
            <w:tcW w:w="1172" w:type="dxa"/>
          </w:tcPr>
          <w:p w14:paraId="36FA267D" w14:textId="77777777" w:rsidR="00461578" w:rsidRDefault="00461578" w:rsidP="004028B1">
            <w:pPr>
              <w:spacing w:line="276" w:lineRule="auto"/>
              <w:jc w:val="center"/>
            </w:pPr>
            <w:r>
              <w:t>Tegangan (V)</w:t>
            </w:r>
          </w:p>
        </w:tc>
        <w:tc>
          <w:tcPr>
            <w:tcW w:w="981" w:type="dxa"/>
          </w:tcPr>
          <w:p w14:paraId="35A35DB5" w14:textId="77777777" w:rsidR="00461578" w:rsidRDefault="00461578" w:rsidP="004028B1">
            <w:pPr>
              <w:spacing w:line="276" w:lineRule="auto"/>
              <w:jc w:val="center"/>
            </w:pPr>
            <w:r>
              <w:t>Arus (A)</w:t>
            </w:r>
          </w:p>
        </w:tc>
        <w:tc>
          <w:tcPr>
            <w:tcW w:w="1155" w:type="dxa"/>
          </w:tcPr>
          <w:p w14:paraId="574EA97E" w14:textId="77777777" w:rsidR="00461578" w:rsidRDefault="00461578" w:rsidP="004028B1">
            <w:pPr>
              <w:spacing w:line="276" w:lineRule="auto"/>
              <w:jc w:val="center"/>
            </w:pPr>
            <w:r>
              <w:t>Daya (W)</w:t>
            </w:r>
          </w:p>
        </w:tc>
        <w:tc>
          <w:tcPr>
            <w:tcW w:w="1412" w:type="dxa"/>
          </w:tcPr>
          <w:p w14:paraId="7FC91E36" w14:textId="77777777" w:rsidR="00461578" w:rsidRDefault="00461578" w:rsidP="004028B1">
            <w:pPr>
              <w:spacing w:line="276" w:lineRule="auto"/>
              <w:jc w:val="center"/>
            </w:pPr>
            <w:r w:rsidRPr="00A65F79">
              <w:rPr>
                <w:i/>
                <w:iCs/>
              </w:rPr>
              <w:t>Thrust</w:t>
            </w:r>
            <w:r>
              <w:t xml:space="preserve"> (gf)</w:t>
            </w:r>
          </w:p>
        </w:tc>
        <w:tc>
          <w:tcPr>
            <w:tcW w:w="987" w:type="dxa"/>
          </w:tcPr>
          <w:p w14:paraId="6198FCD8" w14:textId="77777777" w:rsidR="00461578" w:rsidRDefault="00461578" w:rsidP="004028B1">
            <w:pPr>
              <w:spacing w:line="276" w:lineRule="auto"/>
              <w:jc w:val="center"/>
            </w:pPr>
            <w:r>
              <w:t>RPM</w:t>
            </w:r>
          </w:p>
        </w:tc>
      </w:tr>
      <w:tr w:rsidR="00461578" w14:paraId="4D2932DA" w14:textId="15EF2FC9" w:rsidTr="00461578">
        <w:tc>
          <w:tcPr>
            <w:tcW w:w="1375" w:type="dxa"/>
            <w:vMerge w:val="restart"/>
            <w:vAlign w:val="center"/>
          </w:tcPr>
          <w:p w14:paraId="7A233DE2" w14:textId="4B967D60" w:rsidR="00461578" w:rsidRDefault="00461578" w:rsidP="00B46AD6">
            <w:pPr>
              <w:pStyle w:val="ListParagraph"/>
              <w:spacing w:line="360" w:lineRule="auto"/>
              <w:ind w:left="0"/>
              <w:jc w:val="center"/>
            </w:pPr>
            <w:r>
              <w:t>1045</w:t>
            </w:r>
          </w:p>
        </w:tc>
        <w:tc>
          <w:tcPr>
            <w:tcW w:w="1172" w:type="dxa"/>
          </w:tcPr>
          <w:p w14:paraId="3509FB8B" w14:textId="77777777" w:rsidR="00461578" w:rsidRDefault="00461578" w:rsidP="00B46AD6">
            <w:pPr>
              <w:pStyle w:val="ListParagraph"/>
              <w:spacing w:line="360" w:lineRule="auto"/>
              <w:ind w:left="0"/>
              <w:jc w:val="center"/>
            </w:pPr>
          </w:p>
        </w:tc>
        <w:tc>
          <w:tcPr>
            <w:tcW w:w="981" w:type="dxa"/>
          </w:tcPr>
          <w:p w14:paraId="5B03C176" w14:textId="25037E24" w:rsidR="00461578" w:rsidRDefault="00461578" w:rsidP="00B46AD6">
            <w:pPr>
              <w:pStyle w:val="ListParagraph"/>
              <w:spacing w:line="360" w:lineRule="auto"/>
              <w:ind w:left="0"/>
              <w:jc w:val="center"/>
            </w:pPr>
          </w:p>
        </w:tc>
        <w:tc>
          <w:tcPr>
            <w:tcW w:w="1155" w:type="dxa"/>
          </w:tcPr>
          <w:p w14:paraId="14F1458D" w14:textId="77777777" w:rsidR="00461578" w:rsidRDefault="00461578" w:rsidP="00B46AD6">
            <w:pPr>
              <w:pStyle w:val="ListParagraph"/>
              <w:spacing w:line="360" w:lineRule="auto"/>
              <w:ind w:left="0"/>
              <w:jc w:val="center"/>
            </w:pPr>
          </w:p>
        </w:tc>
        <w:tc>
          <w:tcPr>
            <w:tcW w:w="1412" w:type="dxa"/>
          </w:tcPr>
          <w:p w14:paraId="3A21AE06" w14:textId="38439D2B" w:rsidR="00461578" w:rsidRDefault="00461578" w:rsidP="00B46AD6">
            <w:pPr>
              <w:pStyle w:val="ListParagraph"/>
              <w:spacing w:line="360" w:lineRule="auto"/>
              <w:ind w:left="0"/>
              <w:jc w:val="center"/>
            </w:pPr>
          </w:p>
        </w:tc>
        <w:tc>
          <w:tcPr>
            <w:tcW w:w="987" w:type="dxa"/>
          </w:tcPr>
          <w:p w14:paraId="1408ECB1" w14:textId="77777777" w:rsidR="00461578" w:rsidRDefault="00461578" w:rsidP="00B46AD6">
            <w:pPr>
              <w:pStyle w:val="ListParagraph"/>
              <w:spacing w:line="360" w:lineRule="auto"/>
              <w:ind w:left="0"/>
              <w:jc w:val="center"/>
            </w:pPr>
          </w:p>
        </w:tc>
      </w:tr>
      <w:tr w:rsidR="00461578" w14:paraId="5C7C9702" w14:textId="77777777" w:rsidTr="00461578">
        <w:tc>
          <w:tcPr>
            <w:tcW w:w="1375" w:type="dxa"/>
            <w:vMerge/>
          </w:tcPr>
          <w:p w14:paraId="4D88D78C" w14:textId="77777777" w:rsidR="00461578" w:rsidRDefault="00461578" w:rsidP="00B46AD6">
            <w:pPr>
              <w:pStyle w:val="ListParagraph"/>
              <w:spacing w:line="360" w:lineRule="auto"/>
              <w:ind w:left="0"/>
              <w:jc w:val="center"/>
            </w:pPr>
          </w:p>
        </w:tc>
        <w:tc>
          <w:tcPr>
            <w:tcW w:w="1172" w:type="dxa"/>
          </w:tcPr>
          <w:p w14:paraId="15C1FEB0" w14:textId="77777777" w:rsidR="00461578" w:rsidRDefault="00461578" w:rsidP="00B46AD6">
            <w:pPr>
              <w:pStyle w:val="ListParagraph"/>
              <w:spacing w:line="360" w:lineRule="auto"/>
              <w:ind w:left="0"/>
              <w:jc w:val="center"/>
            </w:pPr>
          </w:p>
        </w:tc>
        <w:tc>
          <w:tcPr>
            <w:tcW w:w="981" w:type="dxa"/>
          </w:tcPr>
          <w:p w14:paraId="4E545DD5" w14:textId="77777777" w:rsidR="00461578" w:rsidRDefault="00461578" w:rsidP="00B46AD6">
            <w:pPr>
              <w:pStyle w:val="ListParagraph"/>
              <w:spacing w:line="360" w:lineRule="auto"/>
              <w:ind w:left="0"/>
              <w:jc w:val="center"/>
            </w:pPr>
          </w:p>
        </w:tc>
        <w:tc>
          <w:tcPr>
            <w:tcW w:w="1155" w:type="dxa"/>
          </w:tcPr>
          <w:p w14:paraId="15A0A18D" w14:textId="77777777" w:rsidR="00461578" w:rsidRDefault="00461578" w:rsidP="00B46AD6">
            <w:pPr>
              <w:pStyle w:val="ListParagraph"/>
              <w:spacing w:line="360" w:lineRule="auto"/>
              <w:ind w:left="0"/>
              <w:jc w:val="center"/>
            </w:pPr>
          </w:p>
        </w:tc>
        <w:tc>
          <w:tcPr>
            <w:tcW w:w="1412" w:type="dxa"/>
          </w:tcPr>
          <w:p w14:paraId="4E626AA6" w14:textId="77777777" w:rsidR="00461578" w:rsidRDefault="00461578" w:rsidP="00B46AD6">
            <w:pPr>
              <w:pStyle w:val="ListParagraph"/>
              <w:spacing w:line="360" w:lineRule="auto"/>
              <w:ind w:left="0"/>
              <w:jc w:val="center"/>
            </w:pPr>
          </w:p>
        </w:tc>
        <w:tc>
          <w:tcPr>
            <w:tcW w:w="987" w:type="dxa"/>
          </w:tcPr>
          <w:p w14:paraId="30A246A3" w14:textId="77777777" w:rsidR="00461578" w:rsidRDefault="00461578" w:rsidP="00B46AD6">
            <w:pPr>
              <w:pStyle w:val="ListParagraph"/>
              <w:spacing w:line="360" w:lineRule="auto"/>
              <w:ind w:left="0"/>
              <w:jc w:val="center"/>
            </w:pPr>
          </w:p>
        </w:tc>
      </w:tr>
      <w:tr w:rsidR="00461578" w14:paraId="4AC45ED3" w14:textId="356CFE65" w:rsidTr="00461578">
        <w:tc>
          <w:tcPr>
            <w:tcW w:w="1375" w:type="dxa"/>
            <w:vMerge/>
          </w:tcPr>
          <w:p w14:paraId="0855CC6E" w14:textId="7859408C" w:rsidR="00461578" w:rsidRDefault="00461578" w:rsidP="00B46AD6">
            <w:pPr>
              <w:pStyle w:val="ListParagraph"/>
              <w:spacing w:line="360" w:lineRule="auto"/>
              <w:ind w:left="0"/>
              <w:jc w:val="center"/>
            </w:pPr>
          </w:p>
        </w:tc>
        <w:tc>
          <w:tcPr>
            <w:tcW w:w="1172" w:type="dxa"/>
          </w:tcPr>
          <w:p w14:paraId="5E904C2F" w14:textId="77777777" w:rsidR="00461578" w:rsidRDefault="00461578" w:rsidP="00B46AD6">
            <w:pPr>
              <w:pStyle w:val="ListParagraph"/>
              <w:spacing w:line="360" w:lineRule="auto"/>
              <w:ind w:left="0"/>
              <w:jc w:val="center"/>
            </w:pPr>
          </w:p>
        </w:tc>
        <w:tc>
          <w:tcPr>
            <w:tcW w:w="981" w:type="dxa"/>
          </w:tcPr>
          <w:p w14:paraId="60C79810" w14:textId="49E592C5" w:rsidR="00461578" w:rsidRDefault="00461578" w:rsidP="00B46AD6">
            <w:pPr>
              <w:pStyle w:val="ListParagraph"/>
              <w:spacing w:line="360" w:lineRule="auto"/>
              <w:ind w:left="0"/>
              <w:jc w:val="center"/>
            </w:pPr>
          </w:p>
        </w:tc>
        <w:tc>
          <w:tcPr>
            <w:tcW w:w="1155" w:type="dxa"/>
          </w:tcPr>
          <w:p w14:paraId="0BF8AB49" w14:textId="77777777" w:rsidR="00461578" w:rsidRPr="001D2455" w:rsidRDefault="00461578" w:rsidP="00B46AD6">
            <w:pPr>
              <w:pStyle w:val="ListParagraph"/>
              <w:spacing w:line="360" w:lineRule="auto"/>
              <w:ind w:left="0"/>
              <w:jc w:val="center"/>
            </w:pPr>
          </w:p>
        </w:tc>
        <w:tc>
          <w:tcPr>
            <w:tcW w:w="1412" w:type="dxa"/>
          </w:tcPr>
          <w:p w14:paraId="64219AB7" w14:textId="0705FE47" w:rsidR="00461578" w:rsidRPr="001D2455" w:rsidRDefault="00461578" w:rsidP="00B46AD6">
            <w:pPr>
              <w:pStyle w:val="ListParagraph"/>
              <w:spacing w:line="360" w:lineRule="auto"/>
              <w:ind w:left="0"/>
              <w:jc w:val="center"/>
            </w:pPr>
          </w:p>
        </w:tc>
        <w:tc>
          <w:tcPr>
            <w:tcW w:w="987" w:type="dxa"/>
          </w:tcPr>
          <w:p w14:paraId="31683618" w14:textId="77777777" w:rsidR="00461578" w:rsidRPr="001D2455" w:rsidRDefault="00461578" w:rsidP="00B46AD6">
            <w:pPr>
              <w:pStyle w:val="ListParagraph"/>
              <w:spacing w:line="360" w:lineRule="auto"/>
              <w:ind w:left="0"/>
              <w:jc w:val="center"/>
            </w:pPr>
          </w:p>
        </w:tc>
      </w:tr>
    </w:tbl>
    <w:p w14:paraId="4DD0E6FF" w14:textId="7EB2D8EF" w:rsidR="00436792" w:rsidRDefault="00436792" w:rsidP="00B631C2">
      <w:pPr>
        <w:pStyle w:val="ListParagraph"/>
        <w:spacing w:before="240" w:after="0" w:line="480" w:lineRule="auto"/>
        <w:ind w:left="851"/>
        <w:jc w:val="both"/>
      </w:pPr>
      <w:r>
        <w:t>Pengujian daya dorong motor m</w:t>
      </w:r>
      <w:r w:rsidR="002044E5">
        <w:t>e</w:t>
      </w:r>
      <w:r>
        <w:t>nggunakan propeller dengan kode "</w:t>
      </w:r>
      <w:r w:rsidR="009E3988">
        <w:t>1</w:t>
      </w:r>
      <w:r>
        <w:t xml:space="preserve">045" </w:t>
      </w:r>
      <w:r w:rsidR="009E3988">
        <w:t xml:space="preserve">yang </w:t>
      </w:r>
      <w:r>
        <w:t xml:space="preserve">memiliki diameter </w:t>
      </w:r>
      <w:r w:rsidR="009E3988">
        <w:t>10</w:t>
      </w:r>
      <w:r>
        <w:t xml:space="preserve"> inci dan </w:t>
      </w:r>
      <w:r w:rsidR="009E3988">
        <w:t>kemiringan</w:t>
      </w:r>
      <w:r>
        <w:t xml:space="preserve"> (</w:t>
      </w:r>
      <w:r w:rsidRPr="00436792">
        <w:rPr>
          <w:i/>
          <w:iCs/>
        </w:rPr>
        <w:t>pitch</w:t>
      </w:r>
      <w:r>
        <w:t>) 4,5 inci,</w:t>
      </w:r>
      <w:r w:rsidR="00F300F5">
        <w:t xml:space="preserve">. </w:t>
      </w:r>
      <w:r w:rsidR="002044E5">
        <w:t>Pengujian daya dorong ini diukur menggunakan timbangan digital maksimum 10 kg dengan memasangkan motor dan propeller pada timbangan tersebut</w:t>
      </w:r>
      <w:r w:rsidR="00DE1916">
        <w:t>. Pengukuran nilai arus, tegangan dan daya yang masuk ke motor menggunakan wattmeter yang terpasang diantara baterai dan motor.</w:t>
      </w:r>
    </w:p>
    <w:p w14:paraId="2E39473B" w14:textId="666E6664" w:rsidR="00461578" w:rsidRDefault="00461578" w:rsidP="00B631C2">
      <w:pPr>
        <w:pStyle w:val="ListParagraph"/>
        <w:spacing w:before="240" w:after="0" w:line="480" w:lineRule="auto"/>
        <w:ind w:left="851"/>
        <w:jc w:val="both"/>
      </w:pPr>
    </w:p>
    <w:p w14:paraId="345B00DE" w14:textId="77777777" w:rsidR="00461578" w:rsidRDefault="00461578" w:rsidP="00B631C2">
      <w:pPr>
        <w:pStyle w:val="ListParagraph"/>
        <w:spacing w:before="240" w:after="0" w:line="480" w:lineRule="auto"/>
        <w:ind w:left="851"/>
        <w:jc w:val="both"/>
      </w:pPr>
    </w:p>
    <w:p w14:paraId="3A572594" w14:textId="477A40A6" w:rsidR="00683A54" w:rsidRPr="00D129CB" w:rsidRDefault="00D16680" w:rsidP="00DA2268">
      <w:pPr>
        <w:pStyle w:val="ListParagraph"/>
        <w:numPr>
          <w:ilvl w:val="0"/>
          <w:numId w:val="25"/>
        </w:numPr>
        <w:spacing w:after="0" w:line="480" w:lineRule="auto"/>
        <w:ind w:left="851" w:hanging="357"/>
        <w:jc w:val="both"/>
        <w:rPr>
          <w:b/>
          <w:bCs/>
        </w:rPr>
      </w:pPr>
      <w:r w:rsidRPr="00D129CB">
        <w:rPr>
          <w:b/>
          <w:bCs/>
        </w:rPr>
        <w:lastRenderedPageBreak/>
        <w:t>Pengujian Sinyal</w:t>
      </w:r>
      <w:r w:rsidR="00F83D21" w:rsidRPr="00D129CB">
        <w:rPr>
          <w:b/>
          <w:bCs/>
        </w:rPr>
        <w:t xml:space="preserve"> </w:t>
      </w:r>
      <w:r w:rsidR="00F83D21" w:rsidRPr="00D129CB">
        <w:rPr>
          <w:b/>
          <w:bCs/>
          <w:i/>
          <w:iCs/>
        </w:rPr>
        <w:t>Radio</w:t>
      </w:r>
      <w:r w:rsidR="00EE0E32" w:rsidRPr="00D129CB">
        <w:rPr>
          <w:b/>
          <w:bCs/>
          <w:i/>
          <w:iCs/>
        </w:rPr>
        <w:t xml:space="preserve"> </w:t>
      </w:r>
      <w:r w:rsidR="00F83D21" w:rsidRPr="00D129CB">
        <w:rPr>
          <w:b/>
          <w:bCs/>
          <w:i/>
          <w:iCs/>
        </w:rPr>
        <w:t>Remote Controller</w:t>
      </w:r>
    </w:p>
    <w:p w14:paraId="7285C7E1" w14:textId="5220FBD1" w:rsidR="00D16680" w:rsidRDefault="00D16680" w:rsidP="00B631C2">
      <w:pPr>
        <w:pStyle w:val="ListParagraph"/>
        <w:spacing w:before="240" w:after="0" w:line="480" w:lineRule="auto"/>
        <w:ind w:left="851"/>
        <w:jc w:val="both"/>
      </w:pPr>
      <w:r>
        <w:t>Pengujian ini dilakukan untuk menguji jarak pembacaan sinyal</w:t>
      </w:r>
      <w:r w:rsidR="00FE0EE4">
        <w:t xml:space="preserve"> radio pada </w:t>
      </w:r>
      <w:r w:rsidR="002A56C3">
        <w:t xml:space="preserve">perangkat penerima sinyal </w:t>
      </w:r>
      <w:r w:rsidR="00FE0EE4">
        <w:t>remot</w:t>
      </w:r>
      <w:r w:rsidR="002A56C3">
        <w:t xml:space="preserve"> yang digunakan</w:t>
      </w:r>
      <w:r w:rsidR="00FE0EE4">
        <w:t>.</w:t>
      </w:r>
      <w:r w:rsidR="002A56C3">
        <w:t xml:space="preserve"> Remot yang akan digunakan pada pengujian ini yaitu remot </w:t>
      </w:r>
      <w:r w:rsidR="002A56C3">
        <w:rPr>
          <w:rStyle w:val="css-168ydy0"/>
        </w:rPr>
        <w:t>Flysky FS-i6 dengan 6 saluran (</w:t>
      </w:r>
      <w:r w:rsidR="002A56C3" w:rsidRPr="002A56C3">
        <w:rPr>
          <w:rStyle w:val="css-168ydy0"/>
          <w:i/>
          <w:iCs/>
        </w:rPr>
        <w:t>channel</w:t>
      </w:r>
      <w:r w:rsidR="002A56C3">
        <w:rPr>
          <w:rStyle w:val="css-168ydy0"/>
        </w:rPr>
        <w:t>) pengiriman</w:t>
      </w:r>
      <w:r w:rsidR="00391E2E">
        <w:t xml:space="preserve"> </w:t>
      </w:r>
      <w:r w:rsidR="002A56C3">
        <w:t xml:space="preserve">sinyal. </w:t>
      </w:r>
      <w:r w:rsidR="00391E2E">
        <w:t xml:space="preserve">Tabel </w:t>
      </w:r>
      <w:r w:rsidR="00111379">
        <w:t>7</w:t>
      </w:r>
      <w:r w:rsidR="00391E2E">
        <w:t xml:space="preserve"> merupakan parameter</w:t>
      </w:r>
      <w:r w:rsidR="00CE06B2">
        <w:t xml:space="preserve"> uji</w:t>
      </w:r>
      <w:r w:rsidR="00391E2E">
        <w:t xml:space="preserve"> </w:t>
      </w:r>
      <w:r w:rsidR="00CE06B2">
        <w:t>untuk melakukan</w:t>
      </w:r>
      <w:r w:rsidR="00391E2E">
        <w:t xml:space="preserve"> pengujian pembacaan sinyal </w:t>
      </w:r>
      <w:r w:rsidR="00CE06B2">
        <w:t xml:space="preserve">remot kontrol pada </w:t>
      </w:r>
      <w:r w:rsidR="00CE06B2" w:rsidRPr="00CE06B2">
        <w:rPr>
          <w:i/>
          <w:iCs/>
        </w:rPr>
        <w:t>drone</w:t>
      </w:r>
      <w:r w:rsidR="00391E2E">
        <w:t>.</w:t>
      </w:r>
    </w:p>
    <w:p w14:paraId="5F422DB4" w14:textId="50D32641" w:rsidR="00391E2E" w:rsidRDefault="00391E2E" w:rsidP="00B631C2">
      <w:pPr>
        <w:pStyle w:val="Caption"/>
        <w:keepNext/>
        <w:ind w:left="851"/>
      </w:pPr>
      <w:bookmarkStart w:id="184" w:name="_Toc146562526"/>
      <w:bookmarkStart w:id="185" w:name="_Toc159235147"/>
      <w:r>
        <w:t xml:space="preserve">Tabel </w:t>
      </w:r>
      <w:fldSimple w:instr=" SEQ Tabel \* ARABIC ">
        <w:r w:rsidR="008F642D">
          <w:rPr>
            <w:noProof/>
          </w:rPr>
          <w:t>7</w:t>
        </w:r>
      </w:fldSimple>
      <w:r>
        <w:t xml:space="preserve"> </w:t>
      </w:r>
      <w:r w:rsidR="00EE71CC">
        <w:t xml:space="preserve">Desain </w:t>
      </w:r>
      <w:r>
        <w:t xml:space="preserve">Pengujian </w:t>
      </w:r>
      <w:r>
        <w:rPr>
          <w:noProof/>
        </w:rPr>
        <w:t xml:space="preserve"> Pembacaan Sinyal Radio </w:t>
      </w:r>
      <w:bookmarkEnd w:id="184"/>
      <w:r w:rsidR="00AE336F">
        <w:rPr>
          <w:noProof/>
        </w:rPr>
        <w:t>Pemancar</w:t>
      </w:r>
      <w:bookmarkEnd w:id="185"/>
    </w:p>
    <w:tbl>
      <w:tblPr>
        <w:tblStyle w:val="TableGrid"/>
        <w:tblW w:w="7133" w:type="dxa"/>
        <w:tblInd w:w="846" w:type="dxa"/>
        <w:tblLook w:val="04A0" w:firstRow="1" w:lastRow="0" w:firstColumn="1" w:lastColumn="0" w:noHBand="0" w:noVBand="1"/>
      </w:tblPr>
      <w:tblGrid>
        <w:gridCol w:w="2311"/>
        <w:gridCol w:w="2411"/>
        <w:gridCol w:w="2411"/>
      </w:tblGrid>
      <w:tr w:rsidR="001F34B7" w14:paraId="5FA92D7E" w14:textId="77777777" w:rsidTr="00747F6F">
        <w:tc>
          <w:tcPr>
            <w:tcW w:w="2311" w:type="dxa"/>
          </w:tcPr>
          <w:p w14:paraId="564340CB" w14:textId="3EFF67C3" w:rsidR="001F34B7" w:rsidRDefault="001F34B7" w:rsidP="001F34B7">
            <w:pPr>
              <w:pStyle w:val="ListParagraph"/>
              <w:ind w:left="0"/>
              <w:jc w:val="center"/>
            </w:pPr>
            <w:bookmarkStart w:id="186" w:name="_Hlk157628142"/>
            <w:r>
              <w:t>Jarak (m)</w:t>
            </w:r>
          </w:p>
        </w:tc>
        <w:tc>
          <w:tcPr>
            <w:tcW w:w="2411" w:type="dxa"/>
            <w:vAlign w:val="center"/>
          </w:tcPr>
          <w:p w14:paraId="2EDCF600" w14:textId="09DBD46F" w:rsidR="001F34B7" w:rsidRDefault="001F34B7" w:rsidP="001F34B7">
            <w:pPr>
              <w:pStyle w:val="ListParagraph"/>
              <w:ind w:left="0"/>
              <w:jc w:val="center"/>
            </w:pPr>
            <w:r>
              <w:t>Persentase Error (%)</w:t>
            </w:r>
          </w:p>
        </w:tc>
        <w:tc>
          <w:tcPr>
            <w:tcW w:w="2411" w:type="dxa"/>
            <w:vAlign w:val="center"/>
          </w:tcPr>
          <w:p w14:paraId="222E275F" w14:textId="7F34FD0E" w:rsidR="001F34B7" w:rsidRDefault="001F34B7" w:rsidP="001F34B7">
            <w:pPr>
              <w:pStyle w:val="ListParagraph"/>
              <w:ind w:left="0"/>
              <w:jc w:val="center"/>
            </w:pPr>
            <w:r>
              <w:t>Keterangan</w:t>
            </w:r>
          </w:p>
        </w:tc>
      </w:tr>
      <w:tr w:rsidR="001F34B7" w14:paraId="3E8EEE64" w14:textId="77777777" w:rsidTr="001F34B7">
        <w:tc>
          <w:tcPr>
            <w:tcW w:w="2311" w:type="dxa"/>
          </w:tcPr>
          <w:p w14:paraId="08CA4A49" w14:textId="3EEF04B6" w:rsidR="001F34B7" w:rsidRDefault="00D7050C" w:rsidP="001F34B7">
            <w:pPr>
              <w:pStyle w:val="ListParagraph"/>
              <w:ind w:left="0"/>
              <w:jc w:val="center"/>
            </w:pPr>
            <w:r>
              <w:t>1</w:t>
            </w:r>
          </w:p>
        </w:tc>
        <w:tc>
          <w:tcPr>
            <w:tcW w:w="2411" w:type="dxa"/>
          </w:tcPr>
          <w:p w14:paraId="4E2904C7" w14:textId="7C30E3C1" w:rsidR="001F34B7" w:rsidRDefault="001F34B7" w:rsidP="001F34B7">
            <w:pPr>
              <w:pStyle w:val="ListParagraph"/>
              <w:ind w:left="0"/>
              <w:jc w:val="center"/>
            </w:pPr>
          </w:p>
        </w:tc>
        <w:tc>
          <w:tcPr>
            <w:tcW w:w="2411" w:type="dxa"/>
          </w:tcPr>
          <w:p w14:paraId="1AB8CCA1" w14:textId="6DD637D6" w:rsidR="001F34B7" w:rsidRDefault="001F34B7" w:rsidP="001F34B7">
            <w:pPr>
              <w:pStyle w:val="ListParagraph"/>
              <w:ind w:left="0"/>
              <w:jc w:val="center"/>
            </w:pPr>
          </w:p>
        </w:tc>
      </w:tr>
      <w:tr w:rsidR="001F34B7" w14:paraId="4CC0ED9A" w14:textId="77777777" w:rsidTr="001F34B7">
        <w:tc>
          <w:tcPr>
            <w:tcW w:w="2311" w:type="dxa"/>
          </w:tcPr>
          <w:p w14:paraId="6C31C522" w14:textId="1E67C623" w:rsidR="001F34B7" w:rsidRDefault="001F34B7" w:rsidP="001F34B7">
            <w:pPr>
              <w:pStyle w:val="ListParagraph"/>
              <w:ind w:left="0"/>
              <w:jc w:val="center"/>
            </w:pPr>
            <w:r>
              <w:t>20</w:t>
            </w:r>
          </w:p>
        </w:tc>
        <w:tc>
          <w:tcPr>
            <w:tcW w:w="2411" w:type="dxa"/>
          </w:tcPr>
          <w:p w14:paraId="71370A8A" w14:textId="7A9E50A8" w:rsidR="001F34B7" w:rsidRDefault="001F34B7" w:rsidP="001F34B7">
            <w:pPr>
              <w:pStyle w:val="ListParagraph"/>
              <w:ind w:left="0"/>
              <w:jc w:val="center"/>
            </w:pPr>
          </w:p>
        </w:tc>
        <w:tc>
          <w:tcPr>
            <w:tcW w:w="2411" w:type="dxa"/>
          </w:tcPr>
          <w:p w14:paraId="51C34F2A" w14:textId="16A91FD6" w:rsidR="001F34B7" w:rsidRDefault="001F34B7" w:rsidP="001F34B7">
            <w:pPr>
              <w:pStyle w:val="ListParagraph"/>
              <w:ind w:left="0"/>
              <w:jc w:val="center"/>
            </w:pPr>
          </w:p>
        </w:tc>
      </w:tr>
      <w:tr w:rsidR="001F34B7" w14:paraId="4D7EC0A0" w14:textId="77777777" w:rsidTr="001F34B7">
        <w:tc>
          <w:tcPr>
            <w:tcW w:w="2311" w:type="dxa"/>
          </w:tcPr>
          <w:p w14:paraId="485CF149" w14:textId="219443C8" w:rsidR="001F34B7" w:rsidRDefault="001F34B7" w:rsidP="001F34B7">
            <w:pPr>
              <w:pStyle w:val="ListParagraph"/>
              <w:ind w:left="0"/>
              <w:jc w:val="center"/>
            </w:pPr>
            <w:r>
              <w:t>…</w:t>
            </w:r>
          </w:p>
        </w:tc>
        <w:tc>
          <w:tcPr>
            <w:tcW w:w="2411" w:type="dxa"/>
          </w:tcPr>
          <w:p w14:paraId="6F6A2B87" w14:textId="26892C74" w:rsidR="001F34B7" w:rsidRDefault="001F34B7" w:rsidP="001F34B7">
            <w:pPr>
              <w:pStyle w:val="ListParagraph"/>
              <w:ind w:left="0"/>
              <w:jc w:val="center"/>
            </w:pPr>
          </w:p>
        </w:tc>
        <w:tc>
          <w:tcPr>
            <w:tcW w:w="2411" w:type="dxa"/>
          </w:tcPr>
          <w:p w14:paraId="6B5C42E2" w14:textId="679C3A01" w:rsidR="001F34B7" w:rsidRDefault="001F34B7" w:rsidP="001F34B7">
            <w:pPr>
              <w:pStyle w:val="ListParagraph"/>
              <w:ind w:left="0"/>
              <w:jc w:val="center"/>
            </w:pPr>
          </w:p>
        </w:tc>
      </w:tr>
      <w:tr w:rsidR="001F34B7" w14:paraId="1EAE0B0B" w14:textId="77777777" w:rsidTr="001F34B7">
        <w:tc>
          <w:tcPr>
            <w:tcW w:w="2311" w:type="dxa"/>
          </w:tcPr>
          <w:p w14:paraId="3B787560" w14:textId="7CF02CFB" w:rsidR="001F34B7" w:rsidRDefault="00D7050C" w:rsidP="001F34B7">
            <w:pPr>
              <w:pStyle w:val="ListParagraph"/>
              <w:ind w:left="0"/>
              <w:jc w:val="center"/>
            </w:pPr>
            <w:r>
              <w:t>200</w:t>
            </w:r>
          </w:p>
        </w:tc>
        <w:tc>
          <w:tcPr>
            <w:tcW w:w="2411" w:type="dxa"/>
          </w:tcPr>
          <w:p w14:paraId="51510ABF" w14:textId="777B1582" w:rsidR="001F34B7" w:rsidRDefault="001F34B7" w:rsidP="001F34B7">
            <w:pPr>
              <w:pStyle w:val="ListParagraph"/>
              <w:ind w:left="0"/>
              <w:jc w:val="center"/>
            </w:pPr>
          </w:p>
        </w:tc>
        <w:tc>
          <w:tcPr>
            <w:tcW w:w="2411" w:type="dxa"/>
          </w:tcPr>
          <w:p w14:paraId="254D39C5" w14:textId="5714BAD9" w:rsidR="001F34B7" w:rsidRDefault="001F34B7" w:rsidP="001F34B7">
            <w:pPr>
              <w:pStyle w:val="ListParagraph"/>
              <w:ind w:left="0"/>
              <w:jc w:val="center"/>
            </w:pPr>
          </w:p>
        </w:tc>
      </w:tr>
    </w:tbl>
    <w:bookmarkEnd w:id="186"/>
    <w:p w14:paraId="1E02411F" w14:textId="7252EA10" w:rsidR="00D129CB" w:rsidRPr="00F67B40" w:rsidRDefault="002A56C3" w:rsidP="00B631C2">
      <w:pPr>
        <w:pStyle w:val="ListParagraph"/>
        <w:spacing w:before="240" w:after="0" w:line="480" w:lineRule="auto"/>
        <w:ind w:left="851"/>
        <w:jc w:val="both"/>
        <w:rPr>
          <w:i/>
          <w:iCs/>
        </w:rPr>
      </w:pPr>
      <w:r>
        <w:t xml:space="preserve">Pengujian ini akan dilakukan percobaan </w:t>
      </w:r>
      <w:r w:rsidR="00331DE8">
        <w:t xml:space="preserve">pembacaan sinyal remot terhadap drone mulai dari jarak sejauh 1m hingga berjarak sejauh </w:t>
      </w:r>
      <w:r w:rsidR="00D7050C">
        <w:t>200</w:t>
      </w:r>
      <w:r w:rsidR="00461578">
        <w:t>m.</w:t>
      </w:r>
      <w:r w:rsidR="005B702C">
        <w:t xml:space="preserve"> </w:t>
      </w:r>
      <w:r w:rsidR="00331DE8">
        <w:t xml:space="preserve"> </w:t>
      </w:r>
      <w:r w:rsidR="00461578">
        <w:t>D</w:t>
      </w:r>
      <w:r w:rsidR="005B702C">
        <w:t xml:space="preserve">ari jarak tersebut akan dianalisis apakah dengan jarak tersebut </w:t>
      </w:r>
      <w:r w:rsidR="005B702C" w:rsidRPr="00461578">
        <w:rPr>
          <w:i/>
          <w:iCs/>
        </w:rPr>
        <w:t>drone</w:t>
      </w:r>
      <w:r w:rsidR="005B702C">
        <w:t xml:space="preserve"> dapat merespon perintah dari kendali remot. Pembacaan </w:t>
      </w:r>
      <w:r w:rsidR="00461578">
        <w:t xml:space="preserve">persentase </w:t>
      </w:r>
      <w:r w:rsidR="00461578" w:rsidRPr="006E48BC">
        <w:rPr>
          <w:i/>
          <w:iCs/>
        </w:rPr>
        <w:t>error</w:t>
      </w:r>
      <w:r w:rsidR="00461578">
        <w:t xml:space="preserve"> sinyal remot dapat dilihat pada tampilan display remot yang digunakan</w:t>
      </w:r>
      <w:r w:rsidR="00055A92">
        <w:rPr>
          <w:i/>
          <w:iCs/>
        </w:rPr>
        <w:t>.</w:t>
      </w:r>
    </w:p>
    <w:p w14:paraId="3793D754" w14:textId="71EA6038" w:rsidR="007E7EAA" w:rsidRPr="00D129CB" w:rsidRDefault="007E7EAA" w:rsidP="00DA2268">
      <w:pPr>
        <w:pStyle w:val="ListParagraph"/>
        <w:numPr>
          <w:ilvl w:val="0"/>
          <w:numId w:val="25"/>
        </w:numPr>
        <w:spacing w:after="0" w:line="480" w:lineRule="auto"/>
        <w:ind w:left="851" w:hanging="357"/>
        <w:jc w:val="both"/>
        <w:rPr>
          <w:b/>
          <w:bCs/>
        </w:rPr>
      </w:pPr>
      <w:r w:rsidRPr="00D129CB">
        <w:rPr>
          <w:b/>
          <w:bCs/>
        </w:rPr>
        <w:t>Pengujian Sinyal Telemetri</w:t>
      </w:r>
    </w:p>
    <w:p w14:paraId="5CC511B0" w14:textId="24868EF6" w:rsidR="007E7EAA" w:rsidRDefault="007E7EAA" w:rsidP="00B631C2">
      <w:pPr>
        <w:pStyle w:val="ListParagraph"/>
        <w:spacing w:before="240" w:after="0" w:line="480" w:lineRule="auto"/>
        <w:ind w:left="851"/>
        <w:jc w:val="both"/>
      </w:pPr>
      <w:r>
        <w:t xml:space="preserve">Pengujian ini dilakukan untuk menguji jarak pembacaan sinyal telemetri dari </w:t>
      </w:r>
      <w:r w:rsidRPr="00D52229">
        <w:rPr>
          <w:i/>
          <w:iCs/>
        </w:rPr>
        <w:t>ground station</w:t>
      </w:r>
      <w:r>
        <w:t xml:space="preserve"> ke telemetri yang terpasang pada drone</w:t>
      </w:r>
      <w:r w:rsidR="00461578">
        <w:t>, dengan tujuan untuk mengetahui seberapa jauh jarak maksimum drone dapat menerima sinyal melalui komunikasi telemetri</w:t>
      </w:r>
      <w:r>
        <w:t>.</w:t>
      </w:r>
      <w:r w:rsidR="00CE06B2" w:rsidRPr="00CE06B2">
        <w:t xml:space="preserve"> </w:t>
      </w:r>
      <w:r w:rsidR="00CE06B2">
        <w:t xml:space="preserve">Tabel </w:t>
      </w:r>
      <w:r w:rsidR="00111379">
        <w:t>8</w:t>
      </w:r>
      <w:r w:rsidR="00055A92">
        <w:t xml:space="preserve"> </w:t>
      </w:r>
      <w:r w:rsidR="00CE06B2">
        <w:t>merupakan parameter uji untuk melakukan pengujian pembacaan telemetri ground st</w:t>
      </w:r>
      <w:r w:rsidR="00461578">
        <w:t>a</w:t>
      </w:r>
      <w:r w:rsidR="00CE06B2">
        <w:t xml:space="preserve">tion terhadap telemetri  pada </w:t>
      </w:r>
      <w:r w:rsidR="00CE06B2" w:rsidRPr="00CE06B2">
        <w:rPr>
          <w:i/>
          <w:iCs/>
        </w:rPr>
        <w:t>drone</w:t>
      </w:r>
      <w:r w:rsidR="00B678DD">
        <w:t>.</w:t>
      </w:r>
    </w:p>
    <w:p w14:paraId="67D28251" w14:textId="02AF77EC" w:rsidR="00B678DD" w:rsidRDefault="00B678DD" w:rsidP="00B631C2">
      <w:pPr>
        <w:pStyle w:val="Caption"/>
        <w:keepNext/>
        <w:ind w:left="851"/>
      </w:pPr>
      <w:bookmarkStart w:id="187" w:name="_Toc159235148"/>
      <w:r>
        <w:lastRenderedPageBreak/>
        <w:t xml:space="preserve">Tabel </w:t>
      </w:r>
      <w:fldSimple w:instr=" SEQ Tabel \* ARABIC ">
        <w:r w:rsidR="008F642D">
          <w:rPr>
            <w:noProof/>
          </w:rPr>
          <w:t>8</w:t>
        </w:r>
      </w:fldSimple>
      <w:r>
        <w:t xml:space="preserve"> Desain Pengujian Pembacaan Sinyal Telemetri</w:t>
      </w:r>
      <w:bookmarkEnd w:id="187"/>
    </w:p>
    <w:tbl>
      <w:tblPr>
        <w:tblStyle w:val="TableGrid"/>
        <w:tblW w:w="6850" w:type="dxa"/>
        <w:tblInd w:w="846" w:type="dxa"/>
        <w:tblLook w:val="04A0" w:firstRow="1" w:lastRow="0" w:firstColumn="1" w:lastColumn="0" w:noHBand="0" w:noVBand="1"/>
      </w:tblPr>
      <w:tblGrid>
        <w:gridCol w:w="1984"/>
        <w:gridCol w:w="2643"/>
        <w:gridCol w:w="2223"/>
      </w:tblGrid>
      <w:tr w:rsidR="00B678DD" w14:paraId="268472E3" w14:textId="77777777" w:rsidTr="00B631C2">
        <w:tc>
          <w:tcPr>
            <w:tcW w:w="1984" w:type="dxa"/>
            <w:vAlign w:val="center"/>
          </w:tcPr>
          <w:p w14:paraId="4B97A585" w14:textId="34D9B2F3" w:rsidR="00B678DD" w:rsidRDefault="00B678DD" w:rsidP="00B678DD">
            <w:pPr>
              <w:pStyle w:val="ListParagraph"/>
              <w:spacing w:line="360" w:lineRule="auto"/>
              <w:ind w:left="0"/>
              <w:jc w:val="center"/>
            </w:pPr>
            <w:r>
              <w:t>Jarak Baca (m)</w:t>
            </w:r>
          </w:p>
        </w:tc>
        <w:tc>
          <w:tcPr>
            <w:tcW w:w="2643" w:type="dxa"/>
            <w:vAlign w:val="center"/>
          </w:tcPr>
          <w:p w14:paraId="13B5CDFD" w14:textId="4AA8E90E" w:rsidR="00B678DD" w:rsidRDefault="00B46AD6" w:rsidP="00B678DD">
            <w:pPr>
              <w:pStyle w:val="ListParagraph"/>
              <w:spacing w:line="360" w:lineRule="auto"/>
              <w:ind w:left="0"/>
              <w:jc w:val="center"/>
            </w:pPr>
            <w:r>
              <w:t>Kekuatan Sinyal (%)</w:t>
            </w:r>
          </w:p>
        </w:tc>
        <w:tc>
          <w:tcPr>
            <w:tcW w:w="2223" w:type="dxa"/>
            <w:vAlign w:val="center"/>
          </w:tcPr>
          <w:p w14:paraId="40AC2140" w14:textId="7815925A" w:rsidR="00B678DD" w:rsidRDefault="00B678DD" w:rsidP="00B678DD">
            <w:pPr>
              <w:pStyle w:val="ListParagraph"/>
              <w:spacing w:line="360" w:lineRule="auto"/>
              <w:ind w:left="0"/>
              <w:jc w:val="center"/>
            </w:pPr>
            <w:r>
              <w:t>Keterangan</w:t>
            </w:r>
          </w:p>
        </w:tc>
      </w:tr>
      <w:tr w:rsidR="00B678DD" w14:paraId="79534817" w14:textId="77777777" w:rsidTr="00B631C2">
        <w:tc>
          <w:tcPr>
            <w:tcW w:w="1984" w:type="dxa"/>
            <w:vAlign w:val="center"/>
          </w:tcPr>
          <w:p w14:paraId="423831C0" w14:textId="01E805A9" w:rsidR="00B678DD" w:rsidRDefault="00B678DD" w:rsidP="00B678DD">
            <w:pPr>
              <w:pStyle w:val="ListParagraph"/>
              <w:ind w:left="0"/>
              <w:jc w:val="center"/>
            </w:pPr>
            <w:r>
              <w:t>10</w:t>
            </w:r>
          </w:p>
        </w:tc>
        <w:tc>
          <w:tcPr>
            <w:tcW w:w="2643" w:type="dxa"/>
            <w:vAlign w:val="center"/>
          </w:tcPr>
          <w:p w14:paraId="00D970F0" w14:textId="77777777" w:rsidR="00B678DD" w:rsidRDefault="00B678DD" w:rsidP="00B678DD">
            <w:pPr>
              <w:pStyle w:val="ListParagraph"/>
              <w:ind w:left="0"/>
              <w:jc w:val="center"/>
            </w:pPr>
          </w:p>
        </w:tc>
        <w:tc>
          <w:tcPr>
            <w:tcW w:w="2223" w:type="dxa"/>
            <w:vAlign w:val="center"/>
          </w:tcPr>
          <w:p w14:paraId="30CE6707" w14:textId="77777777" w:rsidR="00B678DD" w:rsidRDefault="00B678DD" w:rsidP="00B678DD">
            <w:pPr>
              <w:pStyle w:val="ListParagraph"/>
              <w:ind w:left="0"/>
              <w:jc w:val="center"/>
            </w:pPr>
          </w:p>
        </w:tc>
      </w:tr>
      <w:tr w:rsidR="00B678DD" w14:paraId="7BD52804" w14:textId="77777777" w:rsidTr="00B631C2">
        <w:tc>
          <w:tcPr>
            <w:tcW w:w="1984" w:type="dxa"/>
            <w:vAlign w:val="center"/>
          </w:tcPr>
          <w:p w14:paraId="0B0189D1" w14:textId="202FF52D" w:rsidR="00B678DD" w:rsidRDefault="00B678DD" w:rsidP="00B678DD">
            <w:pPr>
              <w:pStyle w:val="ListParagraph"/>
              <w:ind w:left="0"/>
              <w:jc w:val="center"/>
            </w:pPr>
            <w:r>
              <w:t>20</w:t>
            </w:r>
          </w:p>
        </w:tc>
        <w:tc>
          <w:tcPr>
            <w:tcW w:w="2643" w:type="dxa"/>
            <w:vAlign w:val="center"/>
          </w:tcPr>
          <w:p w14:paraId="5510BE90" w14:textId="77777777" w:rsidR="00B678DD" w:rsidRDefault="00B678DD" w:rsidP="00B678DD">
            <w:pPr>
              <w:pStyle w:val="ListParagraph"/>
              <w:ind w:left="0"/>
              <w:jc w:val="center"/>
            </w:pPr>
          </w:p>
        </w:tc>
        <w:tc>
          <w:tcPr>
            <w:tcW w:w="2223" w:type="dxa"/>
            <w:vAlign w:val="center"/>
          </w:tcPr>
          <w:p w14:paraId="7E6B7785" w14:textId="77777777" w:rsidR="00B678DD" w:rsidRDefault="00B678DD" w:rsidP="00B678DD">
            <w:pPr>
              <w:pStyle w:val="ListParagraph"/>
              <w:ind w:left="0"/>
              <w:jc w:val="center"/>
            </w:pPr>
          </w:p>
        </w:tc>
      </w:tr>
      <w:tr w:rsidR="00B678DD" w14:paraId="55319DFE" w14:textId="77777777" w:rsidTr="00B631C2">
        <w:tc>
          <w:tcPr>
            <w:tcW w:w="1984" w:type="dxa"/>
            <w:vAlign w:val="center"/>
          </w:tcPr>
          <w:p w14:paraId="3B6D27A6" w14:textId="023AD9FC" w:rsidR="00B678DD" w:rsidRDefault="00B678DD" w:rsidP="00B678DD">
            <w:pPr>
              <w:pStyle w:val="ListParagraph"/>
              <w:ind w:left="0"/>
              <w:jc w:val="center"/>
            </w:pPr>
            <w:r>
              <w:t>…</w:t>
            </w:r>
          </w:p>
        </w:tc>
        <w:tc>
          <w:tcPr>
            <w:tcW w:w="2643" w:type="dxa"/>
            <w:vAlign w:val="center"/>
          </w:tcPr>
          <w:p w14:paraId="6596F16E" w14:textId="417822A6" w:rsidR="00B678DD" w:rsidRDefault="00D52229" w:rsidP="00B678DD">
            <w:pPr>
              <w:pStyle w:val="ListParagraph"/>
              <w:ind w:left="0"/>
              <w:jc w:val="center"/>
            </w:pPr>
            <w:r>
              <w:t xml:space="preserve"> </w:t>
            </w:r>
          </w:p>
        </w:tc>
        <w:tc>
          <w:tcPr>
            <w:tcW w:w="2223" w:type="dxa"/>
            <w:vAlign w:val="center"/>
          </w:tcPr>
          <w:p w14:paraId="6AB8F8E7" w14:textId="77777777" w:rsidR="00B678DD" w:rsidRDefault="00B678DD" w:rsidP="00B678DD">
            <w:pPr>
              <w:pStyle w:val="ListParagraph"/>
              <w:ind w:left="0"/>
              <w:jc w:val="center"/>
            </w:pPr>
          </w:p>
        </w:tc>
      </w:tr>
      <w:tr w:rsidR="00B678DD" w14:paraId="13447210" w14:textId="77777777" w:rsidTr="00B631C2">
        <w:tc>
          <w:tcPr>
            <w:tcW w:w="1984" w:type="dxa"/>
            <w:vAlign w:val="center"/>
          </w:tcPr>
          <w:p w14:paraId="6B86FE93" w14:textId="65392B5C" w:rsidR="00B678DD" w:rsidRDefault="00B678DD" w:rsidP="00B678DD">
            <w:pPr>
              <w:pStyle w:val="ListParagraph"/>
              <w:ind w:left="0"/>
              <w:jc w:val="center"/>
            </w:pPr>
            <w:r>
              <w:t>500</w:t>
            </w:r>
          </w:p>
        </w:tc>
        <w:tc>
          <w:tcPr>
            <w:tcW w:w="2643" w:type="dxa"/>
            <w:vAlign w:val="center"/>
          </w:tcPr>
          <w:p w14:paraId="34E13D6C" w14:textId="77777777" w:rsidR="00B678DD" w:rsidRDefault="00B678DD" w:rsidP="00B678DD">
            <w:pPr>
              <w:pStyle w:val="ListParagraph"/>
              <w:ind w:left="0"/>
              <w:jc w:val="center"/>
            </w:pPr>
          </w:p>
        </w:tc>
        <w:tc>
          <w:tcPr>
            <w:tcW w:w="2223" w:type="dxa"/>
            <w:vAlign w:val="center"/>
          </w:tcPr>
          <w:p w14:paraId="3FFE20FD" w14:textId="77777777" w:rsidR="00B678DD" w:rsidRDefault="00B678DD" w:rsidP="00B678DD">
            <w:pPr>
              <w:pStyle w:val="ListParagraph"/>
              <w:ind w:left="0"/>
              <w:jc w:val="center"/>
            </w:pPr>
          </w:p>
        </w:tc>
      </w:tr>
    </w:tbl>
    <w:p w14:paraId="1CF10176" w14:textId="4B895D3F" w:rsidR="00B678DD" w:rsidRPr="00D52229" w:rsidRDefault="00D52229" w:rsidP="00B631C2">
      <w:pPr>
        <w:pStyle w:val="ListParagraph"/>
        <w:spacing w:before="240" w:after="0" w:line="480" w:lineRule="auto"/>
        <w:ind w:left="851"/>
        <w:jc w:val="both"/>
      </w:pPr>
      <w:r>
        <w:t xml:space="preserve">Sama seperti pada pengujian sinyal remot, pengujian pembacaan sinyal telemetri juga dimulai dari jarak sejauh 1m hingga berjarak sejauh </w:t>
      </w:r>
      <w:r w:rsidR="00461578">
        <w:t>200</w:t>
      </w:r>
      <w:r>
        <w:t xml:space="preserve">m. dari jarak tersebut akan dianalisis apakah dengan jarak tersebut drone dapat merespon perintah dari kendali telemetri dari </w:t>
      </w:r>
      <w:r w:rsidRPr="00D52229">
        <w:rPr>
          <w:i/>
          <w:iCs/>
        </w:rPr>
        <w:t>gound station</w:t>
      </w:r>
      <w:r>
        <w:t xml:space="preserve">. Besar kekuatan sinyal yang terbaca pada telemetri dapat dilihat pada tampilan </w:t>
      </w:r>
      <w:r w:rsidRPr="00D52229">
        <w:rPr>
          <w:i/>
          <w:iCs/>
        </w:rPr>
        <w:t>Heads-up Display</w:t>
      </w:r>
      <w:r>
        <w:t xml:space="preserve"> (HUD) pada aplikasi </w:t>
      </w:r>
      <w:r w:rsidRPr="00D52229">
        <w:rPr>
          <w:i/>
          <w:iCs/>
        </w:rPr>
        <w:t>Mission Planner</w:t>
      </w:r>
      <w:r>
        <w:t>.</w:t>
      </w:r>
    </w:p>
    <w:p w14:paraId="606CC1E3" w14:textId="3F70DFC3" w:rsidR="00D16680" w:rsidRPr="00D129CB" w:rsidRDefault="00D16680" w:rsidP="00DA2268">
      <w:pPr>
        <w:pStyle w:val="ListParagraph"/>
        <w:numPr>
          <w:ilvl w:val="0"/>
          <w:numId w:val="25"/>
        </w:numPr>
        <w:spacing w:after="0" w:line="480" w:lineRule="auto"/>
        <w:ind w:left="851" w:hanging="357"/>
        <w:jc w:val="both"/>
        <w:rPr>
          <w:b/>
          <w:bCs/>
        </w:rPr>
      </w:pPr>
      <w:r w:rsidRPr="00D129CB">
        <w:rPr>
          <w:b/>
          <w:bCs/>
        </w:rPr>
        <w:t xml:space="preserve">Pengujian </w:t>
      </w:r>
      <w:r w:rsidR="00D52229" w:rsidRPr="00D129CB">
        <w:rPr>
          <w:b/>
          <w:bCs/>
        </w:rPr>
        <w:t>Koordinat</w:t>
      </w:r>
      <w:r w:rsidRPr="00D129CB">
        <w:rPr>
          <w:b/>
          <w:bCs/>
        </w:rPr>
        <w:t xml:space="preserve"> GPS</w:t>
      </w:r>
    </w:p>
    <w:p w14:paraId="6A155078" w14:textId="58AA6C35" w:rsidR="00EE71CC" w:rsidRDefault="00FE0EE4" w:rsidP="00B631C2">
      <w:pPr>
        <w:pStyle w:val="ListParagraph"/>
        <w:spacing w:before="240" w:after="0" w:line="480" w:lineRule="auto"/>
        <w:ind w:left="851"/>
        <w:jc w:val="both"/>
      </w:pPr>
      <w:r>
        <w:t xml:space="preserve">Pengujian </w:t>
      </w:r>
      <w:r w:rsidR="00D52229">
        <w:t xml:space="preserve">titik koordinat </w:t>
      </w:r>
      <w:r>
        <w:t>GPS dilakukan</w:t>
      </w:r>
      <w:r w:rsidR="00F54941">
        <w:t xml:space="preserve"> dengan cara meletakkan posisi drone pada 6 titik lokasi yang berbeda. Kemudian lokasi tersebut akan di catat dan dibandingkan dengan pembacaan lokasi GPS pada HP, setelah perbandingan tersebut maka akan dianalisis berapa besar kesalahan error pembacaan lokasi GPS pada </w:t>
      </w:r>
      <w:r w:rsidR="00F54941" w:rsidRPr="00F54941">
        <w:rPr>
          <w:i/>
          <w:iCs/>
        </w:rPr>
        <w:t>drone</w:t>
      </w:r>
      <w:r>
        <w:t xml:space="preserve">. Hal ini dilakukan bertujuan untuk </w:t>
      </w:r>
      <w:r w:rsidR="00AC69DA">
        <w:t xml:space="preserve">mengukur </w:t>
      </w:r>
      <w:r>
        <w:t xml:space="preserve">tingkat kakuratan </w:t>
      </w:r>
      <w:r w:rsidR="00AC69DA">
        <w:t>pembacaan koordinat GPS</w:t>
      </w:r>
      <w:r w:rsidR="001C7200">
        <w:t xml:space="preserve"> berdasarkan titik koordinat perencanaan misi yang </w:t>
      </w:r>
      <w:r w:rsidR="00F54941">
        <w:t>akan</w:t>
      </w:r>
      <w:r w:rsidR="001C7200">
        <w:t xml:space="preserve"> dibuat</w:t>
      </w:r>
      <w:r w:rsidR="00AC69DA">
        <w:t>.</w:t>
      </w:r>
      <w:r w:rsidR="00911D21">
        <w:t xml:space="preserve"> Tabel </w:t>
      </w:r>
      <w:r w:rsidR="00111379">
        <w:t>9</w:t>
      </w:r>
      <w:r w:rsidR="00911D21">
        <w:t xml:space="preserve"> merupakan parameter yang diuji pada pengujian pembacaan sinyal GPS.</w:t>
      </w:r>
    </w:p>
    <w:p w14:paraId="7641142C" w14:textId="225CDFD8" w:rsidR="00911D21" w:rsidRDefault="00911D21" w:rsidP="00B631C2">
      <w:pPr>
        <w:pStyle w:val="Caption"/>
        <w:keepNext/>
        <w:ind w:left="993"/>
      </w:pPr>
      <w:bookmarkStart w:id="188" w:name="_Toc146562527"/>
      <w:bookmarkStart w:id="189" w:name="_Toc159235149"/>
      <w:r>
        <w:t xml:space="preserve">Tabel </w:t>
      </w:r>
      <w:fldSimple w:instr=" SEQ Tabel \* ARABIC ">
        <w:r w:rsidR="008F642D">
          <w:rPr>
            <w:noProof/>
          </w:rPr>
          <w:t>9</w:t>
        </w:r>
      </w:fldSimple>
      <w:r>
        <w:t xml:space="preserve"> Desain pengujian sinyal GPS</w:t>
      </w:r>
      <w:bookmarkEnd w:id="188"/>
      <w:bookmarkEnd w:id="189"/>
    </w:p>
    <w:tbl>
      <w:tblPr>
        <w:tblStyle w:val="TableGrid"/>
        <w:tblW w:w="7235" w:type="dxa"/>
        <w:tblInd w:w="846" w:type="dxa"/>
        <w:tblLayout w:type="fixed"/>
        <w:tblLook w:val="04A0" w:firstRow="1" w:lastRow="0" w:firstColumn="1" w:lastColumn="0" w:noHBand="0" w:noVBand="1"/>
      </w:tblPr>
      <w:tblGrid>
        <w:gridCol w:w="1277"/>
        <w:gridCol w:w="850"/>
        <w:gridCol w:w="1134"/>
        <w:gridCol w:w="850"/>
        <w:gridCol w:w="992"/>
        <w:gridCol w:w="987"/>
        <w:gridCol w:w="1134"/>
        <w:gridCol w:w="11"/>
      </w:tblGrid>
      <w:tr w:rsidR="00F54941" w14:paraId="347647D4" w14:textId="77777777" w:rsidTr="00F54941">
        <w:tc>
          <w:tcPr>
            <w:tcW w:w="1277" w:type="dxa"/>
            <w:vMerge w:val="restart"/>
            <w:vAlign w:val="center"/>
          </w:tcPr>
          <w:p w14:paraId="41892E73" w14:textId="77777777" w:rsidR="00F54941" w:rsidRDefault="00F54941" w:rsidP="004028B1">
            <w:pPr>
              <w:pStyle w:val="ListParagraph"/>
              <w:ind w:left="-108" w:right="-110"/>
              <w:jc w:val="center"/>
            </w:pPr>
            <w:r>
              <w:t>Titik posisi</w:t>
            </w:r>
          </w:p>
        </w:tc>
        <w:tc>
          <w:tcPr>
            <w:tcW w:w="1984" w:type="dxa"/>
            <w:gridSpan w:val="2"/>
            <w:vAlign w:val="center"/>
          </w:tcPr>
          <w:p w14:paraId="46C7D834" w14:textId="77777777" w:rsidR="00F54941" w:rsidRDefault="00F54941" w:rsidP="004028B1">
            <w:pPr>
              <w:pStyle w:val="ListParagraph"/>
              <w:ind w:left="0"/>
              <w:jc w:val="center"/>
            </w:pPr>
            <w:r>
              <w:t>Koordinat GPS Drone</w:t>
            </w:r>
          </w:p>
        </w:tc>
        <w:tc>
          <w:tcPr>
            <w:tcW w:w="1842" w:type="dxa"/>
            <w:gridSpan w:val="2"/>
            <w:vAlign w:val="center"/>
          </w:tcPr>
          <w:p w14:paraId="7BBE2857" w14:textId="77777777" w:rsidR="00F54941" w:rsidRDefault="00F54941" w:rsidP="004028B1">
            <w:pPr>
              <w:pStyle w:val="ListParagraph"/>
              <w:ind w:left="0"/>
              <w:jc w:val="center"/>
            </w:pPr>
            <w:r>
              <w:t>Koordinat GPS Handphone</w:t>
            </w:r>
          </w:p>
        </w:tc>
        <w:tc>
          <w:tcPr>
            <w:tcW w:w="2132" w:type="dxa"/>
            <w:gridSpan w:val="3"/>
            <w:vAlign w:val="center"/>
          </w:tcPr>
          <w:p w14:paraId="491E8F8F" w14:textId="77777777" w:rsidR="00F54941" w:rsidRPr="00A00420" w:rsidRDefault="00F54941" w:rsidP="004028B1">
            <w:pPr>
              <w:pStyle w:val="ListParagraph"/>
              <w:ind w:left="0"/>
              <w:jc w:val="center"/>
              <w:rPr>
                <w:i/>
                <w:iCs/>
              </w:rPr>
            </w:pPr>
            <w:r w:rsidRPr="00A00420">
              <w:rPr>
                <w:i/>
                <w:iCs/>
              </w:rPr>
              <w:t>error</w:t>
            </w:r>
          </w:p>
        </w:tc>
      </w:tr>
      <w:tr w:rsidR="00F54941" w14:paraId="235E5E4A" w14:textId="77777777" w:rsidTr="00F54941">
        <w:trPr>
          <w:gridAfter w:val="1"/>
          <w:wAfter w:w="11" w:type="dxa"/>
          <w:trHeight w:val="459"/>
        </w:trPr>
        <w:tc>
          <w:tcPr>
            <w:tcW w:w="1277" w:type="dxa"/>
            <w:vMerge/>
            <w:vAlign w:val="center"/>
          </w:tcPr>
          <w:p w14:paraId="38AE528D" w14:textId="77777777" w:rsidR="00F54941" w:rsidRDefault="00F54941" w:rsidP="004028B1">
            <w:pPr>
              <w:pStyle w:val="ListParagraph"/>
              <w:ind w:left="-108" w:right="-110"/>
              <w:jc w:val="center"/>
            </w:pPr>
          </w:p>
        </w:tc>
        <w:tc>
          <w:tcPr>
            <w:tcW w:w="850" w:type="dxa"/>
            <w:vAlign w:val="center"/>
          </w:tcPr>
          <w:p w14:paraId="12A1D074" w14:textId="77777777" w:rsidR="00F54941" w:rsidRPr="00A00420" w:rsidRDefault="00F54941" w:rsidP="004028B1">
            <w:pPr>
              <w:pStyle w:val="ListParagraph"/>
              <w:ind w:left="-103" w:right="-108"/>
              <w:jc w:val="center"/>
              <w:rPr>
                <w:i/>
                <w:iCs/>
                <w:sz w:val="22"/>
                <w:szCs w:val="20"/>
              </w:rPr>
            </w:pPr>
            <w:r w:rsidRPr="00A00420">
              <w:rPr>
                <w:i/>
                <w:iCs/>
                <w:sz w:val="22"/>
                <w:szCs w:val="20"/>
              </w:rPr>
              <w:t>Latitude</w:t>
            </w:r>
          </w:p>
        </w:tc>
        <w:tc>
          <w:tcPr>
            <w:tcW w:w="1134" w:type="dxa"/>
            <w:vAlign w:val="center"/>
          </w:tcPr>
          <w:p w14:paraId="64C6B4D3" w14:textId="77777777" w:rsidR="00F54941" w:rsidRPr="00A00420" w:rsidRDefault="00F54941" w:rsidP="004028B1">
            <w:pPr>
              <w:pStyle w:val="ListParagraph"/>
              <w:ind w:left="-103" w:right="-108"/>
              <w:jc w:val="center"/>
              <w:rPr>
                <w:i/>
                <w:iCs/>
                <w:sz w:val="22"/>
                <w:szCs w:val="20"/>
              </w:rPr>
            </w:pPr>
            <w:r w:rsidRPr="00A00420">
              <w:rPr>
                <w:i/>
                <w:iCs/>
                <w:sz w:val="22"/>
                <w:szCs w:val="20"/>
              </w:rPr>
              <w:t>Longitude</w:t>
            </w:r>
          </w:p>
        </w:tc>
        <w:tc>
          <w:tcPr>
            <w:tcW w:w="850" w:type="dxa"/>
            <w:vAlign w:val="center"/>
          </w:tcPr>
          <w:p w14:paraId="3613F5D1" w14:textId="77777777" w:rsidR="00F54941" w:rsidRPr="00A00420" w:rsidRDefault="00F54941" w:rsidP="004028B1">
            <w:pPr>
              <w:pStyle w:val="ListParagraph"/>
              <w:ind w:left="-103" w:right="-108"/>
              <w:jc w:val="center"/>
              <w:rPr>
                <w:i/>
                <w:iCs/>
                <w:sz w:val="22"/>
                <w:szCs w:val="20"/>
              </w:rPr>
            </w:pPr>
            <w:r w:rsidRPr="00A00420">
              <w:rPr>
                <w:i/>
                <w:iCs/>
                <w:sz w:val="22"/>
                <w:szCs w:val="20"/>
              </w:rPr>
              <w:t>Latitude</w:t>
            </w:r>
          </w:p>
        </w:tc>
        <w:tc>
          <w:tcPr>
            <w:tcW w:w="992" w:type="dxa"/>
            <w:vAlign w:val="center"/>
          </w:tcPr>
          <w:p w14:paraId="36CA33BC" w14:textId="77777777" w:rsidR="00F54941" w:rsidRPr="00A00420" w:rsidRDefault="00F54941" w:rsidP="004028B1">
            <w:pPr>
              <w:pStyle w:val="ListParagraph"/>
              <w:ind w:left="-103" w:right="-108"/>
              <w:jc w:val="center"/>
              <w:rPr>
                <w:i/>
                <w:iCs/>
                <w:sz w:val="22"/>
                <w:szCs w:val="20"/>
              </w:rPr>
            </w:pPr>
            <w:r w:rsidRPr="00A00420">
              <w:rPr>
                <w:i/>
                <w:iCs/>
                <w:sz w:val="22"/>
                <w:szCs w:val="20"/>
              </w:rPr>
              <w:t>Longitude</w:t>
            </w:r>
          </w:p>
        </w:tc>
        <w:tc>
          <w:tcPr>
            <w:tcW w:w="987" w:type="dxa"/>
            <w:vAlign w:val="center"/>
          </w:tcPr>
          <w:p w14:paraId="062F80DA" w14:textId="77777777" w:rsidR="00F54941" w:rsidRPr="00A00420" w:rsidRDefault="00F54941" w:rsidP="004028B1">
            <w:pPr>
              <w:pStyle w:val="ListParagraph"/>
              <w:ind w:left="-103" w:right="-108"/>
              <w:jc w:val="center"/>
              <w:rPr>
                <w:i/>
                <w:iCs/>
              </w:rPr>
            </w:pPr>
            <w:r w:rsidRPr="00A00420">
              <w:rPr>
                <w:i/>
                <w:iCs/>
                <w:sz w:val="22"/>
                <w:szCs w:val="20"/>
              </w:rPr>
              <w:t>Latitude</w:t>
            </w:r>
          </w:p>
        </w:tc>
        <w:tc>
          <w:tcPr>
            <w:tcW w:w="1134" w:type="dxa"/>
            <w:vAlign w:val="center"/>
          </w:tcPr>
          <w:p w14:paraId="676EDE98" w14:textId="77777777" w:rsidR="00F54941" w:rsidRPr="00A00420" w:rsidRDefault="00F54941" w:rsidP="004028B1">
            <w:pPr>
              <w:pStyle w:val="ListParagraph"/>
              <w:ind w:left="-103" w:right="-108"/>
              <w:jc w:val="center"/>
              <w:rPr>
                <w:i/>
                <w:iCs/>
              </w:rPr>
            </w:pPr>
            <w:r w:rsidRPr="00A00420">
              <w:rPr>
                <w:i/>
                <w:iCs/>
                <w:sz w:val="22"/>
                <w:szCs w:val="20"/>
              </w:rPr>
              <w:t>Longitude</w:t>
            </w:r>
          </w:p>
        </w:tc>
      </w:tr>
      <w:tr w:rsidR="00F54941" w14:paraId="0CFE4580" w14:textId="77777777" w:rsidTr="00F54941">
        <w:trPr>
          <w:gridAfter w:val="1"/>
          <w:wAfter w:w="11" w:type="dxa"/>
        </w:trPr>
        <w:tc>
          <w:tcPr>
            <w:tcW w:w="1277" w:type="dxa"/>
            <w:vAlign w:val="center"/>
          </w:tcPr>
          <w:p w14:paraId="7653F407" w14:textId="77777777" w:rsidR="00F54941" w:rsidRDefault="00F54941" w:rsidP="004028B1">
            <w:pPr>
              <w:pStyle w:val="ListParagraph"/>
              <w:ind w:left="-108" w:right="-110"/>
              <w:jc w:val="center"/>
            </w:pPr>
            <w:r>
              <w:t>Posisi 1</w:t>
            </w:r>
          </w:p>
        </w:tc>
        <w:tc>
          <w:tcPr>
            <w:tcW w:w="850" w:type="dxa"/>
          </w:tcPr>
          <w:p w14:paraId="0DC5A4C3" w14:textId="0156DC42" w:rsidR="00F54941" w:rsidRDefault="00F54941" w:rsidP="004028B1">
            <w:pPr>
              <w:pStyle w:val="ListParagraph"/>
              <w:ind w:left="-107" w:right="-113"/>
              <w:jc w:val="center"/>
            </w:pPr>
          </w:p>
        </w:tc>
        <w:tc>
          <w:tcPr>
            <w:tcW w:w="1134" w:type="dxa"/>
          </w:tcPr>
          <w:p w14:paraId="724E75D3" w14:textId="589C5ADE" w:rsidR="00F54941" w:rsidRDefault="00F54941" w:rsidP="004028B1">
            <w:pPr>
              <w:pStyle w:val="ListParagraph"/>
              <w:ind w:left="-107" w:right="-113"/>
              <w:jc w:val="center"/>
            </w:pPr>
          </w:p>
        </w:tc>
        <w:tc>
          <w:tcPr>
            <w:tcW w:w="850" w:type="dxa"/>
          </w:tcPr>
          <w:p w14:paraId="470B0734" w14:textId="0274DF04" w:rsidR="00F54941" w:rsidRDefault="00F54941" w:rsidP="004028B1">
            <w:pPr>
              <w:pStyle w:val="ListParagraph"/>
              <w:ind w:left="-107" w:right="-113"/>
              <w:jc w:val="center"/>
            </w:pPr>
          </w:p>
        </w:tc>
        <w:tc>
          <w:tcPr>
            <w:tcW w:w="992" w:type="dxa"/>
          </w:tcPr>
          <w:p w14:paraId="0D2030EF" w14:textId="1976ED28" w:rsidR="00F54941" w:rsidRPr="002D3600" w:rsidRDefault="00F54941" w:rsidP="004028B1">
            <w:pPr>
              <w:ind w:left="-109" w:right="-101"/>
              <w:jc w:val="center"/>
              <w:rPr>
                <w:color w:val="000000"/>
              </w:rPr>
            </w:pPr>
          </w:p>
        </w:tc>
        <w:tc>
          <w:tcPr>
            <w:tcW w:w="987" w:type="dxa"/>
            <w:vAlign w:val="center"/>
          </w:tcPr>
          <w:p w14:paraId="2701E88A" w14:textId="1D1A6A91" w:rsidR="00F54941" w:rsidRDefault="00F54941" w:rsidP="004028B1">
            <w:pPr>
              <w:pStyle w:val="ListParagraph"/>
              <w:ind w:left="-107" w:right="-113"/>
              <w:jc w:val="center"/>
            </w:pPr>
          </w:p>
        </w:tc>
        <w:tc>
          <w:tcPr>
            <w:tcW w:w="1134" w:type="dxa"/>
          </w:tcPr>
          <w:p w14:paraId="0F42B3F4" w14:textId="54D22676" w:rsidR="00F54941" w:rsidRDefault="00F54941" w:rsidP="004028B1">
            <w:pPr>
              <w:pStyle w:val="ListParagraph"/>
              <w:ind w:left="-107" w:right="-113"/>
              <w:jc w:val="center"/>
            </w:pPr>
          </w:p>
        </w:tc>
      </w:tr>
      <w:tr w:rsidR="00F54941" w14:paraId="458FFF87" w14:textId="77777777" w:rsidTr="00F54941">
        <w:trPr>
          <w:gridAfter w:val="1"/>
          <w:wAfter w:w="11" w:type="dxa"/>
        </w:trPr>
        <w:tc>
          <w:tcPr>
            <w:tcW w:w="1277" w:type="dxa"/>
            <w:vAlign w:val="center"/>
          </w:tcPr>
          <w:p w14:paraId="11BCF946" w14:textId="77777777" w:rsidR="00F54941" w:rsidRDefault="00F54941" w:rsidP="004028B1">
            <w:pPr>
              <w:pStyle w:val="ListParagraph"/>
              <w:ind w:left="-108" w:right="-110"/>
              <w:jc w:val="center"/>
            </w:pPr>
            <w:r>
              <w:t>Posisi 2</w:t>
            </w:r>
          </w:p>
        </w:tc>
        <w:tc>
          <w:tcPr>
            <w:tcW w:w="850" w:type="dxa"/>
          </w:tcPr>
          <w:p w14:paraId="19B3A7A2" w14:textId="11349869" w:rsidR="00F54941" w:rsidRDefault="00F54941" w:rsidP="004028B1">
            <w:pPr>
              <w:pStyle w:val="ListParagraph"/>
              <w:ind w:left="-107" w:right="-113"/>
              <w:jc w:val="center"/>
            </w:pPr>
          </w:p>
        </w:tc>
        <w:tc>
          <w:tcPr>
            <w:tcW w:w="1134" w:type="dxa"/>
          </w:tcPr>
          <w:p w14:paraId="1C32A3FB" w14:textId="6C08305F" w:rsidR="00F54941" w:rsidRDefault="00F54941" w:rsidP="004028B1">
            <w:pPr>
              <w:pStyle w:val="ListParagraph"/>
              <w:ind w:left="-107" w:right="-113"/>
              <w:jc w:val="center"/>
            </w:pPr>
          </w:p>
        </w:tc>
        <w:tc>
          <w:tcPr>
            <w:tcW w:w="850" w:type="dxa"/>
          </w:tcPr>
          <w:p w14:paraId="5DC99B84" w14:textId="331C9EE3" w:rsidR="00F54941" w:rsidRDefault="00F54941" w:rsidP="004028B1">
            <w:pPr>
              <w:pStyle w:val="ListParagraph"/>
              <w:ind w:left="-107" w:right="-113"/>
              <w:jc w:val="center"/>
            </w:pPr>
          </w:p>
        </w:tc>
        <w:tc>
          <w:tcPr>
            <w:tcW w:w="992" w:type="dxa"/>
          </w:tcPr>
          <w:p w14:paraId="1A5FEDCC" w14:textId="27062DED" w:rsidR="00F54941" w:rsidRDefault="00F54941" w:rsidP="004028B1">
            <w:pPr>
              <w:pStyle w:val="ListParagraph"/>
              <w:ind w:left="-107" w:right="-113"/>
              <w:jc w:val="center"/>
            </w:pPr>
          </w:p>
        </w:tc>
        <w:tc>
          <w:tcPr>
            <w:tcW w:w="987" w:type="dxa"/>
            <w:vAlign w:val="center"/>
          </w:tcPr>
          <w:p w14:paraId="6D327297" w14:textId="1DCEF127" w:rsidR="00F54941" w:rsidRDefault="00F54941" w:rsidP="004028B1">
            <w:pPr>
              <w:pStyle w:val="ListParagraph"/>
              <w:ind w:left="-107" w:right="-113"/>
              <w:jc w:val="center"/>
            </w:pPr>
          </w:p>
        </w:tc>
        <w:tc>
          <w:tcPr>
            <w:tcW w:w="1134" w:type="dxa"/>
          </w:tcPr>
          <w:p w14:paraId="4362EFA2" w14:textId="7C4C7FC7" w:rsidR="00F54941" w:rsidRDefault="00F54941" w:rsidP="004028B1">
            <w:pPr>
              <w:pStyle w:val="ListParagraph"/>
              <w:ind w:left="-107" w:right="-113"/>
              <w:jc w:val="center"/>
            </w:pPr>
          </w:p>
        </w:tc>
      </w:tr>
      <w:tr w:rsidR="00F54941" w14:paraId="540F32CC" w14:textId="77777777" w:rsidTr="00F54941">
        <w:trPr>
          <w:gridAfter w:val="1"/>
          <w:wAfter w:w="11" w:type="dxa"/>
        </w:trPr>
        <w:tc>
          <w:tcPr>
            <w:tcW w:w="1277" w:type="dxa"/>
            <w:vAlign w:val="center"/>
          </w:tcPr>
          <w:p w14:paraId="404ACA8A" w14:textId="77777777" w:rsidR="00F54941" w:rsidRDefault="00F54941" w:rsidP="004028B1">
            <w:pPr>
              <w:pStyle w:val="ListParagraph"/>
              <w:ind w:left="-108" w:right="-110"/>
              <w:jc w:val="center"/>
            </w:pPr>
            <w:r>
              <w:lastRenderedPageBreak/>
              <w:t>Posisi 3</w:t>
            </w:r>
          </w:p>
        </w:tc>
        <w:tc>
          <w:tcPr>
            <w:tcW w:w="850" w:type="dxa"/>
          </w:tcPr>
          <w:p w14:paraId="1048EA93" w14:textId="58AE9626" w:rsidR="00F54941" w:rsidRDefault="00F54941" w:rsidP="004028B1">
            <w:pPr>
              <w:pStyle w:val="ListParagraph"/>
              <w:ind w:left="-107" w:right="-113"/>
              <w:jc w:val="center"/>
            </w:pPr>
          </w:p>
        </w:tc>
        <w:tc>
          <w:tcPr>
            <w:tcW w:w="1134" w:type="dxa"/>
          </w:tcPr>
          <w:p w14:paraId="585BC618" w14:textId="311A4AA6" w:rsidR="00F54941" w:rsidRDefault="00F54941" w:rsidP="004028B1">
            <w:pPr>
              <w:pStyle w:val="ListParagraph"/>
              <w:ind w:left="-107" w:right="-113"/>
              <w:jc w:val="center"/>
            </w:pPr>
          </w:p>
        </w:tc>
        <w:tc>
          <w:tcPr>
            <w:tcW w:w="850" w:type="dxa"/>
          </w:tcPr>
          <w:p w14:paraId="53CB6581" w14:textId="73EEF42D" w:rsidR="00F54941" w:rsidRDefault="00F54941" w:rsidP="004028B1">
            <w:pPr>
              <w:pStyle w:val="ListParagraph"/>
              <w:ind w:left="-107" w:right="-113"/>
              <w:jc w:val="center"/>
            </w:pPr>
          </w:p>
        </w:tc>
        <w:tc>
          <w:tcPr>
            <w:tcW w:w="992" w:type="dxa"/>
          </w:tcPr>
          <w:p w14:paraId="3D01D716" w14:textId="442FAC3A" w:rsidR="00F54941" w:rsidRDefault="00F54941" w:rsidP="004028B1">
            <w:pPr>
              <w:pStyle w:val="ListParagraph"/>
              <w:ind w:left="-107" w:right="-113"/>
              <w:jc w:val="center"/>
            </w:pPr>
          </w:p>
        </w:tc>
        <w:tc>
          <w:tcPr>
            <w:tcW w:w="987" w:type="dxa"/>
            <w:vAlign w:val="center"/>
          </w:tcPr>
          <w:p w14:paraId="0AA53CF0" w14:textId="6EB22B2F" w:rsidR="00F54941" w:rsidRDefault="00F54941" w:rsidP="004028B1">
            <w:pPr>
              <w:pStyle w:val="ListParagraph"/>
              <w:ind w:left="-107" w:right="-113"/>
              <w:jc w:val="center"/>
            </w:pPr>
          </w:p>
        </w:tc>
        <w:tc>
          <w:tcPr>
            <w:tcW w:w="1134" w:type="dxa"/>
          </w:tcPr>
          <w:p w14:paraId="001F83C8" w14:textId="29C7BD34" w:rsidR="00F54941" w:rsidRDefault="00F54941" w:rsidP="004028B1">
            <w:pPr>
              <w:pStyle w:val="ListParagraph"/>
              <w:ind w:left="-107" w:right="-113"/>
              <w:jc w:val="center"/>
            </w:pPr>
          </w:p>
        </w:tc>
      </w:tr>
      <w:tr w:rsidR="00F54941" w14:paraId="3ED3A925" w14:textId="77777777" w:rsidTr="00F54941">
        <w:trPr>
          <w:gridAfter w:val="1"/>
          <w:wAfter w:w="11" w:type="dxa"/>
        </w:trPr>
        <w:tc>
          <w:tcPr>
            <w:tcW w:w="1277" w:type="dxa"/>
            <w:vAlign w:val="center"/>
          </w:tcPr>
          <w:p w14:paraId="661C9D37" w14:textId="77777777" w:rsidR="00F54941" w:rsidRDefault="00F54941" w:rsidP="004028B1">
            <w:pPr>
              <w:pStyle w:val="ListParagraph"/>
              <w:ind w:left="-108" w:right="-110"/>
              <w:jc w:val="center"/>
            </w:pPr>
            <w:r>
              <w:t>Posisi 4</w:t>
            </w:r>
          </w:p>
        </w:tc>
        <w:tc>
          <w:tcPr>
            <w:tcW w:w="850" w:type="dxa"/>
          </w:tcPr>
          <w:p w14:paraId="72C83ECA" w14:textId="587B4B80" w:rsidR="00F54941" w:rsidRDefault="00F54941" w:rsidP="004028B1">
            <w:pPr>
              <w:pStyle w:val="ListParagraph"/>
              <w:ind w:left="-107" w:right="-113"/>
              <w:jc w:val="center"/>
            </w:pPr>
          </w:p>
        </w:tc>
        <w:tc>
          <w:tcPr>
            <w:tcW w:w="1134" w:type="dxa"/>
          </w:tcPr>
          <w:p w14:paraId="071DB63C" w14:textId="17DEC6BF" w:rsidR="00F54941" w:rsidRDefault="00F54941" w:rsidP="004028B1">
            <w:pPr>
              <w:pStyle w:val="ListParagraph"/>
              <w:ind w:left="-107" w:right="-113"/>
              <w:jc w:val="center"/>
            </w:pPr>
          </w:p>
        </w:tc>
        <w:tc>
          <w:tcPr>
            <w:tcW w:w="850" w:type="dxa"/>
          </w:tcPr>
          <w:p w14:paraId="19E4D02D" w14:textId="44915E63" w:rsidR="00F54941" w:rsidRDefault="00F54941" w:rsidP="004028B1">
            <w:pPr>
              <w:pStyle w:val="ListParagraph"/>
              <w:ind w:left="-107" w:right="-113"/>
              <w:jc w:val="center"/>
            </w:pPr>
          </w:p>
        </w:tc>
        <w:tc>
          <w:tcPr>
            <w:tcW w:w="992" w:type="dxa"/>
          </w:tcPr>
          <w:p w14:paraId="7A13008C" w14:textId="6239201A" w:rsidR="00F54941" w:rsidRDefault="00F54941" w:rsidP="004028B1">
            <w:pPr>
              <w:pStyle w:val="ListParagraph"/>
              <w:ind w:left="-107" w:right="-113"/>
              <w:jc w:val="center"/>
            </w:pPr>
          </w:p>
        </w:tc>
        <w:tc>
          <w:tcPr>
            <w:tcW w:w="987" w:type="dxa"/>
            <w:vAlign w:val="center"/>
          </w:tcPr>
          <w:p w14:paraId="4608EF86" w14:textId="22CE5FAC" w:rsidR="00F54941" w:rsidRDefault="00F54941" w:rsidP="004028B1">
            <w:pPr>
              <w:pStyle w:val="ListParagraph"/>
              <w:ind w:left="-107" w:right="-113"/>
              <w:jc w:val="center"/>
            </w:pPr>
          </w:p>
        </w:tc>
        <w:tc>
          <w:tcPr>
            <w:tcW w:w="1134" w:type="dxa"/>
          </w:tcPr>
          <w:p w14:paraId="5FD9BA79" w14:textId="3CC31376" w:rsidR="00F54941" w:rsidRDefault="00F54941" w:rsidP="004028B1">
            <w:pPr>
              <w:pStyle w:val="ListParagraph"/>
              <w:ind w:left="-107" w:right="-113"/>
              <w:jc w:val="center"/>
            </w:pPr>
          </w:p>
        </w:tc>
      </w:tr>
      <w:tr w:rsidR="00F54941" w14:paraId="2D1AB5EE" w14:textId="77777777" w:rsidTr="00F54941">
        <w:trPr>
          <w:gridAfter w:val="1"/>
          <w:wAfter w:w="11" w:type="dxa"/>
        </w:trPr>
        <w:tc>
          <w:tcPr>
            <w:tcW w:w="1277" w:type="dxa"/>
            <w:vAlign w:val="center"/>
          </w:tcPr>
          <w:p w14:paraId="590CCD93" w14:textId="77777777" w:rsidR="00F54941" w:rsidRDefault="00F54941" w:rsidP="004028B1">
            <w:pPr>
              <w:pStyle w:val="ListParagraph"/>
              <w:ind w:left="-108" w:right="-110"/>
              <w:jc w:val="center"/>
            </w:pPr>
            <w:r>
              <w:t>Posisi 5</w:t>
            </w:r>
          </w:p>
        </w:tc>
        <w:tc>
          <w:tcPr>
            <w:tcW w:w="850" w:type="dxa"/>
          </w:tcPr>
          <w:p w14:paraId="5B377823" w14:textId="08E39AC4" w:rsidR="00F54941" w:rsidRDefault="00F54941" w:rsidP="004028B1">
            <w:pPr>
              <w:pStyle w:val="ListParagraph"/>
              <w:ind w:left="-107" w:right="-113"/>
              <w:jc w:val="center"/>
            </w:pPr>
          </w:p>
        </w:tc>
        <w:tc>
          <w:tcPr>
            <w:tcW w:w="1134" w:type="dxa"/>
          </w:tcPr>
          <w:p w14:paraId="7A08BA97" w14:textId="27086A52" w:rsidR="00F54941" w:rsidRDefault="00F54941" w:rsidP="004028B1">
            <w:pPr>
              <w:pStyle w:val="ListParagraph"/>
              <w:ind w:left="-107" w:right="-113"/>
              <w:jc w:val="center"/>
            </w:pPr>
          </w:p>
        </w:tc>
        <w:tc>
          <w:tcPr>
            <w:tcW w:w="850" w:type="dxa"/>
          </w:tcPr>
          <w:p w14:paraId="3BEB37EE" w14:textId="6364A485" w:rsidR="00F54941" w:rsidRDefault="00F54941" w:rsidP="004028B1">
            <w:pPr>
              <w:pStyle w:val="ListParagraph"/>
              <w:ind w:left="-107" w:right="-113"/>
              <w:jc w:val="center"/>
            </w:pPr>
          </w:p>
        </w:tc>
        <w:tc>
          <w:tcPr>
            <w:tcW w:w="992" w:type="dxa"/>
          </w:tcPr>
          <w:p w14:paraId="49CD6FB7" w14:textId="01BDA4B7" w:rsidR="00F54941" w:rsidRDefault="00F54941" w:rsidP="004028B1">
            <w:pPr>
              <w:pStyle w:val="ListParagraph"/>
              <w:ind w:left="-107" w:right="-113"/>
              <w:jc w:val="center"/>
            </w:pPr>
          </w:p>
        </w:tc>
        <w:tc>
          <w:tcPr>
            <w:tcW w:w="987" w:type="dxa"/>
            <w:vAlign w:val="center"/>
          </w:tcPr>
          <w:p w14:paraId="6943998B" w14:textId="2E6F5FDE" w:rsidR="00F54941" w:rsidRDefault="00F54941" w:rsidP="004028B1">
            <w:pPr>
              <w:pStyle w:val="ListParagraph"/>
              <w:ind w:left="-107" w:right="-113"/>
              <w:jc w:val="center"/>
            </w:pPr>
          </w:p>
        </w:tc>
        <w:tc>
          <w:tcPr>
            <w:tcW w:w="1134" w:type="dxa"/>
          </w:tcPr>
          <w:p w14:paraId="61665012" w14:textId="0D0C5D99" w:rsidR="00F54941" w:rsidRDefault="00F54941" w:rsidP="004028B1">
            <w:pPr>
              <w:pStyle w:val="ListParagraph"/>
              <w:ind w:left="-107" w:right="-113"/>
              <w:jc w:val="center"/>
            </w:pPr>
          </w:p>
        </w:tc>
      </w:tr>
      <w:tr w:rsidR="00F54941" w14:paraId="60FC944D" w14:textId="77777777" w:rsidTr="00F54941">
        <w:trPr>
          <w:gridAfter w:val="1"/>
          <w:wAfter w:w="11" w:type="dxa"/>
        </w:trPr>
        <w:tc>
          <w:tcPr>
            <w:tcW w:w="1277" w:type="dxa"/>
            <w:vAlign w:val="center"/>
          </w:tcPr>
          <w:p w14:paraId="74C23ACF" w14:textId="77777777" w:rsidR="00F54941" w:rsidRDefault="00F54941" w:rsidP="004028B1">
            <w:pPr>
              <w:pStyle w:val="ListParagraph"/>
              <w:ind w:left="-108" w:right="-110"/>
              <w:jc w:val="center"/>
            </w:pPr>
            <w:r>
              <w:t>Posisi 6</w:t>
            </w:r>
          </w:p>
        </w:tc>
        <w:tc>
          <w:tcPr>
            <w:tcW w:w="850" w:type="dxa"/>
          </w:tcPr>
          <w:p w14:paraId="5A56FEC0" w14:textId="22852E93" w:rsidR="00F54941" w:rsidRDefault="00F54941" w:rsidP="004028B1">
            <w:pPr>
              <w:pStyle w:val="ListParagraph"/>
              <w:ind w:left="-107" w:right="-113"/>
              <w:jc w:val="center"/>
            </w:pPr>
          </w:p>
        </w:tc>
        <w:tc>
          <w:tcPr>
            <w:tcW w:w="1134" w:type="dxa"/>
          </w:tcPr>
          <w:p w14:paraId="5677E6C9" w14:textId="3840A19F" w:rsidR="00F54941" w:rsidRDefault="00F54941" w:rsidP="004028B1">
            <w:pPr>
              <w:pStyle w:val="ListParagraph"/>
              <w:ind w:left="-107" w:right="-113"/>
              <w:jc w:val="center"/>
            </w:pPr>
          </w:p>
        </w:tc>
        <w:tc>
          <w:tcPr>
            <w:tcW w:w="850" w:type="dxa"/>
          </w:tcPr>
          <w:p w14:paraId="50DDA175" w14:textId="555851A2" w:rsidR="00F54941" w:rsidRDefault="00F54941" w:rsidP="004028B1">
            <w:pPr>
              <w:pStyle w:val="ListParagraph"/>
              <w:ind w:left="-107" w:right="-113"/>
              <w:jc w:val="center"/>
            </w:pPr>
          </w:p>
        </w:tc>
        <w:tc>
          <w:tcPr>
            <w:tcW w:w="992" w:type="dxa"/>
          </w:tcPr>
          <w:p w14:paraId="6187E9AE" w14:textId="0D7ED259" w:rsidR="00F54941" w:rsidRDefault="00F54941" w:rsidP="004028B1">
            <w:pPr>
              <w:pStyle w:val="ListParagraph"/>
              <w:ind w:left="-107" w:right="-113"/>
              <w:jc w:val="center"/>
            </w:pPr>
          </w:p>
        </w:tc>
        <w:tc>
          <w:tcPr>
            <w:tcW w:w="987" w:type="dxa"/>
            <w:vAlign w:val="center"/>
          </w:tcPr>
          <w:p w14:paraId="361CB2CB" w14:textId="24167B24" w:rsidR="00F54941" w:rsidRDefault="00F54941" w:rsidP="004028B1">
            <w:pPr>
              <w:pStyle w:val="ListParagraph"/>
              <w:ind w:left="-107" w:right="-113"/>
              <w:jc w:val="center"/>
            </w:pPr>
          </w:p>
        </w:tc>
        <w:tc>
          <w:tcPr>
            <w:tcW w:w="1134" w:type="dxa"/>
          </w:tcPr>
          <w:p w14:paraId="0603F5E2" w14:textId="1EB515EA" w:rsidR="00F54941" w:rsidRDefault="00F54941" w:rsidP="004028B1">
            <w:pPr>
              <w:pStyle w:val="ListParagraph"/>
              <w:ind w:left="-107" w:right="-113"/>
              <w:jc w:val="center"/>
            </w:pPr>
          </w:p>
        </w:tc>
      </w:tr>
    </w:tbl>
    <w:p w14:paraId="799F879E" w14:textId="01272FAB" w:rsidR="004976F0" w:rsidRDefault="004976F0" w:rsidP="00B631C2">
      <w:pPr>
        <w:pStyle w:val="ListParagraph"/>
        <w:spacing w:before="240" w:after="0" w:line="480" w:lineRule="auto"/>
        <w:ind w:left="851"/>
        <w:jc w:val="both"/>
      </w:pPr>
      <w:r>
        <w:t xml:space="preserve">Pengujian ini akan dilakukan sebanyak </w:t>
      </w:r>
      <w:r w:rsidR="00F54941">
        <w:t>6</w:t>
      </w:r>
      <w:r>
        <w:t xml:space="preserve"> kali percobaan dengan titik koordinat yang berbeda-beda. Pengujian dilakukan</w:t>
      </w:r>
      <w:r w:rsidR="00F54941">
        <w:t xml:space="preserve"> pada lokasi yang luas dan tanpa ada halangan</w:t>
      </w:r>
      <w:r>
        <w:t>.</w:t>
      </w:r>
    </w:p>
    <w:p w14:paraId="36395FE5" w14:textId="2555ACF2" w:rsidR="009E226B" w:rsidRDefault="009E226B" w:rsidP="00DA2268">
      <w:pPr>
        <w:pStyle w:val="ListParagraph"/>
        <w:numPr>
          <w:ilvl w:val="0"/>
          <w:numId w:val="25"/>
        </w:numPr>
        <w:spacing w:after="0" w:line="480" w:lineRule="auto"/>
        <w:ind w:left="851" w:hanging="357"/>
        <w:jc w:val="both"/>
        <w:rPr>
          <w:b/>
          <w:bCs/>
        </w:rPr>
      </w:pPr>
      <w:r>
        <w:rPr>
          <w:b/>
          <w:bCs/>
        </w:rPr>
        <w:t>Pengujian Sistem Penyemprotan</w:t>
      </w:r>
    </w:p>
    <w:p w14:paraId="62D88DC4" w14:textId="397EA617" w:rsidR="009E226B" w:rsidRDefault="009E226B" w:rsidP="009E226B">
      <w:pPr>
        <w:pStyle w:val="ListParagraph"/>
        <w:spacing w:after="0" w:line="480" w:lineRule="auto"/>
        <w:ind w:left="851"/>
        <w:jc w:val="both"/>
      </w:pPr>
      <w:r>
        <w:t xml:space="preserve">Pengujian sistem penyemprotan bertujuan untuk mengukur </w:t>
      </w:r>
      <w:r w:rsidR="00955EBB">
        <w:t>debit</w:t>
      </w:r>
      <w:r>
        <w:t xml:space="preserve"> dan lebar dispersi aliran cairan pestisida yang disemprotkan. </w:t>
      </w:r>
      <w:r w:rsidR="00EF4C0F">
        <w:t>P</w:t>
      </w:r>
      <w:r>
        <w:t>engujian dilakukan berdasarkan tabel 10 berikut :</w:t>
      </w:r>
    </w:p>
    <w:p w14:paraId="539D065A" w14:textId="1CAED5F7" w:rsidR="00EA0846" w:rsidRDefault="00EA0846" w:rsidP="00EA0846">
      <w:pPr>
        <w:pStyle w:val="Caption"/>
        <w:keepNext/>
        <w:ind w:left="851"/>
      </w:pPr>
      <w:bookmarkStart w:id="190" w:name="_Toc159235150"/>
      <w:r>
        <w:t xml:space="preserve">Tabel </w:t>
      </w:r>
      <w:fldSimple w:instr=" SEQ Tabel \* ARABIC ">
        <w:r w:rsidR="008F642D">
          <w:rPr>
            <w:noProof/>
          </w:rPr>
          <w:t>10</w:t>
        </w:r>
      </w:fldSimple>
      <w:r>
        <w:t xml:space="preserve"> Desain Pengujian Semprotan Cairan Pestisida</w:t>
      </w:r>
      <w:bookmarkEnd w:id="190"/>
    </w:p>
    <w:tbl>
      <w:tblPr>
        <w:tblStyle w:val="TableGrid"/>
        <w:tblW w:w="0" w:type="auto"/>
        <w:tblInd w:w="846" w:type="dxa"/>
        <w:tblLook w:val="04A0" w:firstRow="1" w:lastRow="0" w:firstColumn="1" w:lastColumn="0" w:noHBand="0" w:noVBand="1"/>
      </w:tblPr>
      <w:tblGrid>
        <w:gridCol w:w="562"/>
        <w:gridCol w:w="1349"/>
        <w:gridCol w:w="1474"/>
        <w:gridCol w:w="1495"/>
        <w:gridCol w:w="1579"/>
      </w:tblGrid>
      <w:tr w:rsidR="00955EBB" w14:paraId="77B151D0" w14:textId="77777777" w:rsidTr="00955EBB">
        <w:tc>
          <w:tcPr>
            <w:tcW w:w="562" w:type="dxa"/>
            <w:vAlign w:val="center"/>
          </w:tcPr>
          <w:p w14:paraId="64DF58CB" w14:textId="75F20B15" w:rsidR="00955EBB" w:rsidRDefault="00955EBB" w:rsidP="004028B1">
            <w:pPr>
              <w:pStyle w:val="ListParagraph"/>
              <w:ind w:left="0"/>
              <w:jc w:val="center"/>
            </w:pPr>
            <w:r>
              <w:t>No</w:t>
            </w:r>
          </w:p>
        </w:tc>
        <w:tc>
          <w:tcPr>
            <w:tcW w:w="1349" w:type="dxa"/>
            <w:vAlign w:val="center"/>
          </w:tcPr>
          <w:p w14:paraId="034D06A0" w14:textId="6729D3EC" w:rsidR="00955EBB" w:rsidRDefault="00955EBB" w:rsidP="004028B1">
            <w:pPr>
              <w:pStyle w:val="ListParagraph"/>
              <w:ind w:left="0"/>
              <w:jc w:val="center"/>
            </w:pPr>
            <w:r>
              <w:t>Tegangan Waterpump (V)</w:t>
            </w:r>
          </w:p>
        </w:tc>
        <w:tc>
          <w:tcPr>
            <w:tcW w:w="1474" w:type="dxa"/>
            <w:vAlign w:val="center"/>
          </w:tcPr>
          <w:p w14:paraId="675E502A" w14:textId="5D258430" w:rsidR="00955EBB" w:rsidRDefault="00955EBB" w:rsidP="004028B1">
            <w:pPr>
              <w:pStyle w:val="ListParagraph"/>
              <w:ind w:left="0"/>
              <w:jc w:val="center"/>
            </w:pPr>
            <w:r>
              <w:t>Volume Air (mL)</w:t>
            </w:r>
          </w:p>
        </w:tc>
        <w:tc>
          <w:tcPr>
            <w:tcW w:w="1495" w:type="dxa"/>
            <w:vAlign w:val="center"/>
          </w:tcPr>
          <w:p w14:paraId="28365518" w14:textId="77777777" w:rsidR="00955EBB" w:rsidRDefault="00955EBB" w:rsidP="004028B1">
            <w:pPr>
              <w:pStyle w:val="ListParagraph"/>
              <w:ind w:left="0"/>
              <w:jc w:val="center"/>
            </w:pPr>
            <w:r>
              <w:t>Waktu Semprot (detik)</w:t>
            </w:r>
          </w:p>
        </w:tc>
        <w:tc>
          <w:tcPr>
            <w:tcW w:w="1579" w:type="dxa"/>
            <w:vAlign w:val="center"/>
          </w:tcPr>
          <w:p w14:paraId="476B3A88" w14:textId="77777777" w:rsidR="00955EBB" w:rsidRDefault="00955EBB" w:rsidP="004028B1">
            <w:pPr>
              <w:pStyle w:val="ListParagraph"/>
              <w:ind w:left="0"/>
              <w:jc w:val="center"/>
            </w:pPr>
            <w:r>
              <w:t>Debit Air (mL/detik)</w:t>
            </w:r>
          </w:p>
        </w:tc>
      </w:tr>
      <w:tr w:rsidR="00955EBB" w14:paraId="24B6FDD4" w14:textId="77777777" w:rsidTr="00955EBB">
        <w:tc>
          <w:tcPr>
            <w:tcW w:w="562" w:type="dxa"/>
          </w:tcPr>
          <w:p w14:paraId="689C93AB" w14:textId="34EB306C" w:rsidR="00955EBB" w:rsidRDefault="00955EBB" w:rsidP="004028B1">
            <w:pPr>
              <w:pStyle w:val="ListParagraph"/>
              <w:ind w:left="0"/>
              <w:jc w:val="center"/>
            </w:pPr>
            <w:r>
              <w:t>1</w:t>
            </w:r>
          </w:p>
        </w:tc>
        <w:tc>
          <w:tcPr>
            <w:tcW w:w="1349" w:type="dxa"/>
          </w:tcPr>
          <w:p w14:paraId="55ADEFE8" w14:textId="77777777" w:rsidR="00955EBB" w:rsidRDefault="00955EBB" w:rsidP="004028B1">
            <w:pPr>
              <w:pStyle w:val="ListParagraph"/>
              <w:ind w:left="0"/>
              <w:jc w:val="center"/>
            </w:pPr>
          </w:p>
        </w:tc>
        <w:tc>
          <w:tcPr>
            <w:tcW w:w="1474" w:type="dxa"/>
          </w:tcPr>
          <w:p w14:paraId="59D9F1BE" w14:textId="3D03CBCB" w:rsidR="00955EBB" w:rsidRDefault="00955EBB" w:rsidP="004028B1">
            <w:pPr>
              <w:pStyle w:val="ListParagraph"/>
              <w:ind w:left="0"/>
              <w:jc w:val="center"/>
            </w:pPr>
          </w:p>
        </w:tc>
        <w:tc>
          <w:tcPr>
            <w:tcW w:w="1495" w:type="dxa"/>
            <w:vAlign w:val="center"/>
          </w:tcPr>
          <w:p w14:paraId="191BF213" w14:textId="72983D9B" w:rsidR="00955EBB" w:rsidRDefault="00955EBB" w:rsidP="004028B1">
            <w:pPr>
              <w:pStyle w:val="ListParagraph"/>
              <w:ind w:left="0"/>
              <w:jc w:val="center"/>
            </w:pPr>
          </w:p>
        </w:tc>
        <w:tc>
          <w:tcPr>
            <w:tcW w:w="1579" w:type="dxa"/>
          </w:tcPr>
          <w:p w14:paraId="60227387" w14:textId="31039C84" w:rsidR="00955EBB" w:rsidRPr="00C10D24" w:rsidRDefault="00955EBB" w:rsidP="004028B1">
            <w:pPr>
              <w:pStyle w:val="ListParagraph"/>
              <w:ind w:left="0"/>
              <w:jc w:val="center"/>
              <w:rPr>
                <w:rFonts w:cs="Times New Roman"/>
                <w:szCs w:val="24"/>
              </w:rPr>
            </w:pPr>
          </w:p>
        </w:tc>
      </w:tr>
      <w:tr w:rsidR="00955EBB" w14:paraId="16AFE1DA" w14:textId="77777777" w:rsidTr="00955EBB">
        <w:tc>
          <w:tcPr>
            <w:tcW w:w="562" w:type="dxa"/>
          </w:tcPr>
          <w:p w14:paraId="1B346431" w14:textId="3DAD5F26" w:rsidR="00955EBB" w:rsidRDefault="00955EBB" w:rsidP="004028B1">
            <w:pPr>
              <w:pStyle w:val="ListParagraph"/>
              <w:ind w:left="0"/>
              <w:jc w:val="center"/>
            </w:pPr>
            <w:r>
              <w:t>2</w:t>
            </w:r>
          </w:p>
        </w:tc>
        <w:tc>
          <w:tcPr>
            <w:tcW w:w="1349" w:type="dxa"/>
          </w:tcPr>
          <w:p w14:paraId="0E4B3320" w14:textId="77777777" w:rsidR="00955EBB" w:rsidRDefault="00955EBB" w:rsidP="004028B1">
            <w:pPr>
              <w:pStyle w:val="ListParagraph"/>
              <w:ind w:left="0"/>
              <w:jc w:val="center"/>
            </w:pPr>
          </w:p>
        </w:tc>
        <w:tc>
          <w:tcPr>
            <w:tcW w:w="1474" w:type="dxa"/>
          </w:tcPr>
          <w:p w14:paraId="43F46BCA" w14:textId="0CD97ADD" w:rsidR="00955EBB" w:rsidRDefault="00955EBB" w:rsidP="004028B1">
            <w:pPr>
              <w:pStyle w:val="ListParagraph"/>
              <w:ind w:left="0"/>
              <w:jc w:val="center"/>
            </w:pPr>
          </w:p>
        </w:tc>
        <w:tc>
          <w:tcPr>
            <w:tcW w:w="1495" w:type="dxa"/>
            <w:vAlign w:val="center"/>
          </w:tcPr>
          <w:p w14:paraId="12D802DF" w14:textId="61AF9A81" w:rsidR="00955EBB" w:rsidRDefault="00955EBB" w:rsidP="004028B1">
            <w:pPr>
              <w:pStyle w:val="ListParagraph"/>
              <w:ind w:left="0"/>
              <w:jc w:val="center"/>
            </w:pPr>
          </w:p>
        </w:tc>
        <w:tc>
          <w:tcPr>
            <w:tcW w:w="1579" w:type="dxa"/>
          </w:tcPr>
          <w:p w14:paraId="03F2DA5D" w14:textId="69E06C82" w:rsidR="00955EBB" w:rsidRPr="00C10D24" w:rsidRDefault="00955EBB" w:rsidP="004028B1">
            <w:pPr>
              <w:pStyle w:val="ListParagraph"/>
              <w:ind w:left="0"/>
              <w:jc w:val="center"/>
              <w:rPr>
                <w:rFonts w:cs="Times New Roman"/>
                <w:szCs w:val="24"/>
              </w:rPr>
            </w:pPr>
          </w:p>
        </w:tc>
      </w:tr>
      <w:tr w:rsidR="00955EBB" w14:paraId="66ADEA34" w14:textId="77777777" w:rsidTr="00955EBB">
        <w:tc>
          <w:tcPr>
            <w:tcW w:w="562" w:type="dxa"/>
          </w:tcPr>
          <w:p w14:paraId="74782748" w14:textId="3F280C52" w:rsidR="00955EBB" w:rsidRDefault="00955EBB" w:rsidP="004028B1">
            <w:pPr>
              <w:pStyle w:val="ListParagraph"/>
              <w:ind w:left="0"/>
              <w:jc w:val="center"/>
            </w:pPr>
            <w:r>
              <w:t>3</w:t>
            </w:r>
          </w:p>
        </w:tc>
        <w:tc>
          <w:tcPr>
            <w:tcW w:w="1349" w:type="dxa"/>
          </w:tcPr>
          <w:p w14:paraId="541A6390" w14:textId="77777777" w:rsidR="00955EBB" w:rsidRDefault="00955EBB" w:rsidP="004028B1">
            <w:pPr>
              <w:pStyle w:val="ListParagraph"/>
              <w:ind w:left="0"/>
              <w:jc w:val="center"/>
            </w:pPr>
          </w:p>
        </w:tc>
        <w:tc>
          <w:tcPr>
            <w:tcW w:w="1474" w:type="dxa"/>
          </w:tcPr>
          <w:p w14:paraId="4087F31C" w14:textId="75F506FF" w:rsidR="00955EBB" w:rsidRDefault="00955EBB" w:rsidP="004028B1">
            <w:pPr>
              <w:pStyle w:val="ListParagraph"/>
              <w:ind w:left="0"/>
              <w:jc w:val="center"/>
            </w:pPr>
          </w:p>
        </w:tc>
        <w:tc>
          <w:tcPr>
            <w:tcW w:w="1495" w:type="dxa"/>
            <w:vAlign w:val="center"/>
          </w:tcPr>
          <w:p w14:paraId="3A86600D" w14:textId="09D19539" w:rsidR="00955EBB" w:rsidRDefault="00955EBB" w:rsidP="004028B1">
            <w:pPr>
              <w:pStyle w:val="ListParagraph"/>
              <w:ind w:left="0"/>
              <w:jc w:val="center"/>
            </w:pPr>
          </w:p>
        </w:tc>
        <w:tc>
          <w:tcPr>
            <w:tcW w:w="1579" w:type="dxa"/>
          </w:tcPr>
          <w:p w14:paraId="501F9542" w14:textId="6482D27B" w:rsidR="00955EBB" w:rsidRPr="00C10D24" w:rsidRDefault="00955EBB" w:rsidP="004028B1">
            <w:pPr>
              <w:pStyle w:val="ListParagraph"/>
              <w:ind w:left="0"/>
              <w:jc w:val="center"/>
              <w:rPr>
                <w:rFonts w:cs="Times New Roman"/>
                <w:szCs w:val="24"/>
              </w:rPr>
            </w:pPr>
          </w:p>
        </w:tc>
      </w:tr>
      <w:tr w:rsidR="00EF4C0F" w14:paraId="31FB634B" w14:textId="77777777" w:rsidTr="00955EBB">
        <w:tc>
          <w:tcPr>
            <w:tcW w:w="562" w:type="dxa"/>
          </w:tcPr>
          <w:p w14:paraId="60AC6DE8" w14:textId="141D08D8" w:rsidR="00EF4C0F" w:rsidRDefault="00EF4C0F" w:rsidP="004028B1">
            <w:pPr>
              <w:pStyle w:val="ListParagraph"/>
              <w:ind w:left="0"/>
              <w:jc w:val="center"/>
            </w:pPr>
            <w:r>
              <w:t>4</w:t>
            </w:r>
          </w:p>
        </w:tc>
        <w:tc>
          <w:tcPr>
            <w:tcW w:w="1349" w:type="dxa"/>
          </w:tcPr>
          <w:p w14:paraId="520147D4" w14:textId="77777777" w:rsidR="00EF4C0F" w:rsidRDefault="00EF4C0F" w:rsidP="004028B1">
            <w:pPr>
              <w:pStyle w:val="ListParagraph"/>
              <w:ind w:left="0"/>
              <w:jc w:val="center"/>
            </w:pPr>
          </w:p>
        </w:tc>
        <w:tc>
          <w:tcPr>
            <w:tcW w:w="1474" w:type="dxa"/>
          </w:tcPr>
          <w:p w14:paraId="162D7519" w14:textId="77777777" w:rsidR="00EF4C0F" w:rsidRDefault="00EF4C0F" w:rsidP="004028B1">
            <w:pPr>
              <w:pStyle w:val="ListParagraph"/>
              <w:ind w:left="0"/>
              <w:jc w:val="center"/>
            </w:pPr>
          </w:p>
        </w:tc>
        <w:tc>
          <w:tcPr>
            <w:tcW w:w="1495" w:type="dxa"/>
            <w:vAlign w:val="center"/>
          </w:tcPr>
          <w:p w14:paraId="68F1F4D4" w14:textId="77777777" w:rsidR="00EF4C0F" w:rsidRDefault="00EF4C0F" w:rsidP="004028B1">
            <w:pPr>
              <w:pStyle w:val="ListParagraph"/>
              <w:ind w:left="0"/>
              <w:jc w:val="center"/>
            </w:pPr>
          </w:p>
        </w:tc>
        <w:tc>
          <w:tcPr>
            <w:tcW w:w="1579" w:type="dxa"/>
          </w:tcPr>
          <w:p w14:paraId="254A646D" w14:textId="77777777" w:rsidR="00EF4C0F" w:rsidRPr="00C10D24" w:rsidRDefault="00EF4C0F" w:rsidP="004028B1">
            <w:pPr>
              <w:pStyle w:val="ListParagraph"/>
              <w:ind w:left="0"/>
              <w:jc w:val="center"/>
              <w:rPr>
                <w:rFonts w:cs="Times New Roman"/>
                <w:szCs w:val="24"/>
              </w:rPr>
            </w:pPr>
          </w:p>
        </w:tc>
      </w:tr>
      <w:tr w:rsidR="00EF4C0F" w14:paraId="739C5AE4" w14:textId="77777777" w:rsidTr="00955EBB">
        <w:tc>
          <w:tcPr>
            <w:tcW w:w="562" w:type="dxa"/>
          </w:tcPr>
          <w:p w14:paraId="6FDCBD94" w14:textId="5057DF21" w:rsidR="00EF4C0F" w:rsidRDefault="00EF4C0F" w:rsidP="004028B1">
            <w:pPr>
              <w:pStyle w:val="ListParagraph"/>
              <w:ind w:left="0"/>
              <w:jc w:val="center"/>
            </w:pPr>
            <w:r>
              <w:t>5</w:t>
            </w:r>
          </w:p>
        </w:tc>
        <w:tc>
          <w:tcPr>
            <w:tcW w:w="1349" w:type="dxa"/>
          </w:tcPr>
          <w:p w14:paraId="0261D699" w14:textId="77777777" w:rsidR="00EF4C0F" w:rsidRDefault="00EF4C0F" w:rsidP="004028B1">
            <w:pPr>
              <w:pStyle w:val="ListParagraph"/>
              <w:ind w:left="0"/>
              <w:jc w:val="center"/>
            </w:pPr>
          </w:p>
        </w:tc>
        <w:tc>
          <w:tcPr>
            <w:tcW w:w="1474" w:type="dxa"/>
          </w:tcPr>
          <w:p w14:paraId="7E725A8F" w14:textId="77777777" w:rsidR="00EF4C0F" w:rsidRDefault="00EF4C0F" w:rsidP="004028B1">
            <w:pPr>
              <w:pStyle w:val="ListParagraph"/>
              <w:ind w:left="0"/>
              <w:jc w:val="center"/>
            </w:pPr>
          </w:p>
        </w:tc>
        <w:tc>
          <w:tcPr>
            <w:tcW w:w="1495" w:type="dxa"/>
            <w:vAlign w:val="center"/>
          </w:tcPr>
          <w:p w14:paraId="04091BE3" w14:textId="77777777" w:rsidR="00EF4C0F" w:rsidRDefault="00EF4C0F" w:rsidP="004028B1">
            <w:pPr>
              <w:pStyle w:val="ListParagraph"/>
              <w:ind w:left="0"/>
              <w:jc w:val="center"/>
            </w:pPr>
          </w:p>
        </w:tc>
        <w:tc>
          <w:tcPr>
            <w:tcW w:w="1579" w:type="dxa"/>
          </w:tcPr>
          <w:p w14:paraId="6C7F8849" w14:textId="77777777" w:rsidR="00EF4C0F" w:rsidRPr="00C10D24" w:rsidRDefault="00EF4C0F" w:rsidP="004028B1">
            <w:pPr>
              <w:pStyle w:val="ListParagraph"/>
              <w:ind w:left="0"/>
              <w:jc w:val="center"/>
              <w:rPr>
                <w:rFonts w:cs="Times New Roman"/>
                <w:szCs w:val="24"/>
              </w:rPr>
            </w:pPr>
          </w:p>
        </w:tc>
      </w:tr>
    </w:tbl>
    <w:p w14:paraId="412B553B" w14:textId="6F4277EC" w:rsidR="00D50FF7" w:rsidRDefault="00D50FF7" w:rsidP="00D50FF7">
      <w:pPr>
        <w:pStyle w:val="ListParagraph"/>
        <w:numPr>
          <w:ilvl w:val="0"/>
          <w:numId w:val="25"/>
        </w:numPr>
        <w:spacing w:before="240" w:after="0" w:line="480" w:lineRule="auto"/>
        <w:ind w:left="851" w:hanging="357"/>
        <w:jc w:val="both"/>
        <w:rPr>
          <w:b/>
          <w:bCs/>
        </w:rPr>
      </w:pPr>
      <w:r>
        <w:rPr>
          <w:b/>
          <w:bCs/>
        </w:rPr>
        <w:t>Pengujian Daya Angkat Drone</w:t>
      </w:r>
    </w:p>
    <w:p w14:paraId="63FF8574" w14:textId="14FC64F8" w:rsidR="00D50FF7" w:rsidRDefault="00D50FF7" w:rsidP="00D50FF7">
      <w:pPr>
        <w:pStyle w:val="ListParagraph"/>
        <w:spacing w:before="240" w:after="0" w:line="480" w:lineRule="auto"/>
        <w:ind w:left="851"/>
        <w:jc w:val="both"/>
      </w:pPr>
      <w:r>
        <w:t xml:space="preserve">Pengujian daya angkat merupakan serangkaian pengujian yang bertujuan untuk mengukur berapa maksimal beban yang mampu diangkat oleh drone, dan mengukur konsumsi daya baterai. </w:t>
      </w:r>
      <w:r w:rsidR="00EF4C0F">
        <w:t xml:space="preserve">Pengujian dilakukan dengan menerbangkan drone dengan rentang waktu selama 60 detik dengan membawa beban berupa cairan pestisida. </w:t>
      </w:r>
      <w:r>
        <w:t xml:space="preserve">Pengujian dilakukan berdasarkan </w:t>
      </w:r>
      <w:r w:rsidR="00EF4C0F">
        <w:t>T</w:t>
      </w:r>
      <w:r>
        <w:t>abel 1</w:t>
      </w:r>
      <w:r w:rsidR="00EF4C0F">
        <w:t>1</w:t>
      </w:r>
      <w:r>
        <w:t xml:space="preserve"> berikut :</w:t>
      </w:r>
    </w:p>
    <w:p w14:paraId="2FA01B8C" w14:textId="77777777" w:rsidR="00EF4C0F" w:rsidRDefault="00EF4C0F" w:rsidP="00D50FF7">
      <w:pPr>
        <w:pStyle w:val="ListParagraph"/>
        <w:spacing w:before="240" w:after="0" w:line="480" w:lineRule="auto"/>
        <w:ind w:left="851"/>
        <w:jc w:val="both"/>
      </w:pPr>
    </w:p>
    <w:p w14:paraId="52D8B611" w14:textId="2981BF3A" w:rsidR="00D50FF7" w:rsidRDefault="00D50FF7" w:rsidP="00D50FF7">
      <w:pPr>
        <w:pStyle w:val="Caption"/>
        <w:keepNext/>
        <w:ind w:left="851"/>
      </w:pPr>
      <w:bookmarkStart w:id="191" w:name="_Toc146562528"/>
      <w:bookmarkStart w:id="192" w:name="_Toc159235151"/>
      <w:r>
        <w:lastRenderedPageBreak/>
        <w:t xml:space="preserve">Tabel </w:t>
      </w:r>
      <w:fldSimple w:instr=" SEQ Tabel \* ARABIC ">
        <w:r w:rsidR="008F642D">
          <w:rPr>
            <w:noProof/>
          </w:rPr>
          <w:t>11</w:t>
        </w:r>
      </w:fldSimple>
      <w:r>
        <w:t xml:space="preserve"> Desain Pengujian Data Terbang Drone</w:t>
      </w:r>
      <w:bookmarkEnd w:id="191"/>
      <w:bookmarkEnd w:id="192"/>
    </w:p>
    <w:tbl>
      <w:tblPr>
        <w:tblStyle w:val="TableGrid"/>
        <w:tblW w:w="7194" w:type="dxa"/>
        <w:tblInd w:w="846" w:type="dxa"/>
        <w:tblLook w:val="04A0" w:firstRow="1" w:lastRow="0" w:firstColumn="1" w:lastColumn="0" w:noHBand="0" w:noVBand="1"/>
      </w:tblPr>
      <w:tblGrid>
        <w:gridCol w:w="1221"/>
        <w:gridCol w:w="1183"/>
        <w:gridCol w:w="1094"/>
        <w:gridCol w:w="1264"/>
        <w:gridCol w:w="1163"/>
        <w:gridCol w:w="1269"/>
      </w:tblGrid>
      <w:tr w:rsidR="00D50FF7" w14:paraId="59B0B183" w14:textId="77777777" w:rsidTr="00D50FF7">
        <w:tc>
          <w:tcPr>
            <w:tcW w:w="1221" w:type="dxa"/>
          </w:tcPr>
          <w:p w14:paraId="23E2D7C7" w14:textId="77777777" w:rsidR="00D50FF7" w:rsidRDefault="00D50FF7" w:rsidP="004028B1">
            <w:pPr>
              <w:pStyle w:val="ListParagraph"/>
              <w:ind w:left="0"/>
              <w:jc w:val="center"/>
            </w:pPr>
            <w:r>
              <w:t>Berat Drone (gr)</w:t>
            </w:r>
          </w:p>
        </w:tc>
        <w:tc>
          <w:tcPr>
            <w:tcW w:w="1183" w:type="dxa"/>
          </w:tcPr>
          <w:p w14:paraId="507CA244" w14:textId="77777777" w:rsidR="00D50FF7" w:rsidRDefault="00D50FF7" w:rsidP="004028B1">
            <w:pPr>
              <w:pStyle w:val="ListParagraph"/>
              <w:ind w:left="0"/>
              <w:jc w:val="center"/>
            </w:pPr>
            <w:r>
              <w:t>Beban Angkut (gr)</w:t>
            </w:r>
          </w:p>
        </w:tc>
        <w:tc>
          <w:tcPr>
            <w:tcW w:w="1094" w:type="dxa"/>
          </w:tcPr>
          <w:p w14:paraId="5869F4A7" w14:textId="77777777" w:rsidR="00D50FF7" w:rsidRDefault="00D50FF7" w:rsidP="004028B1">
            <w:pPr>
              <w:pStyle w:val="ListParagraph"/>
              <w:ind w:left="0"/>
              <w:jc w:val="center"/>
            </w:pPr>
            <w:r>
              <w:t>Durasi Terbang (s)</w:t>
            </w:r>
          </w:p>
        </w:tc>
        <w:tc>
          <w:tcPr>
            <w:tcW w:w="1264" w:type="dxa"/>
          </w:tcPr>
          <w:p w14:paraId="73DB7E5C" w14:textId="77777777" w:rsidR="00D50FF7" w:rsidRDefault="00D50FF7" w:rsidP="004028B1">
            <w:pPr>
              <w:pStyle w:val="ListParagraph"/>
              <w:ind w:left="0"/>
              <w:jc w:val="center"/>
            </w:pPr>
            <w:r>
              <w:t>Tegangan Awal (V)</w:t>
            </w:r>
          </w:p>
        </w:tc>
        <w:tc>
          <w:tcPr>
            <w:tcW w:w="1163" w:type="dxa"/>
          </w:tcPr>
          <w:p w14:paraId="468B8B81" w14:textId="77777777" w:rsidR="00D50FF7" w:rsidRDefault="00D50FF7" w:rsidP="004028B1">
            <w:pPr>
              <w:pStyle w:val="ListParagraph"/>
              <w:ind w:left="0"/>
              <w:jc w:val="center"/>
            </w:pPr>
            <w:r>
              <w:t>Tegangan Akhir (V)</w:t>
            </w:r>
          </w:p>
        </w:tc>
        <w:tc>
          <w:tcPr>
            <w:tcW w:w="1269" w:type="dxa"/>
          </w:tcPr>
          <w:p w14:paraId="7273A5E8" w14:textId="77777777" w:rsidR="00D50FF7" w:rsidRDefault="00D50FF7" w:rsidP="004028B1">
            <w:pPr>
              <w:pStyle w:val="ListParagraph"/>
              <w:ind w:left="0"/>
              <w:jc w:val="center"/>
            </w:pPr>
            <w:r>
              <w:t>Selisih Tegangan (</w:t>
            </w:r>
            <w:r>
              <w:rPr>
                <w:rFonts w:cs="Times New Roman"/>
              </w:rPr>
              <w:t>Δ</w:t>
            </w:r>
            <w:r>
              <w:t>V)</w:t>
            </w:r>
          </w:p>
        </w:tc>
      </w:tr>
      <w:tr w:rsidR="00D50FF7" w14:paraId="435B07F6" w14:textId="77777777" w:rsidTr="00D50FF7">
        <w:tc>
          <w:tcPr>
            <w:tcW w:w="1221" w:type="dxa"/>
          </w:tcPr>
          <w:p w14:paraId="6A96CEB8" w14:textId="66C97B28" w:rsidR="00D50FF7" w:rsidRDefault="00D50FF7" w:rsidP="004028B1">
            <w:pPr>
              <w:pStyle w:val="ListParagraph"/>
              <w:ind w:left="0"/>
              <w:jc w:val="center"/>
            </w:pPr>
          </w:p>
        </w:tc>
        <w:tc>
          <w:tcPr>
            <w:tcW w:w="1183" w:type="dxa"/>
          </w:tcPr>
          <w:p w14:paraId="36856AC5" w14:textId="5EE087E0" w:rsidR="00D50FF7" w:rsidRDefault="00D50FF7" w:rsidP="004028B1">
            <w:pPr>
              <w:pStyle w:val="ListParagraph"/>
              <w:ind w:left="0"/>
              <w:jc w:val="center"/>
            </w:pPr>
          </w:p>
        </w:tc>
        <w:tc>
          <w:tcPr>
            <w:tcW w:w="1094" w:type="dxa"/>
          </w:tcPr>
          <w:p w14:paraId="375DE00F" w14:textId="116806FB" w:rsidR="00D50FF7" w:rsidRDefault="00D50FF7" w:rsidP="004028B1">
            <w:pPr>
              <w:pStyle w:val="ListParagraph"/>
              <w:ind w:left="0"/>
              <w:jc w:val="center"/>
            </w:pPr>
          </w:p>
        </w:tc>
        <w:tc>
          <w:tcPr>
            <w:tcW w:w="1264" w:type="dxa"/>
          </w:tcPr>
          <w:p w14:paraId="276966C8" w14:textId="5DFEC212" w:rsidR="00D50FF7" w:rsidRDefault="00D50FF7" w:rsidP="004028B1">
            <w:pPr>
              <w:pStyle w:val="ListParagraph"/>
              <w:ind w:left="0"/>
              <w:jc w:val="center"/>
            </w:pPr>
          </w:p>
        </w:tc>
        <w:tc>
          <w:tcPr>
            <w:tcW w:w="1163" w:type="dxa"/>
          </w:tcPr>
          <w:p w14:paraId="1198DD80" w14:textId="36044CB0" w:rsidR="00D50FF7" w:rsidRDefault="00D50FF7" w:rsidP="004028B1">
            <w:pPr>
              <w:pStyle w:val="ListParagraph"/>
              <w:ind w:left="0"/>
              <w:jc w:val="center"/>
            </w:pPr>
          </w:p>
        </w:tc>
        <w:tc>
          <w:tcPr>
            <w:tcW w:w="1269" w:type="dxa"/>
          </w:tcPr>
          <w:p w14:paraId="30763EFC" w14:textId="11744EEB" w:rsidR="00D50FF7" w:rsidRDefault="00D50FF7" w:rsidP="004028B1">
            <w:pPr>
              <w:pStyle w:val="ListParagraph"/>
              <w:ind w:left="0"/>
              <w:jc w:val="center"/>
            </w:pPr>
          </w:p>
        </w:tc>
      </w:tr>
      <w:tr w:rsidR="00D50FF7" w14:paraId="2AB2D190" w14:textId="77777777" w:rsidTr="00D50FF7">
        <w:tc>
          <w:tcPr>
            <w:tcW w:w="1221" w:type="dxa"/>
          </w:tcPr>
          <w:p w14:paraId="164D4DF9" w14:textId="3C05A198" w:rsidR="00D50FF7" w:rsidRDefault="00D50FF7" w:rsidP="004028B1">
            <w:pPr>
              <w:pStyle w:val="ListParagraph"/>
              <w:ind w:left="0"/>
              <w:jc w:val="center"/>
            </w:pPr>
          </w:p>
        </w:tc>
        <w:tc>
          <w:tcPr>
            <w:tcW w:w="1183" w:type="dxa"/>
          </w:tcPr>
          <w:p w14:paraId="2EB5089F" w14:textId="7373C97C" w:rsidR="00D50FF7" w:rsidRDefault="00D50FF7" w:rsidP="004028B1">
            <w:pPr>
              <w:pStyle w:val="ListParagraph"/>
              <w:ind w:left="0"/>
              <w:jc w:val="center"/>
            </w:pPr>
          </w:p>
        </w:tc>
        <w:tc>
          <w:tcPr>
            <w:tcW w:w="1094" w:type="dxa"/>
          </w:tcPr>
          <w:p w14:paraId="72189A52" w14:textId="5935791A" w:rsidR="00D50FF7" w:rsidRPr="00533D34" w:rsidRDefault="00D50FF7" w:rsidP="004028B1">
            <w:pPr>
              <w:pStyle w:val="ListParagraph"/>
              <w:ind w:left="0"/>
              <w:jc w:val="center"/>
            </w:pPr>
          </w:p>
        </w:tc>
        <w:tc>
          <w:tcPr>
            <w:tcW w:w="1264" w:type="dxa"/>
          </w:tcPr>
          <w:p w14:paraId="34E51E78" w14:textId="1979300F" w:rsidR="00D50FF7" w:rsidRDefault="00D50FF7" w:rsidP="004028B1">
            <w:pPr>
              <w:pStyle w:val="ListParagraph"/>
              <w:ind w:left="0"/>
              <w:jc w:val="center"/>
            </w:pPr>
          </w:p>
        </w:tc>
        <w:tc>
          <w:tcPr>
            <w:tcW w:w="1163" w:type="dxa"/>
          </w:tcPr>
          <w:p w14:paraId="54CEC3F9" w14:textId="7A7945D7" w:rsidR="00D50FF7" w:rsidRDefault="00D50FF7" w:rsidP="004028B1">
            <w:pPr>
              <w:pStyle w:val="ListParagraph"/>
              <w:ind w:left="0"/>
              <w:jc w:val="center"/>
            </w:pPr>
          </w:p>
        </w:tc>
        <w:tc>
          <w:tcPr>
            <w:tcW w:w="1269" w:type="dxa"/>
          </w:tcPr>
          <w:p w14:paraId="1B411441" w14:textId="5A86A51E" w:rsidR="00D50FF7" w:rsidRPr="00F64427" w:rsidRDefault="00D50FF7" w:rsidP="004028B1">
            <w:pPr>
              <w:pStyle w:val="ListParagraph"/>
              <w:ind w:left="0"/>
              <w:jc w:val="center"/>
            </w:pPr>
          </w:p>
        </w:tc>
      </w:tr>
      <w:tr w:rsidR="00D50FF7" w14:paraId="263FD013" w14:textId="77777777" w:rsidTr="00D50FF7">
        <w:tc>
          <w:tcPr>
            <w:tcW w:w="1221" w:type="dxa"/>
          </w:tcPr>
          <w:p w14:paraId="291E53E3" w14:textId="1F4AEA8B" w:rsidR="00D50FF7" w:rsidRDefault="00D50FF7" w:rsidP="004028B1">
            <w:pPr>
              <w:pStyle w:val="ListParagraph"/>
              <w:ind w:left="0"/>
              <w:jc w:val="center"/>
            </w:pPr>
          </w:p>
        </w:tc>
        <w:tc>
          <w:tcPr>
            <w:tcW w:w="1183" w:type="dxa"/>
          </w:tcPr>
          <w:p w14:paraId="0B84E563" w14:textId="61193674" w:rsidR="00D50FF7" w:rsidRDefault="00D50FF7" w:rsidP="004028B1">
            <w:pPr>
              <w:pStyle w:val="ListParagraph"/>
              <w:ind w:left="0"/>
              <w:jc w:val="center"/>
            </w:pPr>
          </w:p>
        </w:tc>
        <w:tc>
          <w:tcPr>
            <w:tcW w:w="1094" w:type="dxa"/>
          </w:tcPr>
          <w:p w14:paraId="0460CA1B" w14:textId="56D5BF50" w:rsidR="00D50FF7" w:rsidRPr="00533D34" w:rsidRDefault="00D50FF7" w:rsidP="004028B1">
            <w:pPr>
              <w:pStyle w:val="ListParagraph"/>
              <w:ind w:left="0"/>
              <w:jc w:val="center"/>
            </w:pPr>
          </w:p>
        </w:tc>
        <w:tc>
          <w:tcPr>
            <w:tcW w:w="1264" w:type="dxa"/>
          </w:tcPr>
          <w:p w14:paraId="103617B2" w14:textId="37085C9D" w:rsidR="00D50FF7" w:rsidRDefault="00D50FF7" w:rsidP="004028B1">
            <w:pPr>
              <w:pStyle w:val="ListParagraph"/>
              <w:ind w:left="0"/>
              <w:jc w:val="center"/>
            </w:pPr>
          </w:p>
        </w:tc>
        <w:tc>
          <w:tcPr>
            <w:tcW w:w="1163" w:type="dxa"/>
          </w:tcPr>
          <w:p w14:paraId="0637CFC0" w14:textId="25D35248" w:rsidR="00D50FF7" w:rsidRDefault="00D50FF7" w:rsidP="004028B1">
            <w:pPr>
              <w:pStyle w:val="ListParagraph"/>
              <w:ind w:left="0"/>
              <w:jc w:val="center"/>
            </w:pPr>
          </w:p>
        </w:tc>
        <w:tc>
          <w:tcPr>
            <w:tcW w:w="1269" w:type="dxa"/>
          </w:tcPr>
          <w:p w14:paraId="2629A230" w14:textId="3F150E53" w:rsidR="00D50FF7" w:rsidRPr="00F64427" w:rsidRDefault="00D50FF7" w:rsidP="004028B1">
            <w:pPr>
              <w:pStyle w:val="ListParagraph"/>
              <w:ind w:left="0"/>
              <w:jc w:val="center"/>
            </w:pPr>
          </w:p>
        </w:tc>
      </w:tr>
      <w:tr w:rsidR="00D50FF7" w14:paraId="4A5C6ABB" w14:textId="77777777" w:rsidTr="00D50FF7">
        <w:tc>
          <w:tcPr>
            <w:tcW w:w="1221" w:type="dxa"/>
          </w:tcPr>
          <w:p w14:paraId="791E2B10" w14:textId="0F8F23E5" w:rsidR="00D50FF7" w:rsidRDefault="00D50FF7" w:rsidP="004028B1">
            <w:pPr>
              <w:pStyle w:val="ListParagraph"/>
              <w:ind w:left="0"/>
              <w:jc w:val="center"/>
            </w:pPr>
          </w:p>
        </w:tc>
        <w:tc>
          <w:tcPr>
            <w:tcW w:w="1183" w:type="dxa"/>
          </w:tcPr>
          <w:p w14:paraId="1566ED91" w14:textId="319DD8B3" w:rsidR="00D50FF7" w:rsidRDefault="00D50FF7" w:rsidP="004028B1">
            <w:pPr>
              <w:pStyle w:val="ListParagraph"/>
              <w:ind w:left="0"/>
              <w:jc w:val="center"/>
            </w:pPr>
          </w:p>
        </w:tc>
        <w:tc>
          <w:tcPr>
            <w:tcW w:w="1094" w:type="dxa"/>
          </w:tcPr>
          <w:p w14:paraId="28B484C1" w14:textId="47DE2E2A" w:rsidR="00D50FF7" w:rsidRPr="00533D34" w:rsidRDefault="00D50FF7" w:rsidP="004028B1">
            <w:pPr>
              <w:pStyle w:val="ListParagraph"/>
              <w:ind w:left="0"/>
              <w:jc w:val="center"/>
            </w:pPr>
          </w:p>
        </w:tc>
        <w:tc>
          <w:tcPr>
            <w:tcW w:w="1264" w:type="dxa"/>
          </w:tcPr>
          <w:p w14:paraId="3055B8FB" w14:textId="33B1D251" w:rsidR="00D50FF7" w:rsidRDefault="00D50FF7" w:rsidP="004028B1">
            <w:pPr>
              <w:pStyle w:val="ListParagraph"/>
              <w:ind w:left="0"/>
              <w:jc w:val="center"/>
            </w:pPr>
          </w:p>
        </w:tc>
        <w:tc>
          <w:tcPr>
            <w:tcW w:w="1163" w:type="dxa"/>
          </w:tcPr>
          <w:p w14:paraId="63A638FE" w14:textId="66966BC8" w:rsidR="00D50FF7" w:rsidRDefault="00D50FF7" w:rsidP="004028B1">
            <w:pPr>
              <w:pStyle w:val="ListParagraph"/>
              <w:ind w:left="0"/>
              <w:jc w:val="center"/>
            </w:pPr>
          </w:p>
        </w:tc>
        <w:tc>
          <w:tcPr>
            <w:tcW w:w="1269" w:type="dxa"/>
          </w:tcPr>
          <w:p w14:paraId="7AE550DF" w14:textId="18148747" w:rsidR="00D50FF7" w:rsidRPr="00F64427" w:rsidRDefault="00D50FF7" w:rsidP="004028B1">
            <w:pPr>
              <w:pStyle w:val="ListParagraph"/>
              <w:ind w:left="0"/>
              <w:jc w:val="center"/>
            </w:pPr>
          </w:p>
        </w:tc>
      </w:tr>
    </w:tbl>
    <w:p w14:paraId="3DB5E455" w14:textId="3173C3CD" w:rsidR="00D16680" w:rsidRPr="00D129CB" w:rsidRDefault="00D16680" w:rsidP="00D50FF7">
      <w:pPr>
        <w:pStyle w:val="ListParagraph"/>
        <w:numPr>
          <w:ilvl w:val="0"/>
          <w:numId w:val="25"/>
        </w:numPr>
        <w:spacing w:before="240" w:after="0" w:line="480" w:lineRule="auto"/>
        <w:ind w:left="851" w:hanging="357"/>
        <w:jc w:val="both"/>
        <w:rPr>
          <w:b/>
          <w:bCs/>
        </w:rPr>
      </w:pPr>
      <w:r w:rsidRPr="00D129CB">
        <w:rPr>
          <w:b/>
          <w:bCs/>
        </w:rPr>
        <w:t xml:space="preserve">Pengujian </w:t>
      </w:r>
      <w:r w:rsidR="00613784">
        <w:rPr>
          <w:b/>
          <w:bCs/>
        </w:rPr>
        <w:t>Sistem Keseluruhan</w:t>
      </w:r>
    </w:p>
    <w:p w14:paraId="13DD4C71" w14:textId="6005CA23" w:rsidR="00B801B9" w:rsidRDefault="00EE71CC" w:rsidP="00EF4C0F">
      <w:pPr>
        <w:pStyle w:val="ListParagraph"/>
        <w:spacing w:after="0" w:line="480" w:lineRule="auto"/>
        <w:ind w:left="851"/>
        <w:jc w:val="both"/>
      </w:pPr>
      <w:r>
        <w:t xml:space="preserve">Pengujian </w:t>
      </w:r>
      <w:r w:rsidR="00D50FF7">
        <w:t>keseluruhan sistem</w:t>
      </w:r>
      <w:r>
        <w:t xml:space="preserve"> dilakukan untuk</w:t>
      </w:r>
      <w:r w:rsidR="00191786">
        <w:t xml:space="preserve"> mengukur</w:t>
      </w:r>
      <w:r>
        <w:t xml:space="preserve"> </w:t>
      </w:r>
      <w:r w:rsidR="00D50FF7">
        <w:t xml:space="preserve">tingkat keberhasilan misi yang dilakukan oleh drone, misi yang dilakukan drone seperti pada </w:t>
      </w:r>
      <w:r w:rsidR="00EF4C0F">
        <w:t>T</w:t>
      </w:r>
      <w:r w:rsidR="00D50FF7">
        <w:t>abel</w:t>
      </w:r>
      <w:r w:rsidR="00EF4C0F">
        <w:t xml:space="preserve"> 4</w:t>
      </w:r>
      <w:r w:rsidR="00D50FF7">
        <w:t xml:space="preserve"> sebelumnya yang diawali </w:t>
      </w:r>
      <w:r w:rsidR="00D50FF7" w:rsidRPr="00D50FF7">
        <w:rPr>
          <w:i/>
          <w:iCs/>
        </w:rPr>
        <w:t>take off</w:t>
      </w:r>
      <w:r w:rsidR="00D50FF7">
        <w:t xml:space="preserve"> hingga </w:t>
      </w:r>
      <w:r w:rsidR="00D50FF7" w:rsidRPr="00D50FF7">
        <w:rPr>
          <w:i/>
          <w:iCs/>
        </w:rPr>
        <w:t>drone</w:t>
      </w:r>
      <w:r w:rsidR="00D50FF7">
        <w:t xml:space="preserve"> </w:t>
      </w:r>
      <w:r w:rsidR="00D50FF7" w:rsidRPr="00D50FF7">
        <w:rPr>
          <w:i/>
          <w:iCs/>
        </w:rPr>
        <w:t>landing</w:t>
      </w:r>
      <w:r w:rsidR="00D50FF7">
        <w:t xml:space="preserve"> kembali. </w:t>
      </w:r>
    </w:p>
    <w:p w14:paraId="59287C80" w14:textId="77777777" w:rsidR="00EF4C0F" w:rsidRDefault="00EF4C0F" w:rsidP="00EF4C0F">
      <w:pPr>
        <w:pStyle w:val="ListParagraph"/>
        <w:spacing w:after="0" w:line="480" w:lineRule="auto"/>
        <w:ind w:left="851"/>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93" w:name="_Toc159681556"/>
      <w:r>
        <w:rPr>
          <w:b/>
        </w:rPr>
        <w:t xml:space="preserve">Alur </w:t>
      </w:r>
      <w:r w:rsidRPr="004A0717">
        <w:rPr>
          <w:b/>
        </w:rPr>
        <w:t xml:space="preserve">Pembuatan </w:t>
      </w:r>
      <w:r>
        <w:rPr>
          <w:b/>
        </w:rPr>
        <w:t>Sistem</w:t>
      </w:r>
      <w:bookmarkEnd w:id="193"/>
    </w:p>
    <w:p w14:paraId="43574B79" w14:textId="43384365" w:rsidR="00924A67" w:rsidRDefault="00924A67" w:rsidP="00924A67">
      <w:pPr>
        <w:pStyle w:val="ListParagraph"/>
        <w:spacing w:line="480" w:lineRule="auto"/>
        <w:ind w:left="0" w:firstLine="567"/>
        <w:jc w:val="both"/>
      </w:pPr>
      <w:r>
        <w:t xml:space="preserve">Proses rancangan pembuatan alat </w:t>
      </w:r>
      <w:r w:rsidR="007B4B05">
        <w:t>`</w:t>
      </w:r>
      <w:r>
        <w:t xml:space="preserve">ini dimulai dengan beberapa proses, diantaranya perancangan dan perakitan mekanik drone, penentuan komponen yang diperlukan, penyusunan dan </w:t>
      </w:r>
      <w:r w:rsidRPr="00770993">
        <w:rPr>
          <w:iCs/>
        </w:rPr>
        <w:t>pengkabelan</w:t>
      </w:r>
      <w:r>
        <w:t xml:space="preserve"> sistem elektronik </w:t>
      </w:r>
      <w:r w:rsidRPr="00D81D3A">
        <w:rPr>
          <w:i/>
          <w:iCs/>
        </w:rPr>
        <w:t>drone</w:t>
      </w:r>
      <w:r>
        <w:t xml:space="preserve">, dan yang terakhir pembuatan perencanaan misi. Adapun flowchart dan langkah-langkah alur penelitian untuk proses perancangan dan pembuatan sistem penyemprotan menggunakan </w:t>
      </w:r>
      <w:r w:rsidRPr="00EF4C0F">
        <w:rPr>
          <w:i/>
          <w:iCs/>
        </w:rPr>
        <w:t>drone</w:t>
      </w:r>
      <w:r>
        <w:t xml:space="preserve"> sebagai berikut :</w:t>
      </w:r>
    </w:p>
    <w:p w14:paraId="5E670BD6" w14:textId="77777777" w:rsidR="00E200CC" w:rsidRDefault="00924A67" w:rsidP="00EF4C0F">
      <w:pPr>
        <w:pStyle w:val="ListParagraph"/>
        <w:keepNext/>
        <w:spacing w:after="0" w:line="480" w:lineRule="auto"/>
        <w:ind w:left="0"/>
        <w:jc w:val="center"/>
      </w:pPr>
      <w:r>
        <w:rPr>
          <w:noProof/>
        </w:rPr>
        <w:lastRenderedPageBreak/>
        <w:drawing>
          <wp:inline distT="0" distB="0" distL="0" distR="0" wp14:anchorId="7296A132" wp14:editId="18A875F1">
            <wp:extent cx="2735658" cy="20193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35658" cy="2019300"/>
                    </a:xfrm>
                    <a:prstGeom prst="rect">
                      <a:avLst/>
                    </a:prstGeom>
                  </pic:spPr>
                </pic:pic>
              </a:graphicData>
            </a:graphic>
          </wp:inline>
        </w:drawing>
      </w:r>
    </w:p>
    <w:p w14:paraId="06F73B2D" w14:textId="5D4B5CDE" w:rsidR="00924A67" w:rsidRDefault="00E200CC" w:rsidP="00E200CC">
      <w:pPr>
        <w:pStyle w:val="Caption"/>
        <w:jc w:val="center"/>
      </w:pPr>
      <w:bookmarkStart w:id="194" w:name="_Toc159681842"/>
      <w:r>
        <w:t xml:space="preserve">Gambar </w:t>
      </w:r>
      <w:fldSimple w:instr=" SEQ Gambar \* ARABIC ">
        <w:r w:rsidR="008F642D">
          <w:rPr>
            <w:noProof/>
          </w:rPr>
          <w:t>28</w:t>
        </w:r>
      </w:fldSimple>
      <w:r>
        <w:t xml:space="preserve"> Alur Pembuatan Sistem</w:t>
      </w:r>
      <w:bookmarkEnd w:id="194"/>
    </w:p>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rancangan Desain Sistem </w:t>
      </w:r>
    </w:p>
    <w:p w14:paraId="49779817" w14:textId="77777777" w:rsidR="00924A67" w:rsidRDefault="00924A67" w:rsidP="00A1334E">
      <w:pPr>
        <w:pStyle w:val="ListParagraph"/>
        <w:spacing w:line="480" w:lineRule="auto"/>
        <w:ind w:left="426" w:firstLine="567"/>
        <w:jc w:val="both"/>
      </w:pPr>
      <w:r>
        <w:t>Tahapan desain sistem merupakan proses awal yang dilakukan untuk mengetahui apa saja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77777777" w:rsidR="00924A67" w:rsidRDefault="00924A67" w:rsidP="00A1334E">
      <w:pPr>
        <w:pStyle w:val="ListParagraph"/>
        <w:spacing w:line="480" w:lineRule="auto"/>
        <w:ind w:left="426" w:firstLine="567"/>
        <w:jc w:val="both"/>
      </w:pPr>
      <w:r>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w:t>
      </w:r>
      <w:r>
        <w:lastRenderedPageBreak/>
        <w:t xml:space="preserve">pemasangan motor, pembuatan landing gear, penyusunan letak komponen, pengkabelan sistem, dan melakukan pengecekan lainnya. </w:t>
      </w:r>
    </w:p>
    <w:p w14:paraId="40AB54C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mbuatan Misi Penerbangan </w:t>
      </w:r>
    </w:p>
    <w:p w14:paraId="07DF5BB7" w14:textId="77777777" w:rsidR="00924A67" w:rsidRDefault="00924A67" w:rsidP="00A1334E">
      <w:pPr>
        <w:pStyle w:val="ListParagraph"/>
        <w:spacing w:line="480" w:lineRule="auto"/>
        <w:ind w:left="426" w:firstLine="567"/>
        <w:jc w:val="both"/>
      </w:pPr>
      <w:r>
        <w:t xml:space="preserve">Tahapan ini dilakukan untuk pembuatan jalur lintasan drone menggunakan sistem waypoint atau pemberian titik koordinat yang telah ditentukan dan sebagai pemberian perintah yang akan dilakukan </w:t>
      </w:r>
      <w:r w:rsidRPr="00D81D3A">
        <w:rPr>
          <w:i/>
          <w:iCs/>
        </w:rPr>
        <w:t>drone</w:t>
      </w:r>
      <w:r>
        <w:t xml:space="preserve"> dengan menggunakan aplikasi </w:t>
      </w:r>
      <w:r w:rsidRPr="00D81D3A">
        <w:rPr>
          <w:i/>
          <w:iCs/>
        </w:rPr>
        <w:t>Mission Planner</w:t>
      </w:r>
      <w:r>
        <w:t>.</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w:t>
      </w:r>
      <w:r>
        <w:lastRenderedPageBreak/>
        <w:t>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57ADA500" w14:textId="77777777" w:rsidR="00624173" w:rsidRDefault="00624173">
      <w:r>
        <w:br w:type="page"/>
      </w:r>
    </w:p>
    <w:p w14:paraId="41AF5E97" w14:textId="77777777" w:rsidR="00624173" w:rsidRPr="008205E2" w:rsidRDefault="00624173" w:rsidP="00624173">
      <w:pPr>
        <w:pStyle w:val="Heading1"/>
        <w:rPr>
          <w:lang w:val="en-US"/>
        </w:rPr>
      </w:pPr>
      <w:bookmarkStart w:id="195" w:name="_Toc146703250"/>
      <w:bookmarkStart w:id="196" w:name="_Toc159681557"/>
      <w:r w:rsidRPr="00690AC0">
        <w:lastRenderedPageBreak/>
        <w:t>BAB I</w:t>
      </w:r>
      <w:bookmarkEnd w:id="195"/>
      <w:r>
        <w:rPr>
          <w:lang w:val="en-US"/>
        </w:rPr>
        <w:t>V</w:t>
      </w:r>
      <w:bookmarkEnd w:id="196"/>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43707E4" w14:textId="3A0553F0" w:rsidR="00624173" w:rsidRDefault="00F62C88" w:rsidP="00DA2268">
      <w:pPr>
        <w:pStyle w:val="ListParagraph"/>
        <w:numPr>
          <w:ilvl w:val="0"/>
          <w:numId w:val="38"/>
        </w:numPr>
        <w:spacing w:line="480" w:lineRule="auto"/>
        <w:ind w:left="0"/>
        <w:jc w:val="both"/>
        <w:outlineLvl w:val="1"/>
        <w:rPr>
          <w:b/>
          <w:bCs/>
        </w:rPr>
      </w:pPr>
      <w:bookmarkStart w:id="197" w:name="_Toc159681558"/>
      <w:r>
        <w:rPr>
          <w:b/>
          <w:bCs/>
        </w:rPr>
        <w:t>Implementasi (</w:t>
      </w:r>
      <w:r w:rsidRPr="00F62C88">
        <w:rPr>
          <w:b/>
          <w:bCs/>
          <w:i/>
          <w:iCs/>
        </w:rPr>
        <w:t>Implementation</w:t>
      </w:r>
      <w:r>
        <w:rPr>
          <w:b/>
          <w:bCs/>
        </w:rPr>
        <w:t>)</w:t>
      </w:r>
      <w:bookmarkEnd w:id="197"/>
    </w:p>
    <w:p w14:paraId="4E366AF4" w14:textId="5315EA5D" w:rsidR="00624173" w:rsidRDefault="00135A00" w:rsidP="005244AB">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w:t>
      </w:r>
      <w:r w:rsidR="00B2681F">
        <w:t xml:space="preserve">. </w:t>
      </w:r>
      <w:r w:rsidR="00624173">
        <w:t>Hasil rancangan terdiri dari bentuk fisik alat, susunan tata letak komponen dan rangkaian</w:t>
      </w:r>
      <w:r>
        <w:t>, dan mengkalibrasi sensor</w:t>
      </w:r>
      <w:r w:rsidR="00B2681F">
        <w:t>.</w:t>
      </w:r>
      <w:r w:rsidR="00624173">
        <w:t xml:space="preserve"> </w:t>
      </w:r>
      <w:r w:rsidR="00B2681F">
        <w:t>K</w:t>
      </w:r>
      <w:r w:rsidR="00624173">
        <w:t>omponen yang digunakan seperti Pixhawk, telemetri, radio receiver, GPS module, Motor Brushless, ESC, Power module</w:t>
      </w:r>
      <w:r>
        <w:t>,</w:t>
      </w:r>
      <w:r w:rsidR="00624173">
        <w:t xml:space="preserve"> baterai</w:t>
      </w:r>
      <w:r>
        <w:t>, dan sensor-sensor lainnya</w:t>
      </w:r>
      <w:r w:rsidR="00624173">
        <w:t xml:space="preserve">. </w:t>
      </w:r>
    </w:p>
    <w:p w14:paraId="0ACCE22E" w14:textId="710DC3DE" w:rsidR="00135A00" w:rsidRDefault="00135A00" w:rsidP="005244AB">
      <w:pPr>
        <w:pStyle w:val="ListParagraph"/>
        <w:spacing w:line="480" w:lineRule="auto"/>
        <w:ind w:left="0" w:firstLine="426"/>
        <w:jc w:val="both"/>
      </w:pPr>
    </w:p>
    <w:p w14:paraId="38200E97" w14:textId="77777777" w:rsidR="00135A00" w:rsidRDefault="00135A00" w:rsidP="005244AB">
      <w:pPr>
        <w:pStyle w:val="ListParagraph"/>
        <w:spacing w:line="480" w:lineRule="auto"/>
        <w:ind w:left="0" w:firstLine="426"/>
        <w:jc w:val="both"/>
      </w:pPr>
    </w:p>
    <w:p w14:paraId="18B1E42A" w14:textId="6C8B2170" w:rsidR="00624173" w:rsidRPr="00720E33" w:rsidRDefault="00624173" w:rsidP="00DA2268">
      <w:pPr>
        <w:pStyle w:val="ListParagraph"/>
        <w:numPr>
          <w:ilvl w:val="0"/>
          <w:numId w:val="39"/>
        </w:numPr>
        <w:spacing w:line="480" w:lineRule="auto"/>
        <w:ind w:left="426" w:hanging="426"/>
        <w:jc w:val="both"/>
        <w:rPr>
          <w:b/>
          <w:bCs/>
        </w:rPr>
      </w:pPr>
      <w:r w:rsidRPr="00720E33">
        <w:rPr>
          <w:b/>
          <w:bCs/>
        </w:rPr>
        <w:t>Bentuk</w:t>
      </w:r>
      <w:r w:rsidR="002E1654">
        <w:rPr>
          <w:b/>
          <w:bCs/>
        </w:rPr>
        <w:t xml:space="preserve"> Fisik Alat</w:t>
      </w:r>
      <w:r w:rsidRPr="00720E33">
        <w:rPr>
          <w:b/>
          <w:bCs/>
        </w:rPr>
        <w:t xml:space="preserve"> </w:t>
      </w:r>
      <w:r w:rsidR="00135A00">
        <w:rPr>
          <w:b/>
          <w:bCs/>
        </w:rPr>
        <w:t xml:space="preserve">Keseluruhan </w:t>
      </w:r>
    </w:p>
    <w:p w14:paraId="33E4C1DF" w14:textId="11C14EBC" w:rsidR="00CD03E3" w:rsidRDefault="00915BAD" w:rsidP="00154F65">
      <w:pPr>
        <w:pStyle w:val="ListParagraph"/>
        <w:spacing w:line="480" w:lineRule="auto"/>
        <w:ind w:left="426" w:firstLine="567"/>
        <w:jc w:val="both"/>
      </w:pPr>
      <w:r>
        <w:t xml:space="preserve">Bentuk fisik secara keseluruhan </w:t>
      </w:r>
      <w:r w:rsidR="00C5331E">
        <w:t xml:space="preserve">meliputi tampilan depan, samping, dan atas </w:t>
      </w:r>
      <w:r w:rsidR="00DA6650">
        <w:t>seluruh</w:t>
      </w:r>
      <w:r w:rsidR="00C5331E">
        <w:t xml:space="preserve"> bentuk dari</w:t>
      </w:r>
      <w:r w:rsidR="00DA6650">
        <w:t xml:space="preserve"> tampilan </w:t>
      </w:r>
      <w:r w:rsidRPr="00915BAD">
        <w:rPr>
          <w:i/>
          <w:iCs/>
        </w:rPr>
        <w:t>drone hexacopter</w:t>
      </w:r>
      <w:r>
        <w:t xml:space="preserve"> penyemprotan cairan pestisida</w:t>
      </w:r>
      <w:r w:rsidR="00C5331E">
        <w:t xml:space="preserve">. </w:t>
      </w:r>
      <w:r w:rsidR="005E13E1">
        <w:t>Bentuk hasil alat secara keseluruhan</w:t>
      </w:r>
      <w:r>
        <w:t xml:space="preserve"> dapat dilihat pada </w:t>
      </w:r>
      <w:r w:rsidR="00B2681F">
        <w:t>G</w:t>
      </w:r>
      <w:r>
        <w:t xml:space="preserve">ambar </w:t>
      </w:r>
      <w:r w:rsidR="00B2681F">
        <w:t>29</w:t>
      </w:r>
      <w:r w:rsidR="008A48FE">
        <w:t>.</w:t>
      </w:r>
    </w:p>
    <w:p w14:paraId="3B244D11" w14:textId="7BDA2163" w:rsidR="00915BAD" w:rsidRDefault="00CD03E3" w:rsidP="00CD03E3">
      <w:pPr>
        <w:pStyle w:val="ListParagraph"/>
        <w:spacing w:line="240" w:lineRule="auto"/>
        <w:ind w:left="426"/>
        <w:jc w:val="center"/>
      </w:pPr>
      <w:r>
        <w:rPr>
          <w:noProof/>
        </w:rPr>
        <w:drawing>
          <wp:inline distT="0" distB="0" distL="0" distR="0" wp14:anchorId="468433DD" wp14:editId="5FE98DEC">
            <wp:extent cx="2431915" cy="1569964"/>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7921" r="4948"/>
                    <a:stretch/>
                  </pic:blipFill>
                  <pic:spPr bwMode="auto">
                    <a:xfrm>
                      <a:off x="0" y="0"/>
                      <a:ext cx="2443754" cy="1577607"/>
                    </a:xfrm>
                    <a:prstGeom prst="rect">
                      <a:avLst/>
                    </a:prstGeom>
                    <a:noFill/>
                    <a:ln>
                      <a:noFill/>
                    </a:ln>
                    <a:extLst>
                      <a:ext uri="{53640926-AAD7-44D8-BBD7-CCE9431645EC}">
                        <a14:shadowObscured xmlns:a14="http://schemas.microsoft.com/office/drawing/2010/main"/>
                      </a:ext>
                    </a:extLst>
                  </pic:spPr>
                </pic:pic>
              </a:graphicData>
            </a:graphic>
          </wp:inline>
        </w:drawing>
      </w:r>
    </w:p>
    <w:p w14:paraId="76A31717" w14:textId="709DD2CD" w:rsidR="00CD03E3" w:rsidRDefault="008A48FE" w:rsidP="008A48FE">
      <w:pPr>
        <w:pStyle w:val="ListParagraph"/>
        <w:spacing w:line="480" w:lineRule="auto"/>
        <w:ind w:left="426"/>
        <w:jc w:val="center"/>
      </w:pPr>
      <w:r>
        <w:t>(a)</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20A1A643">
            <wp:extent cx="2451370" cy="1378857"/>
            <wp:effectExtent l="0" t="0" r="635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94093" cy="1402888"/>
                    </a:xfrm>
                    <a:prstGeom prst="rect">
                      <a:avLst/>
                    </a:prstGeom>
                    <a:noFill/>
                    <a:ln>
                      <a:noFill/>
                    </a:ln>
                  </pic:spPr>
                </pic:pic>
              </a:graphicData>
            </a:graphic>
          </wp:inline>
        </w:drawing>
      </w:r>
    </w:p>
    <w:p w14:paraId="4D4745F3" w14:textId="29A79996" w:rsidR="00CD03E3" w:rsidRDefault="008A48FE" w:rsidP="008A48FE">
      <w:pPr>
        <w:spacing w:after="0" w:line="480" w:lineRule="auto"/>
        <w:ind w:left="426"/>
        <w:jc w:val="center"/>
      </w:pPr>
      <w:r>
        <w:t xml:space="preserve">(b) </w:t>
      </w:r>
    </w:p>
    <w:p w14:paraId="2F59B854" w14:textId="23014B73" w:rsidR="00BA16FD" w:rsidRDefault="00CD03E3" w:rsidP="00BA16FD">
      <w:pPr>
        <w:pStyle w:val="ListParagraph"/>
        <w:keepNext/>
        <w:spacing w:line="240" w:lineRule="auto"/>
        <w:ind w:left="426"/>
        <w:jc w:val="center"/>
      </w:pPr>
      <w:r>
        <w:rPr>
          <w:noProof/>
        </w:rPr>
        <w:drawing>
          <wp:inline distT="0" distB="0" distL="0" distR="0" wp14:anchorId="6EB5FA9E" wp14:editId="03B836E9">
            <wp:extent cx="1944951" cy="2051347"/>
            <wp:effectExtent l="0" t="0" r="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21678" b="18998"/>
                    <a:stretch/>
                  </pic:blipFill>
                  <pic:spPr bwMode="auto">
                    <a:xfrm>
                      <a:off x="0" y="0"/>
                      <a:ext cx="1966175" cy="2073732"/>
                    </a:xfrm>
                    <a:prstGeom prst="rect">
                      <a:avLst/>
                    </a:prstGeom>
                    <a:noFill/>
                    <a:ln>
                      <a:noFill/>
                    </a:ln>
                    <a:extLst>
                      <a:ext uri="{53640926-AAD7-44D8-BBD7-CCE9431645EC}">
                        <a14:shadowObscured xmlns:a14="http://schemas.microsoft.com/office/drawing/2010/main"/>
                      </a:ext>
                    </a:extLst>
                  </pic:spPr>
                </pic:pic>
              </a:graphicData>
            </a:graphic>
          </wp:inline>
        </w:drawing>
      </w:r>
    </w:p>
    <w:p w14:paraId="0EAB430D" w14:textId="6AE1BE36" w:rsidR="00BA16FD" w:rsidRDefault="00BA16FD" w:rsidP="00BA16FD">
      <w:pPr>
        <w:pStyle w:val="ListParagraph"/>
        <w:spacing w:after="0" w:line="276" w:lineRule="auto"/>
        <w:ind w:left="426" w:hanging="426"/>
        <w:jc w:val="center"/>
      </w:pPr>
      <w:r>
        <w:t>(c)</w:t>
      </w:r>
    </w:p>
    <w:p w14:paraId="717787D5" w14:textId="5FB38C8C" w:rsidR="00CD03E3" w:rsidRDefault="00BA16FD" w:rsidP="00BA16FD">
      <w:pPr>
        <w:pStyle w:val="Caption"/>
        <w:jc w:val="center"/>
      </w:pPr>
      <w:bookmarkStart w:id="198" w:name="_Toc159681843"/>
      <w:r>
        <w:t xml:space="preserve">Gambar </w:t>
      </w:r>
      <w:fldSimple w:instr=" SEQ Gambar \* ARABIC ">
        <w:r w:rsidR="008F642D">
          <w:rPr>
            <w:noProof/>
          </w:rPr>
          <w:t>29</w:t>
        </w:r>
      </w:fldSimple>
      <w:r>
        <w:t xml:space="preserve"> Tampilan Fisik Alat</w:t>
      </w:r>
      <w:r w:rsidR="008A48FE">
        <w:t xml:space="preserve"> (a) Tampilan Alat dari Depan (b) Tampilan Alat dari Samping (c) Tampilan Alat dari Atas</w:t>
      </w:r>
      <w:r w:rsidR="007E42C5">
        <w:t>.</w:t>
      </w:r>
      <w:bookmarkEnd w:id="198"/>
    </w:p>
    <w:p w14:paraId="70CBE7AD" w14:textId="1DA59739" w:rsidR="002E1654" w:rsidRPr="002E1654" w:rsidRDefault="005E13E1" w:rsidP="006C54B5">
      <w:pPr>
        <w:pStyle w:val="ListParagraph"/>
        <w:spacing w:line="480" w:lineRule="auto"/>
        <w:ind w:left="426"/>
        <w:jc w:val="both"/>
      </w:pPr>
      <w:r>
        <w:lastRenderedPageBreak/>
        <w:t>Gambar 29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mm. </w:t>
      </w:r>
      <w:r w:rsidR="00D879C1">
        <w:t>B</w:t>
      </w:r>
      <w:r>
        <w:t xml:space="preserve">ahan yang digunakan seperti pixhawk, </w:t>
      </w:r>
      <w:r w:rsidRPr="005E13E1">
        <w:rPr>
          <w:i/>
          <w:iCs/>
        </w:rPr>
        <w:t>body frame</w:t>
      </w:r>
      <w:r>
        <w:t xml:space="preserve">, motor, </w:t>
      </w:r>
      <w:r w:rsidRPr="005E13E1">
        <w:rPr>
          <w:i/>
          <w:iCs/>
        </w:rPr>
        <w:t>propeller</w:t>
      </w:r>
      <w:r>
        <w:t>, dll.</w:t>
      </w:r>
    </w:p>
    <w:p w14:paraId="1B5B1E96" w14:textId="13FFC921" w:rsidR="00624173" w:rsidRDefault="00624173" w:rsidP="00DA2268">
      <w:pPr>
        <w:pStyle w:val="ListParagraph"/>
        <w:numPr>
          <w:ilvl w:val="0"/>
          <w:numId w:val="39"/>
        </w:numPr>
        <w:spacing w:line="480" w:lineRule="auto"/>
        <w:ind w:left="426" w:hanging="426"/>
        <w:jc w:val="both"/>
        <w:rPr>
          <w:b/>
          <w:bCs/>
        </w:rPr>
      </w:pPr>
      <w:r w:rsidRPr="00720E33">
        <w:rPr>
          <w:b/>
          <w:bCs/>
        </w:rPr>
        <w:t xml:space="preserve">Struktur </w:t>
      </w:r>
      <w:r w:rsidR="009B73B3">
        <w:rPr>
          <w:b/>
          <w:bCs/>
        </w:rPr>
        <w:t xml:space="preserve">Letak </w:t>
      </w:r>
      <w:r w:rsidRPr="00720E33">
        <w:rPr>
          <w:b/>
          <w:bCs/>
        </w:rPr>
        <w:t>Komponen dan Rangkaian</w:t>
      </w:r>
    </w:p>
    <w:p w14:paraId="3D465AD7" w14:textId="0D16D05B" w:rsidR="00154F65" w:rsidRPr="00E53881" w:rsidRDefault="009B73B3" w:rsidP="00154F65">
      <w:pPr>
        <w:pStyle w:val="ListParagraph"/>
        <w:spacing w:line="480" w:lineRule="auto"/>
        <w:ind w:left="426" w:firstLine="567"/>
        <w:jc w:val="both"/>
      </w:pPr>
      <w:r>
        <w:t xml:space="preserve">Struktur </w:t>
      </w:r>
      <w:r w:rsidR="00111F4C">
        <w:t>letak</w:t>
      </w:r>
      <w:r>
        <w:t xml:space="preserve"> komponen dan rangkaian elektronik </w:t>
      </w:r>
      <w:r w:rsidR="00111F4C">
        <w:t>merupakan</w:t>
      </w:r>
      <w:r w:rsidR="00154F65">
        <w:t xml:space="preserve"> </w:t>
      </w:r>
      <w:r w:rsidR="00111F4C">
        <w:t>penempatan</w:t>
      </w:r>
      <w:r>
        <w:t xml:space="preserve"> komponen</w:t>
      </w:r>
      <w:r w:rsidR="00154F65">
        <w:t>-komponen drone</w:t>
      </w:r>
      <w:r>
        <w:t xml:space="preserve"> di</w:t>
      </w:r>
      <w:r w:rsidR="00154F65">
        <w:t xml:space="preserve"> bagian</w:t>
      </w:r>
      <w:r>
        <w:t xml:space="preserve"> tengah, diatas, di lengan dan dibawah drone. </w:t>
      </w:r>
      <w:r w:rsidR="00E53881">
        <w:t>Struktur peletakan komponen dan rangkaian terdapat pada Gambar</w:t>
      </w:r>
      <w:r w:rsidR="00154F65">
        <w:t xml:space="preserve"> 30</w:t>
      </w:r>
      <w:r w:rsidR="00E53881">
        <w:t xml:space="preserve"> berikut</w:t>
      </w:r>
      <w:r w:rsidR="00154F65">
        <w:t>.</w:t>
      </w:r>
    </w:p>
    <w:p w14:paraId="2026B978" w14:textId="74970C4E" w:rsidR="00E53881" w:rsidRDefault="00154F65" w:rsidP="004109B7">
      <w:pPr>
        <w:pStyle w:val="ListParagraph"/>
        <w:keepNext/>
        <w:spacing w:after="0" w:line="240" w:lineRule="auto"/>
        <w:ind w:left="426"/>
        <w:jc w:val="center"/>
      </w:pPr>
      <w:r>
        <w:rPr>
          <w:noProof/>
        </w:rPr>
        <mc:AlternateContent>
          <mc:Choice Requires="wps">
            <w:drawing>
              <wp:anchor distT="0" distB="0" distL="114300" distR="114300" simplePos="0" relativeHeight="251693056" behindDoc="1" locked="0" layoutInCell="1" allowOverlap="1" wp14:anchorId="27A4EE9C" wp14:editId="14A1EDE9">
                <wp:simplePos x="0" y="0"/>
                <wp:positionH relativeFrom="column">
                  <wp:posOffset>144091</wp:posOffset>
                </wp:positionH>
                <wp:positionV relativeFrom="paragraph">
                  <wp:posOffset>101559</wp:posOffset>
                </wp:positionV>
                <wp:extent cx="907509" cy="397510"/>
                <wp:effectExtent l="0" t="0" r="6985" b="2540"/>
                <wp:wrapNone/>
                <wp:docPr id="54" name="Text Box 54"/>
                <wp:cNvGraphicFramePr/>
                <a:graphic xmlns:a="http://schemas.openxmlformats.org/drawingml/2006/main">
                  <a:graphicData uri="http://schemas.microsoft.com/office/word/2010/wordprocessingShape">
                    <wps:wsp>
                      <wps:cNvSpPr txBox="1"/>
                      <wps:spPr>
                        <a:xfrm>
                          <a:off x="0" y="0"/>
                          <a:ext cx="907509" cy="397510"/>
                        </a:xfrm>
                        <a:prstGeom prst="rect">
                          <a:avLst/>
                        </a:prstGeom>
                        <a:solidFill>
                          <a:schemeClr val="lt1"/>
                        </a:solidFill>
                        <a:ln w="6350">
                          <a:noFill/>
                        </a:ln>
                      </wps:spPr>
                      <wps:txbx>
                        <w:txbxContent>
                          <w:p w14:paraId="4BCB7A3A" w14:textId="08F53460" w:rsidR="004145D8" w:rsidRPr="00C82FD9" w:rsidRDefault="004145D8" w:rsidP="002E1654">
                            <w:pPr>
                              <w:jc w:val="right"/>
                              <w:rPr>
                                <w:sz w:val="18"/>
                                <w:szCs w:val="16"/>
                              </w:rPr>
                            </w:pPr>
                            <w:r w:rsidRPr="00C82FD9">
                              <w:rPr>
                                <w:sz w:val="18"/>
                                <w:szCs w:val="16"/>
                              </w:rPr>
                              <w:t xml:space="preserve">Pad </w:t>
                            </w:r>
                            <w:r>
                              <w:rPr>
                                <w:sz w:val="18"/>
                                <w:szCs w:val="16"/>
                              </w:rPr>
                              <w:t>Power 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4EE9C" id="Text Box 54" o:spid="_x0000_s1029" type="#_x0000_t202" style="position:absolute;left:0;text-align:left;margin-left:11.35pt;margin-top:8pt;width:71.45pt;height:31.3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" fillcolor="white [3201]" stroked="f" strokeweight=".5pt">
                <v:textbox>
                  <w:txbxContent>
                    <w:p w14:paraId="4BCB7A3A" w14:textId="08F53460" w:rsidR="004145D8" w:rsidRPr="00C82FD9" w:rsidRDefault="004145D8" w:rsidP="002E1654">
                      <w:pPr>
                        <w:jc w:val="right"/>
                        <w:rPr>
                          <w:sz w:val="18"/>
                          <w:szCs w:val="16"/>
                        </w:rPr>
                      </w:pPr>
                      <w:r w:rsidRPr="00C82FD9">
                        <w:rPr>
                          <w:sz w:val="18"/>
                          <w:szCs w:val="16"/>
                        </w:rPr>
                        <w:t xml:space="preserve">Pad </w:t>
                      </w:r>
                      <w:r>
                        <w:rPr>
                          <w:sz w:val="18"/>
                          <w:szCs w:val="16"/>
                        </w:rPr>
                        <w:t>Power ESC</w:t>
                      </w:r>
                    </w:p>
                  </w:txbxContent>
                </v:textbox>
              </v:shape>
            </w:pict>
          </mc:Fallback>
        </mc:AlternateContent>
      </w:r>
      <w:r w:rsidR="00281DFE">
        <w:rPr>
          <w:noProof/>
        </w:rPr>
        <mc:AlternateContent>
          <mc:Choice Requires="wps">
            <w:drawing>
              <wp:anchor distT="0" distB="0" distL="114300" distR="114300" simplePos="0" relativeHeight="251751424" behindDoc="1" locked="0" layoutInCell="1" allowOverlap="1" wp14:anchorId="26C24DB9" wp14:editId="2C8C7186">
                <wp:simplePos x="0" y="0"/>
                <wp:positionH relativeFrom="column">
                  <wp:posOffset>55006</wp:posOffset>
                </wp:positionH>
                <wp:positionV relativeFrom="paragraph">
                  <wp:posOffset>832689</wp:posOffset>
                </wp:positionV>
                <wp:extent cx="1009291" cy="254635"/>
                <wp:effectExtent l="0" t="0" r="635" b="0"/>
                <wp:wrapNone/>
                <wp:docPr id="153" name="Text Box 153"/>
                <wp:cNvGraphicFramePr/>
                <a:graphic xmlns:a="http://schemas.openxmlformats.org/drawingml/2006/main">
                  <a:graphicData uri="http://schemas.microsoft.com/office/word/2010/wordprocessingShape">
                    <wps:wsp>
                      <wps:cNvSpPr txBox="1"/>
                      <wps:spPr>
                        <a:xfrm>
                          <a:off x="0" y="0"/>
                          <a:ext cx="1009291" cy="254635"/>
                        </a:xfrm>
                        <a:prstGeom prst="rect">
                          <a:avLst/>
                        </a:prstGeom>
                        <a:solidFill>
                          <a:schemeClr val="lt1"/>
                        </a:solidFill>
                        <a:ln w="6350">
                          <a:noFill/>
                        </a:ln>
                      </wps:spPr>
                      <wps:txbx>
                        <w:txbxContent>
                          <w:p w14:paraId="634E89C2" w14:textId="35C3DDF7" w:rsidR="004145D8" w:rsidRPr="00C82FD9" w:rsidRDefault="004145D8">
                            <w:pPr>
                              <w:rPr>
                                <w:sz w:val="18"/>
                                <w:szCs w:val="16"/>
                              </w:rPr>
                            </w:pPr>
                            <w:r>
                              <w:rPr>
                                <w:sz w:val="18"/>
                                <w:szCs w:val="16"/>
                              </w:rPr>
                              <w:t>Power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24DB9" id="Text Box 153" o:spid="_x0000_s1030" type="#_x0000_t202" style="position:absolute;left:0;text-align:left;margin-left:4.35pt;margin-top:65.55pt;width:79.45pt;height:20.0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" fillcolor="white [3201]" stroked="f" strokeweight=".5pt">
                <v:textbox>
                  <w:txbxContent>
                    <w:p w14:paraId="634E89C2" w14:textId="35C3DDF7" w:rsidR="004145D8" w:rsidRPr="00C82FD9" w:rsidRDefault="004145D8">
                      <w:pPr>
                        <w:rPr>
                          <w:sz w:val="18"/>
                          <w:szCs w:val="16"/>
                        </w:rPr>
                      </w:pPr>
                      <w:r>
                        <w:rPr>
                          <w:sz w:val="18"/>
                          <w:szCs w:val="16"/>
                        </w:rPr>
                        <w:t>Power Module</w:t>
                      </w:r>
                    </w:p>
                  </w:txbxContent>
                </v:textbox>
              </v:shape>
            </w:pict>
          </mc:Fallback>
        </mc:AlternateContent>
      </w:r>
      <w:r w:rsidR="00281DFE">
        <w:rPr>
          <w:noProof/>
        </w:rPr>
        <mc:AlternateContent>
          <mc:Choice Requires="wps">
            <w:drawing>
              <wp:anchor distT="0" distB="0" distL="114300" distR="114300" simplePos="0" relativeHeight="251749376" behindDoc="0" locked="0" layoutInCell="1" allowOverlap="1" wp14:anchorId="01D5CF10" wp14:editId="23F16B4E">
                <wp:simplePos x="0" y="0"/>
                <wp:positionH relativeFrom="column">
                  <wp:posOffset>866667</wp:posOffset>
                </wp:positionH>
                <wp:positionV relativeFrom="paragraph">
                  <wp:posOffset>940711</wp:posOffset>
                </wp:positionV>
                <wp:extent cx="1747880" cy="733245"/>
                <wp:effectExtent l="0" t="95250" r="5080" b="29210"/>
                <wp:wrapNone/>
                <wp:docPr id="152" name="Connector: Elbow 152"/>
                <wp:cNvGraphicFramePr/>
                <a:graphic xmlns:a="http://schemas.openxmlformats.org/drawingml/2006/main">
                  <a:graphicData uri="http://schemas.microsoft.com/office/word/2010/wordprocessingShape">
                    <wps:wsp>
                      <wps:cNvCnPr/>
                      <wps:spPr>
                        <a:xfrm flipH="1" flipV="1">
                          <a:off x="0" y="0"/>
                          <a:ext cx="1747880" cy="733245"/>
                        </a:xfrm>
                        <a:prstGeom prst="bentConnector3">
                          <a:avLst>
                            <a:gd name="adj1" fmla="val 3913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49ED26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2" o:spid="_x0000_s1026" type="#_x0000_t34" style="position:absolute;margin-left:68.25pt;margin-top:74.05pt;width:137.65pt;height:57.75pt;flip:x 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" adj="8453" strokecolor="black [3213]" strokeweight="2.25pt">
                <v:stroke endarrow="block"/>
              </v:shape>
            </w:pict>
          </mc:Fallback>
        </mc:AlternateContent>
      </w:r>
      <w:r w:rsidR="00C82FD9">
        <w:rPr>
          <w:noProof/>
        </w:rPr>
        <mc:AlternateContent>
          <mc:Choice Requires="wps">
            <w:drawing>
              <wp:anchor distT="0" distB="0" distL="114300" distR="114300" simplePos="0" relativeHeight="251701248" behindDoc="1" locked="0" layoutInCell="1" allowOverlap="1" wp14:anchorId="0892A047" wp14:editId="5839E63C">
                <wp:simplePos x="0" y="0"/>
                <wp:positionH relativeFrom="column">
                  <wp:posOffset>140970</wp:posOffset>
                </wp:positionH>
                <wp:positionV relativeFrom="paragraph">
                  <wp:posOffset>1513205</wp:posOffset>
                </wp:positionV>
                <wp:extent cx="847725" cy="428625"/>
                <wp:effectExtent l="0" t="0" r="9525" b="9525"/>
                <wp:wrapNone/>
                <wp:docPr id="64" name="Text Box 64"/>
                <wp:cNvGraphicFramePr/>
                <a:graphic xmlns:a="http://schemas.openxmlformats.org/drawingml/2006/main">
                  <a:graphicData uri="http://schemas.microsoft.com/office/word/2010/wordprocessingShape">
                    <wps:wsp>
                      <wps:cNvSpPr txBox="1"/>
                      <wps:spPr>
                        <a:xfrm>
                          <a:off x="0" y="0"/>
                          <a:ext cx="847725" cy="428625"/>
                        </a:xfrm>
                        <a:prstGeom prst="rect">
                          <a:avLst/>
                        </a:prstGeom>
                        <a:solidFill>
                          <a:schemeClr val="lt1"/>
                        </a:solidFill>
                        <a:ln w="6350">
                          <a:noFill/>
                        </a:ln>
                      </wps:spPr>
                      <wps:txbx>
                        <w:txbxContent>
                          <w:p w14:paraId="693E931E" w14:textId="2DED420B" w:rsidR="004145D8" w:rsidRPr="00C82FD9" w:rsidRDefault="004145D8" w:rsidP="00136413">
                            <w:pPr>
                              <w:jc w:val="center"/>
                              <w:rPr>
                                <w:sz w:val="18"/>
                                <w:szCs w:val="16"/>
                              </w:rPr>
                            </w:pPr>
                            <w:r>
                              <w:rPr>
                                <w:sz w:val="18"/>
                                <w:szCs w:val="16"/>
                              </w:rPr>
                              <w:t>konektor baterai X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2A047" id="Text Box 64" o:spid="_x0000_s1031" type="#_x0000_t202" style="position:absolute;left:0;text-align:left;margin-left:11.1pt;margin-top:119.15pt;width:66.75pt;height:33.7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" fillcolor="white [3201]" stroked="f" strokeweight=".5pt">
                <v:textbox>
                  <w:txbxContent>
                    <w:p w14:paraId="693E931E" w14:textId="2DED420B" w:rsidR="004145D8" w:rsidRPr="00C82FD9" w:rsidRDefault="004145D8" w:rsidP="00136413">
                      <w:pPr>
                        <w:jc w:val="center"/>
                        <w:rPr>
                          <w:sz w:val="18"/>
                          <w:szCs w:val="16"/>
                        </w:rPr>
                      </w:pPr>
                      <w:r>
                        <w:rPr>
                          <w:sz w:val="18"/>
                          <w:szCs w:val="16"/>
                        </w:rPr>
                        <w:t>konektor baterai XT60</w:t>
                      </w:r>
                    </w:p>
                  </w:txbxContent>
                </v:textbox>
              </v:shape>
            </w:pict>
          </mc:Fallback>
        </mc:AlternateContent>
      </w:r>
      <w:r w:rsidR="00C82FD9">
        <w:rPr>
          <w:noProof/>
        </w:rPr>
        <mc:AlternateContent>
          <mc:Choice Requires="wps">
            <w:drawing>
              <wp:anchor distT="0" distB="0" distL="114300" distR="114300" simplePos="0" relativeHeight="251699200" behindDoc="1" locked="0" layoutInCell="1" allowOverlap="1" wp14:anchorId="39721054" wp14:editId="1ECBE647">
                <wp:simplePos x="0" y="0"/>
                <wp:positionH relativeFrom="column">
                  <wp:posOffset>4560570</wp:posOffset>
                </wp:positionH>
                <wp:positionV relativeFrom="paragraph">
                  <wp:posOffset>941893</wp:posOffset>
                </wp:positionV>
                <wp:extent cx="847725" cy="254635"/>
                <wp:effectExtent l="0" t="0" r="9525" b="0"/>
                <wp:wrapNone/>
                <wp:docPr id="61" name="Text Box 6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066882E" w14:textId="31E2256A" w:rsidR="004145D8" w:rsidRPr="00C82FD9" w:rsidRDefault="004145D8">
                            <w:pPr>
                              <w:rPr>
                                <w:sz w:val="18"/>
                                <w:szCs w:val="16"/>
                              </w:rPr>
                            </w:pPr>
                            <w:r>
                              <w:rPr>
                                <w:sz w:val="18"/>
                                <w:szCs w:val="16"/>
                              </w:rPr>
                              <w:t>DC step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21054" id="Text Box 61" o:spid="_x0000_s1032" type="#_x0000_t202" style="position:absolute;left:0;text-align:left;margin-left:359.1pt;margin-top:74.15pt;width:66.75pt;height:20.0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" fillcolor="white [3201]" stroked="f" strokeweight=".5pt">
                <v:textbox>
                  <w:txbxContent>
                    <w:p w14:paraId="0066882E" w14:textId="31E2256A" w:rsidR="004145D8" w:rsidRPr="00C82FD9" w:rsidRDefault="004145D8">
                      <w:pPr>
                        <w:rPr>
                          <w:sz w:val="18"/>
                          <w:szCs w:val="16"/>
                        </w:rPr>
                      </w:pPr>
                      <w:r>
                        <w:rPr>
                          <w:sz w:val="18"/>
                          <w:szCs w:val="16"/>
                        </w:rPr>
                        <w:t>DC step down</w:t>
                      </w:r>
                    </w:p>
                  </w:txbxContent>
                </v:textbox>
              </v:shape>
            </w:pict>
          </mc:Fallback>
        </mc:AlternateContent>
      </w:r>
      <w:r w:rsidR="00C82FD9">
        <w:rPr>
          <w:noProof/>
        </w:rPr>
        <mc:AlternateContent>
          <mc:Choice Requires="wps">
            <w:drawing>
              <wp:anchor distT="0" distB="0" distL="114300" distR="114300" simplePos="0" relativeHeight="251658239" behindDoc="1" locked="0" layoutInCell="1" allowOverlap="1" wp14:anchorId="59A2EB70" wp14:editId="089910ED">
                <wp:simplePos x="0" y="0"/>
                <wp:positionH relativeFrom="column">
                  <wp:posOffset>4560570</wp:posOffset>
                </wp:positionH>
                <wp:positionV relativeFrom="paragraph">
                  <wp:posOffset>580390</wp:posOffset>
                </wp:positionV>
                <wp:extent cx="781050" cy="254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81050" cy="254635"/>
                        </a:xfrm>
                        <a:prstGeom prst="rect">
                          <a:avLst/>
                        </a:prstGeom>
                        <a:solidFill>
                          <a:schemeClr val="lt1"/>
                        </a:solidFill>
                        <a:ln w="6350">
                          <a:noFill/>
                        </a:ln>
                      </wps:spPr>
                      <wps:txbx>
                        <w:txbxContent>
                          <w:p w14:paraId="4C4E3B60" w14:textId="3ACA2D93" w:rsidR="004145D8" w:rsidRPr="00C82FD9" w:rsidRDefault="004145D8">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2EB70" id="Text Box 60" o:spid="_x0000_s1033" type="#_x0000_t202" style="position:absolute;left:0;text-align:left;margin-left:359.1pt;margin-top:45.7pt;width:61.5pt;height:20.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" fillcolor="white [3201]" stroked="f" strokeweight=".5pt">
                <v:textbox>
                  <w:txbxContent>
                    <w:p w14:paraId="4C4E3B60" w14:textId="3ACA2D93" w:rsidR="004145D8" w:rsidRPr="00C82FD9" w:rsidRDefault="004145D8">
                      <w:pPr>
                        <w:rPr>
                          <w:sz w:val="18"/>
                          <w:szCs w:val="16"/>
                        </w:rPr>
                      </w:pPr>
                      <w:r>
                        <w:rPr>
                          <w:sz w:val="18"/>
                          <w:szCs w:val="16"/>
                        </w:rPr>
                        <w:t>Relay</w:t>
                      </w:r>
                    </w:p>
                  </w:txbxContent>
                </v:textbox>
              </v:shape>
            </w:pict>
          </mc:Fallback>
        </mc:AlternateContent>
      </w:r>
      <w:r w:rsidR="00C82FD9">
        <w:rPr>
          <w:noProof/>
        </w:rPr>
        <mc:AlternateContent>
          <mc:Choice Requires="wps">
            <w:drawing>
              <wp:anchor distT="0" distB="0" distL="114300" distR="114300" simplePos="0" relativeHeight="251696128" behindDoc="0" locked="0" layoutInCell="1" allowOverlap="1" wp14:anchorId="1E848DCF" wp14:editId="18A1464C">
                <wp:simplePos x="0" y="0"/>
                <wp:positionH relativeFrom="column">
                  <wp:posOffset>3379470</wp:posOffset>
                </wp:positionH>
                <wp:positionV relativeFrom="paragraph">
                  <wp:posOffset>998220</wp:posOffset>
                </wp:positionV>
                <wp:extent cx="1247775" cy="45719"/>
                <wp:effectExtent l="0" t="57150" r="9525" b="107315"/>
                <wp:wrapNone/>
                <wp:docPr id="57" name="Connector: Elbow 57"/>
                <wp:cNvGraphicFramePr/>
                <a:graphic xmlns:a="http://schemas.openxmlformats.org/drawingml/2006/main">
                  <a:graphicData uri="http://schemas.microsoft.com/office/word/2010/wordprocessingShape">
                    <wps:wsp>
                      <wps:cNvCnPr/>
                      <wps:spPr>
                        <a:xfrm>
                          <a:off x="0" y="0"/>
                          <a:ext cx="1247775" cy="45719"/>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F040E8" id="Connector: Elbow 57" o:spid="_x0000_s1026" type="#_x0000_t34" style="position:absolute;margin-left:266.1pt;margin-top:78.6pt;width:98.25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" strokecolor="black [3213]" strokeweight="2.25pt">
                <v:stroke endarrow="block"/>
              </v:shape>
            </w:pict>
          </mc:Fallback>
        </mc:AlternateContent>
      </w:r>
      <w:r w:rsidR="00C82FD9">
        <w:rPr>
          <w:noProof/>
        </w:rPr>
        <mc:AlternateContent>
          <mc:Choice Requires="wps">
            <w:drawing>
              <wp:anchor distT="0" distB="0" distL="114300" distR="114300" simplePos="0" relativeHeight="251697152" behindDoc="0" locked="0" layoutInCell="1" allowOverlap="1" wp14:anchorId="5A171D05" wp14:editId="631C9F72">
                <wp:simplePos x="0" y="0"/>
                <wp:positionH relativeFrom="column">
                  <wp:posOffset>2979419</wp:posOffset>
                </wp:positionH>
                <wp:positionV relativeFrom="paragraph">
                  <wp:posOffset>683895</wp:posOffset>
                </wp:positionV>
                <wp:extent cx="1647825" cy="0"/>
                <wp:effectExtent l="0" t="95250" r="0" b="95250"/>
                <wp:wrapNone/>
                <wp:docPr id="58" name="Connector: Elbow 58"/>
                <wp:cNvGraphicFramePr/>
                <a:graphic xmlns:a="http://schemas.openxmlformats.org/drawingml/2006/main">
                  <a:graphicData uri="http://schemas.microsoft.com/office/word/2010/wordprocessingShape">
                    <wps:wsp>
                      <wps:cNvCnPr/>
                      <wps:spPr>
                        <a:xfrm>
                          <a:off x="0" y="0"/>
                          <a:ext cx="16478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8554D85" id="Connector: Elbow 58" o:spid="_x0000_s1026" type="#_x0000_t34" style="position:absolute;margin-left:234.6pt;margin-top:53.85pt;width:129.75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5104" behindDoc="0" locked="0" layoutInCell="1" allowOverlap="1" wp14:anchorId="3DF972E9" wp14:editId="774A42B3">
                <wp:simplePos x="0" y="0"/>
                <wp:positionH relativeFrom="column">
                  <wp:posOffset>864870</wp:posOffset>
                </wp:positionH>
                <wp:positionV relativeFrom="paragraph">
                  <wp:posOffset>1522095</wp:posOffset>
                </wp:positionV>
                <wp:extent cx="685800" cy="218440"/>
                <wp:effectExtent l="38100" t="19050" r="0" b="105410"/>
                <wp:wrapNone/>
                <wp:docPr id="56" name="Connector: Elbow 56"/>
                <wp:cNvGraphicFramePr/>
                <a:graphic xmlns:a="http://schemas.openxmlformats.org/drawingml/2006/main">
                  <a:graphicData uri="http://schemas.microsoft.com/office/word/2010/wordprocessingShape">
                    <wps:wsp>
                      <wps:cNvCnPr/>
                      <wps:spPr>
                        <a:xfrm flipH="1">
                          <a:off x="0" y="0"/>
                          <a:ext cx="685800" cy="21844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7EDAE3" id="Connector: Elbow 56" o:spid="_x0000_s1026" type="#_x0000_t34" style="position:absolute;margin-left:68.1pt;margin-top:119.85pt;width:54pt;height:17.2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" strokecolor="black [3213]" strokeweight="2.25pt">
                <v:stroke endarrow="block"/>
              </v:shape>
            </w:pict>
          </mc:Fallback>
        </mc:AlternateContent>
      </w:r>
      <w:r w:rsidR="00C82FD9">
        <w:rPr>
          <w:noProof/>
        </w:rPr>
        <mc:AlternateContent>
          <mc:Choice Requires="wps">
            <w:drawing>
              <wp:anchor distT="0" distB="0" distL="114300" distR="114300" simplePos="0" relativeHeight="251683840" behindDoc="0" locked="0" layoutInCell="1" allowOverlap="1" wp14:anchorId="4B3B202B" wp14:editId="6FB7CDDF">
                <wp:simplePos x="0" y="0"/>
                <wp:positionH relativeFrom="column">
                  <wp:posOffset>950594</wp:posOffset>
                </wp:positionH>
                <wp:positionV relativeFrom="paragraph">
                  <wp:posOffset>123825</wp:posOffset>
                </wp:positionV>
                <wp:extent cx="714375" cy="45719"/>
                <wp:effectExtent l="0" t="95250" r="9525" b="69215"/>
                <wp:wrapNone/>
                <wp:docPr id="53" name="Straight Arrow Connector 53"/>
                <wp:cNvGraphicFramePr/>
                <a:graphic xmlns:a="http://schemas.openxmlformats.org/drawingml/2006/main">
                  <a:graphicData uri="http://schemas.microsoft.com/office/word/2010/wordprocessingShape">
                    <wps:wsp>
                      <wps:cNvCnPr/>
                      <wps:spPr>
                        <a:xfrm flipH="1" flipV="1">
                          <a:off x="0" y="0"/>
                          <a:ext cx="714375" cy="45719"/>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98C177" id="_x0000_t32" coordsize="21600,21600" o:spt="32" o:oned="t" path="m,l21600,21600e" filled="f">
                <v:path arrowok="t" fillok="f" o:connecttype="none"/>
                <o:lock v:ext="edit" shapetype="t"/>
              </v:shapetype>
              <v:shape id="Straight Arrow Connector 53" o:spid="_x0000_s1026" type="#_x0000_t32" style="position:absolute;margin-left:74.85pt;margin-top:9.75pt;width:56.25pt;height:3.6pt;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" strokecolor="black [3213]" strokeweight="2.25pt">
                <v:stroke endarrow="block" joinstyle="miter"/>
              </v:shape>
            </w:pict>
          </mc:Fallback>
        </mc:AlternateContent>
      </w:r>
      <w:r w:rsidR="00C82FD9">
        <w:rPr>
          <w:noProof/>
        </w:rPr>
        <mc:AlternateContent>
          <mc:Choice Requires="wps">
            <w:drawing>
              <wp:anchor distT="0" distB="0" distL="114300" distR="114300" simplePos="0" relativeHeight="251689984" behindDoc="0" locked="0" layoutInCell="1" allowOverlap="1" wp14:anchorId="63791FA5" wp14:editId="46F83B01">
                <wp:simplePos x="0" y="0"/>
                <wp:positionH relativeFrom="column">
                  <wp:posOffset>1664970</wp:posOffset>
                </wp:positionH>
                <wp:positionV relativeFrom="paragraph">
                  <wp:posOffset>169545</wp:posOffset>
                </wp:positionV>
                <wp:extent cx="1314450" cy="1571624"/>
                <wp:effectExtent l="19050" t="19050" r="19050" b="29210"/>
                <wp:wrapNone/>
                <wp:docPr id="52" name="Straight Connector 52"/>
                <wp:cNvGraphicFramePr/>
                <a:graphic xmlns:a="http://schemas.openxmlformats.org/drawingml/2006/main">
                  <a:graphicData uri="http://schemas.microsoft.com/office/word/2010/wordprocessingShape">
                    <wps:wsp>
                      <wps:cNvCnPr/>
                      <wps:spPr>
                        <a:xfrm flipH="1" flipV="1">
                          <a:off x="0" y="0"/>
                          <a:ext cx="1314450" cy="1571624"/>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46CEE1F" id="Straight Connector 52" o:spid="_x0000_s1026" style="position:absolute;flip:x y;z-index:251689984;visibility:visible;mso-wrap-style:square;mso-wrap-distance-left:9pt;mso-wrap-distance-top:0;mso-wrap-distance-right:9pt;mso-wrap-distance-bottom:0;mso-position-horizontal:absolute;mso-position-horizontal-relative:text;mso-position-vertical:absolute;mso-position-vertical-relative:text" from="131.1pt,13.35pt" to="234.6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81792" behindDoc="0" locked="0" layoutInCell="1" allowOverlap="1" wp14:anchorId="668783C6" wp14:editId="3BFC7306">
                <wp:simplePos x="0" y="0"/>
                <wp:positionH relativeFrom="column">
                  <wp:posOffset>1664970</wp:posOffset>
                </wp:positionH>
                <wp:positionV relativeFrom="paragraph">
                  <wp:posOffset>169545</wp:posOffset>
                </wp:positionV>
                <wp:extent cx="1920624" cy="1114425"/>
                <wp:effectExtent l="19050" t="19050" r="22860" b="28575"/>
                <wp:wrapNone/>
                <wp:docPr id="51" name="Straight Connector 51"/>
                <wp:cNvGraphicFramePr/>
                <a:graphic xmlns:a="http://schemas.openxmlformats.org/drawingml/2006/main">
                  <a:graphicData uri="http://schemas.microsoft.com/office/word/2010/wordprocessingShape">
                    <wps:wsp>
                      <wps:cNvCnPr/>
                      <wps:spPr>
                        <a:xfrm flipH="1" flipV="1">
                          <a:off x="0" y="0"/>
                          <a:ext cx="1920624" cy="111442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B9D97FE" id="Straight Connector 51" o:spid="_x0000_s1026" style="position:absolute;flip:x y;z-index:251681792;visibility:visible;mso-wrap-style:square;mso-wrap-distance-left:9pt;mso-wrap-distance-top:0;mso-wrap-distance-right:9pt;mso-wrap-distance-bottom:0;mso-position-horizontal:absolute;mso-position-horizontal-relative:text;mso-position-vertical:absolute;mso-position-vertical-relative:text" from="131.1pt,13.35pt" to="282.35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" strokecolor="black [3213]" strokeweight="2.25pt">
                <v:stroke joinstyle="miter"/>
              </v:line>
            </w:pict>
          </mc:Fallback>
        </mc:AlternateContent>
      </w:r>
      <w:r w:rsidR="00C82FD9">
        <w:rPr>
          <w:noProof/>
        </w:rPr>
        <mc:AlternateContent>
          <mc:Choice Requires="wps">
            <w:drawing>
              <wp:anchor distT="0" distB="0" distL="114300" distR="114300" simplePos="0" relativeHeight="251680768" behindDoc="0" locked="0" layoutInCell="1" allowOverlap="1" wp14:anchorId="357394D4" wp14:editId="5ED588F7">
                <wp:simplePos x="0" y="0"/>
                <wp:positionH relativeFrom="column">
                  <wp:posOffset>1664970</wp:posOffset>
                </wp:positionH>
                <wp:positionV relativeFrom="paragraph">
                  <wp:posOffset>169545</wp:posOffset>
                </wp:positionV>
                <wp:extent cx="1714500" cy="407858"/>
                <wp:effectExtent l="19050" t="19050" r="19050" b="30480"/>
                <wp:wrapNone/>
                <wp:docPr id="50" name="Straight Connector 50"/>
                <wp:cNvGraphicFramePr/>
                <a:graphic xmlns:a="http://schemas.openxmlformats.org/drawingml/2006/main">
                  <a:graphicData uri="http://schemas.microsoft.com/office/word/2010/wordprocessingShape">
                    <wps:wsp>
                      <wps:cNvCnPr/>
                      <wps:spPr>
                        <a:xfrm flipH="1" flipV="1">
                          <a:off x="0" y="0"/>
                          <a:ext cx="1714500" cy="407858"/>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6C7B994" id="Straight Connector 50" o:spid="_x0000_s1026" style="position:absolute;flip:x y;z-index:251680768;visibility:visible;mso-wrap-style:square;mso-wrap-distance-left:9pt;mso-wrap-distance-top:0;mso-wrap-distance-right:9pt;mso-wrap-distance-bottom:0;mso-position-horizontal:absolute;mso-position-horizontal-relative:text;mso-position-vertical:absolute;mso-position-vertical-relative:text" from="131.1pt,13.35pt" to="266.1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" strokecolor="black [3213]" strokeweight="2.25pt">
                <v:stroke joinstyle="miter"/>
              </v:line>
            </w:pict>
          </mc:Fallback>
        </mc:AlternateContent>
      </w:r>
      <w:r w:rsidR="00C82FD9">
        <w:rPr>
          <w:noProof/>
        </w:rPr>
        <mc:AlternateContent>
          <mc:Choice Requires="wps">
            <w:drawing>
              <wp:anchor distT="0" distB="0" distL="114300" distR="114300" simplePos="0" relativeHeight="251679744" behindDoc="0" locked="0" layoutInCell="1" allowOverlap="1" wp14:anchorId="3DAE2927" wp14:editId="40F45920">
                <wp:simplePos x="0" y="0"/>
                <wp:positionH relativeFrom="column">
                  <wp:posOffset>1664970</wp:posOffset>
                </wp:positionH>
                <wp:positionV relativeFrom="paragraph">
                  <wp:posOffset>169545</wp:posOffset>
                </wp:positionV>
                <wp:extent cx="947744" cy="133350"/>
                <wp:effectExtent l="19050" t="19050" r="5080" b="19050"/>
                <wp:wrapNone/>
                <wp:docPr id="49" name="Straight Connector 49"/>
                <wp:cNvGraphicFramePr/>
                <a:graphic xmlns:a="http://schemas.openxmlformats.org/drawingml/2006/main">
                  <a:graphicData uri="http://schemas.microsoft.com/office/word/2010/wordprocessingShape">
                    <wps:wsp>
                      <wps:cNvCnPr/>
                      <wps:spPr>
                        <a:xfrm flipH="1" flipV="1">
                          <a:off x="0" y="0"/>
                          <a:ext cx="947744" cy="13335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DA9AACD" id="Straight Connector 49"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131.1pt,13.35pt" to="205.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8720" behindDoc="0" locked="0" layoutInCell="1" allowOverlap="1" wp14:anchorId="27E7CB06" wp14:editId="790C01F4">
                <wp:simplePos x="0" y="0"/>
                <wp:positionH relativeFrom="column">
                  <wp:posOffset>1664969</wp:posOffset>
                </wp:positionH>
                <wp:positionV relativeFrom="paragraph">
                  <wp:posOffset>169545</wp:posOffset>
                </wp:positionV>
                <wp:extent cx="514350" cy="1017270"/>
                <wp:effectExtent l="19050" t="19050" r="19050" b="11430"/>
                <wp:wrapNone/>
                <wp:docPr id="48" name="Straight Connector 48"/>
                <wp:cNvGraphicFramePr/>
                <a:graphic xmlns:a="http://schemas.openxmlformats.org/drawingml/2006/main">
                  <a:graphicData uri="http://schemas.microsoft.com/office/word/2010/wordprocessingShape">
                    <wps:wsp>
                      <wps:cNvCnPr/>
                      <wps:spPr>
                        <a:xfrm flipH="1" flipV="1">
                          <a:off x="0" y="0"/>
                          <a:ext cx="514350" cy="101727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03775A" id="Straight Connector 48"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71.6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7696" behindDoc="0" locked="0" layoutInCell="1" allowOverlap="1" wp14:anchorId="2DA7D3C6" wp14:editId="5CB3EBF8">
                <wp:simplePos x="0" y="0"/>
                <wp:positionH relativeFrom="column">
                  <wp:posOffset>1664969</wp:posOffset>
                </wp:positionH>
                <wp:positionV relativeFrom="paragraph">
                  <wp:posOffset>169545</wp:posOffset>
                </wp:positionV>
                <wp:extent cx="381000" cy="567690"/>
                <wp:effectExtent l="19050" t="19050" r="19050" b="22860"/>
                <wp:wrapNone/>
                <wp:docPr id="46" name="Straight Connector 46"/>
                <wp:cNvGraphicFramePr/>
                <a:graphic xmlns:a="http://schemas.openxmlformats.org/drawingml/2006/main">
                  <a:graphicData uri="http://schemas.microsoft.com/office/word/2010/wordprocessingShape">
                    <wps:wsp>
                      <wps:cNvCnPr/>
                      <wps:spPr>
                        <a:xfrm flipH="1" flipV="1">
                          <a:off x="0" y="0"/>
                          <a:ext cx="381000" cy="56769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551276" id="Straight Connector 46" o:spid="_x0000_s1026" style="position:absolute;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61.1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" strokecolor="black [3213]" strokeweight="2.25pt">
                <v:stroke joinstyle="miter"/>
              </v:line>
            </w:pict>
          </mc:Fallback>
        </mc:AlternateContent>
      </w:r>
      <w:r w:rsidR="00880FFB">
        <w:rPr>
          <w:noProof/>
        </w:rPr>
        <mc:AlternateContent>
          <mc:Choice Requires="wps">
            <w:drawing>
              <wp:anchor distT="0" distB="0" distL="114300" distR="114300" simplePos="0" relativeHeight="251692032" behindDoc="0" locked="0" layoutInCell="1" allowOverlap="1" wp14:anchorId="3FA7FDE1" wp14:editId="23325B5E">
                <wp:simplePos x="0" y="0"/>
                <wp:positionH relativeFrom="column">
                  <wp:posOffset>2169161</wp:posOffset>
                </wp:positionH>
                <wp:positionV relativeFrom="paragraph">
                  <wp:posOffset>926190</wp:posOffset>
                </wp:positionV>
                <wp:extent cx="243259" cy="441917"/>
                <wp:effectExtent l="19050" t="19050" r="23495" b="15875"/>
                <wp:wrapNone/>
                <wp:docPr id="35" name="Oval 35"/>
                <wp:cNvGraphicFramePr/>
                <a:graphic xmlns:a="http://schemas.openxmlformats.org/drawingml/2006/main">
                  <a:graphicData uri="http://schemas.microsoft.com/office/word/2010/wordprocessingShape">
                    <wps:wsp>
                      <wps:cNvSpPr/>
                      <wps:spPr>
                        <a:xfrm rot="10029760">
                          <a:off x="0" y="0"/>
                          <a:ext cx="243259" cy="441917"/>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CC461D" id="Oval 35" o:spid="_x0000_s1026" style="position:absolute;margin-left:170.8pt;margin-top:72.95pt;width:19.15pt;height:34.8pt;rotation:1095517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" filled="f" strokecolor="red" strokeweight="1.5pt">
                <v:stroke joinstyle="miter"/>
              </v:oval>
            </w:pict>
          </mc:Fallback>
        </mc:AlternateContent>
      </w:r>
      <w:r w:rsidR="00880FFB">
        <w:rPr>
          <w:noProof/>
        </w:rPr>
        <mc:AlternateContent>
          <mc:Choice Requires="wps">
            <w:drawing>
              <wp:anchor distT="0" distB="0" distL="114300" distR="114300" simplePos="0" relativeHeight="251687936" behindDoc="0" locked="0" layoutInCell="1" allowOverlap="1" wp14:anchorId="182CC5D9" wp14:editId="5D002BF1">
                <wp:simplePos x="0" y="0"/>
                <wp:positionH relativeFrom="column">
                  <wp:posOffset>2152332</wp:posOffset>
                </wp:positionH>
                <wp:positionV relativeFrom="paragraph">
                  <wp:posOffset>1373824</wp:posOffset>
                </wp:positionV>
                <wp:extent cx="200025" cy="266700"/>
                <wp:effectExtent l="4763" t="0" r="0" b="14288"/>
                <wp:wrapNone/>
                <wp:docPr id="34" name="Oval 34"/>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6B79A0" id="Oval 34" o:spid="_x0000_s1026" style="position:absolute;margin-left:169.45pt;margin-top:108.2pt;width:15.75pt;height:21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" filled="f" strokecolor="red" strokeweight="1.5pt">
                <v:stroke joinstyle="miter"/>
              </v:oval>
            </w:pict>
          </mc:Fallback>
        </mc:AlternateContent>
      </w:r>
      <w:r w:rsidR="00880FFB">
        <w:rPr>
          <w:noProof/>
        </w:rPr>
        <mc:AlternateContent>
          <mc:Choice Requires="wps">
            <w:drawing>
              <wp:anchor distT="0" distB="0" distL="114300" distR="114300" simplePos="0" relativeHeight="251672576" behindDoc="0" locked="0" layoutInCell="1" allowOverlap="1" wp14:anchorId="6040F7C1" wp14:editId="6AA29FAE">
                <wp:simplePos x="0" y="0"/>
                <wp:positionH relativeFrom="column">
                  <wp:posOffset>2962470</wp:posOffset>
                </wp:positionH>
                <wp:positionV relativeFrom="paragraph">
                  <wp:posOffset>1707773</wp:posOffset>
                </wp:positionV>
                <wp:extent cx="200025" cy="266700"/>
                <wp:effectExtent l="4763" t="0" r="0" b="14288"/>
                <wp:wrapNone/>
                <wp:docPr id="33" name="Oval 33"/>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4B265E" id="Oval 33" o:spid="_x0000_s1026" style="position:absolute;margin-left:233.25pt;margin-top:134.45pt;width:15.75pt;height:21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6912" behindDoc="0" locked="0" layoutInCell="1" allowOverlap="1" wp14:anchorId="473609FD" wp14:editId="7BD4BBF6">
                <wp:simplePos x="0" y="0"/>
                <wp:positionH relativeFrom="column">
                  <wp:posOffset>2657156</wp:posOffset>
                </wp:positionH>
                <wp:positionV relativeFrom="paragraph">
                  <wp:posOffset>223202</wp:posOffset>
                </wp:positionV>
                <wp:extent cx="200025" cy="266700"/>
                <wp:effectExtent l="23813" t="14287" r="0" b="14288"/>
                <wp:wrapNone/>
                <wp:docPr id="32" name="Oval 32"/>
                <wp:cNvGraphicFramePr/>
                <a:graphic xmlns:a="http://schemas.openxmlformats.org/drawingml/2006/main">
                  <a:graphicData uri="http://schemas.microsoft.com/office/word/2010/wordprocessingShape">
                    <wps:wsp>
                      <wps:cNvSpPr/>
                      <wps:spPr>
                        <a:xfrm rot="5159659">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F3C010" id="Oval 32" o:spid="_x0000_s1026" style="position:absolute;margin-left:209.2pt;margin-top:17.55pt;width:15.75pt;height:21pt;rotation:5635724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5888" behindDoc="0" locked="0" layoutInCell="1" allowOverlap="1" wp14:anchorId="712900EF" wp14:editId="2B3BBFD5">
                <wp:simplePos x="0" y="0"/>
                <wp:positionH relativeFrom="column">
                  <wp:posOffset>3571875</wp:posOffset>
                </wp:positionH>
                <wp:positionV relativeFrom="paragraph">
                  <wp:posOffset>1228090</wp:posOffset>
                </wp:positionV>
                <wp:extent cx="200025" cy="266700"/>
                <wp:effectExtent l="19050" t="19050" r="28575" b="19050"/>
                <wp:wrapNone/>
                <wp:docPr id="30" name="Oval 30"/>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9E7575" id="Oval 30" o:spid="_x0000_s1026" style="position:absolute;margin-left:281.25pt;margin-top:96.7pt;width:15.75pt;height:21pt;rotation:1697342fd;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91008" behindDoc="0" locked="0" layoutInCell="1" allowOverlap="1" wp14:anchorId="26DE52C8" wp14:editId="2E3B24C6">
                <wp:simplePos x="0" y="0"/>
                <wp:positionH relativeFrom="column">
                  <wp:posOffset>2038351</wp:posOffset>
                </wp:positionH>
                <wp:positionV relativeFrom="paragraph">
                  <wp:posOffset>608965</wp:posOffset>
                </wp:positionV>
                <wp:extent cx="200025" cy="266700"/>
                <wp:effectExtent l="19050" t="19050" r="28575" b="19050"/>
                <wp:wrapNone/>
                <wp:docPr id="26" name="Oval 26"/>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C2AD04" id="Oval 26" o:spid="_x0000_s1026" style="position:absolute;margin-left:160.5pt;margin-top:47.95pt;width:15.75pt;height:21pt;rotation:1697342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" filled="f" strokecolor="red" strokeweight="1.5pt">
                <v:stroke joinstyle="miter"/>
              </v:oval>
            </w:pict>
          </mc:Fallback>
        </mc:AlternateContent>
      </w:r>
      <w:r w:rsidR="00E53881">
        <w:rPr>
          <w:noProof/>
        </w:rPr>
        <mc:AlternateContent>
          <mc:Choice Requires="wps">
            <w:drawing>
              <wp:anchor distT="0" distB="0" distL="114300" distR="114300" simplePos="0" relativeHeight="251684864" behindDoc="0" locked="0" layoutInCell="1" allowOverlap="1" wp14:anchorId="3ED9D3EC" wp14:editId="2DFE83F7">
                <wp:simplePos x="0" y="0"/>
                <wp:positionH relativeFrom="column">
                  <wp:posOffset>3350895</wp:posOffset>
                </wp:positionH>
                <wp:positionV relativeFrom="paragraph">
                  <wp:posOffset>445770</wp:posOffset>
                </wp:positionV>
                <wp:extent cx="200025" cy="266700"/>
                <wp:effectExtent l="19050" t="19050" r="28575" b="19050"/>
                <wp:wrapNone/>
                <wp:docPr id="20" name="Oval 20"/>
                <wp:cNvGraphicFramePr/>
                <a:graphic xmlns:a="http://schemas.openxmlformats.org/drawingml/2006/main">
                  <a:graphicData uri="http://schemas.microsoft.com/office/word/2010/wordprocessingShape">
                    <wps:wsp>
                      <wps:cNvSpPr/>
                      <wps:spPr>
                        <a:xfrm rot="2057804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E2B24A" id="Oval 20" o:spid="_x0000_s1026" style="position:absolute;margin-left:263.85pt;margin-top:35.1pt;width:15.75pt;height:21pt;rotation:-1116250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" filled="f" strokecolor="red" strokeweight="1.5pt">
                <v:stroke joinstyle="miter"/>
              </v:oval>
            </w:pict>
          </mc:Fallback>
        </mc:AlternateContent>
      </w:r>
      <w:r w:rsidR="0082267F">
        <w:rPr>
          <w:noProof/>
        </w:rPr>
        <w:drawing>
          <wp:inline distT="0" distB="0" distL="0" distR="0" wp14:anchorId="44658DC6" wp14:editId="077A7BB0">
            <wp:extent cx="3324225" cy="18698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26247" cy="1870961"/>
                    </a:xfrm>
                    <a:prstGeom prst="rect">
                      <a:avLst/>
                    </a:prstGeom>
                    <a:noFill/>
                    <a:ln>
                      <a:noFill/>
                    </a:ln>
                  </pic:spPr>
                </pic:pic>
              </a:graphicData>
            </a:graphic>
          </wp:inline>
        </w:drawing>
      </w:r>
    </w:p>
    <w:p w14:paraId="25CAF00E" w14:textId="0CF0B4DC" w:rsidR="00136413" w:rsidRDefault="00E53881" w:rsidP="004109B7">
      <w:pPr>
        <w:pStyle w:val="Caption"/>
        <w:jc w:val="center"/>
      </w:pPr>
      <w:bookmarkStart w:id="199" w:name="_Toc159681844"/>
      <w:r>
        <w:t xml:space="preserve">Gambar </w:t>
      </w:r>
      <w:fldSimple w:instr=" SEQ Gambar \* ARABIC ">
        <w:r w:rsidR="008F642D">
          <w:rPr>
            <w:noProof/>
          </w:rPr>
          <w:t>30</w:t>
        </w:r>
      </w:fldSimple>
      <w:r>
        <w:t xml:space="preserve"> </w:t>
      </w:r>
      <w:r w:rsidR="004109B7">
        <w:t>Letak Komponen</w:t>
      </w:r>
      <w:r>
        <w:t xml:space="preserve"> Bagian Tengah Drone</w:t>
      </w:r>
      <w:bookmarkEnd w:id="199"/>
    </w:p>
    <w:p w14:paraId="3786347D" w14:textId="71E3F320" w:rsidR="00083787" w:rsidRPr="00083787" w:rsidRDefault="00083787" w:rsidP="00083787">
      <w:pPr>
        <w:pStyle w:val="ListParagraph"/>
        <w:spacing w:line="480" w:lineRule="auto"/>
        <w:ind w:left="426"/>
        <w:jc w:val="both"/>
      </w:pPr>
      <w:r>
        <w:t xml:space="preserve">Gambar 30 merupakan </w:t>
      </w:r>
      <w:r w:rsidR="009B73B3">
        <w:t xml:space="preserve">susunan peletakan komponen elektronik pada bagian tengah drone. Komponen yang diletakkan di tengah </w:t>
      </w:r>
      <w:r w:rsidR="009B73B3" w:rsidRPr="00B2681F">
        <w:rPr>
          <w:i/>
          <w:iCs/>
        </w:rPr>
        <w:t>drone</w:t>
      </w:r>
      <w:r w:rsidR="009B73B3">
        <w:t xml:space="preserve"> yaitu komponen</w:t>
      </w:r>
      <w:r w:rsidR="00B2681F">
        <w:t>-komponen yang berfungsi sebagai</w:t>
      </w:r>
      <w:r w:rsidR="009B73B3">
        <w:t xml:space="preserve"> penyalur tegangan seperti </w:t>
      </w:r>
      <w:r w:rsidR="009B73B3" w:rsidRPr="009B73B3">
        <w:rPr>
          <w:i/>
          <w:iCs/>
        </w:rPr>
        <w:t>power module</w:t>
      </w:r>
      <w:r w:rsidR="009B73B3">
        <w:t xml:space="preserve">, DC </w:t>
      </w:r>
      <w:r w:rsidR="009B73B3" w:rsidRPr="009B73B3">
        <w:rPr>
          <w:i/>
          <w:iCs/>
        </w:rPr>
        <w:t>stepdown</w:t>
      </w:r>
      <w:r w:rsidR="009B73B3">
        <w:t xml:space="preserve">, </w:t>
      </w:r>
      <w:r w:rsidR="009B73B3" w:rsidRPr="009B73B3">
        <w:rPr>
          <w:i/>
          <w:iCs/>
        </w:rPr>
        <w:t>relay</w:t>
      </w:r>
      <w:r w:rsidR="009B73B3">
        <w:t xml:space="preserve"> dan </w:t>
      </w:r>
      <w:r w:rsidR="00A66D6F" w:rsidRPr="00A66D6F">
        <w:t>PDB</w:t>
      </w:r>
      <w:r w:rsidR="009B73B3">
        <w:t xml:space="preserve"> untuk menyalurkan daya pada ESC.</w:t>
      </w:r>
    </w:p>
    <w:p w14:paraId="4658C283" w14:textId="1FD4D6A2" w:rsidR="00E53881" w:rsidRDefault="00026755"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10464" behindDoc="1" locked="0" layoutInCell="1" allowOverlap="1" wp14:anchorId="3B67C8B7" wp14:editId="037C35BD">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4145D8" w:rsidRPr="00C82FD9" w:rsidRDefault="004145D8">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34" type="#_x0000_t202" style="position:absolute;left:0;text-align:left;margin-left:353.85pt;margin-top:25.15pt;width:66.7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" fillcolor="white [3201]" stroked="f" strokeweight=".5pt">
                <v:textbox>
                  <w:txbxContent>
                    <w:p w14:paraId="61F4A86B" w14:textId="245F2020" w:rsidR="004145D8" w:rsidRPr="00C82FD9" w:rsidRDefault="004145D8">
                      <w:pPr>
                        <w:rPr>
                          <w:sz w:val="18"/>
                          <w:szCs w:val="16"/>
                        </w:rPr>
                      </w:pPr>
                      <w:r>
                        <w:rPr>
                          <w:sz w:val="18"/>
                          <w:szCs w:val="16"/>
                        </w:rPr>
                        <w:t>GPS</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04370E2D" wp14:editId="2779A9A3">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C44D6A" id="Connector: Elbow 65" o:spid="_x0000_s1026" type="#_x0000_t34" style="position:absolute;margin-left:300.95pt;margin-top:36.35pt;width:52.6pt;height:21.6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" strokecolor="black [3213]" strokeweight="2.25pt">
                <v:stroke endarrow="block"/>
              </v:shape>
            </w:pict>
          </mc:Fallback>
        </mc:AlternateContent>
      </w:r>
      <w:r w:rsidR="00136413">
        <w:rPr>
          <w:noProof/>
        </w:rPr>
        <mc:AlternateContent>
          <mc:Choice Requires="wps">
            <w:drawing>
              <wp:anchor distT="0" distB="0" distL="114300" distR="114300" simplePos="0" relativeHeight="251722752" behindDoc="1" locked="0" layoutInCell="1" allowOverlap="1" wp14:anchorId="1B316166" wp14:editId="0889C284">
                <wp:simplePos x="0" y="0"/>
                <wp:positionH relativeFrom="column">
                  <wp:posOffset>168910</wp:posOffset>
                </wp:positionH>
                <wp:positionV relativeFrom="paragraph">
                  <wp:posOffset>20510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4145D8" w:rsidRPr="00C82FD9" w:rsidRDefault="004145D8">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35" type="#_x0000_t202" style="position:absolute;left:0;text-align:left;margin-left:13.3pt;margin-top:16.15pt;width:66.75pt;height:20.0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" fillcolor="white [3201]" stroked="f" strokeweight=".5pt">
                <v:textbox>
                  <w:txbxContent>
                    <w:p w14:paraId="64E838EC" w14:textId="649B3CC2" w:rsidR="004145D8" w:rsidRPr="00C82FD9" w:rsidRDefault="004145D8">
                      <w:pPr>
                        <w:rPr>
                          <w:sz w:val="18"/>
                          <w:szCs w:val="16"/>
                        </w:rPr>
                      </w:pPr>
                      <w:r>
                        <w:rPr>
                          <w:sz w:val="18"/>
                          <w:szCs w:val="16"/>
                        </w:rPr>
                        <w:t>Telemetri</w:t>
                      </w:r>
                    </w:p>
                  </w:txbxContent>
                </v:textbox>
              </v:shape>
            </w:pict>
          </mc:Fallback>
        </mc:AlternateContent>
      </w:r>
      <w:r w:rsidR="00136413">
        <w:rPr>
          <w:noProof/>
        </w:rPr>
        <mc:AlternateContent>
          <mc:Choice Requires="wps">
            <w:drawing>
              <wp:anchor distT="0" distB="0" distL="114300" distR="114300" simplePos="0" relativeHeight="251720704" behindDoc="1" locked="0" layoutInCell="1" allowOverlap="1" wp14:anchorId="1EFFC6B0" wp14:editId="1D4F2C38">
                <wp:simplePos x="0" y="0"/>
                <wp:positionH relativeFrom="column">
                  <wp:posOffset>273685</wp:posOffset>
                </wp:positionH>
                <wp:positionV relativeFrom="paragraph">
                  <wp:posOffset>24130</wp:posOffset>
                </wp:positionV>
                <wp:extent cx="847725" cy="25463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E4453BA" w14:textId="307BC7D6" w:rsidR="004145D8" w:rsidRPr="00C82FD9" w:rsidRDefault="004145D8">
                            <w:pPr>
                              <w:rPr>
                                <w:sz w:val="18"/>
                                <w:szCs w:val="16"/>
                              </w:rPr>
                            </w:pPr>
                            <w:r>
                              <w:rPr>
                                <w:sz w:val="18"/>
                                <w:szCs w:val="16"/>
                              </w:rPr>
                              <w:t>Buz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FC6B0" id="Text Box 79" o:spid="_x0000_s1036" type="#_x0000_t202" style="position:absolute;left:0;text-align:left;margin-left:21.55pt;margin-top:1.9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" fillcolor="white [3201]" stroked="f" strokeweight=".5pt">
                <v:textbox>
                  <w:txbxContent>
                    <w:p w14:paraId="1E4453BA" w14:textId="307BC7D6" w:rsidR="004145D8" w:rsidRPr="00C82FD9" w:rsidRDefault="004145D8">
                      <w:pPr>
                        <w:rPr>
                          <w:sz w:val="18"/>
                          <w:szCs w:val="16"/>
                        </w:rPr>
                      </w:pPr>
                      <w:r>
                        <w:rPr>
                          <w:sz w:val="18"/>
                          <w:szCs w:val="16"/>
                        </w:rPr>
                        <w:t>Buzzer</w:t>
                      </w:r>
                    </w:p>
                  </w:txbxContent>
                </v:textbox>
              </v:shape>
            </w:pict>
          </mc:Fallback>
        </mc:AlternateContent>
      </w:r>
      <w:r w:rsidR="00136413">
        <w:rPr>
          <w:noProof/>
        </w:rPr>
        <mc:AlternateContent>
          <mc:Choice Requires="wps">
            <w:drawing>
              <wp:anchor distT="0" distB="0" distL="114300" distR="114300" simplePos="0" relativeHeight="251718656" behindDoc="1" locked="0" layoutInCell="1" allowOverlap="1" wp14:anchorId="44FF1F8F" wp14:editId="265EA9D2">
                <wp:simplePos x="0" y="0"/>
                <wp:positionH relativeFrom="column">
                  <wp:posOffset>16510</wp:posOffset>
                </wp:positionH>
                <wp:positionV relativeFrom="paragraph">
                  <wp:posOffset>624205</wp:posOffset>
                </wp:positionV>
                <wp:extent cx="847725" cy="254635"/>
                <wp:effectExtent l="0" t="0" r="9525" b="0"/>
                <wp:wrapNone/>
                <wp:docPr id="78" name="Text Box 78"/>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EF9D11A" w14:textId="7D66B6D4" w:rsidR="004145D8" w:rsidRPr="00C82FD9" w:rsidRDefault="004145D8">
                            <w:pPr>
                              <w:rPr>
                                <w:sz w:val="18"/>
                                <w:szCs w:val="16"/>
                              </w:rPr>
                            </w:pPr>
                            <w:r>
                              <w:rPr>
                                <w:sz w:val="18"/>
                                <w:szCs w:val="16"/>
                              </w:rPr>
                              <w:t>Safety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F1F8F" id="Text Box 78" o:spid="_x0000_s1037" type="#_x0000_t202" style="position:absolute;left:0;text-align:left;margin-left:1.3pt;margin-top:49.15pt;width:66.75pt;height:20.0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" fillcolor="white [3201]" stroked="f" strokeweight=".5pt">
                <v:textbox>
                  <w:txbxContent>
                    <w:p w14:paraId="7EF9D11A" w14:textId="7D66B6D4" w:rsidR="004145D8" w:rsidRPr="00C82FD9" w:rsidRDefault="004145D8">
                      <w:pPr>
                        <w:rPr>
                          <w:sz w:val="18"/>
                          <w:szCs w:val="16"/>
                        </w:rPr>
                      </w:pPr>
                      <w:r>
                        <w:rPr>
                          <w:sz w:val="18"/>
                          <w:szCs w:val="16"/>
                        </w:rPr>
                        <w:t>Safety Switch</w:t>
                      </w:r>
                    </w:p>
                  </w:txbxContent>
                </v:textbox>
              </v:shape>
            </w:pict>
          </mc:Fallback>
        </mc:AlternateContent>
      </w:r>
      <w:r w:rsidR="00136413">
        <w:rPr>
          <w:noProof/>
        </w:rPr>
        <mc:AlternateContent>
          <mc:Choice Requires="wps">
            <w:drawing>
              <wp:anchor distT="0" distB="0" distL="114300" distR="114300" simplePos="0" relativeHeight="251716608" behindDoc="1" locked="0" layoutInCell="1" allowOverlap="1" wp14:anchorId="36373F7D" wp14:editId="43609097">
                <wp:simplePos x="0" y="0"/>
                <wp:positionH relativeFrom="column">
                  <wp:posOffset>4493260</wp:posOffset>
                </wp:positionH>
                <wp:positionV relativeFrom="paragraph">
                  <wp:posOffset>20624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4145D8" w:rsidRPr="00C82FD9" w:rsidRDefault="004145D8">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38" type="#_x0000_t202" style="position:absolute;left:0;text-align:left;margin-left:353.8pt;margin-top:162.4pt;width:66.75pt;height:20.0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" fillcolor="white [3201]" stroked="f" strokeweight=".5pt">
                <v:textbox>
                  <w:txbxContent>
                    <w:p w14:paraId="328CB3DC" w14:textId="2FF82404" w:rsidR="004145D8" w:rsidRPr="00C82FD9" w:rsidRDefault="004145D8">
                      <w:pPr>
                        <w:rPr>
                          <w:sz w:val="18"/>
                          <w:szCs w:val="16"/>
                        </w:rPr>
                      </w:pPr>
                      <w:r>
                        <w:rPr>
                          <w:sz w:val="18"/>
                          <w:szCs w:val="16"/>
                        </w:rPr>
                        <w:t>Baterai</w:t>
                      </w:r>
                    </w:p>
                  </w:txbxContent>
                </v:textbox>
              </v:shape>
            </w:pict>
          </mc:Fallback>
        </mc:AlternateContent>
      </w:r>
      <w:r w:rsidR="00136413">
        <w:rPr>
          <w:noProof/>
        </w:rPr>
        <mc:AlternateContent>
          <mc:Choice Requires="wps">
            <w:drawing>
              <wp:anchor distT="0" distB="0" distL="114300" distR="114300" simplePos="0" relativeHeight="251714560" behindDoc="1" locked="0" layoutInCell="1" allowOverlap="1" wp14:anchorId="19897A17" wp14:editId="6CAFE851">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4145D8" w:rsidRPr="00C82FD9" w:rsidRDefault="004145D8">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39" type="#_x0000_t202" style="position:absolute;left:0;text-align:left;margin-left:353.85pt;margin-top:93.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" fillcolor="white [3201]" stroked="f" strokeweight=".5pt">
                <v:textbox>
                  <w:txbxContent>
                    <w:p w14:paraId="259E3099" w14:textId="27A1A7F5" w:rsidR="004145D8" w:rsidRPr="00C82FD9" w:rsidRDefault="004145D8">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2512" behindDoc="1" locked="0" layoutInCell="1" allowOverlap="1" wp14:anchorId="2E3FB0AD" wp14:editId="23E9BC94">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4145D8" w:rsidRPr="00C82FD9" w:rsidRDefault="004145D8">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40" type="#_x0000_t202" style="position:absolute;left:0;text-align:left;margin-left:353.8pt;margin-top:80.4pt;width:72.0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" fillcolor="white [3201]" stroked="f" strokeweight=".5pt">
                <v:textbox>
                  <w:txbxContent>
                    <w:p w14:paraId="40617D61" w14:textId="26E662C6" w:rsidR="004145D8" w:rsidRPr="00C82FD9" w:rsidRDefault="004145D8">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8416" behindDoc="0" locked="0" layoutInCell="1" allowOverlap="1" wp14:anchorId="5BE47251" wp14:editId="4C1A26D2">
                <wp:simplePos x="0" y="0"/>
                <wp:positionH relativeFrom="column">
                  <wp:posOffset>2712720</wp:posOffset>
                </wp:positionH>
                <wp:positionV relativeFrom="paragraph">
                  <wp:posOffset>1887855</wp:posOffset>
                </wp:positionV>
                <wp:extent cx="1780540" cy="285750"/>
                <wp:effectExtent l="0" t="19050" r="86360" b="95250"/>
                <wp:wrapNone/>
                <wp:docPr id="71" name="Connector: Elbow 71"/>
                <wp:cNvGraphicFramePr/>
                <a:graphic xmlns:a="http://schemas.openxmlformats.org/drawingml/2006/main">
                  <a:graphicData uri="http://schemas.microsoft.com/office/word/2010/wordprocessingShape">
                    <wps:wsp>
                      <wps:cNvCnPr/>
                      <wps:spPr>
                        <a:xfrm>
                          <a:off x="0" y="0"/>
                          <a:ext cx="1780540" cy="2857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236061F" id="Connector: Elbow 71" o:spid="_x0000_s1026" type="#_x0000_t34" style="position:absolute;margin-left:213.6pt;margin-top:148.65pt;width:140.2pt;height:2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" strokecolor="black [3213]" strokeweight="2.25pt">
                <v:stroke endarrow="block"/>
              </v:shape>
            </w:pict>
          </mc:Fallback>
        </mc:AlternateContent>
      </w:r>
      <w:r w:rsidR="00136413">
        <w:rPr>
          <w:noProof/>
        </w:rPr>
        <mc:AlternateContent>
          <mc:Choice Requires="wps">
            <w:drawing>
              <wp:anchor distT="0" distB="0" distL="114300" distR="114300" simplePos="0" relativeHeight="251707392" behindDoc="0" locked="0" layoutInCell="1" allowOverlap="1" wp14:anchorId="24AF78DC" wp14:editId="7995EF0B">
                <wp:simplePos x="0" y="0"/>
                <wp:positionH relativeFrom="column">
                  <wp:posOffset>807720</wp:posOffset>
                </wp:positionH>
                <wp:positionV relativeFrom="paragraph">
                  <wp:posOffset>735330</wp:posOffset>
                </wp:positionV>
                <wp:extent cx="1576071" cy="876300"/>
                <wp:effectExtent l="0" t="95250" r="5080" b="19050"/>
                <wp:wrapNone/>
                <wp:docPr id="70" name="Connector: Elbow 70"/>
                <wp:cNvGraphicFramePr/>
                <a:graphic xmlns:a="http://schemas.openxmlformats.org/drawingml/2006/main">
                  <a:graphicData uri="http://schemas.microsoft.com/office/word/2010/wordprocessingShape">
                    <wps:wsp>
                      <wps:cNvCnPr/>
                      <wps:spPr>
                        <a:xfrm flipH="1" flipV="1">
                          <a:off x="0" y="0"/>
                          <a:ext cx="1576071" cy="876300"/>
                        </a:xfrm>
                        <a:prstGeom prst="bentConnector3">
                          <a:avLst>
                            <a:gd name="adj1" fmla="val 63296"/>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w14:anchorId="51842ADB" id="Connector: Elbow 70" o:spid="_x0000_s1026" type="#_x0000_t34" style="position:absolute;margin-left:63.6pt;margin-top:57.9pt;width:124.1pt;height:69pt;flip:x y;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" adj="13672" strokecolor="black [3213]" strokeweight="2.25pt">
                <v:stroke endarrow="block"/>
              </v:shape>
            </w:pict>
          </mc:Fallback>
        </mc:AlternateContent>
      </w:r>
      <w:r w:rsidR="00136413">
        <w:rPr>
          <w:noProof/>
        </w:rPr>
        <mc:AlternateContent>
          <mc:Choice Requires="wps">
            <w:drawing>
              <wp:anchor distT="0" distB="0" distL="114300" distR="114300" simplePos="0" relativeHeight="251706368" behindDoc="0" locked="0" layoutInCell="1" allowOverlap="1" wp14:anchorId="758AD69B" wp14:editId="1FE96B02">
                <wp:simplePos x="0" y="0"/>
                <wp:positionH relativeFrom="column">
                  <wp:posOffset>807720</wp:posOffset>
                </wp:positionH>
                <wp:positionV relativeFrom="paragraph">
                  <wp:posOffset>154304</wp:posOffset>
                </wp:positionV>
                <wp:extent cx="1804994" cy="657225"/>
                <wp:effectExtent l="0" t="95250" r="5080" b="28575"/>
                <wp:wrapNone/>
                <wp:docPr id="69" name="Connector: Elbow 69"/>
                <wp:cNvGraphicFramePr/>
                <a:graphic xmlns:a="http://schemas.openxmlformats.org/drawingml/2006/main">
                  <a:graphicData uri="http://schemas.microsoft.com/office/word/2010/wordprocessingShape">
                    <wps:wsp>
                      <wps:cNvCnPr/>
                      <wps:spPr>
                        <a:xfrm flipH="1" flipV="1">
                          <a:off x="0" y="0"/>
                          <a:ext cx="1804994" cy="6572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FADCF3" id="Connector: Elbow 69" o:spid="_x0000_s1026" type="#_x0000_t34" style="position:absolute;margin-left:63.6pt;margin-top:12.15pt;width:142.15pt;height:51.75pt;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" strokecolor="black [3213]" strokeweight="2.25pt">
                <v:stroke endarrow="block"/>
              </v:shape>
            </w:pict>
          </mc:Fallback>
        </mc:AlternateContent>
      </w:r>
      <w:r w:rsidR="00136413">
        <w:rPr>
          <w:noProof/>
        </w:rPr>
        <mc:AlternateContent>
          <mc:Choice Requires="wps">
            <w:drawing>
              <wp:anchor distT="0" distB="0" distL="114300" distR="114300" simplePos="0" relativeHeight="251705344" behindDoc="0" locked="0" layoutInCell="1" allowOverlap="1" wp14:anchorId="3DB7BF90" wp14:editId="62AE4F1D">
                <wp:simplePos x="0" y="0"/>
                <wp:positionH relativeFrom="column">
                  <wp:posOffset>807720</wp:posOffset>
                </wp:positionH>
                <wp:positionV relativeFrom="paragraph">
                  <wp:posOffset>316230</wp:posOffset>
                </wp:positionV>
                <wp:extent cx="1476952" cy="838200"/>
                <wp:effectExtent l="0" t="95250" r="9525" b="19050"/>
                <wp:wrapNone/>
                <wp:docPr id="68" name="Connector: Elbow 68"/>
                <wp:cNvGraphicFramePr/>
                <a:graphic xmlns:a="http://schemas.openxmlformats.org/drawingml/2006/main">
                  <a:graphicData uri="http://schemas.microsoft.com/office/word/2010/wordprocessingShape">
                    <wps:wsp>
                      <wps:cNvCnPr/>
                      <wps:spPr>
                        <a:xfrm flipH="1" flipV="1">
                          <a:off x="0" y="0"/>
                          <a:ext cx="1476952" cy="8382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CD066A2" id="Connector: Elbow 68" o:spid="_x0000_s1026" type="#_x0000_t34" style="position:absolute;margin-left:63.6pt;margin-top:24.9pt;width:116.3pt;height:66pt;flip:x 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04320" behindDoc="0" locked="0" layoutInCell="1" allowOverlap="1" wp14:anchorId="4E690FA9" wp14:editId="1EEFDABC">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B29A823" id="Connector: Elbow 67" o:spid="_x0000_s1026" type="#_x0000_t34" style="position:absolute;margin-left:221.1pt;margin-top:102.15pt;width:138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3296" behindDoc="0" locked="0" layoutInCell="1" allowOverlap="1" wp14:anchorId="300A4431" wp14:editId="0D8A7D4D">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97DC72C" id="Connector: Elbow 66" o:spid="_x0000_s1026" type="#_x0000_t34" style="position:absolute;margin-left:242.85pt;margin-top:90.9pt;width:116.25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" strokecolor="black [3213]" strokeweight="2.25pt">
                <v:stroke endarrow="block"/>
              </v:shape>
            </w:pict>
          </mc:Fallback>
        </mc:AlternateContent>
      </w:r>
      <w:r w:rsidR="0082267F">
        <w:rPr>
          <w:noProof/>
        </w:rPr>
        <w:drawing>
          <wp:inline distT="0" distB="0" distL="0" distR="0" wp14:anchorId="4D5FBA2E" wp14:editId="2743DDBB">
            <wp:extent cx="3400425" cy="23815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20303" t="19162" r="14773"/>
                    <a:stretch/>
                  </pic:blipFill>
                  <pic:spPr bwMode="auto">
                    <a:xfrm>
                      <a:off x="0" y="0"/>
                      <a:ext cx="3419647" cy="2394989"/>
                    </a:xfrm>
                    <a:prstGeom prst="rect">
                      <a:avLst/>
                    </a:prstGeom>
                    <a:noFill/>
                    <a:ln>
                      <a:noFill/>
                    </a:ln>
                    <a:extLst>
                      <a:ext uri="{53640926-AAD7-44D8-BBD7-CCE9431645EC}">
                        <a14:shadowObscured xmlns:a14="http://schemas.microsoft.com/office/drawing/2010/main"/>
                      </a:ext>
                    </a:extLst>
                  </pic:spPr>
                </pic:pic>
              </a:graphicData>
            </a:graphic>
          </wp:inline>
        </w:drawing>
      </w:r>
    </w:p>
    <w:p w14:paraId="54E439E6" w14:textId="5F156670" w:rsidR="00624173" w:rsidRDefault="00E53881" w:rsidP="00E53881">
      <w:pPr>
        <w:pStyle w:val="Caption"/>
        <w:jc w:val="center"/>
      </w:pPr>
      <w:bookmarkStart w:id="200" w:name="_Toc159681845"/>
      <w:r>
        <w:t xml:space="preserve">Gambar </w:t>
      </w:r>
      <w:fldSimple w:instr=" SEQ Gambar \* ARABIC ">
        <w:r w:rsidR="008F642D">
          <w:rPr>
            <w:noProof/>
          </w:rPr>
          <w:t>31</w:t>
        </w:r>
      </w:fldSimple>
      <w:r>
        <w:t xml:space="preserve"> </w:t>
      </w:r>
      <w:r w:rsidR="004109B7">
        <w:t xml:space="preserve">Letak Komponen </w:t>
      </w:r>
      <w:r>
        <w:t>Bagian Atas Drone</w:t>
      </w:r>
      <w:bookmarkEnd w:id="200"/>
    </w:p>
    <w:p w14:paraId="464ED360" w14:textId="6F0A956F" w:rsidR="009B73B3" w:rsidRPr="003D14EB" w:rsidRDefault="009B73B3" w:rsidP="00983D0E">
      <w:pPr>
        <w:pStyle w:val="ListParagraph"/>
        <w:spacing w:line="480" w:lineRule="auto"/>
        <w:ind w:left="426"/>
        <w:jc w:val="both"/>
      </w:pPr>
      <w:r>
        <w:t xml:space="preserve">Gambar 31 merupakan susunan peletakan komponen atau perangkat elektronik yang terpasang pada bagian atas drone. Perangkat </w:t>
      </w:r>
      <w:r w:rsidR="003D14EB">
        <w:t xml:space="preserve">elektronik yang diletakkan di atas drone seperti : </w:t>
      </w:r>
      <w:r w:rsidR="003D14EB" w:rsidRPr="003D14EB">
        <w:rPr>
          <w:i/>
          <w:iCs/>
        </w:rPr>
        <w:t>Pixhawk</w:t>
      </w:r>
      <w:r w:rsidR="003D14EB">
        <w:t xml:space="preserve">, </w:t>
      </w:r>
      <w:r w:rsidR="003D14EB" w:rsidRPr="003D14EB">
        <w:rPr>
          <w:i/>
          <w:iCs/>
        </w:rPr>
        <w:t>Telemetri</w:t>
      </w:r>
      <w:r w:rsidR="003D14EB">
        <w:t xml:space="preserve">, </w:t>
      </w:r>
      <w:r w:rsidR="003D14EB" w:rsidRPr="003D14EB">
        <w:rPr>
          <w:i/>
          <w:iCs/>
        </w:rPr>
        <w:t>Radio Receiver</w:t>
      </w:r>
      <w:r w:rsidR="003D14EB">
        <w:t xml:space="preserve">, </w:t>
      </w:r>
      <w:r w:rsidR="003D14EB" w:rsidRPr="003D14EB">
        <w:rPr>
          <w:i/>
          <w:iCs/>
        </w:rPr>
        <w:t>GPS</w:t>
      </w:r>
      <w:r w:rsidR="003D14EB">
        <w:t xml:space="preserve">, </w:t>
      </w:r>
      <w:r w:rsidR="003D14EB" w:rsidRPr="003D14EB">
        <w:rPr>
          <w:i/>
          <w:iCs/>
        </w:rPr>
        <w:t>Buzzer</w:t>
      </w:r>
      <w:r w:rsidR="003D14EB">
        <w:t xml:space="preserve"> dan </w:t>
      </w:r>
      <w:r w:rsidR="003D14EB" w:rsidRPr="003D14EB">
        <w:rPr>
          <w:i/>
          <w:iCs/>
        </w:rPr>
        <w:t>Safety Switch</w:t>
      </w:r>
      <w:r w:rsidR="003D14EB">
        <w:t xml:space="preserve">. Posisi pixhawk diletakkan pada posisi tengah-tengah drone karena pixhawk merupakan komponen inti untuk penerbangan drone, tujuannya yaitu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5D3127CC" w:rsidR="00E53881" w:rsidRDefault="0018417C"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37088" behindDoc="0" locked="0" layoutInCell="1" allowOverlap="1" wp14:anchorId="22856FC8" wp14:editId="101EEF67">
                <wp:simplePos x="0" y="0"/>
                <wp:positionH relativeFrom="column">
                  <wp:posOffset>2617469</wp:posOffset>
                </wp:positionH>
                <wp:positionV relativeFrom="paragraph">
                  <wp:posOffset>958215</wp:posOffset>
                </wp:positionV>
                <wp:extent cx="1876425" cy="495935"/>
                <wp:effectExtent l="19050" t="19050" r="66675" b="113665"/>
                <wp:wrapNone/>
                <wp:docPr id="143" name="Connector: Elbow 143"/>
                <wp:cNvGraphicFramePr/>
                <a:graphic xmlns:a="http://schemas.openxmlformats.org/drawingml/2006/main">
                  <a:graphicData uri="http://schemas.microsoft.com/office/word/2010/wordprocessingShape">
                    <wps:wsp>
                      <wps:cNvCnPr/>
                      <wps:spPr>
                        <a:xfrm>
                          <a:off x="0" y="0"/>
                          <a:ext cx="1876425" cy="495935"/>
                        </a:xfrm>
                        <a:prstGeom prst="bentConnector3">
                          <a:avLst>
                            <a:gd name="adj1" fmla="val 39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44FDE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3" o:spid="_x0000_s1026" type="#_x0000_t34" style="position:absolute;margin-left:206.1pt;margin-top:75.45pt;width:147.75pt;height:39.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" adj="85" strokecolor="black [3213]" strokeweight="2.25pt">
                <v:stroke endarrow="block"/>
              </v:shape>
            </w:pict>
          </mc:Fallback>
        </mc:AlternateContent>
      </w:r>
      <w:r w:rsidR="009B73B3">
        <w:rPr>
          <w:noProof/>
        </w:rPr>
        <mc:AlternateContent>
          <mc:Choice Requires="wps">
            <w:drawing>
              <wp:anchor distT="0" distB="0" distL="114300" distR="114300" simplePos="0" relativeHeight="251727872" behindDoc="1" locked="0" layoutInCell="1" allowOverlap="1" wp14:anchorId="4DF3FEEB" wp14:editId="0734CB41">
                <wp:simplePos x="0" y="0"/>
                <wp:positionH relativeFrom="column">
                  <wp:posOffset>107315</wp:posOffset>
                </wp:positionH>
                <wp:positionV relativeFrom="paragraph">
                  <wp:posOffset>96066</wp:posOffset>
                </wp:positionV>
                <wp:extent cx="847725" cy="381000"/>
                <wp:effectExtent l="0" t="0" r="9525" b="0"/>
                <wp:wrapNone/>
                <wp:docPr id="136" name="Text Box 136"/>
                <wp:cNvGraphicFramePr/>
                <a:graphic xmlns:a="http://schemas.openxmlformats.org/drawingml/2006/main">
                  <a:graphicData uri="http://schemas.microsoft.com/office/word/2010/wordprocessingShape">
                    <wps:wsp>
                      <wps:cNvSpPr txBox="1"/>
                      <wps:spPr>
                        <a:xfrm>
                          <a:off x="0" y="0"/>
                          <a:ext cx="847725" cy="381000"/>
                        </a:xfrm>
                        <a:prstGeom prst="rect">
                          <a:avLst/>
                        </a:prstGeom>
                        <a:solidFill>
                          <a:schemeClr val="lt1"/>
                        </a:solidFill>
                        <a:ln w="6350">
                          <a:noFill/>
                        </a:ln>
                      </wps:spPr>
                      <wps:txbx>
                        <w:txbxContent>
                          <w:p w14:paraId="69FD756D" w14:textId="7807FEDD" w:rsidR="004145D8" w:rsidRPr="00C82FD9" w:rsidRDefault="004145D8" w:rsidP="004109B7">
                            <w:pPr>
                              <w:jc w:val="both"/>
                              <w:rPr>
                                <w:sz w:val="18"/>
                                <w:szCs w:val="16"/>
                              </w:rPr>
                            </w:pPr>
                            <w:r>
                              <w:rPr>
                                <w:sz w:val="18"/>
                                <w:szCs w:val="16"/>
                              </w:rPr>
                              <w:t>Mur Pengunci 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3FEEB" id="Text Box 136" o:spid="_x0000_s1041" type="#_x0000_t202" style="position:absolute;left:0;text-align:left;margin-left:8.45pt;margin-top:7.55pt;width:66.75pt;height:30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" fillcolor="white [3201]" stroked="f" strokeweight=".5pt">
                <v:textbox>
                  <w:txbxContent>
                    <w:p w14:paraId="69FD756D" w14:textId="7807FEDD" w:rsidR="004145D8" w:rsidRPr="00C82FD9" w:rsidRDefault="004145D8" w:rsidP="004109B7">
                      <w:pPr>
                        <w:jc w:val="both"/>
                        <w:rPr>
                          <w:sz w:val="18"/>
                          <w:szCs w:val="16"/>
                        </w:rPr>
                      </w:pPr>
                      <w:r>
                        <w:rPr>
                          <w:sz w:val="18"/>
                          <w:szCs w:val="16"/>
                        </w:rPr>
                        <w:t>Mur Pengunci Propeller</w:t>
                      </w:r>
                    </w:p>
                  </w:txbxContent>
                </v:textbox>
              </v:shape>
            </w:pict>
          </mc:Fallback>
        </mc:AlternateContent>
      </w:r>
      <w:r w:rsidR="00026755">
        <w:rPr>
          <w:noProof/>
        </w:rPr>
        <mc:AlternateContent>
          <mc:Choice Requires="wps">
            <w:drawing>
              <wp:anchor distT="0" distB="0" distL="114300" distR="114300" simplePos="0" relativeHeight="251748352" behindDoc="1" locked="0" layoutInCell="1" allowOverlap="1" wp14:anchorId="35550D4A" wp14:editId="5B60D108">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4145D8" w:rsidRPr="00C82FD9" w:rsidRDefault="004145D8">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42" type="#_x0000_t202" style="position:absolute;left:0;text-align:left;margin-left:27.2pt;margin-top:83.6pt;width:78.75pt;height:20.05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" fillcolor="white [3201]" stroked="f" strokeweight=".5pt">
                <v:textbox>
                  <w:txbxContent>
                    <w:p w14:paraId="29F60737" w14:textId="6397946B" w:rsidR="004145D8" w:rsidRPr="00C82FD9" w:rsidRDefault="004145D8">
                      <w:pPr>
                        <w:rPr>
                          <w:sz w:val="18"/>
                          <w:szCs w:val="16"/>
                        </w:rPr>
                      </w:pPr>
                      <w:r>
                        <w:rPr>
                          <w:sz w:val="18"/>
                          <w:szCs w:val="16"/>
                        </w:rPr>
                        <w:t>Nozzle</w:t>
                      </w:r>
                    </w:p>
                  </w:txbxContent>
                </v:textbox>
              </v:shape>
            </w:pict>
          </mc:Fallback>
        </mc:AlternateContent>
      </w:r>
      <w:r w:rsidR="00026755">
        <w:rPr>
          <w:noProof/>
        </w:rPr>
        <mc:AlternateContent>
          <mc:Choice Requires="wps">
            <w:drawing>
              <wp:anchor distT="0" distB="0" distL="114300" distR="114300" simplePos="0" relativeHeight="251731968" behindDoc="1" locked="0" layoutInCell="1" allowOverlap="1" wp14:anchorId="1DFA69EB" wp14:editId="7FCEB886">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4145D8" w:rsidRPr="00C82FD9" w:rsidRDefault="004145D8">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43" type="#_x0000_t202" style="position:absolute;left:0;text-align:left;margin-left:359.6pt;margin-top:37pt;width:78.75pt;height:20.0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" fillcolor="white [3201]" stroked="f" strokeweight=".5pt">
                <v:textbox>
                  <w:txbxContent>
                    <w:p w14:paraId="1091788A" w14:textId="0BDDAD2D" w:rsidR="004145D8" w:rsidRPr="00C82FD9" w:rsidRDefault="004145D8">
                      <w:pPr>
                        <w:rPr>
                          <w:sz w:val="18"/>
                          <w:szCs w:val="16"/>
                        </w:rPr>
                      </w:pPr>
                      <w:r>
                        <w:rPr>
                          <w:sz w:val="18"/>
                          <w:szCs w:val="16"/>
                        </w:rPr>
                        <w:t>ESC</w:t>
                      </w:r>
                    </w:p>
                  </w:txbxContent>
                </v:textbox>
              </v:shape>
            </w:pict>
          </mc:Fallback>
        </mc:AlternateContent>
      </w:r>
      <w:r w:rsidR="00026755">
        <w:rPr>
          <w:noProof/>
        </w:rPr>
        <mc:AlternateContent>
          <mc:Choice Requires="wps">
            <w:drawing>
              <wp:anchor distT="0" distB="0" distL="114300" distR="114300" simplePos="0" relativeHeight="251746304" behindDoc="1" locked="0" layoutInCell="1" allowOverlap="1" wp14:anchorId="48ADA468" wp14:editId="56F1E0ED">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4145D8" w:rsidRPr="00C82FD9" w:rsidRDefault="004145D8">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44" type="#_x0000_t202" style="position:absolute;left:0;text-align:left;margin-left:358pt;margin-top:56.8pt;width:66.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" fillcolor="white [3201]" stroked="f" strokeweight=".5pt">
                <v:textbox>
                  <w:txbxContent>
                    <w:p w14:paraId="5F540C32" w14:textId="58B53DD1" w:rsidR="004145D8" w:rsidRPr="00C82FD9" w:rsidRDefault="004145D8">
                      <w:pPr>
                        <w:rPr>
                          <w:sz w:val="18"/>
                          <w:szCs w:val="16"/>
                        </w:rPr>
                      </w:pPr>
                      <w:r>
                        <w:rPr>
                          <w:sz w:val="18"/>
                          <w:szCs w:val="16"/>
                        </w:rPr>
                        <w:t>Slang Air</w:t>
                      </w:r>
                    </w:p>
                  </w:txbxContent>
                </v:textbox>
              </v:shape>
            </w:pict>
          </mc:Fallback>
        </mc:AlternateContent>
      </w:r>
      <w:r w:rsidR="00026755">
        <w:rPr>
          <w:noProof/>
        </w:rPr>
        <mc:AlternateContent>
          <mc:Choice Requires="wps">
            <w:drawing>
              <wp:anchor distT="0" distB="0" distL="114300" distR="114300" simplePos="0" relativeHeight="251744256" behindDoc="0" locked="0" layoutInCell="1" allowOverlap="1" wp14:anchorId="20E267F7" wp14:editId="5DA6AD0A">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5E52EA10" id="Connector: Elbow 149" o:spid="_x0000_s1026" type="#_x0000_t34" style="position:absolute;margin-left:228.25pt;margin-top:68pt;width:131.1pt;height:24.5pt;flip:y;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43232" behindDoc="0" locked="0" layoutInCell="1" allowOverlap="1" wp14:anchorId="34DA72CD" wp14:editId="3E8A4EA7">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CB938B1" id="Connector: Elbow 148" o:spid="_x0000_s1026" type="#_x0000_t34" style="position:absolute;margin-left:63.9pt;margin-top:92.8pt;width:84.9pt;height:21.85pt;flip:x y;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" strokecolor="black [3213]" strokeweight="2.25pt">
                <v:stroke endarrow="block"/>
              </v:shape>
            </w:pict>
          </mc:Fallback>
        </mc:AlternateContent>
      </w:r>
      <w:r w:rsidR="00026755">
        <w:rPr>
          <w:noProof/>
        </w:rPr>
        <mc:AlternateContent>
          <mc:Choice Requires="wps">
            <w:drawing>
              <wp:anchor distT="0" distB="0" distL="114300" distR="114300" simplePos="0" relativeHeight="251729920" behindDoc="1" locked="0" layoutInCell="1" allowOverlap="1" wp14:anchorId="23CF83E1" wp14:editId="7198EC3A">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4145D8" w:rsidRPr="00C82FD9" w:rsidRDefault="004145D8">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45" type="#_x0000_t202" style="position:absolute;left:0;text-align:left;margin-left:-3.75pt;margin-top:48.1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" fillcolor="white [3201]" stroked="f" strokeweight=".5pt">
                <v:textbox>
                  <w:txbxContent>
                    <w:p w14:paraId="245FB173" w14:textId="79607786" w:rsidR="004145D8" w:rsidRPr="00C82FD9" w:rsidRDefault="004145D8">
                      <w:pPr>
                        <w:rPr>
                          <w:sz w:val="18"/>
                          <w:szCs w:val="16"/>
                        </w:rPr>
                      </w:pPr>
                      <w:r>
                        <w:rPr>
                          <w:sz w:val="18"/>
                          <w:szCs w:val="16"/>
                        </w:rPr>
                        <w:t>Motor Brushless</w:t>
                      </w:r>
                    </w:p>
                  </w:txbxContent>
                </v:textbox>
              </v:shape>
            </w:pict>
          </mc:Fallback>
        </mc:AlternateContent>
      </w:r>
      <w:r w:rsidR="00026755">
        <w:rPr>
          <w:noProof/>
        </w:rPr>
        <mc:AlternateContent>
          <mc:Choice Requires="wps">
            <w:drawing>
              <wp:anchor distT="0" distB="0" distL="114300" distR="114300" simplePos="0" relativeHeight="251742208" behindDoc="1" locked="0" layoutInCell="1" allowOverlap="1" wp14:anchorId="72CC85B6" wp14:editId="71AE8BB7">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4145D8" w:rsidRPr="00C82FD9" w:rsidRDefault="004145D8"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46" type="#_x0000_t202" style="position:absolute;left:0;text-align:left;margin-left:21.65pt;margin-top:32.25pt;width:78.75pt;height:20.05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" fillcolor="white [3201]" stroked="f" strokeweight=".5pt">
                <v:textbox>
                  <w:txbxContent>
                    <w:p w14:paraId="56F5E21F" w14:textId="3AE0971A" w:rsidR="004145D8" w:rsidRPr="00C82FD9" w:rsidRDefault="004145D8" w:rsidP="00026755">
                      <w:pPr>
                        <w:rPr>
                          <w:sz w:val="18"/>
                          <w:szCs w:val="16"/>
                        </w:rPr>
                      </w:pPr>
                      <w:r>
                        <w:rPr>
                          <w:sz w:val="18"/>
                          <w:szCs w:val="16"/>
                        </w:rPr>
                        <w:t>Propeller</w:t>
                      </w:r>
                    </w:p>
                  </w:txbxContent>
                </v:textbox>
              </v:shape>
            </w:pict>
          </mc:Fallback>
        </mc:AlternateContent>
      </w:r>
      <w:r w:rsidR="00026755">
        <w:rPr>
          <w:noProof/>
        </w:rPr>
        <mc:AlternateContent>
          <mc:Choice Requires="wps">
            <w:drawing>
              <wp:anchor distT="0" distB="0" distL="114300" distR="114300" simplePos="0" relativeHeight="251740160" behindDoc="0" locked="0" layoutInCell="1" allowOverlap="1" wp14:anchorId="0869F849" wp14:editId="4F8C0782">
                <wp:simplePos x="0" y="0"/>
                <wp:positionH relativeFrom="column">
                  <wp:posOffset>866667</wp:posOffset>
                </wp:positionH>
                <wp:positionV relativeFrom="paragraph">
                  <wp:posOffset>264016</wp:posOffset>
                </wp:positionV>
                <wp:extent cx="1180992" cy="198408"/>
                <wp:effectExtent l="0" t="95250" r="635" b="30480"/>
                <wp:wrapNone/>
                <wp:docPr id="146" name="Connector: Elbow 146"/>
                <wp:cNvGraphicFramePr/>
                <a:graphic xmlns:a="http://schemas.openxmlformats.org/drawingml/2006/main">
                  <a:graphicData uri="http://schemas.microsoft.com/office/word/2010/wordprocessingShape">
                    <wps:wsp>
                      <wps:cNvCnPr/>
                      <wps:spPr>
                        <a:xfrm flipH="1" flipV="1">
                          <a:off x="0" y="0"/>
                          <a:ext cx="1180992" cy="198408"/>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3A0D756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6" o:spid="_x0000_s1026" type="#_x0000_t34" style="position:absolute;margin-left:68.25pt;margin-top:20.8pt;width:93pt;height:15.6pt;flip:x y;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" strokecolor="black [3213]" strokeweight="2.25pt">
                <v:stroke endarrow="block"/>
              </v:shape>
            </w:pict>
          </mc:Fallback>
        </mc:AlternateContent>
      </w:r>
      <w:r w:rsidR="00026755">
        <w:rPr>
          <w:noProof/>
        </w:rPr>
        <mc:AlternateContent>
          <mc:Choice Requires="wps">
            <w:drawing>
              <wp:anchor distT="0" distB="0" distL="114300" distR="114300" simplePos="0" relativeHeight="251739136" behindDoc="0" locked="0" layoutInCell="1" allowOverlap="1" wp14:anchorId="14F8A17D" wp14:editId="7E35EABF">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2E56084" id="Connector: Elbow 145" o:spid="_x0000_s1026" type="#_x0000_t34" style="position:absolute;margin-left:63.9pt;margin-top:42.5pt;width:58.35pt;height:0;flip:x;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8112" behindDoc="0" locked="0" layoutInCell="1" allowOverlap="1" wp14:anchorId="5853FD5E" wp14:editId="3A2E341F">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6E02837" id="Connector: Elbow 144" o:spid="_x0000_s1026" type="#_x0000_t34" style="position:absolute;margin-left:63.9pt;margin-top:57.15pt;width:97.4pt;height:0;flip:x;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" strokecolor="black [3213]" strokeweight="2.25pt">
                <v:stroke endarrow="block"/>
              </v:shape>
            </w:pict>
          </mc:Fallback>
        </mc:AlternateContent>
      </w:r>
      <w:r w:rsidR="00026755">
        <w:rPr>
          <w:noProof/>
        </w:rPr>
        <mc:AlternateContent>
          <mc:Choice Requires="wps">
            <w:drawing>
              <wp:anchor distT="0" distB="0" distL="114300" distR="114300" simplePos="0" relativeHeight="251736064" behindDoc="0" locked="0" layoutInCell="1" allowOverlap="1" wp14:anchorId="087E0C8C" wp14:editId="7B686471">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782F7B" id="Connector: Elbow 142" o:spid="_x0000_s1026" type="#_x0000_t34" style="position:absolute;margin-left:230.25pt;margin-top:45.7pt;width:127.85pt;height:38.8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" adj="-46" strokecolor="black [3213]" strokeweight="2.25pt">
                <v:stroke endarrow="block"/>
              </v:shape>
            </w:pict>
          </mc:Fallback>
        </mc:AlternateContent>
      </w:r>
      <w:r w:rsidR="00026755">
        <w:rPr>
          <w:noProof/>
        </w:rPr>
        <mc:AlternateContent>
          <mc:Choice Requires="wps">
            <w:drawing>
              <wp:anchor distT="0" distB="0" distL="114300" distR="114300" simplePos="0" relativeHeight="251735040" behindDoc="1" locked="0" layoutInCell="1" allowOverlap="1" wp14:anchorId="2F79B44E" wp14:editId="27D38C60">
                <wp:simplePos x="0" y="0"/>
                <wp:positionH relativeFrom="column">
                  <wp:posOffset>4492625</wp:posOffset>
                </wp:positionH>
                <wp:positionV relativeFrom="paragraph">
                  <wp:posOffset>1344930</wp:posOffset>
                </wp:positionV>
                <wp:extent cx="847725" cy="254635"/>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D8DB3A1" w14:textId="7F6846EE" w:rsidR="004145D8" w:rsidRPr="00C82FD9" w:rsidRDefault="004145D8">
                            <w:pPr>
                              <w:rPr>
                                <w:sz w:val="18"/>
                                <w:szCs w:val="16"/>
                              </w:rPr>
                            </w:pPr>
                            <w:r>
                              <w:rPr>
                                <w:sz w:val="18"/>
                                <w:szCs w:val="16"/>
                              </w:rPr>
                              <w:t>Lengan Dr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B44E" id="Text Box 140" o:spid="_x0000_s1047" type="#_x0000_t202" style="position:absolute;left:0;text-align:left;margin-left:353.75pt;margin-top:105.9pt;width:66.75pt;height:20.0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" fillcolor="white [3201]" stroked="f" strokeweight=".5pt">
                <v:textbox>
                  <w:txbxContent>
                    <w:p w14:paraId="2D8DB3A1" w14:textId="7F6846EE" w:rsidR="004145D8" w:rsidRPr="00C82FD9" w:rsidRDefault="004145D8">
                      <w:pPr>
                        <w:rPr>
                          <w:sz w:val="18"/>
                          <w:szCs w:val="16"/>
                        </w:rPr>
                      </w:pPr>
                      <w:r>
                        <w:rPr>
                          <w:sz w:val="18"/>
                          <w:szCs w:val="16"/>
                        </w:rPr>
                        <w:t>Lengan Drone</w:t>
                      </w:r>
                    </w:p>
                  </w:txbxContent>
                </v:textbox>
              </v:shape>
            </w:pict>
          </mc:Fallback>
        </mc:AlternateContent>
      </w:r>
      <w:r w:rsidR="004109B7" w:rsidRPr="004109B7">
        <w:t xml:space="preserve"> </w:t>
      </w:r>
      <w:r w:rsidR="004109B7">
        <w:rPr>
          <w:noProof/>
        </w:rPr>
        <w:drawing>
          <wp:inline distT="0" distB="0" distL="0" distR="0" wp14:anchorId="65C40391" wp14:editId="6061BE82">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66E71E6B" w14:textId="40E44541" w:rsidR="0082267F" w:rsidRDefault="00E53881" w:rsidP="00E53881">
      <w:pPr>
        <w:pStyle w:val="Caption"/>
        <w:jc w:val="center"/>
      </w:pPr>
      <w:bookmarkStart w:id="201" w:name="_Toc159681846"/>
      <w:r>
        <w:t xml:space="preserve">Gambar </w:t>
      </w:r>
      <w:fldSimple w:instr=" SEQ Gambar \* ARABIC ">
        <w:r w:rsidR="008F642D">
          <w:rPr>
            <w:noProof/>
          </w:rPr>
          <w:t>32</w:t>
        </w:r>
      </w:fldSimple>
      <w:r>
        <w:t xml:space="preserve"> </w:t>
      </w:r>
      <w:r w:rsidR="004109B7">
        <w:t xml:space="preserve">Letak Komponen </w:t>
      </w:r>
      <w:r>
        <w:t>Bagian Lengan Drone</w:t>
      </w:r>
      <w:bookmarkEnd w:id="201"/>
    </w:p>
    <w:p w14:paraId="29546E61" w14:textId="119A5A46" w:rsidR="00172483" w:rsidRDefault="00983D0E" w:rsidP="00172483">
      <w:pPr>
        <w:pStyle w:val="ListParagraph"/>
        <w:spacing w:line="480" w:lineRule="auto"/>
        <w:ind w:left="426"/>
        <w:jc w:val="both"/>
      </w:pPr>
      <w:r>
        <w:t xml:space="preserve">Gambar 32 merupakan susunan peletakan komponen pada bagian lengan 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propeller yang terpasang pada motor, slang air dan </w:t>
      </w:r>
      <w:r w:rsidRPr="0018417C">
        <w:rPr>
          <w:i/>
          <w:iCs/>
        </w:rPr>
        <w:t>nozzle</w:t>
      </w:r>
      <w:r>
        <w:t xml:space="preserve"> untuk melakukan penyemprotan cairan pestisida dipasang pada bawah lengan drone.</w:t>
      </w:r>
    </w:p>
    <w:p w14:paraId="2C9E9AC0" w14:textId="77777777" w:rsidR="00172483" w:rsidRDefault="00172483" w:rsidP="00172483">
      <w:pPr>
        <w:pStyle w:val="ListParagraph"/>
        <w:keepNext/>
        <w:spacing w:after="0" w:line="360" w:lineRule="auto"/>
        <w:ind w:left="426"/>
        <w:jc w:val="center"/>
      </w:pPr>
      <w:r>
        <w:rPr>
          <w:noProof/>
        </w:rPr>
        <mc:AlternateContent>
          <mc:Choice Requires="wps">
            <w:drawing>
              <wp:anchor distT="0" distB="0" distL="114300" distR="114300" simplePos="0" relativeHeight="251820032" behindDoc="1" locked="0" layoutInCell="1" allowOverlap="1" wp14:anchorId="6897C6C7" wp14:editId="7B85D449">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57208097" w14:textId="69144AC8" w:rsidR="004145D8" w:rsidRPr="00C82FD9" w:rsidRDefault="004145D8" w:rsidP="00172483">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7C6C7" id="Text Box 180" o:spid="_x0000_s1048" type="#_x0000_t202" style="position:absolute;left:0;text-align:left;margin-left:53.85pt;margin-top:82.4pt;width:77.25pt;height:30pt;z-index:-25149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" fillcolor="white [3201]" stroked="f" strokeweight=".5pt">
                <v:textbox>
                  <w:txbxContent>
                    <w:p w14:paraId="57208097" w14:textId="69144AC8" w:rsidR="004145D8" w:rsidRPr="00C82FD9" w:rsidRDefault="004145D8" w:rsidP="00172483">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17984" behindDoc="1" locked="0" layoutInCell="1" allowOverlap="1" wp14:anchorId="5D72F4C7" wp14:editId="34F88681">
                <wp:simplePos x="0" y="0"/>
                <wp:positionH relativeFrom="column">
                  <wp:posOffset>1100455</wp:posOffset>
                </wp:positionH>
                <wp:positionV relativeFrom="paragraph">
                  <wp:posOffset>588010</wp:posOffset>
                </wp:positionV>
                <wp:extent cx="847725" cy="254635"/>
                <wp:effectExtent l="0" t="0" r="9525" b="0"/>
                <wp:wrapNone/>
                <wp:docPr id="179" name="Text Box 1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A34B028" w14:textId="35DFF014" w:rsidR="004145D8" w:rsidRPr="00C82FD9" w:rsidRDefault="004145D8">
                            <w:pPr>
                              <w:rPr>
                                <w:sz w:val="18"/>
                                <w:szCs w:val="16"/>
                              </w:rPr>
                            </w:pPr>
                            <w:r>
                              <w:rPr>
                                <w:sz w:val="18"/>
                                <w:szCs w:val="16"/>
                              </w:rPr>
                              <w:t>3D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F4C7" id="Text Box 179" o:spid="_x0000_s1049" type="#_x0000_t202" style="position:absolute;left:0;text-align:left;margin-left:86.65pt;margin-top:46.3pt;width:66.75pt;height:20.05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" fillcolor="white [3201]" stroked="f" strokeweight=".5pt">
                <v:textbox>
                  <w:txbxContent>
                    <w:p w14:paraId="1A34B028" w14:textId="35DFF014" w:rsidR="004145D8" w:rsidRPr="00C82FD9" w:rsidRDefault="004145D8">
                      <w:pPr>
                        <w:rPr>
                          <w:sz w:val="18"/>
                          <w:szCs w:val="16"/>
                        </w:rPr>
                      </w:pPr>
                      <w:r>
                        <w:rPr>
                          <w:sz w:val="18"/>
                          <w:szCs w:val="16"/>
                        </w:rPr>
                        <w:t>3D print</w:t>
                      </w:r>
                    </w:p>
                  </w:txbxContent>
                </v:textbox>
              </v:shape>
            </w:pict>
          </mc:Fallback>
        </mc:AlternateContent>
      </w:r>
      <w:r>
        <w:rPr>
          <w:noProof/>
        </w:rPr>
        <mc:AlternateContent>
          <mc:Choice Requires="wps">
            <w:drawing>
              <wp:anchor distT="0" distB="0" distL="114300" distR="114300" simplePos="0" relativeHeight="251813888" behindDoc="1" locked="0" layoutInCell="1" allowOverlap="1" wp14:anchorId="7FE8C4C6" wp14:editId="779ED301">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531BC8B" w14:textId="407E11A2" w:rsidR="004145D8" w:rsidRPr="00C82FD9" w:rsidRDefault="004145D8">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8C4C6" id="Text Box 177" o:spid="_x0000_s1050" type="#_x0000_t202" style="position:absolute;left:0;text-align:left;margin-left:294.4pt;margin-top:31.85pt;width:66.75pt;height:20.0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" fillcolor="white [3201]" stroked="f" strokeweight=".5pt">
                <v:textbox>
                  <w:txbxContent>
                    <w:p w14:paraId="0531BC8B" w14:textId="407E11A2" w:rsidR="004145D8" w:rsidRPr="00C82FD9" w:rsidRDefault="004145D8">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15936" behindDoc="1" locked="0" layoutInCell="1" allowOverlap="1" wp14:anchorId="7E64F090" wp14:editId="6B95FE0C">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4EFC0FC1" w14:textId="67CA9613" w:rsidR="004145D8" w:rsidRPr="00C82FD9" w:rsidRDefault="004145D8">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4F090" id="Text Box 178" o:spid="_x0000_s1051" type="#_x0000_t202" style="position:absolute;left:0;text-align:left;margin-left:293.1pt;margin-top:103.4pt;width:84.75pt;height:30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" fillcolor="white [3201]" stroked="f" strokeweight=".5pt">
                <v:textbox>
                  <w:txbxContent>
                    <w:p w14:paraId="4EFC0FC1" w14:textId="67CA9613" w:rsidR="004145D8" w:rsidRPr="00C82FD9" w:rsidRDefault="004145D8">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10816" behindDoc="0" locked="0" layoutInCell="1" allowOverlap="1" wp14:anchorId="26F95F06" wp14:editId="52C54C5E">
                <wp:simplePos x="0" y="0"/>
                <wp:positionH relativeFrom="column">
                  <wp:posOffset>1615440</wp:posOffset>
                </wp:positionH>
                <wp:positionV relativeFrom="paragraph">
                  <wp:posOffset>675005</wp:posOffset>
                </wp:positionV>
                <wp:extent cx="600075" cy="0"/>
                <wp:effectExtent l="0" t="95250" r="0" b="95250"/>
                <wp:wrapNone/>
                <wp:docPr id="175" name="Straight Arrow Connector 175"/>
                <wp:cNvGraphicFramePr/>
                <a:graphic xmlns:a="http://schemas.openxmlformats.org/drawingml/2006/main">
                  <a:graphicData uri="http://schemas.microsoft.com/office/word/2010/wordprocessingShape">
                    <wps:wsp>
                      <wps:cNvCnPr/>
                      <wps:spPr>
                        <a:xfrm flipH="1">
                          <a:off x="0" y="0"/>
                          <a:ext cx="600075" cy="0"/>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6E60FA" id="_x0000_t32" coordsize="21600,21600" o:spt="32" o:oned="t" path="m,l21600,21600e" filled="f">
                <v:path arrowok="t" fillok="f" o:connecttype="none"/>
                <o:lock v:ext="edit" shapetype="t"/>
              </v:shapetype>
              <v:shape id="Straight Arrow Connector 175" o:spid="_x0000_s1026" type="#_x0000_t32" style="position:absolute;margin-left:127.2pt;margin-top:53.15pt;width:47.25pt;height:0;flip:x;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" strokecolor="black [3213]" strokeweight="2.25pt">
                <v:stroke endarrow="block" joinstyle="miter"/>
              </v:shape>
            </w:pict>
          </mc:Fallback>
        </mc:AlternateContent>
      </w:r>
      <w:r>
        <w:rPr>
          <w:noProof/>
        </w:rPr>
        <mc:AlternateContent>
          <mc:Choice Requires="wps">
            <w:drawing>
              <wp:anchor distT="0" distB="0" distL="114300" distR="114300" simplePos="0" relativeHeight="251811840" behindDoc="0" locked="0" layoutInCell="1" allowOverlap="1" wp14:anchorId="4FD51486" wp14:editId="162E07CE">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4D0C255" id="Connector: Elbow 176" o:spid="_x0000_s1026" type="#_x0000_t34" style="position:absolute;margin-left:127.35pt;margin-top:99.65pt;width:37.5pt;height:4.5pt;flip:x y;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" strokecolor="black [3213]" strokeweight="2.25pt">
                <v:stroke endarrow="block"/>
              </v:shape>
            </w:pict>
          </mc:Fallback>
        </mc:AlternateContent>
      </w:r>
      <w:r>
        <w:rPr>
          <w:noProof/>
        </w:rPr>
        <mc:AlternateContent>
          <mc:Choice Requires="wps">
            <w:drawing>
              <wp:anchor distT="0" distB="0" distL="114300" distR="114300" simplePos="0" relativeHeight="251809792" behindDoc="0" locked="0" layoutInCell="1" allowOverlap="1" wp14:anchorId="53385683" wp14:editId="6E2CBF65">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2964CEB" id="Connector: Elbow 174" o:spid="_x0000_s1026" type="#_x0000_t34" style="position:absolute;margin-left:206.1pt;margin-top:116.15pt;width:90.75pt;height:0;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" strokecolor="black [3213]" strokeweight="2.25pt">
                <v:stroke endarrow="block"/>
              </v:shape>
            </w:pict>
          </mc:Fallback>
        </mc:AlternateContent>
      </w:r>
      <w:r>
        <w:rPr>
          <w:noProof/>
        </w:rPr>
        <mc:AlternateContent>
          <mc:Choice Requires="wps">
            <w:drawing>
              <wp:anchor distT="0" distB="0" distL="114300" distR="114300" simplePos="0" relativeHeight="251808768" behindDoc="0" locked="0" layoutInCell="1" allowOverlap="1" wp14:anchorId="439BFC6B" wp14:editId="31AFB99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3D82766" id="Connector: Elbow 173" o:spid="_x0000_s1026" type="#_x0000_t34" style="position:absolute;margin-left:206.1pt;margin-top:41.15pt;width:90.75pt;height:20.25pt;flip:y;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" strokecolor="black [3213]" strokeweight="2.25pt">
                <v:stroke endarrow="block"/>
              </v:shape>
            </w:pict>
          </mc:Fallback>
        </mc:AlternateContent>
      </w:r>
      <w:r>
        <w:rPr>
          <w:noProof/>
        </w:rPr>
        <w:drawing>
          <wp:inline distT="0" distB="0" distL="0" distR="0" wp14:anchorId="06C77933" wp14:editId="0FF3793F">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47F4625B" w14:textId="4C06D4E7" w:rsidR="00172483" w:rsidRDefault="00172483" w:rsidP="00172483">
      <w:pPr>
        <w:pStyle w:val="Caption"/>
        <w:ind w:left="284"/>
        <w:jc w:val="center"/>
      </w:pPr>
      <w:bookmarkStart w:id="202" w:name="_Toc159681847"/>
      <w:r>
        <w:t xml:space="preserve">Gambar </w:t>
      </w:r>
      <w:fldSimple w:instr=" SEQ Gambar \* ARABIC ">
        <w:r w:rsidR="008F642D">
          <w:rPr>
            <w:noProof/>
          </w:rPr>
          <w:t>33</w:t>
        </w:r>
      </w:fldSimple>
      <w:r>
        <w:t xml:space="preserve"> </w:t>
      </w:r>
      <w:r w:rsidRPr="00797330">
        <w:t xml:space="preserve">Letak Komponen Bagian </w:t>
      </w:r>
      <w:r>
        <w:t>Bawah</w:t>
      </w:r>
      <w:r w:rsidRPr="00797330">
        <w:t xml:space="preserve"> Drone</w:t>
      </w:r>
      <w:bookmarkEnd w:id="202"/>
    </w:p>
    <w:p w14:paraId="56025776" w14:textId="103B99D2" w:rsidR="00F11CD4" w:rsidRDefault="00F11CD4" w:rsidP="00983D0E">
      <w:pPr>
        <w:pStyle w:val="ListParagraph"/>
        <w:spacing w:line="480" w:lineRule="auto"/>
        <w:ind w:left="426"/>
        <w:jc w:val="both"/>
      </w:pPr>
      <w:r>
        <w:t>Gambar 33 merupakan susunan peletakan komponen pada bagian bawah drone</w:t>
      </w:r>
      <w:r w:rsidR="00172483">
        <w:t xml:space="preserve">. </w:t>
      </w:r>
      <w:r>
        <w:t xml:space="preserve"> </w:t>
      </w:r>
      <w:r w:rsidR="0018417C">
        <w:t xml:space="preserve">Komponen yang terpasang pada bagian bawah drone </w:t>
      </w:r>
      <w:r w:rsidR="003D4935">
        <w:t>diantaranya tangki penyimpanan pestisida, baterai, dan landing gear yang terbuat dari bahan alumunium holo. Serta sambungan kaki drone menggunakan cetakan dari 3D print .</w:t>
      </w:r>
      <w:r w:rsidR="0018417C">
        <w:t xml:space="preserve"> </w:t>
      </w:r>
    </w:p>
    <w:p w14:paraId="5988CCFA" w14:textId="77777777" w:rsidR="004028B1" w:rsidRPr="00983D0E" w:rsidRDefault="004028B1" w:rsidP="00983D0E">
      <w:pPr>
        <w:pStyle w:val="ListParagraph"/>
        <w:spacing w:line="480" w:lineRule="auto"/>
        <w:ind w:left="426"/>
        <w:jc w:val="both"/>
      </w:pPr>
    </w:p>
    <w:p w14:paraId="528E080B" w14:textId="78E05BC1" w:rsidR="00624173" w:rsidRDefault="006C54B5" w:rsidP="00174CAE">
      <w:pPr>
        <w:pStyle w:val="ListParagraph"/>
        <w:numPr>
          <w:ilvl w:val="0"/>
          <w:numId w:val="39"/>
        </w:numPr>
        <w:spacing w:line="480" w:lineRule="auto"/>
        <w:ind w:left="426" w:hanging="426"/>
        <w:jc w:val="both"/>
        <w:rPr>
          <w:b/>
          <w:bCs/>
        </w:rPr>
      </w:pPr>
      <w:r>
        <w:rPr>
          <w:b/>
          <w:bCs/>
        </w:rPr>
        <w:t>Kalibrasi</w:t>
      </w:r>
      <w:r w:rsidR="00624173">
        <w:rPr>
          <w:b/>
          <w:bCs/>
        </w:rPr>
        <w:t xml:space="preserve"> S</w:t>
      </w:r>
      <w:r w:rsidR="00174CAE">
        <w:rPr>
          <w:b/>
          <w:bCs/>
        </w:rPr>
        <w:t>ensor</w:t>
      </w:r>
      <w:r w:rsidR="00D56A6C">
        <w:rPr>
          <w:b/>
          <w:bCs/>
        </w:rPr>
        <w:t xml:space="preserve"> </w:t>
      </w:r>
    </w:p>
    <w:p w14:paraId="2DD75F85" w14:textId="2874DD17" w:rsidR="00624173" w:rsidRDefault="00624173" w:rsidP="00174CAE">
      <w:pPr>
        <w:pStyle w:val="ListParagraph"/>
        <w:spacing w:line="480" w:lineRule="auto"/>
        <w:ind w:left="426" w:firstLine="426"/>
        <w:jc w:val="both"/>
      </w:pPr>
      <w:r>
        <w:t xml:space="preserve">Pengkalibrasian </w:t>
      </w:r>
      <w:r w:rsidR="006C54B5">
        <w:t>sensor</w:t>
      </w:r>
      <w:r>
        <w:t xml:space="preserve"> merupakan proses penting yang diperlukan penyesuaian dan pemeliharaan parameter serta sensor terdapat di dalam </w:t>
      </w:r>
      <w:r w:rsidRPr="006C54B5">
        <w:rPr>
          <w:i/>
          <w:iCs/>
        </w:rPr>
        <w:t>drone</w:t>
      </w:r>
      <w:r>
        <w:t xml:space="preserve"> untuk memastikan akurasi dan konsistensi dalam pengambilan data dan operasionalnya</w:t>
      </w:r>
      <w:r w:rsidR="00880FFB">
        <w:t xml:space="preserve">. Proses kalibrasi pada sistem </w:t>
      </w:r>
      <w:r w:rsidR="00880FFB" w:rsidRPr="006C54B5">
        <w:rPr>
          <w:i/>
          <w:iCs/>
        </w:rPr>
        <w:t>drone</w:t>
      </w:r>
      <w:r w:rsidR="00880FFB">
        <w:t xml:space="preserve"> meliputi :</w:t>
      </w:r>
    </w:p>
    <w:p w14:paraId="3A783CC5" w14:textId="3E59D2E6" w:rsidR="00624173" w:rsidRPr="0045240C" w:rsidRDefault="00624173" w:rsidP="00154F65">
      <w:pPr>
        <w:pStyle w:val="ListParagraph"/>
        <w:numPr>
          <w:ilvl w:val="0"/>
          <w:numId w:val="40"/>
        </w:numPr>
        <w:spacing w:line="480" w:lineRule="auto"/>
        <w:ind w:left="709" w:hanging="283"/>
        <w:jc w:val="both"/>
        <w:rPr>
          <w:b/>
          <w:bCs/>
        </w:rPr>
      </w:pPr>
      <w:r w:rsidRPr="0045240C">
        <w:rPr>
          <w:b/>
          <w:bCs/>
        </w:rPr>
        <w:t xml:space="preserve">Kalibrasi </w:t>
      </w:r>
      <w:r w:rsidR="00D96102">
        <w:rPr>
          <w:b/>
          <w:bCs/>
        </w:rPr>
        <w:t>A</w:t>
      </w:r>
      <w:r w:rsidR="00373E30">
        <w:rPr>
          <w:b/>
          <w:bCs/>
        </w:rPr>
        <w:t>cc</w:t>
      </w:r>
      <w:r w:rsidR="00D96102">
        <w:rPr>
          <w:b/>
          <w:bCs/>
        </w:rPr>
        <w:t>elerometer</w:t>
      </w:r>
    </w:p>
    <w:p w14:paraId="34748FCD" w14:textId="58BBAE3D" w:rsidR="002C4F3F" w:rsidRDefault="002C4F3F" w:rsidP="00174CAE">
      <w:pPr>
        <w:pStyle w:val="ListParagraph"/>
        <w:spacing w:line="480" w:lineRule="auto"/>
        <w:ind w:left="709"/>
        <w:jc w:val="both"/>
      </w:pPr>
      <w:r>
        <w:t xml:space="preserve">Kalibrasi </w:t>
      </w:r>
      <w:r w:rsidR="00D96102" w:rsidRPr="00D324AF">
        <w:rPr>
          <w:i/>
          <w:iCs/>
        </w:rPr>
        <w:t>a</w:t>
      </w:r>
      <w:r w:rsidR="00373E30" w:rsidRPr="00D324AF">
        <w:rPr>
          <w:i/>
          <w:iCs/>
        </w:rPr>
        <w:t>cc</w:t>
      </w:r>
      <w:r w:rsidR="00D96102" w:rsidRPr="00D324AF">
        <w:rPr>
          <w:i/>
          <w:iCs/>
        </w:rPr>
        <w:t>elerometer</w:t>
      </w:r>
      <w:r w:rsidR="00D96102" w:rsidRPr="00D96102">
        <w:t xml:space="preserve"> </w:t>
      </w:r>
      <w:r>
        <w:t>pada drone merupakan bagian dari proses kalibrasi sensor pada pixhawk, tujuan dari kalibras</w:t>
      </w:r>
      <w:r w:rsidR="00702B6C">
        <w:t>i</w:t>
      </w:r>
      <w:r>
        <w:t xml:space="preserve"> ini adalah untuk memastikan bahwa </w:t>
      </w:r>
      <w:r w:rsidRPr="002C4F3F">
        <w:rPr>
          <w:i/>
          <w:iCs/>
        </w:rPr>
        <w:t>accelerometer</w:t>
      </w:r>
      <w:r>
        <w:t xml:space="preserve"> pada drone terkonfigurasi dengan benar. Proses ini dilakukan dengan menempatkan  drone pada posisi yang datar dan stabil untuk mengukur percepatan gravitasi pada tiga sumbu. </w:t>
      </w:r>
      <w:r w:rsidR="00AC6DA5">
        <w:t>Seperti pada gambar 3</w:t>
      </w:r>
      <w:r w:rsidR="00C903CE">
        <w:t>4</w:t>
      </w:r>
      <w:r w:rsidR="00AC6DA5">
        <w:t xml:space="preserve"> posisi </w:t>
      </w:r>
      <w:r w:rsidR="00AC6DA5" w:rsidRPr="006C54B5">
        <w:rPr>
          <w:i/>
          <w:iCs/>
        </w:rPr>
        <w:t>drone</w:t>
      </w:r>
      <w:r w:rsidR="00AC6DA5">
        <w:t xml:space="preserve"> diletakkan pada bidang yang datar ketika melakukan proses kalibrasi akselarasi. Hal ini bertujuan agar data posisi normal drone terkonfigurasi dengan baik dan menghindari terjadi kemiringan ketika melakukan penerbangan.</w:t>
      </w:r>
    </w:p>
    <w:p w14:paraId="182044CC" w14:textId="77777777" w:rsidR="002C4F3F" w:rsidRDefault="002C4F3F" w:rsidP="00174CAE">
      <w:pPr>
        <w:pStyle w:val="ListParagraph"/>
        <w:keepNext/>
        <w:spacing w:after="0" w:line="240" w:lineRule="auto"/>
        <w:ind w:left="709"/>
        <w:jc w:val="center"/>
      </w:pPr>
      <w:r>
        <w:rPr>
          <w:noProof/>
        </w:rPr>
        <w:drawing>
          <wp:inline distT="0" distB="0" distL="0" distR="0" wp14:anchorId="3C8CDBDA" wp14:editId="61188F7A">
            <wp:extent cx="2657475" cy="1518557"/>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8749" t="10370" r="11627" b="8741"/>
                    <a:stretch/>
                  </pic:blipFill>
                  <pic:spPr bwMode="auto">
                    <a:xfrm>
                      <a:off x="0" y="0"/>
                      <a:ext cx="2666279" cy="1523588"/>
                    </a:xfrm>
                    <a:prstGeom prst="rect">
                      <a:avLst/>
                    </a:prstGeom>
                    <a:noFill/>
                    <a:ln>
                      <a:noFill/>
                    </a:ln>
                    <a:extLst>
                      <a:ext uri="{53640926-AAD7-44D8-BBD7-CCE9431645EC}">
                        <a14:shadowObscured xmlns:a14="http://schemas.microsoft.com/office/drawing/2010/main"/>
                      </a:ext>
                    </a:extLst>
                  </pic:spPr>
                </pic:pic>
              </a:graphicData>
            </a:graphic>
          </wp:inline>
        </w:drawing>
      </w:r>
    </w:p>
    <w:p w14:paraId="1B574ADF" w14:textId="74211259" w:rsidR="002C4F3F" w:rsidRDefault="002C4F3F" w:rsidP="00174CAE">
      <w:pPr>
        <w:pStyle w:val="Caption"/>
        <w:ind w:left="709"/>
        <w:jc w:val="center"/>
      </w:pPr>
      <w:bookmarkStart w:id="203" w:name="_Toc159681848"/>
      <w:r>
        <w:t xml:space="preserve">Gambar </w:t>
      </w:r>
      <w:fldSimple w:instr=" SEQ Gambar \* ARABIC ">
        <w:r w:rsidR="008F642D">
          <w:rPr>
            <w:noProof/>
          </w:rPr>
          <w:t>34</w:t>
        </w:r>
      </w:fldSimple>
      <w:r>
        <w:t xml:space="preserve"> Posisi drone pada bidang datar dan stabil</w:t>
      </w:r>
      <w:bookmarkEnd w:id="203"/>
    </w:p>
    <w:p w14:paraId="66F35374" w14:textId="249FB405" w:rsidR="00AC6DA5" w:rsidRPr="00AC6DA5" w:rsidRDefault="00AC6DA5" w:rsidP="00174CAE">
      <w:pPr>
        <w:pStyle w:val="ListParagraph"/>
        <w:spacing w:line="480" w:lineRule="auto"/>
        <w:ind w:left="709"/>
        <w:jc w:val="both"/>
      </w:pPr>
      <w:r>
        <w:t xml:space="preserve">Proses berikutnya yaitu mengkalibrasi posisi drone pada sumbu </w:t>
      </w:r>
      <w:r w:rsidRPr="008A21C8">
        <w:rPr>
          <w:i/>
          <w:iCs/>
        </w:rPr>
        <w:t>roll</w:t>
      </w:r>
      <w:r>
        <w:t xml:space="preserve"> dengan memiringkan  posisi drone 90</w:t>
      </w:r>
      <w:r>
        <w:rPr>
          <w:rFonts w:cs="Times New Roman"/>
        </w:rPr>
        <w:t xml:space="preserve">° </w:t>
      </w:r>
      <w:r>
        <w:t xml:space="preserve">ke arah kiri dan kanan seperti yang terlihat </w:t>
      </w:r>
      <w:r>
        <w:lastRenderedPageBreak/>
        <w:t>pada Gambar 3</w:t>
      </w:r>
      <w:r w:rsidR="00C903CE">
        <w:t>5</w:t>
      </w:r>
      <w:r>
        <w:t xml:space="preserve">. </w:t>
      </w:r>
      <w:r w:rsidR="0099761D">
        <w:t>Maka</w:t>
      </w:r>
      <w:r>
        <w:t xml:space="preserve"> </w:t>
      </w:r>
      <w:r w:rsidRPr="0024405C">
        <w:rPr>
          <w:i/>
          <w:iCs/>
        </w:rPr>
        <w:t>pixhawk</w:t>
      </w:r>
      <w:r>
        <w:t xml:space="preserve"> akan membaca posisi normal drone ketika miring</w:t>
      </w:r>
      <w:r w:rsidR="00254571">
        <w:t xml:space="preserve"> 90</w:t>
      </w:r>
      <w:r w:rsidR="00254571">
        <w:rPr>
          <w:rFonts w:cs="Times New Roman"/>
        </w:rPr>
        <w:t>°</w:t>
      </w:r>
      <w:r>
        <w:t xml:space="preserve"> ke kiri maupun ke kanan. </w:t>
      </w:r>
    </w:p>
    <w:p w14:paraId="12F4D35F" w14:textId="6D3056DD" w:rsidR="0045240C" w:rsidRDefault="0045240C" w:rsidP="006C54B5">
      <w:pPr>
        <w:pStyle w:val="ListParagraph"/>
        <w:keepNext/>
        <w:spacing w:after="0" w:line="240" w:lineRule="auto"/>
        <w:ind w:left="426"/>
        <w:jc w:val="center"/>
        <w:rPr>
          <w:noProof/>
        </w:rPr>
      </w:pPr>
      <w:r>
        <w:rPr>
          <w:noProof/>
        </w:rPr>
        <w:drawing>
          <wp:inline distT="0" distB="0" distL="0" distR="0" wp14:anchorId="1F285656" wp14:editId="4C7986AC">
            <wp:extent cx="2198451" cy="1465634"/>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0960" t="27883" r="28193"/>
                    <a:stretch/>
                  </pic:blipFill>
                  <pic:spPr bwMode="auto">
                    <a:xfrm>
                      <a:off x="0" y="0"/>
                      <a:ext cx="2213327" cy="1475551"/>
                    </a:xfrm>
                    <a:prstGeom prst="rect">
                      <a:avLst/>
                    </a:prstGeom>
                    <a:noFill/>
                    <a:ln>
                      <a:noFill/>
                    </a:ln>
                    <a:extLst>
                      <a:ext uri="{53640926-AAD7-44D8-BBD7-CCE9431645EC}">
                        <a14:shadowObscured xmlns:a14="http://schemas.microsoft.com/office/drawing/2010/main"/>
                      </a:ext>
                    </a:extLst>
                  </pic:spPr>
                </pic:pic>
              </a:graphicData>
            </a:graphic>
          </wp:inline>
        </w:drawing>
      </w:r>
      <w:r w:rsidR="006C54B5">
        <w:rPr>
          <w:noProof/>
        </w:rPr>
        <w:t xml:space="preserve"> </w:t>
      </w:r>
      <w:r>
        <w:rPr>
          <w:noProof/>
        </w:rPr>
        <w:drawing>
          <wp:inline distT="0" distB="0" distL="0" distR="0" wp14:anchorId="568D1F7D" wp14:editId="6E1A5A72">
            <wp:extent cx="2062264" cy="1500034"/>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2661" t="26204" r="30272"/>
                    <a:stretch/>
                  </pic:blipFill>
                  <pic:spPr bwMode="auto">
                    <a:xfrm>
                      <a:off x="0" y="0"/>
                      <a:ext cx="2079534" cy="1512595"/>
                    </a:xfrm>
                    <a:prstGeom prst="rect">
                      <a:avLst/>
                    </a:prstGeom>
                    <a:noFill/>
                    <a:ln>
                      <a:noFill/>
                    </a:ln>
                    <a:extLst>
                      <a:ext uri="{53640926-AAD7-44D8-BBD7-CCE9431645EC}">
                        <a14:shadowObscured xmlns:a14="http://schemas.microsoft.com/office/drawing/2010/main"/>
                      </a:ext>
                    </a:extLst>
                  </pic:spPr>
                </pic:pic>
              </a:graphicData>
            </a:graphic>
          </wp:inline>
        </w:drawing>
      </w:r>
    </w:p>
    <w:p w14:paraId="6A27EDCE" w14:textId="64457EB4" w:rsidR="0045240C" w:rsidRDefault="008A21C8" w:rsidP="00C903CE">
      <w:pPr>
        <w:keepNext/>
        <w:spacing w:line="240" w:lineRule="auto"/>
        <w:jc w:val="both"/>
      </w:pPr>
      <w:r>
        <w:rPr>
          <w:noProof/>
        </w:rPr>
        <w:t xml:space="preserve">                  </w:t>
      </w:r>
      <w:r w:rsidR="000B0417">
        <w:rPr>
          <w:noProof/>
        </w:rPr>
        <w:t xml:space="preserve">             </w:t>
      </w:r>
      <w:r>
        <w:rPr>
          <w:noProof/>
        </w:rPr>
        <w:t xml:space="preserve">     (a) </w:t>
      </w:r>
      <w:r w:rsidR="0045240C">
        <w:rPr>
          <w:noProof/>
        </w:rPr>
        <w:t xml:space="preserve"> </w:t>
      </w:r>
      <w:r>
        <w:rPr>
          <w:noProof/>
        </w:rPr>
        <w:t xml:space="preserve">                         </w:t>
      </w:r>
      <w:r w:rsidR="000B0417">
        <w:rPr>
          <w:noProof/>
        </w:rPr>
        <w:t xml:space="preserve">                        </w:t>
      </w:r>
      <w:r>
        <w:rPr>
          <w:noProof/>
        </w:rPr>
        <w:t xml:space="preserve">       </w:t>
      </w:r>
      <w:r w:rsidR="0045240C">
        <w:rPr>
          <w:noProof/>
        </w:rPr>
        <w:t xml:space="preserve"> (b) </w:t>
      </w:r>
    </w:p>
    <w:p w14:paraId="5D0E8D3C" w14:textId="69BE10F0" w:rsidR="000B0417" w:rsidRDefault="0045240C" w:rsidP="000B0417">
      <w:pPr>
        <w:pStyle w:val="Caption"/>
        <w:spacing w:after="0"/>
        <w:jc w:val="center"/>
      </w:pPr>
      <w:bookmarkStart w:id="204" w:name="_Toc159681849"/>
      <w:r>
        <w:t xml:space="preserve">Gambar </w:t>
      </w:r>
      <w:fldSimple w:instr=" SEQ Gambar \* ARABIC ">
        <w:r w:rsidR="008F642D">
          <w:rPr>
            <w:noProof/>
          </w:rPr>
          <w:t>35</w:t>
        </w:r>
      </w:fldSimple>
      <w:r>
        <w:t xml:space="preserve"> Kalibrasi Accelerometer pada Sumbu Roll</w:t>
      </w:r>
      <w:bookmarkEnd w:id="204"/>
    </w:p>
    <w:p w14:paraId="555D8CB9" w14:textId="76045547" w:rsidR="0045240C" w:rsidRDefault="000B0417" w:rsidP="0045240C">
      <w:pPr>
        <w:pStyle w:val="Caption"/>
        <w:jc w:val="center"/>
      </w:pPr>
      <w:r>
        <w:t xml:space="preserve"> (a) Kearah Kiri.  (b) Kearah Kanan</w:t>
      </w:r>
    </w:p>
    <w:p w14:paraId="1D41D4B6" w14:textId="618FAE7D" w:rsidR="00AC6DA5" w:rsidRPr="00AC6DA5" w:rsidRDefault="00AC6DA5" w:rsidP="006C54B5">
      <w:pPr>
        <w:pStyle w:val="ListParagraph"/>
        <w:spacing w:line="480" w:lineRule="auto"/>
        <w:ind w:left="709"/>
        <w:jc w:val="both"/>
      </w:pPr>
      <w:r>
        <w:t xml:space="preserve">Proses selanjutnya yaitu mengkalibrasi posisi drone pada sumbu </w:t>
      </w:r>
      <w:r w:rsidRPr="00254571">
        <w:rPr>
          <w:i/>
          <w:iCs/>
        </w:rPr>
        <w:t>pitch</w:t>
      </w:r>
      <w:r>
        <w:t xml:space="preserve"> dengan mengarahkan posisi depan drone ke arah atas dan ke arah bawah seperti pada gambar 3</w:t>
      </w:r>
      <w:r w:rsidR="00C903CE">
        <w:t>6</w:t>
      </w:r>
      <w:r>
        <w:t xml:space="preserve">. </w:t>
      </w:r>
      <w:r w:rsidR="0099761D">
        <w:t>Maka</w:t>
      </w:r>
      <w:r>
        <w:t xml:space="preserve"> pixhawk akan membaca posisi normal ketika </w:t>
      </w:r>
      <w:r w:rsidRPr="00254571">
        <w:rPr>
          <w:i/>
          <w:iCs/>
        </w:rPr>
        <w:t>drone</w:t>
      </w:r>
      <w:r>
        <w:t xml:space="preserve"> menghadap ke atas maupun ke arah bawah.</w:t>
      </w:r>
    </w:p>
    <w:p w14:paraId="680D4EB9" w14:textId="0CFD518C" w:rsidR="004E5FD9" w:rsidRDefault="004E5FD9" w:rsidP="006C54B5">
      <w:pPr>
        <w:pStyle w:val="ListParagraph"/>
        <w:keepNext/>
        <w:spacing w:line="240" w:lineRule="auto"/>
        <w:ind w:left="426"/>
        <w:jc w:val="center"/>
      </w:pPr>
      <w:r>
        <w:rPr>
          <w:noProof/>
        </w:rPr>
        <w:drawing>
          <wp:inline distT="0" distB="0" distL="0" distR="0" wp14:anchorId="6BAF422F" wp14:editId="06C2079F">
            <wp:extent cx="2071992" cy="1451006"/>
            <wp:effectExtent l="0" t="0" r="508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5494" t="40649" r="37554" b="896"/>
                    <a:stretch/>
                  </pic:blipFill>
                  <pic:spPr bwMode="auto">
                    <a:xfrm>
                      <a:off x="0" y="0"/>
                      <a:ext cx="2089655" cy="1463376"/>
                    </a:xfrm>
                    <a:prstGeom prst="rect">
                      <a:avLst/>
                    </a:prstGeom>
                    <a:noFill/>
                    <a:ln>
                      <a:noFill/>
                    </a:ln>
                    <a:extLst>
                      <a:ext uri="{53640926-AAD7-44D8-BBD7-CCE9431645EC}">
                        <a14:shadowObscured xmlns:a14="http://schemas.microsoft.com/office/drawing/2010/main"/>
                      </a:ext>
                    </a:extLst>
                  </pic:spPr>
                </pic:pic>
              </a:graphicData>
            </a:graphic>
          </wp:inline>
        </w:drawing>
      </w:r>
      <w:r w:rsidR="006C54B5">
        <w:rPr>
          <w:noProof/>
        </w:rPr>
        <w:t xml:space="preserve"> </w:t>
      </w:r>
      <w:r>
        <w:rPr>
          <w:noProof/>
        </w:rPr>
        <w:drawing>
          <wp:inline distT="0" distB="0" distL="0" distR="0" wp14:anchorId="0B59D3C7" wp14:editId="4C539D6B">
            <wp:extent cx="1857983" cy="1425157"/>
            <wp:effectExtent l="0" t="0" r="9525"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795" t="30235" r="38397" b="4570"/>
                    <a:stretch/>
                  </pic:blipFill>
                  <pic:spPr bwMode="auto">
                    <a:xfrm>
                      <a:off x="0" y="0"/>
                      <a:ext cx="1873846" cy="1437325"/>
                    </a:xfrm>
                    <a:prstGeom prst="rect">
                      <a:avLst/>
                    </a:prstGeom>
                    <a:noFill/>
                    <a:ln>
                      <a:noFill/>
                    </a:ln>
                    <a:extLst>
                      <a:ext uri="{53640926-AAD7-44D8-BBD7-CCE9431645EC}">
                        <a14:shadowObscured xmlns:a14="http://schemas.microsoft.com/office/drawing/2010/main"/>
                      </a:ext>
                    </a:extLst>
                  </pic:spPr>
                </pic:pic>
              </a:graphicData>
            </a:graphic>
          </wp:inline>
        </w:drawing>
      </w:r>
    </w:p>
    <w:p w14:paraId="49FC7C69" w14:textId="7D0A9D2C" w:rsidR="004E5FD9" w:rsidRDefault="004E5FD9" w:rsidP="000B0417">
      <w:pPr>
        <w:keepNext/>
        <w:spacing w:line="240" w:lineRule="auto"/>
        <w:ind w:left="851"/>
        <w:jc w:val="center"/>
      </w:pPr>
      <w:r>
        <w:rPr>
          <w:noProof/>
        </w:rPr>
        <w:t xml:space="preserve">(a) </w:t>
      </w:r>
      <w:r w:rsidR="000B0417">
        <w:rPr>
          <w:noProof/>
        </w:rPr>
        <w:t xml:space="preserve">                           </w:t>
      </w:r>
      <w:r>
        <w:rPr>
          <w:noProof/>
        </w:rPr>
        <w:t xml:space="preserve">        </w:t>
      </w:r>
      <w:r w:rsidR="00F2346F">
        <w:rPr>
          <w:noProof/>
        </w:rPr>
        <w:t xml:space="preserve">    </w:t>
      </w:r>
      <w:r>
        <w:rPr>
          <w:noProof/>
        </w:rPr>
        <w:t xml:space="preserve">         (b)</w:t>
      </w:r>
    </w:p>
    <w:p w14:paraId="4A5ADE68" w14:textId="026C0359" w:rsidR="000B0417" w:rsidRDefault="004E5FD9" w:rsidP="000B0417">
      <w:pPr>
        <w:pStyle w:val="Caption"/>
        <w:spacing w:after="0"/>
        <w:ind w:left="426"/>
        <w:jc w:val="center"/>
      </w:pPr>
      <w:bookmarkStart w:id="205" w:name="_Toc159681850"/>
      <w:r>
        <w:t xml:space="preserve">Gambar </w:t>
      </w:r>
      <w:fldSimple w:instr=" SEQ Gambar \* ARABIC ">
        <w:r w:rsidR="008F642D">
          <w:rPr>
            <w:noProof/>
          </w:rPr>
          <w:t>36</w:t>
        </w:r>
      </w:fldSimple>
      <w:r>
        <w:t xml:space="preserve"> </w:t>
      </w:r>
      <w:r w:rsidRPr="00D93169">
        <w:t xml:space="preserve">Kalibrasi Accelerometer pada Sumbu </w:t>
      </w:r>
      <w:r>
        <w:t>Pitch</w:t>
      </w:r>
      <w:bookmarkEnd w:id="205"/>
    </w:p>
    <w:p w14:paraId="42B21F68" w14:textId="6A3D01D6" w:rsidR="004E5FD9" w:rsidRDefault="000B0417" w:rsidP="004E5FD9">
      <w:pPr>
        <w:pStyle w:val="Caption"/>
        <w:ind w:left="426"/>
        <w:jc w:val="center"/>
        <w:rPr>
          <w:noProof/>
        </w:rPr>
      </w:pPr>
      <w:r>
        <w:t>(a)Menghadap ke bawah  (b) Menghadap ke atas</w:t>
      </w:r>
    </w:p>
    <w:p w14:paraId="3149219D" w14:textId="1A7B7359" w:rsidR="00AC6DA5" w:rsidRDefault="00AC6DA5" w:rsidP="006C54B5">
      <w:pPr>
        <w:pStyle w:val="ListParagraph"/>
        <w:spacing w:line="480" w:lineRule="auto"/>
        <w:ind w:left="709"/>
        <w:jc w:val="both"/>
        <w:rPr>
          <w:noProof/>
        </w:rPr>
      </w:pPr>
      <w:r>
        <w:rPr>
          <w:noProof/>
        </w:rPr>
        <w:t xml:space="preserve">Proses yang terakhir pada kalibrasi akselerometer pada pixhawk adalah mengkonfigurasi keadaan </w:t>
      </w:r>
      <w:r>
        <w:t>normal</w:t>
      </w:r>
      <w:r>
        <w:rPr>
          <w:noProof/>
        </w:rPr>
        <w:t xml:space="preserve"> drone ketika drone dalam keadan terbalik seperti pada Gambar 3</w:t>
      </w:r>
      <w:r w:rsidR="00C903CE">
        <w:rPr>
          <w:noProof/>
        </w:rPr>
        <w:t>7</w:t>
      </w:r>
      <w:r>
        <w:rPr>
          <w:noProof/>
        </w:rPr>
        <w:t>.</w:t>
      </w:r>
      <w:r w:rsidR="0099761D">
        <w:rPr>
          <w:noProof/>
        </w:rPr>
        <w:t xml:space="preserve"> Maka pixhawk akan membaca keadaan normal </w:t>
      </w:r>
      <w:r w:rsidR="0099761D" w:rsidRPr="00254571">
        <w:rPr>
          <w:i/>
          <w:iCs/>
          <w:noProof/>
        </w:rPr>
        <w:t>drone</w:t>
      </w:r>
      <w:r w:rsidR="0099761D">
        <w:rPr>
          <w:noProof/>
        </w:rPr>
        <w:t xml:space="preserve"> ketika terbang dalam keadaan </w:t>
      </w:r>
      <w:r w:rsidR="000B0417">
        <w:rPr>
          <w:noProof/>
        </w:rPr>
        <w:t>berlawanan arah</w:t>
      </w:r>
      <w:r w:rsidR="006C54B5">
        <w:rPr>
          <w:noProof/>
        </w:rPr>
        <w:t>.</w:t>
      </w:r>
    </w:p>
    <w:p w14:paraId="165E45D2" w14:textId="77777777" w:rsidR="0099761D" w:rsidRDefault="0099761D" w:rsidP="0099761D">
      <w:pPr>
        <w:pStyle w:val="ListParagraph"/>
        <w:keepNext/>
        <w:spacing w:after="0" w:line="240" w:lineRule="auto"/>
        <w:ind w:left="426"/>
        <w:jc w:val="center"/>
        <w:rPr>
          <w:noProof/>
        </w:rPr>
      </w:pPr>
    </w:p>
    <w:p w14:paraId="1100B242" w14:textId="354E429D" w:rsidR="0099761D" w:rsidRDefault="00AC6DA5" w:rsidP="00C903CE">
      <w:pPr>
        <w:pStyle w:val="ListParagraph"/>
        <w:keepNext/>
        <w:spacing w:after="0" w:line="360" w:lineRule="auto"/>
        <w:ind w:left="426"/>
        <w:jc w:val="center"/>
      </w:pPr>
      <w:r>
        <w:rPr>
          <w:noProof/>
        </w:rPr>
        <w:drawing>
          <wp:inline distT="0" distB="0" distL="0" distR="0" wp14:anchorId="49A42B81" wp14:editId="3FE452EE">
            <wp:extent cx="2240280" cy="1657350"/>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9841" t="21164" r="34618" b="18938"/>
                    <a:stretch/>
                  </pic:blipFill>
                  <pic:spPr bwMode="auto">
                    <a:xfrm>
                      <a:off x="0" y="0"/>
                      <a:ext cx="2240871" cy="1657787"/>
                    </a:xfrm>
                    <a:prstGeom prst="rect">
                      <a:avLst/>
                    </a:prstGeom>
                    <a:noFill/>
                    <a:ln>
                      <a:noFill/>
                    </a:ln>
                    <a:extLst>
                      <a:ext uri="{53640926-AAD7-44D8-BBD7-CCE9431645EC}">
                        <a14:shadowObscured xmlns:a14="http://schemas.microsoft.com/office/drawing/2010/main"/>
                      </a:ext>
                    </a:extLst>
                  </pic:spPr>
                </pic:pic>
              </a:graphicData>
            </a:graphic>
          </wp:inline>
        </w:drawing>
      </w:r>
    </w:p>
    <w:p w14:paraId="2F85576F" w14:textId="26314545" w:rsidR="002C4F3F" w:rsidRDefault="0099761D" w:rsidP="00F2346F">
      <w:pPr>
        <w:pStyle w:val="Caption"/>
        <w:jc w:val="center"/>
      </w:pPr>
      <w:bookmarkStart w:id="206" w:name="_Toc159681851"/>
      <w:r>
        <w:t xml:space="preserve">Gambar </w:t>
      </w:r>
      <w:fldSimple w:instr=" SEQ Gambar \* ARABIC ">
        <w:r w:rsidR="008F642D">
          <w:rPr>
            <w:noProof/>
          </w:rPr>
          <w:t>37</w:t>
        </w:r>
      </w:fldSimple>
      <w:r>
        <w:t xml:space="preserve"> </w:t>
      </w:r>
      <w:r w:rsidRPr="00E9654A">
        <w:t xml:space="preserve">Kalibrasi Accelerometer pada </w:t>
      </w:r>
      <w:r>
        <w:t xml:space="preserve">Posisi </w:t>
      </w:r>
      <w:r w:rsidR="000B0417">
        <w:t>Berlawanan</w:t>
      </w:r>
      <w:bookmarkEnd w:id="206"/>
    </w:p>
    <w:p w14:paraId="5F87428E" w14:textId="3A822E5D" w:rsidR="006C54B5" w:rsidRPr="006C54B5" w:rsidRDefault="006C54B5" w:rsidP="006C54B5">
      <w:pPr>
        <w:pStyle w:val="ListParagraph"/>
        <w:spacing w:line="480" w:lineRule="auto"/>
        <w:ind w:left="709"/>
        <w:jc w:val="both"/>
      </w:pPr>
      <w:r>
        <w:t xml:space="preserve">Setelah proses kalibrasi selesai posisikan kembali drone ke posisi awal seperti semula, maka drone telah berhasil melakukan proses kalibrasi sensor akselerometer. </w:t>
      </w:r>
    </w:p>
    <w:p w14:paraId="31C02809" w14:textId="21ECE5B2" w:rsidR="00624173" w:rsidRPr="00837904" w:rsidRDefault="00624173" w:rsidP="006C54B5">
      <w:pPr>
        <w:pStyle w:val="ListParagraph"/>
        <w:numPr>
          <w:ilvl w:val="0"/>
          <w:numId w:val="40"/>
        </w:numPr>
        <w:spacing w:line="480" w:lineRule="auto"/>
        <w:ind w:left="709"/>
        <w:jc w:val="both"/>
        <w:rPr>
          <w:b/>
          <w:bCs/>
        </w:rPr>
      </w:pPr>
      <w:r w:rsidRPr="00837904">
        <w:rPr>
          <w:b/>
          <w:bCs/>
        </w:rPr>
        <w:t>Kalibrasi Kompas</w:t>
      </w:r>
    </w:p>
    <w:p w14:paraId="70CB3DE9" w14:textId="237A60F4" w:rsidR="00FE39C2" w:rsidRDefault="00FE39C2" w:rsidP="006C54B5">
      <w:pPr>
        <w:pStyle w:val="ListParagraph"/>
        <w:spacing w:line="480" w:lineRule="auto"/>
        <w:ind w:left="709"/>
        <w:jc w:val="both"/>
      </w:pPr>
      <w:r>
        <w:t>K</w:t>
      </w:r>
      <w:r w:rsidR="00F2346F">
        <w:t xml:space="preserve">alibrasi sensor kompas pada </w:t>
      </w:r>
      <w:r>
        <w:rPr>
          <w:i/>
          <w:iCs/>
        </w:rPr>
        <w:t>p</w:t>
      </w:r>
      <w:r w:rsidR="00F2346F" w:rsidRPr="00FE39C2">
        <w:rPr>
          <w:i/>
          <w:iCs/>
        </w:rPr>
        <w:t>ixhawk</w:t>
      </w:r>
      <w:r w:rsidR="00F2346F">
        <w:t xml:space="preserve"> merupakan tahapan yang berfungsi untuk memastikan akurasi dan kehandalan navigasi </w:t>
      </w:r>
      <w:r w:rsidR="00F2346F" w:rsidRPr="00F11CD4">
        <w:rPr>
          <w:i/>
          <w:iCs/>
        </w:rPr>
        <w:t>drone</w:t>
      </w:r>
      <w:r w:rsidR="00F2346F">
        <w:t xml:space="preserve">. Hal Pertama yang perlu dilakukan adalah </w:t>
      </w:r>
      <w:r w:rsidR="00F2346F" w:rsidRPr="00FE39C2">
        <w:rPr>
          <w:i/>
          <w:iCs/>
        </w:rPr>
        <w:t>pixhawk</w:t>
      </w:r>
      <w:r w:rsidR="00F2346F">
        <w:t xml:space="preserve"> yang telah terpasang pada drone harus berada pada jarak yang cukup dari material feromagnetik dan sumber interferensi magnetik lainnya</w:t>
      </w:r>
      <w:r w:rsidR="00835690">
        <w:t xml:space="preserve"> karena material tersebut dapat memengaruhi medan magnetik yang diperlukan oleh sensor kompas untuk memberikan bacaan yang akurat. </w:t>
      </w:r>
      <w:r w:rsidR="00C2116C">
        <w:t>Langkah-langkah yang diperlukan untuk kalibrasi sensor kompas yaitu</w:t>
      </w:r>
      <w:r>
        <w:t>:</w:t>
      </w:r>
    </w:p>
    <w:p w14:paraId="2616AB24" w14:textId="21436C1A" w:rsidR="00C2116C" w:rsidRDefault="00FE39C2" w:rsidP="006C54B5">
      <w:pPr>
        <w:pStyle w:val="ListParagraph"/>
        <w:numPr>
          <w:ilvl w:val="1"/>
          <w:numId w:val="40"/>
        </w:numPr>
        <w:spacing w:line="480" w:lineRule="auto"/>
        <w:ind w:left="1134" w:hanging="425"/>
        <w:jc w:val="both"/>
        <w:rPr>
          <w:i/>
          <w:iCs/>
        </w:rPr>
      </w:pPr>
      <w:r>
        <w:t>Hubungkan</w:t>
      </w:r>
      <w:r w:rsidR="00C2116C">
        <w:t xml:space="preserve"> koneksi </w:t>
      </w:r>
      <w:r w:rsidR="00C2116C" w:rsidRPr="009521B5">
        <w:rPr>
          <w:i/>
          <w:iCs/>
        </w:rPr>
        <w:t>drone</w:t>
      </w:r>
      <w:r w:rsidR="00C2116C">
        <w:t xml:space="preserve"> / </w:t>
      </w:r>
      <w:r w:rsidR="00C2116C" w:rsidRPr="009521B5">
        <w:rPr>
          <w:i/>
          <w:iCs/>
        </w:rPr>
        <w:t>pixhawk</w:t>
      </w:r>
      <w:r w:rsidR="00C2116C">
        <w:t xml:space="preserve"> dengan </w:t>
      </w:r>
      <w:r w:rsidR="00C2116C" w:rsidRPr="00FE39C2">
        <w:rPr>
          <w:i/>
          <w:iCs/>
        </w:rPr>
        <w:t>software</w:t>
      </w:r>
      <w:r w:rsidR="00C2116C">
        <w:t xml:space="preserve"> </w:t>
      </w:r>
      <w:r w:rsidR="00C2116C" w:rsidRPr="00C2116C">
        <w:rPr>
          <w:i/>
          <w:iCs/>
        </w:rPr>
        <w:t>Mission Planner</w:t>
      </w:r>
      <w:r w:rsidR="009521B5">
        <w:rPr>
          <w:i/>
          <w:iCs/>
        </w:rPr>
        <w:t>.</w:t>
      </w:r>
    </w:p>
    <w:p w14:paraId="3296DC6A" w14:textId="6B81F579" w:rsidR="00FE39C2" w:rsidRPr="00FE39C2" w:rsidRDefault="00FE39C2" w:rsidP="006C54B5">
      <w:pPr>
        <w:pStyle w:val="ListParagraph"/>
        <w:numPr>
          <w:ilvl w:val="1"/>
          <w:numId w:val="40"/>
        </w:numPr>
        <w:spacing w:after="0" w:line="480" w:lineRule="auto"/>
        <w:ind w:left="1134" w:hanging="425"/>
        <w:jc w:val="both"/>
        <w:rPr>
          <w:i/>
          <w:iCs/>
        </w:rPr>
      </w:pPr>
      <w:r>
        <w:t xml:space="preserve">Buka pada menu “SETUP” kemudian </w:t>
      </w:r>
      <w:r w:rsidRPr="00FE39C2">
        <w:rPr>
          <w:i/>
          <w:iCs/>
        </w:rPr>
        <w:t>expand</w:t>
      </w:r>
      <w:r>
        <w:t xml:space="preserve"> pada pilihan “</w:t>
      </w:r>
      <w:r w:rsidRPr="00FE39C2">
        <w:rPr>
          <w:i/>
          <w:iCs/>
        </w:rPr>
        <w:t>Mandatory Hardware</w:t>
      </w:r>
      <w:r>
        <w:t>” lalu pilih “</w:t>
      </w:r>
      <w:r w:rsidRPr="00FE39C2">
        <w:rPr>
          <w:i/>
          <w:iCs/>
        </w:rPr>
        <w:t>Compass</w:t>
      </w:r>
      <w:r>
        <w:t>”. maka menu yang akan ditampilkan seperti pada Gambar</w:t>
      </w:r>
      <w:r w:rsidR="00F47749">
        <w:t xml:space="preserve"> 3</w:t>
      </w:r>
      <w:r w:rsidR="00C903CE">
        <w:t>8</w:t>
      </w:r>
      <w:r w:rsidR="00F47749">
        <w:t>.</w:t>
      </w:r>
    </w:p>
    <w:p w14:paraId="442E1DB3" w14:textId="43D28921" w:rsidR="00FE39C2" w:rsidRDefault="007D549E" w:rsidP="007D549E">
      <w:pPr>
        <w:keepNext/>
        <w:spacing w:line="240" w:lineRule="auto"/>
        <w:ind w:left="426"/>
        <w:jc w:val="center"/>
      </w:pPr>
      <w:r>
        <w:rPr>
          <w:noProof/>
        </w:rPr>
        <w:lastRenderedPageBreak/>
        <w:drawing>
          <wp:inline distT="0" distB="0" distL="0" distR="0" wp14:anchorId="0C9BA0F6" wp14:editId="02F957D2">
            <wp:extent cx="3686175" cy="2072487"/>
            <wp:effectExtent l="0" t="0" r="0" b="444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14383" cy="2088347"/>
                    </a:xfrm>
                    <a:prstGeom prst="rect">
                      <a:avLst/>
                    </a:prstGeom>
                    <a:noFill/>
                    <a:ln>
                      <a:noFill/>
                    </a:ln>
                  </pic:spPr>
                </pic:pic>
              </a:graphicData>
            </a:graphic>
          </wp:inline>
        </w:drawing>
      </w:r>
    </w:p>
    <w:p w14:paraId="18441212" w14:textId="19FCF594" w:rsidR="00FE39C2" w:rsidRPr="00FE39C2" w:rsidRDefault="00FE39C2" w:rsidP="001F15A6">
      <w:pPr>
        <w:pStyle w:val="Caption"/>
        <w:jc w:val="center"/>
      </w:pPr>
      <w:bookmarkStart w:id="207" w:name="_Toc159681852"/>
      <w:r>
        <w:t xml:space="preserve">Gambar </w:t>
      </w:r>
      <w:fldSimple w:instr=" SEQ Gambar \* ARABIC ">
        <w:r w:rsidR="008F642D">
          <w:rPr>
            <w:noProof/>
          </w:rPr>
          <w:t>38</w:t>
        </w:r>
      </w:fldSimple>
      <w:r>
        <w:t xml:space="preserve"> Kalibrasi Kompas pada Mission Planner</w:t>
      </w:r>
      <w:bookmarkEnd w:id="207"/>
    </w:p>
    <w:p w14:paraId="6B852901" w14:textId="3E6CA82D" w:rsidR="00FE39C2" w:rsidRDefault="00FE39C2" w:rsidP="006C54B5">
      <w:pPr>
        <w:pStyle w:val="ListParagraph"/>
        <w:numPr>
          <w:ilvl w:val="1"/>
          <w:numId w:val="40"/>
        </w:numPr>
        <w:spacing w:after="0" w:line="480" w:lineRule="auto"/>
        <w:ind w:left="1134" w:hanging="425"/>
        <w:jc w:val="both"/>
      </w:pPr>
      <w:r>
        <w:t xml:space="preserve">Untuk memulai </w:t>
      </w:r>
      <w:r w:rsidR="001F15A6">
        <w:t>kalibrasi klik tombol “</w:t>
      </w:r>
      <w:r w:rsidR="001F15A6" w:rsidRPr="001F15A6">
        <w:rPr>
          <w:i/>
          <w:iCs/>
        </w:rPr>
        <w:t>Start</w:t>
      </w:r>
      <w:r w:rsidR="001F15A6">
        <w:t>” sehingga akan berbunyi beep pada drone lalu putar/gerakkan drone ke berbagai arah seperti pada Gambar 3</w:t>
      </w:r>
      <w:r w:rsidR="00C903CE">
        <w:t>9</w:t>
      </w:r>
      <w:r w:rsidR="001F15A6">
        <w:t xml:space="preserve"> hingga bar hijau pada Mag 1 dan Mag 2 terisi penuh.</w:t>
      </w:r>
    </w:p>
    <w:p w14:paraId="5AC1B52A" w14:textId="77777777" w:rsidR="001F15A6" w:rsidRDefault="006A10BF" w:rsidP="001F15A6">
      <w:pPr>
        <w:pStyle w:val="ListParagraph"/>
        <w:keepNext/>
        <w:spacing w:after="0" w:line="240" w:lineRule="auto"/>
        <w:ind w:left="426"/>
        <w:jc w:val="center"/>
      </w:pPr>
      <w:r>
        <w:rPr>
          <w:noProof/>
        </w:rPr>
        <w:drawing>
          <wp:inline distT="0" distB="0" distL="0" distR="0" wp14:anchorId="29CF4C9F" wp14:editId="6E744FE6">
            <wp:extent cx="3019425" cy="17907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4361" t="33259" r="25737" b="3584"/>
                    <a:stretch/>
                  </pic:blipFill>
                  <pic:spPr bwMode="auto">
                    <a:xfrm>
                      <a:off x="0" y="0"/>
                      <a:ext cx="3019425" cy="1790700"/>
                    </a:xfrm>
                    <a:prstGeom prst="rect">
                      <a:avLst/>
                    </a:prstGeom>
                    <a:noFill/>
                    <a:ln>
                      <a:noFill/>
                    </a:ln>
                    <a:extLst>
                      <a:ext uri="{53640926-AAD7-44D8-BBD7-CCE9431645EC}">
                        <a14:shadowObscured xmlns:a14="http://schemas.microsoft.com/office/drawing/2010/main"/>
                      </a:ext>
                    </a:extLst>
                  </pic:spPr>
                </pic:pic>
              </a:graphicData>
            </a:graphic>
          </wp:inline>
        </w:drawing>
      </w:r>
    </w:p>
    <w:p w14:paraId="311D865B" w14:textId="00ABBFB5" w:rsidR="006A10BF" w:rsidRDefault="001F15A6" w:rsidP="001F15A6">
      <w:pPr>
        <w:pStyle w:val="Caption"/>
        <w:ind w:left="567"/>
        <w:jc w:val="center"/>
      </w:pPr>
      <w:bookmarkStart w:id="208" w:name="_Toc159681853"/>
      <w:r>
        <w:t xml:space="preserve">Gambar </w:t>
      </w:r>
      <w:fldSimple w:instr=" SEQ Gambar \* ARABIC ">
        <w:r w:rsidR="008F642D">
          <w:rPr>
            <w:noProof/>
          </w:rPr>
          <w:t>39</w:t>
        </w:r>
      </w:fldSimple>
      <w:r>
        <w:t xml:space="preserve"> Proses Kalibrasi Kompas pada Drone</w:t>
      </w:r>
      <w:bookmarkEnd w:id="208"/>
    </w:p>
    <w:p w14:paraId="659DC0A7" w14:textId="71C69939" w:rsidR="001F15A6" w:rsidRDefault="001F15A6" w:rsidP="006C54B5">
      <w:pPr>
        <w:pStyle w:val="ListParagraph"/>
        <w:numPr>
          <w:ilvl w:val="1"/>
          <w:numId w:val="40"/>
        </w:numPr>
        <w:spacing w:after="0" w:line="480" w:lineRule="auto"/>
        <w:ind w:left="1134" w:hanging="425"/>
        <w:jc w:val="both"/>
      </w:pPr>
      <w:r>
        <w:t>Setelah langkah ke-3 selesai maka akan berbunyi indikasi bunyi pada drone. Lalu klik tombol “</w:t>
      </w:r>
      <w:r w:rsidRPr="001F15A6">
        <w:rPr>
          <w:i/>
          <w:iCs/>
        </w:rPr>
        <w:t>Reboot</w:t>
      </w:r>
      <w:r>
        <w:t>” untuk memulai ulang inisialisasi sistem.</w:t>
      </w:r>
    </w:p>
    <w:p w14:paraId="6AF119FD" w14:textId="7BAE2D8B" w:rsidR="001F15A6" w:rsidRPr="001F15A6" w:rsidRDefault="001F15A6" w:rsidP="006C54B5">
      <w:pPr>
        <w:pStyle w:val="ListParagraph"/>
        <w:spacing w:line="480" w:lineRule="auto"/>
        <w:ind w:left="709"/>
        <w:jc w:val="both"/>
      </w:pPr>
      <w:r>
        <w:t xml:space="preserve">Dengan melakukan proses kalibrasi, hal yang berkemungkinan akan mempengaruhi </w:t>
      </w:r>
      <w:r w:rsidR="00C34980">
        <w:t xml:space="preserve">sensor kompas seperti </w:t>
      </w:r>
      <w:r>
        <w:t>interferensi magnetik</w:t>
      </w:r>
      <w:r w:rsidR="00C34980">
        <w:t xml:space="preserve"> </w:t>
      </w:r>
      <w:r>
        <w:t xml:space="preserve">dapat diidentifikasi dan dikompensasi, meminimalkan risiko kesalahan orientasi dan </w:t>
      </w:r>
      <w:r w:rsidR="00C34980">
        <w:t>navigasi</w:t>
      </w:r>
      <w:r>
        <w:t xml:space="preserve"> selama penerbangan. </w:t>
      </w:r>
      <w:r w:rsidR="00C34980">
        <w:t>Tujuannya</w:t>
      </w:r>
      <w:r>
        <w:t xml:space="preserve"> adalah </w:t>
      </w:r>
      <w:r w:rsidR="00C34980">
        <w:t xml:space="preserve">agar </w:t>
      </w:r>
      <w:r>
        <w:t xml:space="preserve">kontrol </w:t>
      </w:r>
      <w:r>
        <w:lastRenderedPageBreak/>
        <w:t xml:space="preserve">penerbangan lebih stabil, presisi posisi yang meningkat, dan kemampuan navigasi </w:t>
      </w:r>
      <w:r w:rsidR="00C34980">
        <w:t xml:space="preserve">meningkat sehingga akan mengurangi resiko terjadinya </w:t>
      </w:r>
      <w:r w:rsidR="00C34980" w:rsidRPr="00C34980">
        <w:rPr>
          <w:i/>
          <w:iCs/>
        </w:rPr>
        <w:t>loss of aircraft controll</w:t>
      </w:r>
      <w:r w:rsidR="00C34980">
        <w:rPr>
          <w:i/>
          <w:iCs/>
        </w:rPr>
        <w:t xml:space="preserve"> </w:t>
      </w:r>
      <w:r w:rsidR="00C34980">
        <w:t xml:space="preserve">pada </w:t>
      </w:r>
      <w:r w:rsidR="00C34980" w:rsidRPr="00C34980">
        <w:rPr>
          <w:i/>
          <w:iCs/>
        </w:rPr>
        <w:t>drone</w:t>
      </w:r>
      <w:r>
        <w:t xml:space="preserve">. </w:t>
      </w:r>
    </w:p>
    <w:p w14:paraId="33CCAC46" w14:textId="641629B7" w:rsidR="00624173" w:rsidRPr="00837904" w:rsidRDefault="00624173" w:rsidP="006C54B5">
      <w:pPr>
        <w:pStyle w:val="ListParagraph"/>
        <w:numPr>
          <w:ilvl w:val="0"/>
          <w:numId w:val="40"/>
        </w:numPr>
        <w:spacing w:line="480" w:lineRule="auto"/>
        <w:ind w:left="709"/>
        <w:jc w:val="both"/>
        <w:rPr>
          <w:b/>
          <w:bCs/>
        </w:rPr>
      </w:pPr>
      <w:r w:rsidRPr="00837904">
        <w:rPr>
          <w:b/>
          <w:bCs/>
        </w:rPr>
        <w:t>Kalibrasi Radio</w:t>
      </w:r>
    </w:p>
    <w:p w14:paraId="414B48B1" w14:textId="7E758709" w:rsidR="00C34980" w:rsidRDefault="009E5C8E" w:rsidP="006C54B5">
      <w:pPr>
        <w:pStyle w:val="ListParagraph"/>
        <w:spacing w:line="480" w:lineRule="auto"/>
        <w:ind w:left="709"/>
        <w:jc w:val="both"/>
      </w:pPr>
      <w:r>
        <w:t xml:space="preserve">Kalibrasi radio merupakan proses </w:t>
      </w:r>
      <w:r w:rsidR="00F47749">
        <w:t xml:space="preserve">untuk mengonfigurasi dan memastikan keakuratan input dari </w:t>
      </w:r>
      <w:r w:rsidR="00F47749" w:rsidRPr="00F47749">
        <w:rPr>
          <w:i/>
          <w:iCs/>
        </w:rPr>
        <w:t>remote control</w:t>
      </w:r>
      <w:r w:rsidR="00F47749">
        <w:t xml:space="preserve"> atau radio pemancar yang terhubung ke sistem </w:t>
      </w:r>
      <w:r w:rsidR="00F47749" w:rsidRPr="00F47749">
        <w:rPr>
          <w:i/>
          <w:iCs/>
        </w:rPr>
        <w:t>drone</w:t>
      </w:r>
      <w:r w:rsidR="00F47749">
        <w:t xml:space="preserve">. Radio kalibrasi melibatkan pengenalan batas maksimum dan minimum nilai gelombang input dari setiap </w:t>
      </w:r>
      <w:r w:rsidR="00F47749" w:rsidRPr="00F47749">
        <w:rPr>
          <w:i/>
          <w:iCs/>
        </w:rPr>
        <w:t>channel</w:t>
      </w:r>
      <w:r w:rsidR="00F47749">
        <w:t xml:space="preserve"> tuas kontrol pada </w:t>
      </w:r>
      <w:r w:rsidR="00F47749" w:rsidRPr="00F47749">
        <w:rPr>
          <w:i/>
          <w:iCs/>
        </w:rPr>
        <w:t>remote</w:t>
      </w:r>
      <w:r w:rsidR="00F47749">
        <w:t>, tujuannya untuk memastikan bahwa input yang diterima sesuai dengan nilai yang diharapkan oleh sistem. Langkah-langkah proses kalibrasi radio sebagai berikut :</w:t>
      </w:r>
    </w:p>
    <w:p w14:paraId="7DCA7002" w14:textId="0F3F21D7" w:rsidR="00F47749" w:rsidRDefault="00F47749" w:rsidP="006C54B5">
      <w:pPr>
        <w:pStyle w:val="ListParagraph"/>
        <w:numPr>
          <w:ilvl w:val="1"/>
          <w:numId w:val="40"/>
        </w:numPr>
        <w:spacing w:line="480" w:lineRule="auto"/>
        <w:ind w:left="1134" w:hanging="425"/>
        <w:jc w:val="both"/>
      </w:pPr>
      <w:r>
        <w:t xml:space="preserve">Langkah pertama pastikan koneksi </w:t>
      </w:r>
      <w:r w:rsidRPr="00F47749">
        <w:rPr>
          <w:i/>
          <w:iCs/>
        </w:rPr>
        <w:t>remote</w:t>
      </w:r>
      <w:r>
        <w:t xml:space="preserve"> dan </w:t>
      </w:r>
      <w:r w:rsidRPr="00F47749">
        <w:rPr>
          <w:i/>
          <w:iCs/>
        </w:rPr>
        <w:t>drone</w:t>
      </w:r>
      <w:r>
        <w:t xml:space="preserve"> telah terhubung kemuadian hubungkan drone dengan aplikasi </w:t>
      </w:r>
      <w:r w:rsidRPr="00F47749">
        <w:rPr>
          <w:i/>
          <w:iCs/>
        </w:rPr>
        <w:t>mission planner</w:t>
      </w:r>
      <w:r>
        <w:t>.</w:t>
      </w:r>
    </w:p>
    <w:p w14:paraId="73B05CB2" w14:textId="06F01267" w:rsidR="00F47749" w:rsidRPr="00F47749" w:rsidRDefault="00F47749" w:rsidP="006C54B5">
      <w:pPr>
        <w:pStyle w:val="ListParagraph"/>
        <w:numPr>
          <w:ilvl w:val="1"/>
          <w:numId w:val="40"/>
        </w:numPr>
        <w:spacing w:after="0" w:line="480" w:lineRule="auto"/>
        <w:ind w:left="1134" w:hanging="425"/>
        <w:jc w:val="both"/>
        <w:rPr>
          <w:i/>
          <w:iCs/>
        </w:rPr>
      </w:pPr>
      <w:r>
        <w:t xml:space="preserve">Buka pada menu “SETUP” kemudian </w:t>
      </w:r>
      <w:r w:rsidRPr="00FE39C2">
        <w:rPr>
          <w:i/>
          <w:iCs/>
        </w:rPr>
        <w:t>expand</w:t>
      </w:r>
      <w:r>
        <w:t xml:space="preserve"> pada pilihan “</w:t>
      </w:r>
      <w:r w:rsidRPr="00FE39C2">
        <w:rPr>
          <w:i/>
          <w:iCs/>
        </w:rPr>
        <w:t>Mandatory Hardware</w:t>
      </w:r>
      <w:r>
        <w:t>” lalu pilih “</w:t>
      </w:r>
      <w:r>
        <w:rPr>
          <w:i/>
          <w:iCs/>
        </w:rPr>
        <w:t>Radio Calibration</w:t>
      </w:r>
      <w:r>
        <w:t xml:space="preserve">”. maka menu yang akan ditampilkan seperti pada Gambar </w:t>
      </w:r>
      <w:r w:rsidR="00C903CE">
        <w:t>40</w:t>
      </w:r>
      <w:r>
        <w:t>.</w:t>
      </w:r>
    </w:p>
    <w:p w14:paraId="6EDCCD5D" w14:textId="77777777" w:rsidR="00125BFB" w:rsidRDefault="00F47749" w:rsidP="006C54B5">
      <w:pPr>
        <w:keepNext/>
        <w:spacing w:after="0" w:line="240" w:lineRule="auto"/>
        <w:ind w:left="709"/>
        <w:jc w:val="center"/>
      </w:pPr>
      <w:r>
        <w:rPr>
          <w:noProof/>
        </w:rPr>
        <w:drawing>
          <wp:inline distT="0" distB="0" distL="0" distR="0" wp14:anchorId="53C6379E" wp14:editId="6428FC51">
            <wp:extent cx="4167584" cy="2343150"/>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91982" cy="2356868"/>
                    </a:xfrm>
                    <a:prstGeom prst="rect">
                      <a:avLst/>
                    </a:prstGeom>
                  </pic:spPr>
                </pic:pic>
              </a:graphicData>
            </a:graphic>
          </wp:inline>
        </w:drawing>
      </w:r>
    </w:p>
    <w:p w14:paraId="1E95E1D2" w14:textId="477FE507" w:rsidR="00F47749" w:rsidRPr="00F47749" w:rsidRDefault="00125BFB" w:rsidP="00125BFB">
      <w:pPr>
        <w:pStyle w:val="Caption"/>
        <w:ind w:left="709"/>
        <w:jc w:val="center"/>
      </w:pPr>
      <w:bookmarkStart w:id="209" w:name="_Toc159681854"/>
      <w:r>
        <w:t xml:space="preserve">Gambar </w:t>
      </w:r>
      <w:fldSimple w:instr=" SEQ Gambar \* ARABIC ">
        <w:r w:rsidR="008F642D">
          <w:rPr>
            <w:noProof/>
          </w:rPr>
          <w:t>40</w:t>
        </w:r>
      </w:fldSimple>
      <w:r>
        <w:t xml:space="preserve"> Proses Kalibrasi Radio pada Mission Planner</w:t>
      </w:r>
      <w:bookmarkEnd w:id="209"/>
    </w:p>
    <w:p w14:paraId="1A993034" w14:textId="2F827F59" w:rsidR="00F47749" w:rsidRDefault="00125BFB" w:rsidP="006C54B5">
      <w:pPr>
        <w:pStyle w:val="ListParagraph"/>
        <w:numPr>
          <w:ilvl w:val="1"/>
          <w:numId w:val="40"/>
        </w:numPr>
        <w:spacing w:after="0" w:line="480" w:lineRule="auto"/>
        <w:ind w:left="1134" w:hanging="425"/>
        <w:jc w:val="both"/>
      </w:pPr>
      <w:r>
        <w:lastRenderedPageBreak/>
        <w:t>Untuk memulai kalibrasi radio klik pada tombol “</w:t>
      </w:r>
      <w:r w:rsidRPr="00125BFB">
        <w:rPr>
          <w:i/>
          <w:iCs/>
        </w:rPr>
        <w:t>Calibrate Radio</w:t>
      </w:r>
      <w:r>
        <w:t xml:space="preserve"> ” dan sebelum memulai kalibrasi pastikan propeller tidak terpasang pada drone. Tujuannya yaitu untuk mencegah terjadinya resiko dari arming motor yang tidak disengaja.</w:t>
      </w:r>
    </w:p>
    <w:p w14:paraId="13839146" w14:textId="4190C8E0" w:rsidR="00125BFB" w:rsidRDefault="002C6E1C" w:rsidP="006C54B5">
      <w:pPr>
        <w:pStyle w:val="ListParagraph"/>
        <w:numPr>
          <w:ilvl w:val="1"/>
          <w:numId w:val="40"/>
        </w:numPr>
        <w:spacing w:after="0" w:line="480" w:lineRule="auto"/>
        <w:ind w:left="1134" w:hanging="425"/>
        <w:jc w:val="both"/>
      </w:pPr>
      <w:r>
        <w:rPr>
          <w:noProof/>
        </w:rPr>
        <mc:AlternateContent>
          <mc:Choice Requires="wps">
            <w:drawing>
              <wp:anchor distT="0" distB="0" distL="114300" distR="114300" simplePos="0" relativeHeight="251805696" behindDoc="0" locked="0" layoutInCell="1" allowOverlap="1" wp14:anchorId="098E812C" wp14:editId="26EF397D">
                <wp:simplePos x="0" y="0"/>
                <wp:positionH relativeFrom="column">
                  <wp:posOffset>3979001</wp:posOffset>
                </wp:positionH>
                <wp:positionV relativeFrom="paragraph">
                  <wp:posOffset>384456</wp:posOffset>
                </wp:positionV>
                <wp:extent cx="1036320" cy="609600"/>
                <wp:effectExtent l="0" t="0" r="0" b="0"/>
                <wp:wrapNone/>
                <wp:docPr id="166" name="Text Box 166"/>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146C9BEB" w14:textId="1CA805F3" w:rsidR="004145D8" w:rsidRPr="002C6E1C" w:rsidRDefault="004145D8" w:rsidP="002C6E1C">
                            <w:pPr>
                              <w:spacing w:after="0" w:line="240" w:lineRule="auto"/>
                              <w:jc w:val="center"/>
                              <w:rPr>
                                <w:i/>
                                <w:iCs/>
                                <w:color w:val="FF0000"/>
                              </w:rPr>
                            </w:pPr>
                            <w:r w:rsidRPr="002C6E1C">
                              <w:rPr>
                                <w:i/>
                                <w:iCs/>
                                <w:color w:val="FF0000"/>
                              </w:rPr>
                              <w:t xml:space="preserve">channel </w:t>
                            </w:r>
                            <w:r>
                              <w:rPr>
                                <w:i/>
                                <w:iCs/>
                                <w:color w:val="FF0000"/>
                              </w:rPr>
                              <w:t>5</w:t>
                            </w:r>
                          </w:p>
                          <w:p w14:paraId="25A63295" w14:textId="46A2E020" w:rsidR="004145D8" w:rsidRPr="002C6E1C" w:rsidRDefault="004145D8" w:rsidP="002C6E1C">
                            <w:pPr>
                              <w:spacing w:after="0" w:line="240" w:lineRule="auto"/>
                              <w:jc w:val="center"/>
                              <w:rPr>
                                <w:i/>
                                <w:iCs/>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E812C" id="Text Box 166" o:spid="_x0000_s1052" type="#_x0000_t202" style="position:absolute;left:0;text-align:left;margin-left:313.3pt;margin-top:30.25pt;width:81.6pt;height:48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" filled="f" stroked="f" strokeweight=".5pt">
                <v:textbox>
                  <w:txbxContent>
                    <w:p w14:paraId="146C9BEB" w14:textId="1CA805F3" w:rsidR="004145D8" w:rsidRPr="002C6E1C" w:rsidRDefault="004145D8" w:rsidP="002C6E1C">
                      <w:pPr>
                        <w:spacing w:after="0" w:line="240" w:lineRule="auto"/>
                        <w:jc w:val="center"/>
                        <w:rPr>
                          <w:i/>
                          <w:iCs/>
                          <w:color w:val="FF0000"/>
                        </w:rPr>
                      </w:pPr>
                      <w:r w:rsidRPr="002C6E1C">
                        <w:rPr>
                          <w:i/>
                          <w:iCs/>
                          <w:color w:val="FF0000"/>
                        </w:rPr>
                        <w:t xml:space="preserve">channel </w:t>
                      </w:r>
                      <w:r>
                        <w:rPr>
                          <w:i/>
                          <w:iCs/>
                          <w:color w:val="FF0000"/>
                        </w:rPr>
                        <w:t>5</w:t>
                      </w:r>
                    </w:p>
                    <w:p w14:paraId="25A63295" w14:textId="46A2E020" w:rsidR="004145D8" w:rsidRPr="002C6E1C" w:rsidRDefault="004145D8" w:rsidP="002C6E1C">
                      <w:pPr>
                        <w:spacing w:after="0" w:line="240" w:lineRule="auto"/>
                        <w:jc w:val="center"/>
                        <w:rPr>
                          <w:i/>
                          <w:iCs/>
                          <w:color w:val="FF0000"/>
                        </w:rPr>
                      </w:pP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2C02DD5A" wp14:editId="1AD02717">
                <wp:simplePos x="0" y="0"/>
                <wp:positionH relativeFrom="column">
                  <wp:posOffset>3689960</wp:posOffset>
                </wp:positionH>
                <wp:positionV relativeFrom="paragraph">
                  <wp:posOffset>619397</wp:posOffset>
                </wp:positionV>
                <wp:extent cx="463138" cy="468762"/>
                <wp:effectExtent l="0" t="38100" r="51435" b="26670"/>
                <wp:wrapNone/>
                <wp:docPr id="160" name="Straight Arrow Connector 160"/>
                <wp:cNvGraphicFramePr/>
                <a:graphic xmlns:a="http://schemas.openxmlformats.org/drawingml/2006/main">
                  <a:graphicData uri="http://schemas.microsoft.com/office/word/2010/wordprocessingShape">
                    <wps:wsp>
                      <wps:cNvCnPr/>
                      <wps:spPr>
                        <a:xfrm flipV="1">
                          <a:off x="0" y="0"/>
                          <a:ext cx="463138" cy="468762"/>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E198FC" id="_x0000_t32" coordsize="21600,21600" o:spt="32" o:oned="t" path="m,l21600,21600e" filled="f">
                <v:path arrowok="t" fillok="f" o:connecttype="none"/>
                <o:lock v:ext="edit" shapetype="t"/>
              </v:shapetype>
              <v:shape id="Straight Arrow Connector 160" o:spid="_x0000_s1026" type="#_x0000_t32" style="position:absolute;margin-left:290.55pt;margin-top:48.75pt;width:36.45pt;height:36.9pt;flip:y;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" strokecolor="black [3213]">
                <v:stroke endarrow="block" joinstyle="miter"/>
              </v:shape>
            </w:pict>
          </mc:Fallback>
        </mc:AlternateContent>
      </w:r>
      <w:r w:rsidR="00125BFB">
        <w:t>Setelah menek</w:t>
      </w:r>
      <w:r w:rsidR="0000241E">
        <w:t>a</w:t>
      </w:r>
      <w:r w:rsidR="00125BFB">
        <w:t xml:space="preserve">n tombol kalibrasi, gerakkan tuas setiap channel pada remote seperti pada Gambar </w:t>
      </w:r>
      <w:r>
        <w:t>4</w:t>
      </w:r>
      <w:r w:rsidR="00C903CE">
        <w:t>1</w:t>
      </w:r>
      <w:r w:rsidR="0000241E">
        <w:t xml:space="preserve">. </w:t>
      </w:r>
    </w:p>
    <w:p w14:paraId="0A7ED27F" w14:textId="21AE1999" w:rsidR="00125BFB" w:rsidRDefault="006C54B5" w:rsidP="00125BFB">
      <w:pPr>
        <w:pStyle w:val="ListParagraph"/>
        <w:keepNext/>
        <w:spacing w:after="0" w:line="240" w:lineRule="auto"/>
        <w:ind w:left="851"/>
        <w:jc w:val="center"/>
      </w:pPr>
      <w:r>
        <w:rPr>
          <w:noProof/>
        </w:rPr>
        <mc:AlternateContent>
          <mc:Choice Requires="wps">
            <w:drawing>
              <wp:anchor distT="0" distB="0" distL="114300" distR="114300" simplePos="0" relativeHeight="251783168" behindDoc="0" locked="0" layoutInCell="1" allowOverlap="1" wp14:anchorId="14F86603" wp14:editId="47E13D0E">
                <wp:simplePos x="0" y="0"/>
                <wp:positionH relativeFrom="column">
                  <wp:posOffset>3468370</wp:posOffset>
                </wp:positionH>
                <wp:positionV relativeFrom="page">
                  <wp:posOffset>4855440</wp:posOffset>
                </wp:positionV>
                <wp:extent cx="572770" cy="45719"/>
                <wp:effectExtent l="0" t="95250" r="17780" b="88265"/>
                <wp:wrapNone/>
                <wp:docPr id="139" name="Straight Arrow Connector 139"/>
                <wp:cNvGraphicFramePr/>
                <a:graphic xmlns:a="http://schemas.openxmlformats.org/drawingml/2006/main">
                  <a:graphicData uri="http://schemas.microsoft.com/office/word/2010/wordprocessingShape">
                    <wps:wsp>
                      <wps:cNvCnPr/>
                      <wps:spPr>
                        <a:xfrm flipH="1" flipV="1">
                          <a:off x="0" y="0"/>
                          <a:ext cx="572770" cy="45719"/>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04D86DF" id="_x0000_t32" coordsize="21600,21600" o:spt="32" o:oned="t" path="m,l21600,21600e" filled="f">
                <v:path arrowok="t" fillok="f" o:connecttype="none"/>
                <o:lock v:ext="edit" shapetype="t"/>
              </v:shapetype>
              <v:shape id="Straight Arrow Connector 139" o:spid="_x0000_s1026" type="#_x0000_t32" style="position:absolute;margin-left:273.1pt;margin-top:382.3pt;width:45.1pt;height:3.6pt;flip:x 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" strokecolor="#0070c0" strokeweight="2.25pt">
                <v:stroke startarrow="block" endarrow="block" joinstyle="miter"/>
                <w10:wrap anchory="page"/>
              </v:shape>
            </w:pict>
          </mc:Fallback>
        </mc:AlternateContent>
      </w:r>
      <w:r>
        <w:rPr>
          <w:noProof/>
        </w:rPr>
        <mc:AlternateContent>
          <mc:Choice Requires="wps">
            <w:drawing>
              <wp:anchor distT="0" distB="0" distL="114300" distR="114300" simplePos="0" relativeHeight="251780096" behindDoc="0" locked="0" layoutInCell="1" allowOverlap="1" wp14:anchorId="44CC8AC5" wp14:editId="0C8847F7">
                <wp:simplePos x="0" y="0"/>
                <wp:positionH relativeFrom="column">
                  <wp:posOffset>1489710</wp:posOffset>
                </wp:positionH>
                <wp:positionV relativeFrom="page">
                  <wp:posOffset>4792859</wp:posOffset>
                </wp:positionV>
                <wp:extent cx="572880" cy="45719"/>
                <wp:effectExtent l="0" t="95250" r="17780" b="88265"/>
                <wp:wrapNone/>
                <wp:docPr id="134" name="Straight Arrow Connector 134"/>
                <wp:cNvGraphicFramePr/>
                <a:graphic xmlns:a="http://schemas.openxmlformats.org/drawingml/2006/main">
                  <a:graphicData uri="http://schemas.microsoft.com/office/word/2010/wordprocessingShape">
                    <wps:wsp>
                      <wps:cNvCnPr/>
                      <wps:spPr>
                        <a:xfrm flipH="1" flipV="1">
                          <a:off x="0" y="0"/>
                          <a:ext cx="572880" cy="45719"/>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358541" id="Straight Arrow Connector 134" o:spid="_x0000_s1026" type="#_x0000_t32" style="position:absolute;margin-left:117.3pt;margin-top:377.4pt;width:45.1pt;height:3.6pt;flip:x 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" strokecolor="#0070c0" strokeweight="2.25pt">
                <v:stroke startarrow="block" endarrow="block" joinstyle="miter"/>
                <w10:wrap anchory="page"/>
              </v:shape>
            </w:pict>
          </mc:Fallback>
        </mc:AlternateContent>
      </w:r>
      <w:r w:rsidR="002C6E1C">
        <w:rPr>
          <w:noProof/>
        </w:rPr>
        <mc:AlternateContent>
          <mc:Choice Requires="wps">
            <w:drawing>
              <wp:anchor distT="0" distB="0" distL="114300" distR="114300" simplePos="0" relativeHeight="251778048" behindDoc="0" locked="0" layoutInCell="1" allowOverlap="1" wp14:anchorId="7398B9F5" wp14:editId="557DBD75">
                <wp:simplePos x="0" y="0"/>
                <wp:positionH relativeFrom="column">
                  <wp:posOffset>1763296</wp:posOffset>
                </wp:positionH>
                <wp:positionV relativeFrom="paragraph">
                  <wp:posOffset>989610</wp:posOffset>
                </wp:positionV>
                <wp:extent cx="45719" cy="502228"/>
                <wp:effectExtent l="76200" t="38100" r="50165" b="50800"/>
                <wp:wrapNone/>
                <wp:docPr id="133" name="Straight Arrow Connector 133"/>
                <wp:cNvGraphicFramePr/>
                <a:graphic xmlns:a="http://schemas.openxmlformats.org/drawingml/2006/main">
                  <a:graphicData uri="http://schemas.microsoft.com/office/word/2010/wordprocessingShape">
                    <wps:wsp>
                      <wps:cNvCnPr/>
                      <wps:spPr>
                        <a:xfrm flipH="1">
                          <a:off x="0" y="0"/>
                          <a:ext cx="45719" cy="502228"/>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39B44F" id="Straight Arrow Connector 133" o:spid="_x0000_s1026" type="#_x0000_t32" style="position:absolute;margin-left:138.85pt;margin-top:77.9pt;width:3.6pt;height:39.55pt;flip:x;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" strokecolor="#0070c0" strokeweight="2.25pt">
                <v:stroke startarrow="block" endarrow="block" joinstyle="miter"/>
              </v:shape>
            </w:pict>
          </mc:Fallback>
        </mc:AlternateContent>
      </w:r>
      <w:r w:rsidR="002C6E1C">
        <w:rPr>
          <w:noProof/>
        </w:rPr>
        <mc:AlternateContent>
          <mc:Choice Requires="wps">
            <w:drawing>
              <wp:anchor distT="0" distB="0" distL="114300" distR="114300" simplePos="0" relativeHeight="251803648" behindDoc="0" locked="0" layoutInCell="1" allowOverlap="1" wp14:anchorId="3B5A63D4" wp14:editId="27583838">
                <wp:simplePos x="0" y="0"/>
                <wp:positionH relativeFrom="column">
                  <wp:posOffset>4082761</wp:posOffset>
                </wp:positionH>
                <wp:positionV relativeFrom="paragraph">
                  <wp:posOffset>987837</wp:posOffset>
                </wp:positionV>
                <wp:extent cx="1036320" cy="609600"/>
                <wp:effectExtent l="0" t="0" r="0" b="0"/>
                <wp:wrapNone/>
                <wp:docPr id="165" name="Text Box 165"/>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36751275" w14:textId="61AEDD26" w:rsidR="004145D8" w:rsidRPr="002C6E1C" w:rsidRDefault="004145D8" w:rsidP="002C6E1C">
                            <w:pPr>
                              <w:spacing w:after="0" w:line="240" w:lineRule="auto"/>
                              <w:jc w:val="center"/>
                              <w:rPr>
                                <w:i/>
                                <w:iCs/>
                                <w:color w:val="FF0000"/>
                              </w:rPr>
                            </w:pPr>
                            <w:r w:rsidRPr="002C6E1C">
                              <w:rPr>
                                <w:i/>
                                <w:iCs/>
                                <w:color w:val="FF0000"/>
                              </w:rPr>
                              <w:t>channel 2</w:t>
                            </w:r>
                          </w:p>
                          <w:p w14:paraId="4451E467" w14:textId="532E651C" w:rsidR="004145D8" w:rsidRPr="002C6E1C" w:rsidRDefault="004145D8" w:rsidP="002C6E1C">
                            <w:pPr>
                              <w:spacing w:after="0" w:line="240" w:lineRule="auto"/>
                              <w:jc w:val="center"/>
                              <w:rPr>
                                <w:i/>
                                <w:iCs/>
                                <w:color w:val="FF0000"/>
                              </w:rPr>
                            </w:pPr>
                            <w:r w:rsidRPr="002C6E1C">
                              <w:rPr>
                                <w:i/>
                                <w:iCs/>
                                <w:color w:val="FF0000"/>
                              </w:rPr>
                              <w:t>ro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A63D4" id="Text Box 165" o:spid="_x0000_s1053" type="#_x0000_t202" style="position:absolute;left:0;text-align:left;margin-left:321.5pt;margin-top:77.8pt;width:81.6pt;height:48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" filled="f" stroked="f" strokeweight=".5pt">
                <v:textbox>
                  <w:txbxContent>
                    <w:p w14:paraId="36751275" w14:textId="61AEDD26" w:rsidR="004145D8" w:rsidRPr="002C6E1C" w:rsidRDefault="004145D8" w:rsidP="002C6E1C">
                      <w:pPr>
                        <w:spacing w:after="0" w:line="240" w:lineRule="auto"/>
                        <w:jc w:val="center"/>
                        <w:rPr>
                          <w:i/>
                          <w:iCs/>
                          <w:color w:val="FF0000"/>
                        </w:rPr>
                      </w:pPr>
                      <w:r w:rsidRPr="002C6E1C">
                        <w:rPr>
                          <w:i/>
                          <w:iCs/>
                          <w:color w:val="FF0000"/>
                        </w:rPr>
                        <w:t>channel 2</w:t>
                      </w:r>
                    </w:p>
                    <w:p w14:paraId="4451E467" w14:textId="532E651C" w:rsidR="004145D8" w:rsidRPr="002C6E1C" w:rsidRDefault="004145D8" w:rsidP="002C6E1C">
                      <w:pPr>
                        <w:spacing w:after="0" w:line="240" w:lineRule="auto"/>
                        <w:jc w:val="center"/>
                        <w:rPr>
                          <w:i/>
                          <w:iCs/>
                          <w:color w:val="FF0000"/>
                        </w:rPr>
                      </w:pPr>
                      <w:r w:rsidRPr="002C6E1C">
                        <w:rPr>
                          <w:i/>
                          <w:iCs/>
                          <w:color w:val="FF0000"/>
                        </w:rPr>
                        <w:t>roll</w:t>
                      </w:r>
                    </w:p>
                  </w:txbxContent>
                </v:textbox>
              </v:shape>
            </w:pict>
          </mc:Fallback>
        </mc:AlternateContent>
      </w:r>
      <w:r w:rsidR="002C6E1C">
        <w:rPr>
          <w:noProof/>
        </w:rPr>
        <mc:AlternateContent>
          <mc:Choice Requires="wps">
            <w:drawing>
              <wp:anchor distT="0" distB="0" distL="114300" distR="114300" simplePos="0" relativeHeight="251801600" behindDoc="0" locked="0" layoutInCell="1" allowOverlap="1" wp14:anchorId="6058CA9F" wp14:editId="44031D77">
                <wp:simplePos x="0" y="0"/>
                <wp:positionH relativeFrom="column">
                  <wp:posOffset>4079587</wp:posOffset>
                </wp:positionH>
                <wp:positionV relativeFrom="paragraph">
                  <wp:posOffset>488950</wp:posOffset>
                </wp:positionV>
                <wp:extent cx="1036320" cy="609600"/>
                <wp:effectExtent l="0" t="0" r="0" b="0"/>
                <wp:wrapNone/>
                <wp:docPr id="164" name="Text Box 164"/>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600CF5DA" w14:textId="64E67659" w:rsidR="004145D8" w:rsidRPr="002C6E1C" w:rsidRDefault="004145D8" w:rsidP="002C6E1C">
                            <w:pPr>
                              <w:spacing w:after="0" w:line="240" w:lineRule="auto"/>
                              <w:jc w:val="center"/>
                              <w:rPr>
                                <w:i/>
                                <w:iCs/>
                                <w:color w:val="FF0000"/>
                              </w:rPr>
                            </w:pPr>
                            <w:r w:rsidRPr="002C6E1C">
                              <w:rPr>
                                <w:i/>
                                <w:iCs/>
                                <w:color w:val="FF0000"/>
                              </w:rPr>
                              <w:t>channel 1</w:t>
                            </w:r>
                          </w:p>
                          <w:p w14:paraId="6C409B16" w14:textId="6467FC87" w:rsidR="004145D8" w:rsidRPr="002C6E1C" w:rsidRDefault="004145D8" w:rsidP="002C6E1C">
                            <w:pPr>
                              <w:spacing w:after="0" w:line="240" w:lineRule="auto"/>
                              <w:jc w:val="center"/>
                              <w:rPr>
                                <w:i/>
                                <w:iCs/>
                                <w:color w:val="FF0000"/>
                              </w:rPr>
                            </w:pPr>
                            <w:r w:rsidRPr="002C6E1C">
                              <w:rPr>
                                <w:i/>
                                <w:iCs/>
                                <w:color w:val="FF0000"/>
                              </w:rPr>
                              <w:t>p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8CA9F" id="Text Box 164" o:spid="_x0000_s1054" type="#_x0000_t202" style="position:absolute;left:0;text-align:left;margin-left:321.25pt;margin-top:38.5pt;width:81.6pt;height:48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" filled="f" stroked="f" strokeweight=".5pt">
                <v:textbox>
                  <w:txbxContent>
                    <w:p w14:paraId="600CF5DA" w14:textId="64E67659" w:rsidR="004145D8" w:rsidRPr="002C6E1C" w:rsidRDefault="004145D8" w:rsidP="002C6E1C">
                      <w:pPr>
                        <w:spacing w:after="0" w:line="240" w:lineRule="auto"/>
                        <w:jc w:val="center"/>
                        <w:rPr>
                          <w:i/>
                          <w:iCs/>
                          <w:color w:val="FF0000"/>
                        </w:rPr>
                      </w:pPr>
                      <w:r w:rsidRPr="002C6E1C">
                        <w:rPr>
                          <w:i/>
                          <w:iCs/>
                          <w:color w:val="FF0000"/>
                        </w:rPr>
                        <w:t>channel 1</w:t>
                      </w:r>
                    </w:p>
                    <w:p w14:paraId="6C409B16" w14:textId="6467FC87" w:rsidR="004145D8" w:rsidRPr="002C6E1C" w:rsidRDefault="004145D8" w:rsidP="002C6E1C">
                      <w:pPr>
                        <w:spacing w:after="0" w:line="240" w:lineRule="auto"/>
                        <w:jc w:val="center"/>
                        <w:rPr>
                          <w:i/>
                          <w:iCs/>
                          <w:color w:val="FF0000"/>
                        </w:rPr>
                      </w:pPr>
                      <w:r w:rsidRPr="002C6E1C">
                        <w:rPr>
                          <w:i/>
                          <w:iCs/>
                          <w:color w:val="FF0000"/>
                        </w:rPr>
                        <w:t>pitch</w:t>
                      </w:r>
                    </w:p>
                  </w:txbxContent>
                </v:textbox>
              </v:shape>
            </w:pict>
          </mc:Fallback>
        </mc:AlternateContent>
      </w:r>
      <w:r w:rsidR="002C6E1C">
        <w:rPr>
          <w:noProof/>
        </w:rPr>
        <mc:AlternateContent>
          <mc:Choice Requires="wps">
            <w:drawing>
              <wp:anchor distT="0" distB="0" distL="114300" distR="114300" simplePos="0" relativeHeight="251807744" behindDoc="0" locked="0" layoutInCell="1" allowOverlap="1" wp14:anchorId="686EAD86" wp14:editId="49780E76">
                <wp:simplePos x="0" y="0"/>
                <wp:positionH relativeFrom="column">
                  <wp:posOffset>4154170</wp:posOffset>
                </wp:positionH>
                <wp:positionV relativeFrom="paragraph">
                  <wp:posOffset>203712</wp:posOffset>
                </wp:positionV>
                <wp:extent cx="1036320" cy="609600"/>
                <wp:effectExtent l="0" t="0" r="0" b="0"/>
                <wp:wrapNone/>
                <wp:docPr id="167" name="Text Box 167"/>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0FFA66DD" w14:textId="0F397947" w:rsidR="004145D8" w:rsidRPr="002C6E1C" w:rsidRDefault="004145D8" w:rsidP="002C6E1C">
                            <w:pPr>
                              <w:spacing w:after="0" w:line="240" w:lineRule="auto"/>
                              <w:jc w:val="center"/>
                              <w:rPr>
                                <w:i/>
                                <w:iCs/>
                                <w:color w:val="FF0000"/>
                              </w:rPr>
                            </w:pPr>
                            <w:r w:rsidRPr="002C6E1C">
                              <w:rPr>
                                <w:i/>
                                <w:iCs/>
                                <w:color w:val="FF0000"/>
                              </w:rPr>
                              <w:t xml:space="preserve">channel </w:t>
                            </w:r>
                            <w:r>
                              <w:rPr>
                                <w:i/>
                                <w:iCs/>
                                <w:color w:val="FF0000"/>
                              </w:rPr>
                              <w:t>6</w:t>
                            </w:r>
                          </w:p>
                          <w:p w14:paraId="1448D80C" w14:textId="2A032CA7" w:rsidR="004145D8" w:rsidRPr="002C6E1C" w:rsidRDefault="004145D8" w:rsidP="002C6E1C">
                            <w:pPr>
                              <w:spacing w:after="0" w:line="240" w:lineRule="auto"/>
                              <w:rPr>
                                <w:i/>
                                <w:iCs/>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EAD86" id="Text Box 167" o:spid="_x0000_s1055" type="#_x0000_t202" style="position:absolute;left:0;text-align:left;margin-left:327.1pt;margin-top:16.05pt;width:81.6pt;height:4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" filled="f" stroked="f" strokeweight=".5pt">
                <v:textbox>
                  <w:txbxContent>
                    <w:p w14:paraId="0FFA66DD" w14:textId="0F397947" w:rsidR="004145D8" w:rsidRPr="002C6E1C" w:rsidRDefault="004145D8" w:rsidP="002C6E1C">
                      <w:pPr>
                        <w:spacing w:after="0" w:line="240" w:lineRule="auto"/>
                        <w:jc w:val="center"/>
                        <w:rPr>
                          <w:i/>
                          <w:iCs/>
                          <w:color w:val="FF0000"/>
                        </w:rPr>
                      </w:pPr>
                      <w:r w:rsidRPr="002C6E1C">
                        <w:rPr>
                          <w:i/>
                          <w:iCs/>
                          <w:color w:val="FF0000"/>
                        </w:rPr>
                        <w:t xml:space="preserve">channel </w:t>
                      </w:r>
                      <w:r>
                        <w:rPr>
                          <w:i/>
                          <w:iCs/>
                          <w:color w:val="FF0000"/>
                        </w:rPr>
                        <w:t>6</w:t>
                      </w:r>
                    </w:p>
                    <w:p w14:paraId="1448D80C" w14:textId="2A032CA7" w:rsidR="004145D8" w:rsidRPr="002C6E1C" w:rsidRDefault="004145D8" w:rsidP="002C6E1C">
                      <w:pPr>
                        <w:spacing w:after="0" w:line="240" w:lineRule="auto"/>
                        <w:rPr>
                          <w:i/>
                          <w:iCs/>
                          <w:color w:val="FF0000"/>
                        </w:rPr>
                      </w:pPr>
                    </w:p>
                  </w:txbxContent>
                </v:textbox>
              </v:shape>
            </w:pict>
          </mc:Fallback>
        </mc:AlternateContent>
      </w:r>
      <w:r w:rsidR="002C6E1C">
        <w:rPr>
          <w:noProof/>
        </w:rPr>
        <mc:AlternateContent>
          <mc:Choice Requires="wps">
            <w:drawing>
              <wp:anchor distT="0" distB="0" distL="114300" distR="114300" simplePos="0" relativeHeight="251792384" behindDoc="0" locked="0" layoutInCell="1" allowOverlap="1" wp14:anchorId="4E2B5D22" wp14:editId="708C99A1">
                <wp:simplePos x="0" y="0"/>
                <wp:positionH relativeFrom="column">
                  <wp:posOffset>3761212</wp:posOffset>
                </wp:positionH>
                <wp:positionV relativeFrom="paragraph">
                  <wp:posOffset>767442</wp:posOffset>
                </wp:positionV>
                <wp:extent cx="599308" cy="385181"/>
                <wp:effectExtent l="0" t="38100" r="48895" b="34290"/>
                <wp:wrapNone/>
                <wp:docPr id="159" name="Straight Arrow Connector 159"/>
                <wp:cNvGraphicFramePr/>
                <a:graphic xmlns:a="http://schemas.openxmlformats.org/drawingml/2006/main">
                  <a:graphicData uri="http://schemas.microsoft.com/office/word/2010/wordprocessingShape">
                    <wps:wsp>
                      <wps:cNvCnPr/>
                      <wps:spPr>
                        <a:xfrm flipV="1">
                          <a:off x="0" y="0"/>
                          <a:ext cx="599308" cy="385181"/>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EA58E1" id="Straight Arrow Connector 159" o:spid="_x0000_s1026" type="#_x0000_t32" style="position:absolute;margin-left:296.15pt;margin-top:60.45pt;width:47.2pt;height:30.35pt;flip:y;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" strokecolor="black [3213]">
                <v:stroke endarrow="block" joinstyle="miter"/>
              </v:shape>
            </w:pict>
          </mc:Fallback>
        </mc:AlternateContent>
      </w:r>
      <w:r w:rsidR="002C6E1C">
        <w:rPr>
          <w:noProof/>
        </w:rPr>
        <mc:AlternateContent>
          <mc:Choice Requires="wps">
            <w:drawing>
              <wp:anchor distT="0" distB="0" distL="114300" distR="114300" simplePos="0" relativeHeight="251790336" behindDoc="0" locked="0" layoutInCell="1" allowOverlap="1" wp14:anchorId="375F9BA8" wp14:editId="69600B9D">
                <wp:simplePos x="0" y="0"/>
                <wp:positionH relativeFrom="column">
                  <wp:posOffset>3903716</wp:posOffset>
                </wp:positionH>
                <wp:positionV relativeFrom="paragraph">
                  <wp:posOffset>1259782</wp:posOffset>
                </wp:positionV>
                <wp:extent cx="395605" cy="45719"/>
                <wp:effectExtent l="0" t="57150" r="23495" b="50165"/>
                <wp:wrapNone/>
                <wp:docPr id="158" name="Straight Arrow Connector 158"/>
                <wp:cNvGraphicFramePr/>
                <a:graphic xmlns:a="http://schemas.openxmlformats.org/drawingml/2006/main">
                  <a:graphicData uri="http://schemas.microsoft.com/office/word/2010/wordprocessingShape">
                    <wps:wsp>
                      <wps:cNvCnPr/>
                      <wps:spPr>
                        <a:xfrm flipV="1">
                          <a:off x="0" y="0"/>
                          <a:ext cx="395605" cy="45719"/>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2B8A0C" id="Straight Arrow Connector 158" o:spid="_x0000_s1026" type="#_x0000_t32" style="position:absolute;margin-left:307.4pt;margin-top:99.2pt;width:31.15pt;height:3.6pt;flip:y;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" strokecolor="black [3213]">
                <v:stroke endarrow="block" joinstyle="miter"/>
              </v:shape>
            </w:pict>
          </mc:Fallback>
        </mc:AlternateContent>
      </w:r>
      <w:r w:rsidR="002C6E1C">
        <w:rPr>
          <w:noProof/>
        </w:rPr>
        <mc:AlternateContent>
          <mc:Choice Requires="wps">
            <w:drawing>
              <wp:anchor distT="0" distB="0" distL="114300" distR="114300" simplePos="0" relativeHeight="251799552" behindDoc="0" locked="0" layoutInCell="1" allowOverlap="1" wp14:anchorId="14F88FC7" wp14:editId="44E7FDB6">
                <wp:simplePos x="0" y="0"/>
                <wp:positionH relativeFrom="column">
                  <wp:posOffset>353184</wp:posOffset>
                </wp:positionH>
                <wp:positionV relativeFrom="paragraph">
                  <wp:posOffset>767864</wp:posOffset>
                </wp:positionV>
                <wp:extent cx="1036320" cy="609600"/>
                <wp:effectExtent l="0" t="0" r="0" b="0"/>
                <wp:wrapNone/>
                <wp:docPr id="163" name="Text Box 163"/>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4CC95B12" w14:textId="10D76A79" w:rsidR="004145D8" w:rsidRPr="002C6E1C" w:rsidRDefault="004145D8" w:rsidP="002C6E1C">
                            <w:pPr>
                              <w:spacing w:after="0" w:line="240" w:lineRule="auto"/>
                              <w:jc w:val="center"/>
                              <w:rPr>
                                <w:i/>
                                <w:iCs/>
                                <w:color w:val="FF0000"/>
                              </w:rPr>
                            </w:pPr>
                            <w:r w:rsidRPr="002C6E1C">
                              <w:rPr>
                                <w:i/>
                                <w:iCs/>
                                <w:color w:val="FF0000"/>
                              </w:rPr>
                              <w:t>channel 4</w:t>
                            </w:r>
                          </w:p>
                          <w:p w14:paraId="63B7A86A" w14:textId="48E5F0D0" w:rsidR="004145D8" w:rsidRPr="002C6E1C" w:rsidRDefault="004145D8" w:rsidP="002C6E1C">
                            <w:pPr>
                              <w:spacing w:after="0" w:line="240" w:lineRule="auto"/>
                              <w:jc w:val="center"/>
                              <w:rPr>
                                <w:i/>
                                <w:iCs/>
                                <w:color w:val="FF0000"/>
                              </w:rPr>
                            </w:pPr>
                            <w:r w:rsidRPr="002C6E1C">
                              <w:rPr>
                                <w:i/>
                                <w:iCs/>
                                <w:color w:val="FF0000"/>
                              </w:rPr>
                              <w:t>ya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88FC7" id="Text Box 163" o:spid="_x0000_s1056" type="#_x0000_t202" style="position:absolute;left:0;text-align:left;margin-left:27.8pt;margin-top:60.45pt;width:81.6pt;height:48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" filled="f" stroked="f" strokeweight=".5pt">
                <v:textbox>
                  <w:txbxContent>
                    <w:p w14:paraId="4CC95B12" w14:textId="10D76A79" w:rsidR="004145D8" w:rsidRPr="002C6E1C" w:rsidRDefault="004145D8" w:rsidP="002C6E1C">
                      <w:pPr>
                        <w:spacing w:after="0" w:line="240" w:lineRule="auto"/>
                        <w:jc w:val="center"/>
                        <w:rPr>
                          <w:i/>
                          <w:iCs/>
                          <w:color w:val="FF0000"/>
                        </w:rPr>
                      </w:pPr>
                      <w:r w:rsidRPr="002C6E1C">
                        <w:rPr>
                          <w:i/>
                          <w:iCs/>
                          <w:color w:val="FF0000"/>
                        </w:rPr>
                        <w:t>channel 4</w:t>
                      </w:r>
                    </w:p>
                    <w:p w14:paraId="63B7A86A" w14:textId="48E5F0D0" w:rsidR="004145D8" w:rsidRPr="002C6E1C" w:rsidRDefault="004145D8" w:rsidP="002C6E1C">
                      <w:pPr>
                        <w:spacing w:after="0" w:line="240" w:lineRule="auto"/>
                        <w:jc w:val="center"/>
                        <w:rPr>
                          <w:i/>
                          <w:iCs/>
                          <w:color w:val="FF0000"/>
                        </w:rPr>
                      </w:pPr>
                      <w:r w:rsidRPr="002C6E1C">
                        <w:rPr>
                          <w:i/>
                          <w:iCs/>
                          <w:color w:val="FF0000"/>
                        </w:rPr>
                        <w:t>yaw</w:t>
                      </w:r>
                    </w:p>
                  </w:txbxContent>
                </v:textbox>
              </v:shape>
            </w:pict>
          </mc:Fallback>
        </mc:AlternateContent>
      </w:r>
      <w:r w:rsidR="002C6E1C">
        <w:rPr>
          <w:noProof/>
        </w:rPr>
        <mc:AlternateContent>
          <mc:Choice Requires="wps">
            <w:drawing>
              <wp:anchor distT="0" distB="0" distL="114300" distR="114300" simplePos="0" relativeHeight="251797504" behindDoc="0" locked="0" layoutInCell="1" allowOverlap="1" wp14:anchorId="7092D311" wp14:editId="68DB2FE4">
                <wp:simplePos x="0" y="0"/>
                <wp:positionH relativeFrom="column">
                  <wp:posOffset>248689</wp:posOffset>
                </wp:positionH>
                <wp:positionV relativeFrom="paragraph">
                  <wp:posOffset>154379</wp:posOffset>
                </wp:positionV>
                <wp:extent cx="1036320" cy="609600"/>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1036320" cy="609600"/>
                        </a:xfrm>
                        <a:prstGeom prst="rect">
                          <a:avLst/>
                        </a:prstGeom>
                        <a:noFill/>
                        <a:ln w="6350">
                          <a:noFill/>
                        </a:ln>
                      </wps:spPr>
                      <wps:txbx>
                        <w:txbxContent>
                          <w:p w14:paraId="74752474" w14:textId="3BEB097D" w:rsidR="004145D8" w:rsidRPr="002C6E1C" w:rsidRDefault="004145D8" w:rsidP="002C6E1C">
                            <w:pPr>
                              <w:spacing w:after="0" w:line="240" w:lineRule="auto"/>
                              <w:jc w:val="center"/>
                              <w:rPr>
                                <w:i/>
                                <w:iCs/>
                                <w:color w:val="FF0000"/>
                              </w:rPr>
                            </w:pPr>
                            <w:r w:rsidRPr="002C6E1C">
                              <w:rPr>
                                <w:i/>
                                <w:iCs/>
                                <w:color w:val="FF0000"/>
                              </w:rPr>
                              <w:t>channel 3</w:t>
                            </w:r>
                          </w:p>
                          <w:p w14:paraId="42D7E0C5" w14:textId="7CA535FC" w:rsidR="004145D8" w:rsidRPr="002C6E1C" w:rsidRDefault="004145D8" w:rsidP="002C6E1C">
                            <w:pPr>
                              <w:spacing w:after="0" w:line="240" w:lineRule="auto"/>
                              <w:jc w:val="center"/>
                              <w:rPr>
                                <w:i/>
                                <w:iCs/>
                                <w:color w:val="FF0000"/>
                              </w:rPr>
                            </w:pPr>
                            <w:r w:rsidRPr="002C6E1C">
                              <w:rPr>
                                <w:i/>
                                <w:iCs/>
                                <w:color w:val="FF0000"/>
                              </w:rPr>
                              <w:t>thrott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92D311" id="Text Box 162" o:spid="_x0000_s1057" type="#_x0000_t202" style="position:absolute;left:0;text-align:left;margin-left:19.6pt;margin-top:12.15pt;width:81.6pt;height:48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" filled="f" stroked="f" strokeweight=".5pt">
                <v:textbox>
                  <w:txbxContent>
                    <w:p w14:paraId="74752474" w14:textId="3BEB097D" w:rsidR="004145D8" w:rsidRPr="002C6E1C" w:rsidRDefault="004145D8" w:rsidP="002C6E1C">
                      <w:pPr>
                        <w:spacing w:after="0" w:line="240" w:lineRule="auto"/>
                        <w:jc w:val="center"/>
                        <w:rPr>
                          <w:i/>
                          <w:iCs/>
                          <w:color w:val="FF0000"/>
                        </w:rPr>
                      </w:pPr>
                      <w:r w:rsidRPr="002C6E1C">
                        <w:rPr>
                          <w:i/>
                          <w:iCs/>
                          <w:color w:val="FF0000"/>
                        </w:rPr>
                        <w:t>channel 3</w:t>
                      </w:r>
                    </w:p>
                    <w:p w14:paraId="42D7E0C5" w14:textId="7CA535FC" w:rsidR="004145D8" w:rsidRPr="002C6E1C" w:rsidRDefault="004145D8" w:rsidP="002C6E1C">
                      <w:pPr>
                        <w:spacing w:after="0" w:line="240" w:lineRule="auto"/>
                        <w:jc w:val="center"/>
                        <w:rPr>
                          <w:i/>
                          <w:iCs/>
                          <w:color w:val="FF0000"/>
                        </w:rPr>
                      </w:pPr>
                      <w:r w:rsidRPr="002C6E1C">
                        <w:rPr>
                          <w:i/>
                          <w:iCs/>
                          <w:color w:val="FF0000"/>
                        </w:rPr>
                        <w:t>throttle</w:t>
                      </w:r>
                    </w:p>
                  </w:txbxContent>
                </v:textbox>
              </v:shape>
            </w:pict>
          </mc:Fallback>
        </mc:AlternateContent>
      </w:r>
      <w:r w:rsidR="002C6E1C">
        <w:rPr>
          <w:noProof/>
        </w:rPr>
        <mc:AlternateContent>
          <mc:Choice Requires="wps">
            <w:drawing>
              <wp:anchor distT="0" distB="0" distL="114300" distR="114300" simplePos="0" relativeHeight="251796480" behindDoc="0" locked="0" layoutInCell="1" allowOverlap="1" wp14:anchorId="540F283C" wp14:editId="253BD6D3">
                <wp:simplePos x="0" y="0"/>
                <wp:positionH relativeFrom="column">
                  <wp:posOffset>4038601</wp:posOffset>
                </wp:positionH>
                <wp:positionV relativeFrom="paragraph">
                  <wp:posOffset>369570</wp:posOffset>
                </wp:positionV>
                <wp:extent cx="300990" cy="168910"/>
                <wp:effectExtent l="0" t="38100" r="60960" b="21590"/>
                <wp:wrapNone/>
                <wp:docPr id="161" name="Straight Arrow Connector 161"/>
                <wp:cNvGraphicFramePr/>
                <a:graphic xmlns:a="http://schemas.openxmlformats.org/drawingml/2006/main">
                  <a:graphicData uri="http://schemas.microsoft.com/office/word/2010/wordprocessingShape">
                    <wps:wsp>
                      <wps:cNvCnPr/>
                      <wps:spPr>
                        <a:xfrm flipV="1">
                          <a:off x="0" y="0"/>
                          <a:ext cx="300990" cy="16891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0F20D0" id="Straight Arrow Connector 161" o:spid="_x0000_s1026" type="#_x0000_t32" style="position:absolute;margin-left:318pt;margin-top:29.1pt;width:23.7pt;height:13.3pt;flip:y;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" strokecolor="black [3213]">
                <v:stroke endarrow="block" joinstyle="miter"/>
              </v:shape>
            </w:pict>
          </mc:Fallback>
        </mc:AlternateContent>
      </w:r>
      <w:r w:rsidR="002C6E1C">
        <w:rPr>
          <w:noProof/>
        </w:rPr>
        <mc:AlternateContent>
          <mc:Choice Requires="wps">
            <w:drawing>
              <wp:anchor distT="0" distB="0" distL="114300" distR="114300" simplePos="0" relativeHeight="251786240" behindDoc="0" locked="0" layoutInCell="1" allowOverlap="1" wp14:anchorId="796EBFD2" wp14:editId="4D047B70">
                <wp:simplePos x="0" y="0"/>
                <wp:positionH relativeFrom="column">
                  <wp:posOffset>1185213</wp:posOffset>
                </wp:positionH>
                <wp:positionV relativeFrom="paragraph">
                  <wp:posOffset>1051138</wp:posOffset>
                </wp:positionV>
                <wp:extent cx="487563" cy="211553"/>
                <wp:effectExtent l="38100" t="38100" r="27305" b="36195"/>
                <wp:wrapNone/>
                <wp:docPr id="156" name="Straight Arrow Connector 156"/>
                <wp:cNvGraphicFramePr/>
                <a:graphic xmlns:a="http://schemas.openxmlformats.org/drawingml/2006/main">
                  <a:graphicData uri="http://schemas.microsoft.com/office/word/2010/wordprocessingShape">
                    <wps:wsp>
                      <wps:cNvCnPr/>
                      <wps:spPr>
                        <a:xfrm flipH="1" flipV="1">
                          <a:off x="0" y="0"/>
                          <a:ext cx="487563" cy="211553"/>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6F384C" id="Straight Arrow Connector 156" o:spid="_x0000_s1026" type="#_x0000_t32" style="position:absolute;margin-left:93.3pt;margin-top:82.75pt;width:38.4pt;height:16.65pt;flip:x 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" strokecolor="black [3213]">
                <v:stroke endarrow="block" joinstyle="miter"/>
              </v:shape>
            </w:pict>
          </mc:Fallback>
        </mc:AlternateContent>
      </w:r>
      <w:r w:rsidR="00125BFB">
        <w:rPr>
          <w:noProof/>
        </w:rPr>
        <mc:AlternateContent>
          <mc:Choice Requires="wps">
            <w:drawing>
              <wp:anchor distT="0" distB="0" distL="114300" distR="114300" simplePos="0" relativeHeight="251784192" behindDoc="0" locked="0" layoutInCell="1" allowOverlap="1" wp14:anchorId="171151F8" wp14:editId="51A5E3FB">
                <wp:simplePos x="0" y="0"/>
                <wp:positionH relativeFrom="column">
                  <wp:posOffset>1050290</wp:posOffset>
                </wp:positionH>
                <wp:positionV relativeFrom="paragraph">
                  <wp:posOffset>473293</wp:posOffset>
                </wp:positionV>
                <wp:extent cx="758584" cy="701227"/>
                <wp:effectExtent l="38100" t="38100" r="22860" b="22860"/>
                <wp:wrapNone/>
                <wp:docPr id="155" name="Straight Arrow Connector 155"/>
                <wp:cNvGraphicFramePr/>
                <a:graphic xmlns:a="http://schemas.openxmlformats.org/drawingml/2006/main">
                  <a:graphicData uri="http://schemas.microsoft.com/office/word/2010/wordprocessingShape">
                    <wps:wsp>
                      <wps:cNvCnPr/>
                      <wps:spPr>
                        <a:xfrm flipH="1" flipV="1">
                          <a:off x="0" y="0"/>
                          <a:ext cx="758584" cy="701227"/>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3B5D3CE" id="Straight Arrow Connector 155" o:spid="_x0000_s1026" type="#_x0000_t32" style="position:absolute;margin-left:82.7pt;margin-top:37.25pt;width:59.75pt;height:55.2pt;flip:x y;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" strokecolor="black [3213]">
                <v:stroke endarrow="block" joinstyle="miter"/>
              </v:shape>
            </w:pict>
          </mc:Fallback>
        </mc:AlternateContent>
      </w:r>
      <w:r w:rsidR="00125BFB">
        <w:rPr>
          <w:noProof/>
        </w:rPr>
        <mc:AlternateContent>
          <mc:Choice Requires="wps">
            <w:drawing>
              <wp:anchor distT="0" distB="0" distL="114300" distR="114300" simplePos="0" relativeHeight="251782144" behindDoc="0" locked="0" layoutInCell="1" allowOverlap="1" wp14:anchorId="661F05DB" wp14:editId="18E8D8D9">
                <wp:simplePos x="0" y="0"/>
                <wp:positionH relativeFrom="column">
                  <wp:posOffset>3731952</wp:posOffset>
                </wp:positionH>
                <wp:positionV relativeFrom="paragraph">
                  <wp:posOffset>988263</wp:posOffset>
                </wp:positionV>
                <wp:extent cx="45719" cy="578913"/>
                <wp:effectExtent l="95250" t="38100" r="50165" b="50165"/>
                <wp:wrapNone/>
                <wp:docPr id="135" name="Straight Arrow Connector 135"/>
                <wp:cNvGraphicFramePr/>
                <a:graphic xmlns:a="http://schemas.openxmlformats.org/drawingml/2006/main">
                  <a:graphicData uri="http://schemas.microsoft.com/office/word/2010/wordprocessingShape">
                    <wps:wsp>
                      <wps:cNvCnPr/>
                      <wps:spPr>
                        <a:xfrm flipH="1">
                          <a:off x="0" y="0"/>
                          <a:ext cx="45719" cy="578913"/>
                        </a:xfrm>
                        <a:prstGeom prst="straightConnector1">
                          <a:avLst/>
                        </a:prstGeom>
                        <a:ln w="28575">
                          <a:solidFill>
                            <a:srgbClr val="0070C0"/>
                          </a:solidFill>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C02C91" id="Straight Arrow Connector 135" o:spid="_x0000_s1026" type="#_x0000_t32" style="position:absolute;margin-left:293.85pt;margin-top:77.8pt;width:3.6pt;height:45.6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" strokecolor="#0070c0" strokeweight="2.25pt">
                <v:stroke startarrow="block" endarrow="block" joinstyle="miter"/>
              </v:shape>
            </w:pict>
          </mc:Fallback>
        </mc:AlternateContent>
      </w:r>
      <w:r w:rsidR="00125BFB">
        <w:rPr>
          <w:noProof/>
        </w:rPr>
        <w:drawing>
          <wp:inline distT="0" distB="0" distL="0" distR="0" wp14:anchorId="0C51FAFB" wp14:editId="23B55AED">
            <wp:extent cx="2923540" cy="282892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3400" b="4764"/>
                    <a:stretch/>
                  </pic:blipFill>
                  <pic:spPr bwMode="auto">
                    <a:xfrm>
                      <a:off x="0" y="0"/>
                      <a:ext cx="2923540" cy="2828925"/>
                    </a:xfrm>
                    <a:prstGeom prst="rect">
                      <a:avLst/>
                    </a:prstGeom>
                    <a:ln>
                      <a:noFill/>
                    </a:ln>
                    <a:extLst>
                      <a:ext uri="{53640926-AAD7-44D8-BBD7-CCE9431645EC}">
                        <a14:shadowObscured xmlns:a14="http://schemas.microsoft.com/office/drawing/2010/main"/>
                      </a:ext>
                    </a:extLst>
                  </pic:spPr>
                </pic:pic>
              </a:graphicData>
            </a:graphic>
          </wp:inline>
        </w:drawing>
      </w:r>
    </w:p>
    <w:p w14:paraId="22170A1D" w14:textId="5B4AB4C2" w:rsidR="00125BFB" w:rsidRDefault="00125BFB" w:rsidP="00125BFB">
      <w:pPr>
        <w:pStyle w:val="Caption"/>
        <w:ind w:left="851"/>
        <w:jc w:val="center"/>
      </w:pPr>
      <w:bookmarkStart w:id="210" w:name="_Toc159681855"/>
      <w:r>
        <w:t xml:space="preserve">Gambar </w:t>
      </w:r>
      <w:fldSimple w:instr=" SEQ Gambar \* ARABIC ">
        <w:r w:rsidR="008F642D">
          <w:rPr>
            <w:noProof/>
          </w:rPr>
          <w:t>41</w:t>
        </w:r>
      </w:fldSimple>
      <w:r>
        <w:t xml:space="preserve"> Kalibrasi Radio Pada Remote Controll</w:t>
      </w:r>
      <w:bookmarkEnd w:id="210"/>
    </w:p>
    <w:p w14:paraId="2C729F84" w14:textId="3F0BF61D" w:rsidR="002C6E1C" w:rsidRPr="002C6E1C" w:rsidRDefault="002C6E1C" w:rsidP="002C6E1C">
      <w:pPr>
        <w:pStyle w:val="ListParagraph"/>
        <w:spacing w:line="480" w:lineRule="auto"/>
        <w:ind w:left="851"/>
        <w:jc w:val="both"/>
      </w:pPr>
      <w:r>
        <w:t xml:space="preserve">Remote yang digunakan memiliki 6 channel pengiriman sinyal yang terdiri dari </w:t>
      </w:r>
      <w:r w:rsidRPr="002C6E1C">
        <w:rPr>
          <w:i/>
          <w:iCs/>
        </w:rPr>
        <w:t>pitch</w:t>
      </w:r>
      <w:r>
        <w:t xml:space="preserve">, </w:t>
      </w:r>
      <w:r w:rsidRPr="002C6E1C">
        <w:rPr>
          <w:i/>
          <w:iCs/>
        </w:rPr>
        <w:t>roll</w:t>
      </w:r>
      <w:r>
        <w:t xml:space="preserve">, </w:t>
      </w:r>
      <w:r w:rsidRPr="002C6E1C">
        <w:rPr>
          <w:i/>
          <w:iCs/>
        </w:rPr>
        <w:t>throttle</w:t>
      </w:r>
      <w:r>
        <w:t xml:space="preserve"> dan </w:t>
      </w:r>
      <w:r w:rsidRPr="002C6E1C">
        <w:rPr>
          <w:i/>
          <w:iCs/>
        </w:rPr>
        <w:t>yaw</w:t>
      </w:r>
      <w:r>
        <w:t xml:space="preserve"> serta 2 channel lain</w:t>
      </w:r>
      <w:r w:rsidR="0000241E">
        <w:t>nya</w:t>
      </w:r>
      <w:r>
        <w:t xml:space="preserve"> dengan sistem switch yang digunakan sebagai pengganti mode penerbangan </w:t>
      </w:r>
      <w:r w:rsidR="0000241E">
        <w:t xml:space="preserve">pada </w:t>
      </w:r>
      <w:r>
        <w:t>drone.</w:t>
      </w:r>
    </w:p>
    <w:p w14:paraId="68135275" w14:textId="55E5918E" w:rsidR="00125BFB" w:rsidRDefault="0000241E" w:rsidP="00F47749">
      <w:pPr>
        <w:pStyle w:val="ListParagraph"/>
        <w:numPr>
          <w:ilvl w:val="1"/>
          <w:numId w:val="40"/>
        </w:numPr>
        <w:spacing w:line="480" w:lineRule="auto"/>
        <w:ind w:left="851" w:hanging="425"/>
        <w:jc w:val="both"/>
      </w:pPr>
      <w:r>
        <w:t xml:space="preserve">Setelah kalibrasi selesai maka bar hijau pada setiap </w:t>
      </w:r>
      <w:r w:rsidRPr="0000241E">
        <w:rPr>
          <w:i/>
          <w:iCs/>
        </w:rPr>
        <w:t>channel</w:t>
      </w:r>
      <w:r>
        <w:t xml:space="preserve"> akan muncul garis batas warna merah seperti pada Gambar 4</w:t>
      </w:r>
      <w:r w:rsidR="00C903CE">
        <w:t>2</w:t>
      </w:r>
      <w:r>
        <w:t xml:space="preserve">. Hal tersebut menandakan batas maksimum dan minimum sinyal yang diterima </w:t>
      </w:r>
      <w:r w:rsidRPr="0000241E">
        <w:rPr>
          <w:i/>
          <w:iCs/>
        </w:rPr>
        <w:t>drone</w:t>
      </w:r>
      <w:r>
        <w:t xml:space="preserve">. </w:t>
      </w:r>
      <w:r w:rsidR="00983F8C">
        <w:t>Kemudian tekan pada tombol “</w:t>
      </w:r>
      <w:r w:rsidR="00983F8C" w:rsidRPr="00983F8C">
        <w:rPr>
          <w:i/>
          <w:iCs/>
        </w:rPr>
        <w:t>Click when done</w:t>
      </w:r>
      <w:r w:rsidR="00983F8C">
        <w:t xml:space="preserve">”. </w:t>
      </w:r>
    </w:p>
    <w:p w14:paraId="00274B9F" w14:textId="77777777" w:rsidR="0000241E" w:rsidRDefault="0000241E" w:rsidP="0000241E">
      <w:pPr>
        <w:pStyle w:val="ListParagraph"/>
        <w:keepNext/>
        <w:spacing w:after="0" w:line="240" w:lineRule="auto"/>
        <w:ind w:left="851"/>
        <w:jc w:val="center"/>
      </w:pPr>
      <w:r>
        <w:rPr>
          <w:noProof/>
        </w:rPr>
        <w:lastRenderedPageBreak/>
        <w:drawing>
          <wp:inline distT="0" distB="0" distL="0" distR="0" wp14:anchorId="0EFD9788" wp14:editId="309277E0">
            <wp:extent cx="2990589" cy="1932317"/>
            <wp:effectExtent l="0" t="0" r="63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05390" cy="1941880"/>
                    </a:xfrm>
                    <a:prstGeom prst="rect">
                      <a:avLst/>
                    </a:prstGeom>
                  </pic:spPr>
                </pic:pic>
              </a:graphicData>
            </a:graphic>
          </wp:inline>
        </w:drawing>
      </w:r>
    </w:p>
    <w:p w14:paraId="508962CA" w14:textId="0BC08752" w:rsidR="0000241E" w:rsidRDefault="0000241E" w:rsidP="0000241E">
      <w:pPr>
        <w:pStyle w:val="Caption"/>
        <w:ind w:left="709"/>
        <w:jc w:val="center"/>
      </w:pPr>
      <w:bookmarkStart w:id="211" w:name="_Toc159681856"/>
      <w:r>
        <w:t xml:space="preserve">Gambar </w:t>
      </w:r>
      <w:fldSimple w:instr=" SEQ Gambar \* ARABIC ">
        <w:r w:rsidR="008F642D">
          <w:rPr>
            <w:noProof/>
          </w:rPr>
          <w:t>42</w:t>
        </w:r>
      </w:fldSimple>
      <w:r>
        <w:t xml:space="preserve"> Kalibrasi Radio pada Mission Planner</w:t>
      </w:r>
      <w:bookmarkEnd w:id="211"/>
    </w:p>
    <w:p w14:paraId="30460228" w14:textId="1A31B014" w:rsidR="0000241E" w:rsidRDefault="00983F8C" w:rsidP="005A501A">
      <w:pPr>
        <w:pStyle w:val="ListParagraph"/>
        <w:numPr>
          <w:ilvl w:val="1"/>
          <w:numId w:val="40"/>
        </w:numPr>
        <w:spacing w:line="480" w:lineRule="auto"/>
        <w:ind w:left="851" w:hanging="425"/>
        <w:jc w:val="both"/>
      </w:pPr>
      <w:r>
        <w:t>Setelah menekan tombol  “</w:t>
      </w:r>
      <w:r w:rsidRPr="00983F8C">
        <w:rPr>
          <w:i/>
          <w:iCs/>
        </w:rPr>
        <w:t>Click when done</w:t>
      </w:r>
      <w:r>
        <w:t>” maka akan muncul nilai kalibrasi seperti pada tampilan Gambar 4</w:t>
      </w:r>
      <w:r w:rsidR="00C903CE">
        <w:t>3</w:t>
      </w:r>
      <w:r>
        <w:t xml:space="preserve"> </w:t>
      </w:r>
    </w:p>
    <w:p w14:paraId="67B5D38F" w14:textId="77777777" w:rsidR="00983F8C" w:rsidRDefault="00983F8C" w:rsidP="00983F8C">
      <w:pPr>
        <w:pStyle w:val="ListParagraph"/>
        <w:keepNext/>
        <w:spacing w:after="0" w:line="240" w:lineRule="auto"/>
        <w:ind w:left="851"/>
        <w:jc w:val="center"/>
      </w:pPr>
      <w:r>
        <w:rPr>
          <w:noProof/>
        </w:rPr>
        <w:drawing>
          <wp:inline distT="0" distB="0" distL="0" distR="0" wp14:anchorId="3468E063" wp14:editId="0DE42F68">
            <wp:extent cx="2518914" cy="174021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546497" cy="1759273"/>
                    </a:xfrm>
                    <a:prstGeom prst="rect">
                      <a:avLst/>
                    </a:prstGeom>
                  </pic:spPr>
                </pic:pic>
              </a:graphicData>
            </a:graphic>
          </wp:inline>
        </w:drawing>
      </w:r>
    </w:p>
    <w:p w14:paraId="3F5307FA" w14:textId="7E10B455" w:rsidR="00983F8C" w:rsidRDefault="00983F8C" w:rsidP="00983F8C">
      <w:pPr>
        <w:pStyle w:val="Caption"/>
        <w:ind w:left="709"/>
        <w:jc w:val="center"/>
      </w:pPr>
      <w:bookmarkStart w:id="212" w:name="_Toc159681857"/>
      <w:r>
        <w:t xml:space="preserve">Gambar </w:t>
      </w:r>
      <w:fldSimple w:instr=" SEQ Gambar \* ARABIC ">
        <w:r w:rsidR="008F642D">
          <w:rPr>
            <w:noProof/>
          </w:rPr>
          <w:t>43</w:t>
        </w:r>
      </w:fldSimple>
      <w:r>
        <w:t xml:space="preserve"> Hasil Nilai Kalibrasi Radio</w:t>
      </w:r>
      <w:bookmarkEnd w:id="212"/>
    </w:p>
    <w:p w14:paraId="00C849D7" w14:textId="42DC46F7" w:rsidR="00983F8C" w:rsidRDefault="00C57F68" w:rsidP="005A501A">
      <w:pPr>
        <w:pStyle w:val="ListParagraph"/>
        <w:spacing w:line="480" w:lineRule="auto"/>
        <w:ind w:left="709"/>
        <w:jc w:val="both"/>
      </w:pPr>
      <w:r>
        <w:t xml:space="preserve">Tujuan dilakukan kalibrasi radio pada </w:t>
      </w:r>
      <w:r w:rsidRPr="00C57F68">
        <w:rPr>
          <w:i/>
          <w:iCs/>
        </w:rPr>
        <w:t>remote control</w:t>
      </w:r>
      <w:r>
        <w:t xml:space="preserve"> adalah untuk memastikan bahwa input dari remote atau pemancar radio yang terhubung ke </w:t>
      </w:r>
      <w:r w:rsidRPr="00254571">
        <w:rPr>
          <w:i/>
          <w:iCs/>
        </w:rPr>
        <w:t>drone</w:t>
      </w:r>
      <w:r>
        <w:t xml:space="preserve"> diinterpretasikan dengan akurat oleh sistem. Sehingga hasil nilai kalibrasi diperoleh pada Tabel 12 berikut :</w:t>
      </w:r>
    </w:p>
    <w:p w14:paraId="24F4481A" w14:textId="51235C14" w:rsidR="00C57F68" w:rsidRDefault="00C57F68" w:rsidP="005A501A">
      <w:pPr>
        <w:pStyle w:val="Caption"/>
        <w:keepNext/>
        <w:spacing w:after="0" w:line="360" w:lineRule="auto"/>
        <w:ind w:left="709"/>
      </w:pPr>
      <w:bookmarkStart w:id="213" w:name="_Toc159235152"/>
      <w:r>
        <w:t xml:space="preserve">Tabel </w:t>
      </w:r>
      <w:fldSimple w:instr=" SEQ Tabel \* ARABIC ">
        <w:r w:rsidR="008F642D">
          <w:rPr>
            <w:noProof/>
          </w:rPr>
          <w:t>12</w:t>
        </w:r>
      </w:fldSimple>
      <w:r>
        <w:t xml:space="preserve"> Nilai Hasil Kalibrasi Radio</w:t>
      </w:r>
      <w:bookmarkEnd w:id="213"/>
    </w:p>
    <w:tbl>
      <w:tblPr>
        <w:tblStyle w:val="TableGrid"/>
        <w:tblW w:w="0" w:type="auto"/>
        <w:tblInd w:w="846" w:type="dxa"/>
        <w:tblLook w:val="04A0" w:firstRow="1" w:lastRow="0" w:firstColumn="1" w:lastColumn="0" w:noHBand="0" w:noVBand="1"/>
      </w:tblPr>
      <w:tblGrid>
        <w:gridCol w:w="2263"/>
        <w:gridCol w:w="2268"/>
        <w:gridCol w:w="2410"/>
      </w:tblGrid>
      <w:tr w:rsidR="00C57F68" w14:paraId="6F7DD478" w14:textId="77777777" w:rsidTr="005A501A">
        <w:tc>
          <w:tcPr>
            <w:tcW w:w="2263" w:type="dxa"/>
          </w:tcPr>
          <w:p w14:paraId="33D5F28F" w14:textId="62D38F12" w:rsidR="00C57F68" w:rsidRDefault="00C57F68" w:rsidP="00C57F68">
            <w:pPr>
              <w:pStyle w:val="ListParagraph"/>
              <w:ind w:left="0"/>
              <w:jc w:val="center"/>
            </w:pPr>
            <w:r>
              <w:t>No Channel</w:t>
            </w:r>
          </w:p>
        </w:tc>
        <w:tc>
          <w:tcPr>
            <w:tcW w:w="2268" w:type="dxa"/>
          </w:tcPr>
          <w:p w14:paraId="31C72833" w14:textId="15BBB86A" w:rsidR="00C57F68" w:rsidRDefault="00C57F68" w:rsidP="00C57F68">
            <w:pPr>
              <w:pStyle w:val="ListParagraph"/>
              <w:ind w:left="0"/>
              <w:jc w:val="center"/>
            </w:pPr>
            <w:r>
              <w:t>PW</w:t>
            </w:r>
            <w:r w:rsidR="00172483">
              <w:t>M</w:t>
            </w:r>
            <w:r>
              <w:t xml:space="preserve"> MIN</w:t>
            </w:r>
          </w:p>
        </w:tc>
        <w:tc>
          <w:tcPr>
            <w:tcW w:w="2410" w:type="dxa"/>
          </w:tcPr>
          <w:p w14:paraId="405DF49C" w14:textId="763DE984" w:rsidR="00C57F68" w:rsidRDefault="00C57F68" w:rsidP="00C57F68">
            <w:pPr>
              <w:pStyle w:val="ListParagraph"/>
              <w:ind w:left="0"/>
              <w:jc w:val="center"/>
            </w:pPr>
            <w:r>
              <w:t>PWM MAX</w:t>
            </w:r>
          </w:p>
        </w:tc>
      </w:tr>
      <w:tr w:rsidR="00C57F68" w14:paraId="2C4CF134" w14:textId="77777777" w:rsidTr="005A501A">
        <w:tc>
          <w:tcPr>
            <w:tcW w:w="2263" w:type="dxa"/>
          </w:tcPr>
          <w:p w14:paraId="494CEA97" w14:textId="7A796D44" w:rsidR="00C57F68" w:rsidRDefault="00C57F68" w:rsidP="00C57F68">
            <w:pPr>
              <w:pStyle w:val="ListParagraph"/>
              <w:ind w:left="0"/>
              <w:jc w:val="center"/>
            </w:pPr>
            <w:r>
              <w:t>CH-1</w:t>
            </w:r>
          </w:p>
        </w:tc>
        <w:tc>
          <w:tcPr>
            <w:tcW w:w="2268" w:type="dxa"/>
          </w:tcPr>
          <w:p w14:paraId="26D08B62" w14:textId="78D2518F" w:rsidR="00C57F68" w:rsidRDefault="00C57F68" w:rsidP="00C57F68">
            <w:pPr>
              <w:pStyle w:val="ListParagraph"/>
              <w:ind w:left="0"/>
              <w:jc w:val="center"/>
            </w:pPr>
            <w:r>
              <w:t>1041</w:t>
            </w:r>
          </w:p>
        </w:tc>
        <w:tc>
          <w:tcPr>
            <w:tcW w:w="2410" w:type="dxa"/>
          </w:tcPr>
          <w:p w14:paraId="297FF0FD" w14:textId="27E04552" w:rsidR="00C57F68" w:rsidRDefault="00C57F68" w:rsidP="00C57F68">
            <w:pPr>
              <w:pStyle w:val="ListParagraph"/>
              <w:ind w:left="0"/>
              <w:jc w:val="center"/>
            </w:pPr>
            <w:r>
              <w:t>2000</w:t>
            </w:r>
          </w:p>
        </w:tc>
      </w:tr>
      <w:tr w:rsidR="00C57F68" w14:paraId="37DCF3E7" w14:textId="77777777" w:rsidTr="005A501A">
        <w:tc>
          <w:tcPr>
            <w:tcW w:w="2263" w:type="dxa"/>
          </w:tcPr>
          <w:p w14:paraId="1ECE22D2" w14:textId="4859C890" w:rsidR="00C57F68" w:rsidRDefault="00C57F68" w:rsidP="00C57F68">
            <w:pPr>
              <w:pStyle w:val="ListParagraph"/>
              <w:ind w:left="0"/>
              <w:jc w:val="center"/>
            </w:pPr>
            <w:r w:rsidRPr="00094F05">
              <w:t>CH-</w:t>
            </w:r>
            <w:r>
              <w:t>2</w:t>
            </w:r>
          </w:p>
        </w:tc>
        <w:tc>
          <w:tcPr>
            <w:tcW w:w="2268" w:type="dxa"/>
          </w:tcPr>
          <w:p w14:paraId="651A9E57" w14:textId="52192BDE" w:rsidR="00C57F68" w:rsidRDefault="00C57F68" w:rsidP="00C57F68">
            <w:pPr>
              <w:pStyle w:val="ListParagraph"/>
              <w:ind w:left="0"/>
              <w:jc w:val="center"/>
            </w:pPr>
            <w:r>
              <w:t>1000</w:t>
            </w:r>
          </w:p>
        </w:tc>
        <w:tc>
          <w:tcPr>
            <w:tcW w:w="2410" w:type="dxa"/>
          </w:tcPr>
          <w:p w14:paraId="49395775" w14:textId="2AF06A87" w:rsidR="00C57F68" w:rsidRDefault="00C57F68" w:rsidP="00C57F68">
            <w:pPr>
              <w:pStyle w:val="ListParagraph"/>
              <w:ind w:left="0"/>
              <w:jc w:val="center"/>
            </w:pPr>
            <w:r>
              <w:t>1982</w:t>
            </w:r>
          </w:p>
        </w:tc>
      </w:tr>
      <w:tr w:rsidR="00C57F68" w14:paraId="79838B0C" w14:textId="77777777" w:rsidTr="005A501A">
        <w:tc>
          <w:tcPr>
            <w:tcW w:w="2263" w:type="dxa"/>
          </w:tcPr>
          <w:p w14:paraId="3285BAF0" w14:textId="377024D7" w:rsidR="00C57F68" w:rsidRDefault="00C57F68" w:rsidP="00C57F68">
            <w:pPr>
              <w:pStyle w:val="ListParagraph"/>
              <w:ind w:left="0"/>
              <w:jc w:val="center"/>
            </w:pPr>
            <w:r w:rsidRPr="00094F05">
              <w:t>CH-</w:t>
            </w:r>
            <w:r>
              <w:t>3</w:t>
            </w:r>
          </w:p>
        </w:tc>
        <w:tc>
          <w:tcPr>
            <w:tcW w:w="2268" w:type="dxa"/>
          </w:tcPr>
          <w:p w14:paraId="4F6150BE" w14:textId="53AE6F5B" w:rsidR="00C57F68" w:rsidRDefault="00C57F68" w:rsidP="00C57F68">
            <w:pPr>
              <w:pStyle w:val="ListParagraph"/>
              <w:ind w:left="0"/>
              <w:jc w:val="center"/>
            </w:pPr>
            <w:r>
              <w:t>1000</w:t>
            </w:r>
          </w:p>
        </w:tc>
        <w:tc>
          <w:tcPr>
            <w:tcW w:w="2410" w:type="dxa"/>
          </w:tcPr>
          <w:p w14:paraId="636374C5" w14:textId="45575D1A" w:rsidR="00C57F68" w:rsidRDefault="00C57F68" w:rsidP="00C57F68">
            <w:pPr>
              <w:pStyle w:val="ListParagraph"/>
              <w:ind w:left="0"/>
              <w:jc w:val="center"/>
            </w:pPr>
            <w:r>
              <w:t>1875</w:t>
            </w:r>
          </w:p>
        </w:tc>
      </w:tr>
      <w:tr w:rsidR="00C57F68" w14:paraId="43A73E3E" w14:textId="77777777" w:rsidTr="005A501A">
        <w:tc>
          <w:tcPr>
            <w:tcW w:w="2263" w:type="dxa"/>
          </w:tcPr>
          <w:p w14:paraId="467A3143" w14:textId="64420E7D" w:rsidR="00C57F68" w:rsidRDefault="00C57F68" w:rsidP="00C57F68">
            <w:pPr>
              <w:pStyle w:val="ListParagraph"/>
              <w:ind w:left="0"/>
              <w:jc w:val="center"/>
            </w:pPr>
            <w:r w:rsidRPr="00094F05">
              <w:t>CH-</w:t>
            </w:r>
            <w:r>
              <w:t>4</w:t>
            </w:r>
          </w:p>
        </w:tc>
        <w:tc>
          <w:tcPr>
            <w:tcW w:w="2268" w:type="dxa"/>
          </w:tcPr>
          <w:p w14:paraId="58C0B260" w14:textId="32C99994" w:rsidR="00C57F68" w:rsidRDefault="00C57F68" w:rsidP="00C57F68">
            <w:pPr>
              <w:pStyle w:val="ListParagraph"/>
              <w:ind w:left="0"/>
              <w:jc w:val="center"/>
            </w:pPr>
            <w:r>
              <w:t>1037</w:t>
            </w:r>
          </w:p>
        </w:tc>
        <w:tc>
          <w:tcPr>
            <w:tcW w:w="2410" w:type="dxa"/>
          </w:tcPr>
          <w:p w14:paraId="73880150" w14:textId="3E394693" w:rsidR="00C57F68" w:rsidRDefault="00C57F68" w:rsidP="00C57F68">
            <w:pPr>
              <w:pStyle w:val="ListParagraph"/>
              <w:ind w:left="0"/>
              <w:jc w:val="center"/>
            </w:pPr>
            <w:r>
              <w:t>2000</w:t>
            </w:r>
          </w:p>
        </w:tc>
      </w:tr>
      <w:tr w:rsidR="00C57F68" w14:paraId="50181F6A" w14:textId="77777777" w:rsidTr="005A501A">
        <w:tc>
          <w:tcPr>
            <w:tcW w:w="2263" w:type="dxa"/>
          </w:tcPr>
          <w:p w14:paraId="020BA4D2" w14:textId="5532CF10" w:rsidR="00C57F68" w:rsidRDefault="00C57F68" w:rsidP="00C57F68">
            <w:pPr>
              <w:pStyle w:val="ListParagraph"/>
              <w:ind w:left="0"/>
              <w:jc w:val="center"/>
            </w:pPr>
            <w:r w:rsidRPr="00094F05">
              <w:t>CH-</w:t>
            </w:r>
            <w:r>
              <w:t>5</w:t>
            </w:r>
          </w:p>
        </w:tc>
        <w:tc>
          <w:tcPr>
            <w:tcW w:w="2268" w:type="dxa"/>
          </w:tcPr>
          <w:p w14:paraId="13BECD08" w14:textId="0DFFFD7E" w:rsidR="00C57F68" w:rsidRDefault="00C57F68" w:rsidP="00C57F68">
            <w:pPr>
              <w:pStyle w:val="ListParagraph"/>
              <w:ind w:left="0"/>
              <w:jc w:val="center"/>
            </w:pPr>
            <w:r>
              <w:t>1225</w:t>
            </w:r>
          </w:p>
        </w:tc>
        <w:tc>
          <w:tcPr>
            <w:tcW w:w="2410" w:type="dxa"/>
          </w:tcPr>
          <w:p w14:paraId="19CC5CFD" w14:textId="44621D02" w:rsidR="00C57F68" w:rsidRDefault="00C57F68" w:rsidP="00C57F68">
            <w:pPr>
              <w:pStyle w:val="ListParagraph"/>
              <w:ind w:left="0"/>
              <w:jc w:val="center"/>
            </w:pPr>
            <w:r>
              <w:t>1685</w:t>
            </w:r>
          </w:p>
        </w:tc>
      </w:tr>
      <w:tr w:rsidR="00C57F68" w14:paraId="3A5B85C9" w14:textId="77777777" w:rsidTr="005A501A">
        <w:tc>
          <w:tcPr>
            <w:tcW w:w="2263" w:type="dxa"/>
          </w:tcPr>
          <w:p w14:paraId="24101053" w14:textId="193E8A1B" w:rsidR="00C57F68" w:rsidRDefault="00C57F68" w:rsidP="00C57F68">
            <w:pPr>
              <w:pStyle w:val="ListParagraph"/>
              <w:ind w:left="0"/>
              <w:jc w:val="center"/>
            </w:pPr>
            <w:r w:rsidRPr="00094F05">
              <w:t>CH-</w:t>
            </w:r>
            <w:r>
              <w:t>6</w:t>
            </w:r>
          </w:p>
        </w:tc>
        <w:tc>
          <w:tcPr>
            <w:tcW w:w="2268" w:type="dxa"/>
          </w:tcPr>
          <w:p w14:paraId="174F16EC" w14:textId="45F282BD" w:rsidR="00C57F68" w:rsidRDefault="00C57F68" w:rsidP="00C57F68">
            <w:pPr>
              <w:pStyle w:val="ListParagraph"/>
              <w:ind w:left="0"/>
              <w:jc w:val="center"/>
            </w:pPr>
            <w:r>
              <w:t>1000</w:t>
            </w:r>
          </w:p>
        </w:tc>
        <w:tc>
          <w:tcPr>
            <w:tcW w:w="2410" w:type="dxa"/>
          </w:tcPr>
          <w:p w14:paraId="502F1C3F" w14:textId="14EC52D0" w:rsidR="00C57F68" w:rsidRDefault="00C57F68" w:rsidP="00C57F68">
            <w:pPr>
              <w:pStyle w:val="ListParagraph"/>
              <w:ind w:left="0"/>
              <w:jc w:val="center"/>
            </w:pPr>
            <w:r>
              <w:t>2000</w:t>
            </w:r>
          </w:p>
        </w:tc>
      </w:tr>
    </w:tbl>
    <w:p w14:paraId="52F14D67" w14:textId="77777777" w:rsidR="00F47749" w:rsidRDefault="00F47749" w:rsidP="00823957">
      <w:pPr>
        <w:spacing w:line="480" w:lineRule="auto"/>
        <w:jc w:val="both"/>
      </w:pPr>
    </w:p>
    <w:p w14:paraId="4CA128BB" w14:textId="6B18DE44" w:rsidR="002E00CE" w:rsidRPr="00837904" w:rsidRDefault="00624173" w:rsidP="005A501A">
      <w:pPr>
        <w:pStyle w:val="ListParagraph"/>
        <w:numPr>
          <w:ilvl w:val="0"/>
          <w:numId w:val="40"/>
        </w:numPr>
        <w:spacing w:line="480" w:lineRule="auto"/>
        <w:ind w:left="709"/>
        <w:jc w:val="both"/>
        <w:rPr>
          <w:b/>
          <w:bCs/>
        </w:rPr>
      </w:pPr>
      <w:r w:rsidRPr="00837904">
        <w:rPr>
          <w:b/>
          <w:bCs/>
        </w:rPr>
        <w:lastRenderedPageBreak/>
        <w:t>Kalibrasi ESC</w:t>
      </w:r>
    </w:p>
    <w:p w14:paraId="3413D389" w14:textId="791E2EB5" w:rsidR="000D5AEF" w:rsidRDefault="000D5AEF" w:rsidP="005A501A">
      <w:pPr>
        <w:pStyle w:val="ListParagraph"/>
        <w:spacing w:line="480" w:lineRule="auto"/>
        <w:ind w:left="709"/>
        <w:jc w:val="both"/>
      </w:pPr>
      <w:r>
        <w:t xml:space="preserve">Kalibrasi ESC merupakan suatu langkah yang sangat penting dilakukan sebelum melakukan penerbangan. Kalibrasi ESC bertujuan untuk mengatur </w:t>
      </w:r>
      <w:r w:rsidR="00837904">
        <w:t xml:space="preserve">besaran </w:t>
      </w:r>
      <w:r>
        <w:t xml:space="preserve">PWM yang </w:t>
      </w:r>
      <w:r w:rsidR="00837904">
        <w:t>akan dikirimkan</w:t>
      </w:r>
      <w:r>
        <w:t xml:space="preserve"> ke ESC </w:t>
      </w:r>
      <w:r w:rsidR="00837904">
        <w:t>sehingga kecepatan motor dapat</w:t>
      </w:r>
      <w:r>
        <w:t xml:space="preserve"> disesuaikan dengan </w:t>
      </w:r>
      <w:r w:rsidR="00837904">
        <w:t xml:space="preserve">ritme </w:t>
      </w:r>
      <w:r>
        <w:t>kecepatan seluruh motor, sehingga kecepatan putar dari setiap motor akan bernilai sama</w:t>
      </w:r>
      <w:r w:rsidR="00837904">
        <w:t xml:space="preserve"> agar dapat terbang dengan stabil</w:t>
      </w:r>
      <w:r>
        <w:t>. Adapun langkah-langkah kalibrasi ESC sebagai berikut:</w:t>
      </w:r>
    </w:p>
    <w:p w14:paraId="54C3EFFF" w14:textId="77777777" w:rsidR="00837904" w:rsidRDefault="00837904" w:rsidP="00837904">
      <w:pPr>
        <w:pStyle w:val="ListParagraph"/>
        <w:numPr>
          <w:ilvl w:val="1"/>
          <w:numId w:val="40"/>
        </w:numPr>
        <w:spacing w:line="480" w:lineRule="auto"/>
        <w:ind w:left="993"/>
        <w:jc w:val="both"/>
      </w:pPr>
      <w:r>
        <w:t>Hubungkan koneksi Pixhawk dengan aplikasi Mission Planner pada GCS melalui kabel USB atau kabel telemetri.</w:t>
      </w:r>
    </w:p>
    <w:p w14:paraId="15F2D6C9" w14:textId="74605E6E" w:rsidR="00837904" w:rsidRDefault="00837904" w:rsidP="00837904">
      <w:pPr>
        <w:pStyle w:val="ListParagraph"/>
        <w:numPr>
          <w:ilvl w:val="1"/>
          <w:numId w:val="40"/>
        </w:numPr>
        <w:spacing w:line="480" w:lineRule="auto"/>
        <w:ind w:left="993"/>
        <w:jc w:val="both"/>
      </w:pPr>
      <w:r>
        <w:t>Pastikan semua kabel konekt</w:t>
      </w:r>
      <w:r w:rsidR="00E4662F">
        <w:t>or</w:t>
      </w:r>
      <w:r>
        <w:t xml:space="preserve"> ESC telah terpasang pada port main out Pixhawk, dan sesuaikan</w:t>
      </w:r>
      <w:r w:rsidR="00E4662F">
        <w:t xml:space="preserve"> pemasangan</w:t>
      </w:r>
      <w:r>
        <w:t xml:space="preserve">  </w:t>
      </w:r>
      <w:r w:rsidR="00E4662F">
        <w:t>dengan nomor posisi motor yang terpasang pada drone.</w:t>
      </w:r>
    </w:p>
    <w:p w14:paraId="7F8F1EC3" w14:textId="4589EF29" w:rsidR="00E4662F" w:rsidRPr="00E4662F" w:rsidRDefault="00E4662F" w:rsidP="00E4662F">
      <w:pPr>
        <w:pStyle w:val="ListParagraph"/>
        <w:numPr>
          <w:ilvl w:val="1"/>
          <w:numId w:val="40"/>
        </w:numPr>
        <w:spacing w:line="480" w:lineRule="auto"/>
        <w:ind w:left="993"/>
        <w:jc w:val="both"/>
        <w:rPr>
          <w:i/>
          <w:iCs/>
        </w:rPr>
      </w:pPr>
      <w:r>
        <w:t xml:space="preserve">Buka menu “SETUP” pada Mission Planner kemudian </w:t>
      </w:r>
      <w:r w:rsidRPr="00FE39C2">
        <w:rPr>
          <w:i/>
          <w:iCs/>
        </w:rPr>
        <w:t>expand</w:t>
      </w:r>
      <w:r>
        <w:t xml:space="preserve"> pada pilihan “</w:t>
      </w:r>
      <w:r w:rsidRPr="00FE39C2">
        <w:rPr>
          <w:i/>
          <w:iCs/>
        </w:rPr>
        <w:t xml:space="preserve">Mandatory </w:t>
      </w:r>
      <w:r w:rsidRPr="00E4662F">
        <w:t>Hardware</w:t>
      </w:r>
      <w:r>
        <w:t>” lalu pilih “</w:t>
      </w:r>
      <w:r>
        <w:rPr>
          <w:i/>
          <w:iCs/>
        </w:rPr>
        <w:t>ESC Calibration</w:t>
      </w:r>
      <w:r>
        <w:t>”. maka menu yang akan ditampilkan seperti pada Gambar 44.</w:t>
      </w:r>
    </w:p>
    <w:p w14:paraId="3DC6F21A" w14:textId="77777777" w:rsidR="00E4662F" w:rsidRDefault="00E4662F" w:rsidP="00E4662F">
      <w:pPr>
        <w:pStyle w:val="ListParagraph"/>
        <w:keepNext/>
        <w:spacing w:after="0" w:line="360" w:lineRule="auto"/>
        <w:ind w:left="993"/>
        <w:jc w:val="both"/>
      </w:pPr>
      <w:r>
        <w:rPr>
          <w:noProof/>
        </w:rPr>
        <w:drawing>
          <wp:inline distT="0" distB="0" distL="0" distR="0" wp14:anchorId="43BCAB28" wp14:editId="52ED01F8">
            <wp:extent cx="4124325" cy="2318829"/>
            <wp:effectExtent l="0" t="0" r="0" b="571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38888" cy="2327017"/>
                    </a:xfrm>
                    <a:prstGeom prst="rect">
                      <a:avLst/>
                    </a:prstGeom>
                  </pic:spPr>
                </pic:pic>
              </a:graphicData>
            </a:graphic>
          </wp:inline>
        </w:drawing>
      </w:r>
    </w:p>
    <w:p w14:paraId="114621DC" w14:textId="00A9C022" w:rsidR="00E4662F" w:rsidRPr="00F47749" w:rsidRDefault="00E4662F" w:rsidP="00E4662F">
      <w:pPr>
        <w:pStyle w:val="Caption"/>
        <w:jc w:val="center"/>
        <w:rPr>
          <w:i w:val="0"/>
          <w:iCs w:val="0"/>
        </w:rPr>
      </w:pPr>
      <w:bookmarkStart w:id="214" w:name="_Toc159681858"/>
      <w:r>
        <w:t xml:space="preserve">Gambar </w:t>
      </w:r>
      <w:fldSimple w:instr=" SEQ Gambar \* ARABIC ">
        <w:r w:rsidR="008F642D">
          <w:rPr>
            <w:noProof/>
          </w:rPr>
          <w:t>44</w:t>
        </w:r>
      </w:fldSimple>
      <w:r>
        <w:t xml:space="preserve"> Kalibrasi ESC pada Mission Planner</w:t>
      </w:r>
      <w:bookmarkEnd w:id="214"/>
    </w:p>
    <w:p w14:paraId="301389E3" w14:textId="29E932D8" w:rsidR="00E4662F" w:rsidRDefault="00E4662F" w:rsidP="00837904">
      <w:pPr>
        <w:pStyle w:val="ListParagraph"/>
        <w:numPr>
          <w:ilvl w:val="1"/>
          <w:numId w:val="40"/>
        </w:numPr>
        <w:spacing w:line="480" w:lineRule="auto"/>
        <w:ind w:left="993"/>
        <w:jc w:val="both"/>
      </w:pPr>
      <w:r>
        <w:lastRenderedPageBreak/>
        <w:t xml:space="preserve">Sebelum melakukan proses kalibrasi pastikan baling-baling tidak terpasang pada motor, dan tuas </w:t>
      </w:r>
      <w:r w:rsidRPr="00C903CE">
        <w:rPr>
          <w:i/>
          <w:iCs/>
        </w:rPr>
        <w:t>throttle</w:t>
      </w:r>
      <w:r>
        <w:t xml:space="preserve"> (gas) pada remote berada pada posisi</w:t>
      </w:r>
      <w:r w:rsidR="0021509D">
        <w:t xml:space="preserve"> minimum</w:t>
      </w:r>
      <w:r>
        <w:t>. Kemudian tekan pada tombol</w:t>
      </w:r>
      <w:r w:rsidR="0021509D">
        <w:t xml:space="preserve"> “</w:t>
      </w:r>
      <w:r w:rsidR="0021509D" w:rsidRPr="00254571">
        <w:rPr>
          <w:i/>
          <w:iCs/>
        </w:rPr>
        <w:t>Calibrate ESC</w:t>
      </w:r>
      <w:r w:rsidR="0021509D">
        <w:t>”</w:t>
      </w:r>
    </w:p>
    <w:p w14:paraId="72503FD7" w14:textId="352A0393" w:rsidR="0021509D" w:rsidRDefault="0021509D" w:rsidP="00837904">
      <w:pPr>
        <w:pStyle w:val="ListParagraph"/>
        <w:numPr>
          <w:ilvl w:val="1"/>
          <w:numId w:val="40"/>
        </w:numPr>
        <w:spacing w:line="480" w:lineRule="auto"/>
        <w:ind w:left="993"/>
        <w:jc w:val="both"/>
      </w:pPr>
      <w:r>
        <w:t>Setelah menekan tombol “</w:t>
      </w:r>
      <w:r w:rsidRPr="00254571">
        <w:rPr>
          <w:i/>
          <w:iCs/>
        </w:rPr>
        <w:t>Calibrate ESC</w:t>
      </w:r>
      <w:r>
        <w:t xml:space="preserve">” putuskan koneksi pixhawk dengan </w:t>
      </w:r>
      <w:r w:rsidRPr="00254571">
        <w:rPr>
          <w:i/>
          <w:iCs/>
        </w:rPr>
        <w:t>Mission Planner</w:t>
      </w:r>
      <w:r>
        <w:t xml:space="preserve">, kemudian putuskan juga sambungan baterai dengan </w:t>
      </w:r>
      <w:r w:rsidRPr="00254571">
        <w:rPr>
          <w:i/>
          <w:iCs/>
        </w:rPr>
        <w:t>drone</w:t>
      </w:r>
      <w:r>
        <w:t>.</w:t>
      </w:r>
    </w:p>
    <w:p w14:paraId="27D7E510" w14:textId="32D30F70" w:rsidR="0021509D" w:rsidRDefault="0021509D" w:rsidP="00837904">
      <w:pPr>
        <w:pStyle w:val="ListParagraph"/>
        <w:numPr>
          <w:ilvl w:val="1"/>
          <w:numId w:val="40"/>
        </w:numPr>
        <w:spacing w:line="480" w:lineRule="auto"/>
        <w:ind w:left="993"/>
        <w:jc w:val="both"/>
      </w:pPr>
      <w:r>
        <w:t xml:space="preserve">Ketika drone dalam keadaan off, arahkan tuas </w:t>
      </w:r>
      <w:r w:rsidRPr="00254571">
        <w:rPr>
          <w:i/>
          <w:iCs/>
        </w:rPr>
        <w:t>throttle</w:t>
      </w:r>
      <w:r>
        <w:t xml:space="preserve"> </w:t>
      </w:r>
      <w:r w:rsidRPr="00254571">
        <w:rPr>
          <w:i/>
          <w:iCs/>
        </w:rPr>
        <w:t>remote</w:t>
      </w:r>
      <w:r>
        <w:t xml:space="preserve"> pada posisi maksimum, kemudian hubungkan koneksi baterai untuk menyalakan drone kembali.</w:t>
      </w:r>
    </w:p>
    <w:p w14:paraId="66040E7B" w14:textId="2E3F0E84" w:rsidR="0021509D" w:rsidRDefault="0021509D" w:rsidP="00837904">
      <w:pPr>
        <w:pStyle w:val="ListParagraph"/>
        <w:numPr>
          <w:ilvl w:val="1"/>
          <w:numId w:val="40"/>
        </w:numPr>
        <w:spacing w:line="480" w:lineRule="auto"/>
        <w:ind w:left="993"/>
        <w:jc w:val="both"/>
      </w:pPr>
      <w:r>
        <w:t xml:space="preserve">Saat drone dinyalakan motor akan menghasilkan nada beep yang artinya ESC sedang dalam kalibrasi. Ketika nada beep berbunyi sebanyak 3 kali, arahkan kembali tuas </w:t>
      </w:r>
      <w:r w:rsidRPr="00A1334E">
        <w:rPr>
          <w:i/>
          <w:iCs/>
        </w:rPr>
        <w:t>throttle</w:t>
      </w:r>
      <w:r>
        <w:t xml:space="preserve"> ke posisi minimum, kemudian bunyi beep ke 4 berbunyi yang menandakan ESC telah selesai di kalibrasi.</w:t>
      </w:r>
    </w:p>
    <w:p w14:paraId="05136F1E" w14:textId="37CC0251" w:rsidR="000D5AEF" w:rsidRDefault="009B44F6" w:rsidP="009B44F6">
      <w:pPr>
        <w:pStyle w:val="ListParagraph"/>
        <w:numPr>
          <w:ilvl w:val="1"/>
          <w:numId w:val="40"/>
        </w:numPr>
        <w:spacing w:line="480" w:lineRule="auto"/>
        <w:ind w:left="993"/>
        <w:jc w:val="both"/>
      </w:pPr>
      <w:r>
        <w:t xml:space="preserve">Setelah kalibrasi selesai, kemudian uji fungsionalitas ESC dengan menaikkan dan menurunkan </w:t>
      </w:r>
      <w:r w:rsidRPr="005A501A">
        <w:t>throttle</w:t>
      </w:r>
      <w:r>
        <w:t xml:space="preserve"> pada remote apakah motor berputar sesuai dengan perubahan </w:t>
      </w:r>
      <w:r w:rsidRPr="008A3190">
        <w:rPr>
          <w:i/>
          <w:iCs/>
        </w:rPr>
        <w:t>throttle</w:t>
      </w:r>
      <w:r>
        <w:t xml:space="preserve"> yang lakukan.</w:t>
      </w:r>
    </w:p>
    <w:p w14:paraId="2881B0BF" w14:textId="77777777" w:rsidR="00E27281" w:rsidRPr="005B2C91" w:rsidRDefault="00E27281" w:rsidP="00E27281">
      <w:pPr>
        <w:pStyle w:val="ListParagraph"/>
        <w:spacing w:line="480" w:lineRule="auto"/>
        <w:ind w:left="993"/>
        <w:jc w:val="both"/>
      </w:pPr>
    </w:p>
    <w:p w14:paraId="4668BB00" w14:textId="5FB7C5E5" w:rsidR="00624173" w:rsidRDefault="00E27281" w:rsidP="007D549E">
      <w:pPr>
        <w:pStyle w:val="ListParagraph"/>
        <w:numPr>
          <w:ilvl w:val="0"/>
          <w:numId w:val="38"/>
        </w:numPr>
        <w:spacing w:after="0" w:line="480" w:lineRule="auto"/>
        <w:ind w:left="0" w:hanging="357"/>
        <w:jc w:val="both"/>
        <w:outlineLvl w:val="1"/>
        <w:rPr>
          <w:b/>
          <w:bCs/>
        </w:rPr>
      </w:pPr>
      <w:bookmarkStart w:id="215" w:name="_Toc159681559"/>
      <w:r>
        <w:rPr>
          <w:b/>
          <w:bCs/>
        </w:rPr>
        <w:t>Verifikasi</w:t>
      </w:r>
      <w:r w:rsidR="00624173">
        <w:rPr>
          <w:b/>
          <w:bCs/>
        </w:rPr>
        <w:t xml:space="preserve"> </w:t>
      </w:r>
      <w:r>
        <w:rPr>
          <w:b/>
          <w:bCs/>
        </w:rPr>
        <w:t>(</w:t>
      </w:r>
      <w:r w:rsidRPr="00E27281">
        <w:rPr>
          <w:b/>
          <w:bCs/>
          <w:i/>
          <w:iCs/>
        </w:rPr>
        <w:t>Verification</w:t>
      </w:r>
      <w:r>
        <w:rPr>
          <w:b/>
          <w:bCs/>
        </w:rPr>
        <w:t>)</w:t>
      </w:r>
      <w:bookmarkEnd w:id="215"/>
    </w:p>
    <w:p w14:paraId="64501E53" w14:textId="217E7F45" w:rsidR="00B97A0B" w:rsidRPr="00086F3C" w:rsidRDefault="00E27281" w:rsidP="005244AB">
      <w:pPr>
        <w:spacing w:after="0" w:line="480" w:lineRule="auto"/>
        <w:ind w:firstLine="426"/>
        <w:jc w:val="both"/>
      </w:pPr>
      <w:r>
        <w:t>Verifikasi</w:t>
      </w:r>
      <w:r w:rsidR="00086F3C">
        <w:t xml:space="preserve"> sistem merupakan suatu hal yang penting dalam pengembangan</w:t>
      </w:r>
      <w:r w:rsidR="00086F3C" w:rsidRPr="00086F3C">
        <w:t xml:space="preserve"> </w:t>
      </w:r>
      <w:r w:rsidR="00086F3C">
        <w:t>suatu alat atau sistem.</w:t>
      </w:r>
      <w:r>
        <w:t xml:space="preserve"> Tahap ini dilakukan verifikasi dan pengujian apakah sistem sepenuhnya atau sebagian memenuhi persyaratan sistem, pengujuan dapat dikategorikan ke dalam unit testing, sistem pengujian dan penerimaan pengujian.</w:t>
      </w:r>
      <w:r w:rsidR="00086F3C">
        <w:t xml:space="preserve"> </w:t>
      </w:r>
      <w:r>
        <w:t>P</w:t>
      </w:r>
      <w:r w:rsidR="00086F3C">
        <w:t xml:space="preserve">engujian yang dilakukan berupa pengukuran-pengukuran parameter untuk </w:t>
      </w:r>
      <w:r w:rsidR="00086F3C">
        <w:lastRenderedPageBreak/>
        <w:t>menentukan hasil dari fungsi sebuah sistem</w:t>
      </w:r>
      <w:r w:rsidR="00A0698B">
        <w:t>,</w:t>
      </w:r>
      <w:r w:rsidR="00086F3C">
        <w:t xml:space="preserve"> diantaranya berupa pengukuran tegangan dan keluaran daya pada baterai, pengukuran tegangan pada pixhawk, pengukuran kecepatan putaran</w:t>
      </w:r>
      <w:r w:rsidR="0024405C">
        <w:t xml:space="preserve"> dan </w:t>
      </w:r>
      <w:r w:rsidR="0024405C" w:rsidRPr="0024405C">
        <w:rPr>
          <w:i/>
          <w:iCs/>
        </w:rPr>
        <w:t>thrust</w:t>
      </w:r>
      <w:r w:rsidR="00086F3C">
        <w:t xml:space="preserve"> motor, pengukuran gaya dorong baling-baling, dan pengukuran lainnya yang diperlukan.</w:t>
      </w:r>
    </w:p>
    <w:p w14:paraId="70A85048" w14:textId="2227AE51" w:rsidR="00B97A0B" w:rsidRDefault="00B97A0B" w:rsidP="00DA2268">
      <w:pPr>
        <w:pStyle w:val="ListParagraph"/>
        <w:numPr>
          <w:ilvl w:val="0"/>
          <w:numId w:val="42"/>
        </w:numPr>
        <w:spacing w:line="480" w:lineRule="auto"/>
        <w:ind w:left="426"/>
        <w:jc w:val="both"/>
        <w:rPr>
          <w:b/>
          <w:bCs/>
        </w:rPr>
      </w:pPr>
      <w:r>
        <w:rPr>
          <w:b/>
          <w:bCs/>
        </w:rPr>
        <w:t xml:space="preserve">Pengukuran Daya Baterai </w:t>
      </w:r>
    </w:p>
    <w:p w14:paraId="74F7550E" w14:textId="4AAE8030" w:rsidR="004952EE" w:rsidRDefault="004952EE" w:rsidP="0024405C">
      <w:pPr>
        <w:pStyle w:val="ListParagraph"/>
        <w:spacing w:line="480" w:lineRule="auto"/>
        <w:ind w:left="426"/>
        <w:jc w:val="both"/>
      </w:pPr>
      <w:r>
        <w:t>Pengukuran daya baterai yang dilakukan bertujuan untuk mengukur besar tegangan output pada baterai lipo. Baterai lipo yang digunakan dengan spesifikasi 4 sel baterai dengan tegangan 14,8V saat keadaan kosong dan 16,8V sa</w:t>
      </w:r>
      <w:r w:rsidR="007664E3">
        <w:t>a</w:t>
      </w:r>
      <w:r>
        <w:t xml:space="preserve">t baterai dalam keadaan penuh.  </w:t>
      </w:r>
    </w:p>
    <w:p w14:paraId="13DDB51A" w14:textId="77777777" w:rsidR="004952EE" w:rsidRDefault="004952EE" w:rsidP="004952EE">
      <w:pPr>
        <w:pStyle w:val="ListParagraph"/>
        <w:keepNext/>
        <w:spacing w:after="0" w:line="240" w:lineRule="auto"/>
        <w:ind w:left="0"/>
        <w:jc w:val="center"/>
      </w:pPr>
      <w:r>
        <w:rPr>
          <w:noProof/>
        </w:rPr>
        <w:drawing>
          <wp:inline distT="0" distB="0" distL="0" distR="0" wp14:anchorId="27E5B603" wp14:editId="2FB47DB0">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27986454" w14:textId="7948BDC5" w:rsidR="004952EE" w:rsidRDefault="004952EE" w:rsidP="004952EE">
      <w:pPr>
        <w:pStyle w:val="Caption"/>
        <w:jc w:val="center"/>
      </w:pPr>
      <w:bookmarkStart w:id="216" w:name="_Toc159681859"/>
      <w:r>
        <w:t xml:space="preserve">Gambar </w:t>
      </w:r>
      <w:fldSimple w:instr=" SEQ Gambar \* ARABIC ">
        <w:r w:rsidR="008F642D">
          <w:rPr>
            <w:noProof/>
          </w:rPr>
          <w:t>45</w:t>
        </w:r>
      </w:fldSimple>
      <w:r>
        <w:t xml:space="preserve"> Pengukuran Tegangan Baterai</w:t>
      </w:r>
      <w:bookmarkEnd w:id="216"/>
    </w:p>
    <w:p w14:paraId="0094616E" w14:textId="17F80660" w:rsidR="004952EE" w:rsidRPr="002E00CE" w:rsidRDefault="004952EE" w:rsidP="00086F3C">
      <w:pPr>
        <w:pStyle w:val="ListParagraph"/>
        <w:spacing w:line="480" w:lineRule="auto"/>
        <w:ind w:left="426"/>
        <w:jc w:val="both"/>
      </w:pPr>
      <w:r>
        <w:t xml:space="preserve">Gambar </w:t>
      </w:r>
      <w:r w:rsidR="00C903CE">
        <w:t>45</w:t>
      </w:r>
      <w:r>
        <w:t xml:space="preserve"> </w:t>
      </w:r>
      <w:r w:rsidR="003C6AAE">
        <w:t>m</w:t>
      </w:r>
      <w:r>
        <w:t>erupakan hasil dari pengukuran tegangan</w:t>
      </w:r>
      <w:r w:rsidR="003C6AAE">
        <w:t xml:space="preserve"> baterai yang diukur pada konektor series XT60 dan konektor parallel JST pada baterai. Pengukuran pada konektor XT60 diukur menggunakan digital multimeter sedangkan pengukuran tegangan pada konektor JST menggunakan digital Li-Po Alarm. </w:t>
      </w:r>
      <w:r w:rsidR="007664E3">
        <w:t xml:space="preserve">Nilai tegangan yang terukur pada multimeter dan lipo alarm adalah sama sebesar 16,7V ketika baterai dalam kondisi penuh. </w:t>
      </w:r>
      <w:r w:rsidR="003C6AAE">
        <w:t xml:space="preserve">Selain berfungsi sebagai mengukur tegangan baterai fungsi lain dari lipo alarm adalah untuk memberi tahu pengguna apabila tegangan baterai berada dibawah 14,8V melalui indikator bunyi atau alarm. Karena resiko yang akan terjadi apabila tegangan </w:t>
      </w:r>
      <w:r w:rsidR="003C6AAE">
        <w:lastRenderedPageBreak/>
        <w:t>baterai berada di bawah tegangan yang disarankan  akan membuat baterai cepat rusak. Oleh karena itu drone harus segera mendarat ketika daya baterai telah habis.</w:t>
      </w:r>
    </w:p>
    <w:p w14:paraId="3ADAC180" w14:textId="71180AA1" w:rsidR="00624173" w:rsidRDefault="00624173" w:rsidP="00DA2268">
      <w:pPr>
        <w:pStyle w:val="ListParagraph"/>
        <w:numPr>
          <w:ilvl w:val="0"/>
          <w:numId w:val="42"/>
        </w:numPr>
        <w:spacing w:line="480" w:lineRule="auto"/>
        <w:ind w:left="426"/>
        <w:jc w:val="both"/>
        <w:rPr>
          <w:b/>
          <w:bCs/>
        </w:rPr>
      </w:pPr>
      <w:r>
        <w:rPr>
          <w:b/>
          <w:bCs/>
        </w:rPr>
        <w:t xml:space="preserve">Pengukuran </w:t>
      </w:r>
      <w:r w:rsidR="00F03D7A">
        <w:rPr>
          <w:b/>
          <w:bCs/>
        </w:rPr>
        <w:t>Tegangan</w:t>
      </w:r>
      <w:r>
        <w:rPr>
          <w:b/>
          <w:bCs/>
        </w:rPr>
        <w:t xml:space="preserve"> Output Pixhawk</w:t>
      </w:r>
      <w:r w:rsidR="006E5704">
        <w:rPr>
          <w:b/>
          <w:bCs/>
        </w:rPr>
        <w:t xml:space="preserve"> </w:t>
      </w:r>
    </w:p>
    <w:p w14:paraId="2712609C" w14:textId="502830A9" w:rsidR="00B97A0B" w:rsidRDefault="00B97A0B" w:rsidP="003E179A">
      <w:pPr>
        <w:pStyle w:val="ListParagraph"/>
        <w:spacing w:after="0" w:line="480" w:lineRule="auto"/>
        <w:ind w:left="425"/>
        <w:jc w:val="both"/>
      </w:pPr>
      <w:r>
        <w:t xml:space="preserve">Pengukuran </w:t>
      </w:r>
      <w:r w:rsidR="00F03D7A">
        <w:t>tegangan</w:t>
      </w:r>
      <w:r>
        <w:t xml:space="preserve"> output pada modul pixhawk dilakukan dengan cara mengukur besar keluaran tegangan pada pin </w:t>
      </w:r>
      <w:r w:rsidRPr="006B11A6">
        <w:t>port</w:t>
      </w:r>
      <w:r w:rsidRPr="00B97A0B">
        <w:rPr>
          <w:i/>
          <w:iCs/>
        </w:rPr>
        <w:t xml:space="preserve"> </w:t>
      </w:r>
      <w:r w:rsidRPr="006B11A6">
        <w:t>pixhawk</w:t>
      </w:r>
      <w:r>
        <w:t xml:space="preserve"> yang digunakan.</w:t>
      </w:r>
      <w:r w:rsidR="00F03D7A">
        <w:t xml:space="preserve"> Pengukuran tengangan</w:t>
      </w:r>
      <w:r w:rsidR="004E0C36">
        <w:t xml:space="preserve"> pada pin pixhawk menggunakan multimeter digital.</w:t>
      </w:r>
      <w:r>
        <w:t xml:space="preserve"> </w:t>
      </w:r>
      <w:r w:rsidR="00426671">
        <w:t xml:space="preserve">Pengukuran dilakukan untuk mengukur tegangan dan memastikan port konektor pada pin power dapat bekerja pada tegangan kerjanya dan dalam keadan baik. </w:t>
      </w:r>
      <w:r w:rsidR="006A0810">
        <w:t>B</w:t>
      </w:r>
      <w:r>
        <w:t xml:space="preserve">erikut merupakan nilai tegangan yang terukur pada </w:t>
      </w:r>
      <w:r w:rsidRPr="006B11A6">
        <w:t>port</w:t>
      </w:r>
      <w:r>
        <w:t xml:space="preserve"> </w:t>
      </w:r>
      <w:r w:rsidRPr="006B11A6">
        <w:t>pin</w:t>
      </w:r>
      <w:r>
        <w:t xml:space="preserve"> </w:t>
      </w:r>
      <w:r w:rsidRPr="006B11A6">
        <w:t>pixhawk</w:t>
      </w:r>
      <w:r>
        <w:t xml:space="preserve"> :</w:t>
      </w:r>
    </w:p>
    <w:p w14:paraId="61BC14CD" w14:textId="375E66F8" w:rsidR="006A0810" w:rsidRDefault="006A0810" w:rsidP="006A0810">
      <w:pPr>
        <w:pStyle w:val="ListParagraph"/>
        <w:numPr>
          <w:ilvl w:val="0"/>
          <w:numId w:val="43"/>
        </w:numPr>
        <w:spacing w:after="0" w:line="480" w:lineRule="auto"/>
        <w:jc w:val="both"/>
      </w:pPr>
      <w:r w:rsidRPr="005041B1">
        <w:t xml:space="preserve">Pengukuran </w:t>
      </w:r>
      <w:r>
        <w:t>T</w:t>
      </w:r>
      <w:r w:rsidRPr="005041B1">
        <w:t>egangan</w:t>
      </w:r>
      <w:r>
        <w:t xml:space="preserve"> </w:t>
      </w:r>
      <w:r w:rsidRPr="005041B1">
        <w:t xml:space="preserve">Pin </w:t>
      </w:r>
      <w:r>
        <w:t>Power Pixhawk</w:t>
      </w:r>
    </w:p>
    <w:p w14:paraId="2F2D4421" w14:textId="0B1B1C4B" w:rsidR="006A0810" w:rsidRDefault="006A0810" w:rsidP="00426671">
      <w:pPr>
        <w:pStyle w:val="ListParagraph"/>
        <w:spacing w:before="240" w:after="0" w:line="480" w:lineRule="auto"/>
        <w:ind w:left="785"/>
        <w:jc w:val="both"/>
      </w:pPr>
      <w:r>
        <w:t>P</w:t>
      </w:r>
      <w:r w:rsidRPr="003E5973">
        <w:t>in power pada pixhawk berfungsi untuk menyalurkan sumber daya listri</w:t>
      </w:r>
      <w:r>
        <w:t>k</w:t>
      </w:r>
      <w:r w:rsidRPr="003E5973">
        <w:t xml:space="preserve"> DC dari baterai yang </w:t>
      </w:r>
      <w:r>
        <w:t xml:space="preserve">dibagi </w:t>
      </w:r>
      <w:r w:rsidRPr="003E5973">
        <w:t xml:space="preserve">melalui </w:t>
      </w:r>
      <w:r w:rsidRPr="003E5973">
        <w:rPr>
          <w:i/>
          <w:iCs/>
        </w:rPr>
        <w:t>power module</w:t>
      </w:r>
      <w:r>
        <w:t xml:space="preserve">. Pin power </w:t>
      </w:r>
      <w:r w:rsidR="000F3159">
        <w:t xml:space="preserve">pixhawk </w:t>
      </w:r>
      <w:r>
        <w:t xml:space="preserve">terdiri dari 6 pin. Sesuai urutan pin dari kanan meliputi tegangan pada pin VCC, VCC, Current, Voltege, GND, dan GND, Pin VCC merupakan pin tegangan sumber yang bernilai positif yang rata-rata nilai tegangan nya sebesar 5V sedangkan GND merupakan tegangan dengan nilai 0V, pin </w:t>
      </w:r>
      <w:r w:rsidRPr="00C34980">
        <w:rPr>
          <w:i/>
          <w:iCs/>
        </w:rPr>
        <w:t>Current</w:t>
      </w:r>
      <w:r>
        <w:t xml:space="preserve"> dan </w:t>
      </w:r>
      <w:r w:rsidRPr="00C34980">
        <w:rPr>
          <w:i/>
          <w:iCs/>
        </w:rPr>
        <w:t>Voltage</w:t>
      </w:r>
      <w:r>
        <w:t xml:space="preserve"> merupakan pin yang terhubung dengan sensor arus dan sensor tegangan yang tertanam pada pixhawk, fungsi dari sensor ini adalah untuk mengukur dan memonitoring masukan arus dan tegangan ke pixhawk yang akan ditampilkan pada monitor aplikasi </w:t>
      </w:r>
      <w:r w:rsidRPr="00E83713">
        <w:rPr>
          <w:i/>
          <w:iCs/>
        </w:rPr>
        <w:t>Mission Planner</w:t>
      </w:r>
      <w:r>
        <w:rPr>
          <w:i/>
          <w:iCs/>
        </w:rPr>
        <w:t>.</w:t>
      </w:r>
      <w:r w:rsidR="004E0C36" w:rsidRPr="004E0C36">
        <w:t xml:space="preserve"> </w:t>
      </w:r>
    </w:p>
    <w:p w14:paraId="2A192604" w14:textId="77777777" w:rsidR="005A501A" w:rsidRPr="00426671" w:rsidRDefault="005A501A" w:rsidP="00426671">
      <w:pPr>
        <w:pStyle w:val="ListParagraph"/>
        <w:spacing w:before="240" w:after="0" w:line="480" w:lineRule="auto"/>
        <w:ind w:left="785"/>
        <w:jc w:val="both"/>
      </w:pPr>
    </w:p>
    <w:p w14:paraId="548DED33" w14:textId="46AE1381" w:rsidR="006A0810" w:rsidRDefault="006A0810" w:rsidP="006A0810">
      <w:pPr>
        <w:pStyle w:val="Caption"/>
        <w:keepNext/>
        <w:spacing w:after="80"/>
        <w:ind w:left="992"/>
      </w:pPr>
      <w:bookmarkStart w:id="217" w:name="_Toc159235153"/>
      <w:r>
        <w:lastRenderedPageBreak/>
        <w:t xml:space="preserve">Tabel </w:t>
      </w:r>
      <w:fldSimple w:instr=" SEQ Tabel \* ARABIC ">
        <w:r w:rsidR="008F642D">
          <w:rPr>
            <w:noProof/>
          </w:rPr>
          <w:t>13</w:t>
        </w:r>
      </w:fldSimple>
      <w:r>
        <w:t xml:space="preserve"> </w:t>
      </w:r>
      <w:r w:rsidRPr="005041B1">
        <w:t xml:space="preserve">Pengukuran </w:t>
      </w:r>
      <w:r>
        <w:t>T</w:t>
      </w:r>
      <w:r w:rsidRPr="005041B1">
        <w:t>egangan</w:t>
      </w:r>
      <w:r>
        <w:t xml:space="preserve"> </w:t>
      </w:r>
      <w:r w:rsidRPr="005041B1">
        <w:t xml:space="preserve">Pin </w:t>
      </w:r>
      <w:r>
        <w:t>Power</w:t>
      </w:r>
      <w:r w:rsidRPr="005041B1">
        <w:t xml:space="preserve"> Pixhawk</w:t>
      </w:r>
      <w:bookmarkEnd w:id="217"/>
    </w:p>
    <w:tbl>
      <w:tblPr>
        <w:tblStyle w:val="TableGrid"/>
        <w:tblW w:w="0" w:type="auto"/>
        <w:jc w:val="center"/>
        <w:tblLook w:val="04A0" w:firstRow="1" w:lastRow="0" w:firstColumn="1" w:lastColumn="0" w:noHBand="0" w:noVBand="1"/>
      </w:tblPr>
      <w:tblGrid>
        <w:gridCol w:w="863"/>
        <w:gridCol w:w="1350"/>
        <w:gridCol w:w="1484"/>
        <w:gridCol w:w="2359"/>
      </w:tblGrid>
      <w:tr w:rsidR="006A0810" w:rsidRPr="00B97A0B" w14:paraId="1035405F" w14:textId="77777777" w:rsidTr="006A0810">
        <w:trPr>
          <w:jc w:val="center"/>
        </w:trPr>
        <w:tc>
          <w:tcPr>
            <w:tcW w:w="0" w:type="auto"/>
            <w:hideMark/>
          </w:tcPr>
          <w:p w14:paraId="63D1B08A"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7E6E975D"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3B1C6F0"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359" w:type="dxa"/>
          </w:tcPr>
          <w:p w14:paraId="0629E4A5"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26D67060" w14:textId="77777777" w:rsidTr="006A0810">
        <w:trPr>
          <w:jc w:val="center"/>
        </w:trPr>
        <w:tc>
          <w:tcPr>
            <w:tcW w:w="0" w:type="auto"/>
            <w:vAlign w:val="center"/>
            <w:hideMark/>
          </w:tcPr>
          <w:p w14:paraId="65F3395A" w14:textId="77777777" w:rsidR="006A0810" w:rsidRPr="00B97A0B" w:rsidRDefault="006A0810" w:rsidP="006A0810">
            <w:pPr>
              <w:rPr>
                <w:rFonts w:eastAsia="Times New Roman" w:cs="Times New Roman"/>
                <w:szCs w:val="24"/>
                <w:lang w:val="en-ID" w:eastAsia="en-ID"/>
              </w:rPr>
            </w:pPr>
            <w:r>
              <w:t>1 (red)</w:t>
            </w:r>
          </w:p>
        </w:tc>
        <w:tc>
          <w:tcPr>
            <w:tcW w:w="0" w:type="auto"/>
            <w:vAlign w:val="center"/>
            <w:hideMark/>
          </w:tcPr>
          <w:p w14:paraId="3EEC1E6B"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0357B7DB" w14:textId="77777777" w:rsidR="006A0810" w:rsidRPr="00B97A0B" w:rsidRDefault="006A0810" w:rsidP="006A0810">
            <w:pPr>
              <w:ind w:left="53"/>
              <w:jc w:val="center"/>
              <w:rPr>
                <w:rFonts w:eastAsia="Times New Roman" w:cs="Times New Roman"/>
                <w:szCs w:val="24"/>
                <w:lang w:val="en-ID" w:eastAsia="en-ID"/>
              </w:rPr>
            </w:pPr>
            <w:r>
              <w:t>5,568V</w:t>
            </w:r>
          </w:p>
        </w:tc>
        <w:tc>
          <w:tcPr>
            <w:tcW w:w="2359" w:type="dxa"/>
          </w:tcPr>
          <w:p w14:paraId="5734FCE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7BBFB07" wp14:editId="619A1D9F">
                  <wp:extent cx="1114425" cy="908883"/>
                  <wp:effectExtent l="0" t="0" r="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128416" cy="920293"/>
                          </a:xfrm>
                          <a:prstGeom prst="rect">
                            <a:avLst/>
                          </a:prstGeom>
                        </pic:spPr>
                      </pic:pic>
                    </a:graphicData>
                  </a:graphic>
                </wp:inline>
              </w:drawing>
            </w:r>
          </w:p>
        </w:tc>
      </w:tr>
      <w:tr w:rsidR="006A0810" w:rsidRPr="00B97A0B" w14:paraId="3F4CD2A3" w14:textId="77777777" w:rsidTr="006A0810">
        <w:trPr>
          <w:jc w:val="center"/>
        </w:trPr>
        <w:tc>
          <w:tcPr>
            <w:tcW w:w="0" w:type="auto"/>
            <w:vAlign w:val="center"/>
            <w:hideMark/>
          </w:tcPr>
          <w:p w14:paraId="0BA1D989" w14:textId="77777777" w:rsidR="006A0810" w:rsidRPr="00B97A0B" w:rsidRDefault="006A0810" w:rsidP="006A0810">
            <w:pPr>
              <w:rPr>
                <w:rFonts w:eastAsia="Times New Roman" w:cs="Times New Roman"/>
                <w:szCs w:val="24"/>
                <w:lang w:val="en-ID" w:eastAsia="en-ID"/>
              </w:rPr>
            </w:pPr>
            <w:r>
              <w:t>2 (blk)</w:t>
            </w:r>
          </w:p>
        </w:tc>
        <w:tc>
          <w:tcPr>
            <w:tcW w:w="0" w:type="auto"/>
            <w:vAlign w:val="center"/>
            <w:hideMark/>
          </w:tcPr>
          <w:p w14:paraId="5B231B42"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6CD99F8C" w14:textId="77777777" w:rsidR="006A0810" w:rsidRPr="00B97A0B" w:rsidRDefault="006A0810" w:rsidP="006A0810">
            <w:pPr>
              <w:ind w:left="53"/>
              <w:jc w:val="center"/>
              <w:rPr>
                <w:rFonts w:eastAsia="Times New Roman" w:cs="Times New Roman"/>
                <w:szCs w:val="24"/>
                <w:lang w:val="en-ID" w:eastAsia="en-ID"/>
              </w:rPr>
            </w:pPr>
            <w:r>
              <w:t>5,567V</w:t>
            </w:r>
          </w:p>
        </w:tc>
        <w:tc>
          <w:tcPr>
            <w:tcW w:w="2359" w:type="dxa"/>
          </w:tcPr>
          <w:p w14:paraId="73CA9F4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706F540C" wp14:editId="79F830CA">
                  <wp:extent cx="1143000" cy="835143"/>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156992" cy="845366"/>
                          </a:xfrm>
                          <a:prstGeom prst="rect">
                            <a:avLst/>
                          </a:prstGeom>
                        </pic:spPr>
                      </pic:pic>
                    </a:graphicData>
                  </a:graphic>
                </wp:inline>
              </w:drawing>
            </w:r>
          </w:p>
        </w:tc>
      </w:tr>
      <w:tr w:rsidR="006A0810" w:rsidRPr="00B97A0B" w14:paraId="21662BCF" w14:textId="77777777" w:rsidTr="006A0810">
        <w:trPr>
          <w:jc w:val="center"/>
        </w:trPr>
        <w:tc>
          <w:tcPr>
            <w:tcW w:w="0" w:type="auto"/>
            <w:vAlign w:val="center"/>
            <w:hideMark/>
          </w:tcPr>
          <w:p w14:paraId="01399674" w14:textId="77777777" w:rsidR="006A0810" w:rsidRPr="00B97A0B" w:rsidRDefault="006A0810" w:rsidP="006A0810">
            <w:pPr>
              <w:rPr>
                <w:rFonts w:eastAsia="Times New Roman" w:cs="Times New Roman"/>
                <w:szCs w:val="24"/>
                <w:lang w:val="en-ID" w:eastAsia="en-ID"/>
              </w:rPr>
            </w:pPr>
            <w:r>
              <w:t>3 (blk)</w:t>
            </w:r>
          </w:p>
        </w:tc>
        <w:tc>
          <w:tcPr>
            <w:tcW w:w="0" w:type="auto"/>
            <w:vAlign w:val="center"/>
            <w:hideMark/>
          </w:tcPr>
          <w:p w14:paraId="194D8E73" w14:textId="77777777" w:rsidR="006A0810" w:rsidRPr="00B97A0B" w:rsidRDefault="006A0810" w:rsidP="006A0810">
            <w:pPr>
              <w:rPr>
                <w:rFonts w:eastAsia="Times New Roman" w:cs="Times New Roman"/>
                <w:szCs w:val="24"/>
                <w:lang w:val="en-ID" w:eastAsia="en-ID"/>
              </w:rPr>
            </w:pPr>
            <w:r>
              <w:t>CURRENT</w:t>
            </w:r>
          </w:p>
        </w:tc>
        <w:tc>
          <w:tcPr>
            <w:tcW w:w="0" w:type="auto"/>
            <w:vAlign w:val="center"/>
            <w:hideMark/>
          </w:tcPr>
          <w:p w14:paraId="4F5E8EFF" w14:textId="77777777" w:rsidR="006A0810" w:rsidRPr="00B97A0B" w:rsidRDefault="006A0810" w:rsidP="006A0810">
            <w:pPr>
              <w:ind w:left="53"/>
              <w:jc w:val="center"/>
              <w:rPr>
                <w:rFonts w:eastAsia="Times New Roman" w:cs="Times New Roman"/>
                <w:szCs w:val="24"/>
                <w:lang w:val="en-ID" w:eastAsia="en-ID"/>
              </w:rPr>
            </w:pPr>
            <w:r>
              <w:t>4,739V</w:t>
            </w:r>
          </w:p>
        </w:tc>
        <w:tc>
          <w:tcPr>
            <w:tcW w:w="2359" w:type="dxa"/>
          </w:tcPr>
          <w:p w14:paraId="79A09AF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174ACE5" wp14:editId="34199C3E">
                  <wp:extent cx="1133475" cy="8476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147565" cy="858207"/>
                          </a:xfrm>
                          <a:prstGeom prst="rect">
                            <a:avLst/>
                          </a:prstGeom>
                        </pic:spPr>
                      </pic:pic>
                    </a:graphicData>
                  </a:graphic>
                </wp:inline>
              </w:drawing>
            </w:r>
          </w:p>
        </w:tc>
      </w:tr>
      <w:tr w:rsidR="006A0810" w:rsidRPr="00B97A0B" w14:paraId="6545BFBC" w14:textId="77777777" w:rsidTr="006A0810">
        <w:trPr>
          <w:jc w:val="center"/>
        </w:trPr>
        <w:tc>
          <w:tcPr>
            <w:tcW w:w="0" w:type="auto"/>
            <w:vAlign w:val="center"/>
            <w:hideMark/>
          </w:tcPr>
          <w:p w14:paraId="67AB66A9" w14:textId="77777777" w:rsidR="006A0810" w:rsidRPr="00B97A0B" w:rsidRDefault="006A0810" w:rsidP="006A0810">
            <w:pPr>
              <w:rPr>
                <w:rFonts w:eastAsia="Times New Roman" w:cs="Times New Roman"/>
                <w:szCs w:val="24"/>
                <w:lang w:val="en-ID" w:eastAsia="en-ID"/>
              </w:rPr>
            </w:pPr>
            <w:r>
              <w:t>4 (blk)</w:t>
            </w:r>
          </w:p>
        </w:tc>
        <w:tc>
          <w:tcPr>
            <w:tcW w:w="0" w:type="auto"/>
            <w:vAlign w:val="center"/>
            <w:hideMark/>
          </w:tcPr>
          <w:p w14:paraId="358E3FA8" w14:textId="77777777" w:rsidR="006A0810" w:rsidRPr="00B97A0B" w:rsidRDefault="006A0810" w:rsidP="006A0810">
            <w:pPr>
              <w:rPr>
                <w:rFonts w:eastAsia="Times New Roman" w:cs="Times New Roman"/>
                <w:szCs w:val="24"/>
                <w:lang w:val="en-ID" w:eastAsia="en-ID"/>
              </w:rPr>
            </w:pPr>
            <w:r>
              <w:t>VOLTAGE</w:t>
            </w:r>
          </w:p>
        </w:tc>
        <w:tc>
          <w:tcPr>
            <w:tcW w:w="0" w:type="auto"/>
            <w:vAlign w:val="center"/>
            <w:hideMark/>
          </w:tcPr>
          <w:p w14:paraId="2D2CD6D7" w14:textId="77777777" w:rsidR="006A0810" w:rsidRPr="00B97A0B" w:rsidRDefault="006A0810" w:rsidP="006A0810">
            <w:pPr>
              <w:ind w:left="53"/>
              <w:jc w:val="center"/>
              <w:rPr>
                <w:rFonts w:eastAsia="Times New Roman" w:cs="Times New Roman"/>
                <w:szCs w:val="24"/>
                <w:lang w:val="en-ID" w:eastAsia="en-ID"/>
              </w:rPr>
            </w:pPr>
            <w:r>
              <w:t>5,487V</w:t>
            </w:r>
          </w:p>
        </w:tc>
        <w:tc>
          <w:tcPr>
            <w:tcW w:w="2359" w:type="dxa"/>
          </w:tcPr>
          <w:p w14:paraId="2C3AC28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58BC233" wp14:editId="6DA609E6">
                  <wp:extent cx="1114425" cy="82850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130867" cy="840732"/>
                          </a:xfrm>
                          <a:prstGeom prst="rect">
                            <a:avLst/>
                          </a:prstGeom>
                        </pic:spPr>
                      </pic:pic>
                    </a:graphicData>
                  </a:graphic>
                </wp:inline>
              </w:drawing>
            </w:r>
          </w:p>
        </w:tc>
      </w:tr>
      <w:tr w:rsidR="006A0810" w:rsidRPr="00B97A0B" w14:paraId="17BD9B4F" w14:textId="77777777" w:rsidTr="006A0810">
        <w:trPr>
          <w:jc w:val="center"/>
        </w:trPr>
        <w:tc>
          <w:tcPr>
            <w:tcW w:w="0" w:type="auto"/>
            <w:vAlign w:val="center"/>
            <w:hideMark/>
          </w:tcPr>
          <w:p w14:paraId="3FD97174" w14:textId="77777777" w:rsidR="006A0810" w:rsidRPr="00B97A0B" w:rsidRDefault="006A0810" w:rsidP="006A0810">
            <w:pPr>
              <w:rPr>
                <w:rFonts w:eastAsia="Times New Roman" w:cs="Times New Roman"/>
                <w:szCs w:val="24"/>
                <w:lang w:val="en-ID" w:eastAsia="en-ID"/>
              </w:rPr>
            </w:pPr>
            <w:r>
              <w:t>5 (blk)</w:t>
            </w:r>
          </w:p>
        </w:tc>
        <w:tc>
          <w:tcPr>
            <w:tcW w:w="0" w:type="auto"/>
            <w:vAlign w:val="center"/>
            <w:hideMark/>
          </w:tcPr>
          <w:p w14:paraId="13E24709"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ACBDA37"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297F67C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5D6A190" wp14:editId="6600BF17">
                  <wp:extent cx="1361109" cy="8096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375265" cy="818045"/>
                          </a:xfrm>
                          <a:prstGeom prst="rect">
                            <a:avLst/>
                          </a:prstGeom>
                        </pic:spPr>
                      </pic:pic>
                    </a:graphicData>
                  </a:graphic>
                </wp:inline>
              </w:drawing>
            </w:r>
          </w:p>
        </w:tc>
      </w:tr>
      <w:tr w:rsidR="006A0810" w:rsidRPr="00B97A0B" w14:paraId="70285E71" w14:textId="77777777" w:rsidTr="006A0810">
        <w:trPr>
          <w:jc w:val="center"/>
        </w:trPr>
        <w:tc>
          <w:tcPr>
            <w:tcW w:w="0" w:type="auto"/>
            <w:vAlign w:val="center"/>
            <w:hideMark/>
          </w:tcPr>
          <w:p w14:paraId="5FFBE0E4" w14:textId="77777777" w:rsidR="006A0810" w:rsidRPr="00B97A0B" w:rsidRDefault="006A0810" w:rsidP="006A0810">
            <w:pPr>
              <w:rPr>
                <w:rFonts w:eastAsia="Times New Roman" w:cs="Times New Roman"/>
                <w:szCs w:val="24"/>
                <w:lang w:val="en-ID" w:eastAsia="en-ID"/>
              </w:rPr>
            </w:pPr>
            <w:r>
              <w:t>6 (blk)</w:t>
            </w:r>
          </w:p>
        </w:tc>
        <w:tc>
          <w:tcPr>
            <w:tcW w:w="0" w:type="auto"/>
            <w:vAlign w:val="center"/>
            <w:hideMark/>
          </w:tcPr>
          <w:p w14:paraId="5CEF77B3"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9CFE4F1"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678EE65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5AFD4E2" wp14:editId="0586C1CA">
                  <wp:extent cx="1361109" cy="8096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375265" cy="818045"/>
                          </a:xfrm>
                          <a:prstGeom prst="rect">
                            <a:avLst/>
                          </a:prstGeom>
                        </pic:spPr>
                      </pic:pic>
                    </a:graphicData>
                  </a:graphic>
                </wp:inline>
              </w:drawing>
            </w:r>
          </w:p>
        </w:tc>
      </w:tr>
    </w:tbl>
    <w:p w14:paraId="6C236441" w14:textId="0A60FFD7" w:rsidR="009300B6" w:rsidRDefault="009300B6" w:rsidP="009300B6">
      <w:pPr>
        <w:pStyle w:val="ListParagraph"/>
        <w:spacing w:before="240" w:after="0" w:line="480" w:lineRule="auto"/>
        <w:ind w:left="785"/>
        <w:jc w:val="both"/>
      </w:pPr>
      <w:r w:rsidRPr="003E5973">
        <w:t>Tabel 1</w:t>
      </w:r>
      <w:r w:rsidR="009F1D51">
        <w:t>3</w:t>
      </w:r>
      <w:r w:rsidRPr="003E5973">
        <w:t xml:space="preserve"> merupakan hasil dari pengukuran </w:t>
      </w:r>
      <w:r>
        <w:t xml:space="preserve">tegangan </w:t>
      </w:r>
      <w:r w:rsidRPr="003E5973">
        <w:t xml:space="preserve">port pin power yang terhubung pada </w:t>
      </w:r>
      <w:r w:rsidRPr="006B11A6">
        <w:t>pixhawk</w:t>
      </w:r>
      <w:r>
        <w:t>. Berdasarkan hasil pengukuran pada tabel 12 nilai tegangan yang terukur pada pin telemetri normal dan mendekati dengan nilai tegangan pada datasheet pixhawk.</w:t>
      </w:r>
    </w:p>
    <w:p w14:paraId="48A57EDA" w14:textId="664E7D22" w:rsidR="006A0810" w:rsidRDefault="006A0810" w:rsidP="006A0810">
      <w:pPr>
        <w:pStyle w:val="ListParagraph"/>
        <w:numPr>
          <w:ilvl w:val="0"/>
          <w:numId w:val="43"/>
        </w:numPr>
        <w:spacing w:before="240" w:after="0" w:line="480" w:lineRule="auto"/>
        <w:jc w:val="both"/>
      </w:pPr>
      <w:r>
        <w:t>Pengukuran Tegangan Pin Telem 1 Pixhawk</w:t>
      </w:r>
    </w:p>
    <w:p w14:paraId="616E8306" w14:textId="1A65DF58" w:rsidR="006A0810" w:rsidRPr="004E0C36" w:rsidRDefault="006A0810" w:rsidP="00F03D7A">
      <w:pPr>
        <w:pStyle w:val="ListParagraph"/>
        <w:spacing w:before="240" w:after="0" w:line="480" w:lineRule="auto"/>
        <w:ind w:left="785"/>
        <w:jc w:val="both"/>
      </w:pPr>
      <w:r>
        <w:t>P</w:t>
      </w:r>
      <w:r w:rsidRPr="006B11A6">
        <w:t xml:space="preserve">in </w:t>
      </w:r>
      <w:r w:rsidRPr="008B65BF">
        <w:t>telem1</w:t>
      </w:r>
      <w:r>
        <w:rPr>
          <w:i/>
          <w:iCs/>
        </w:rPr>
        <w:t xml:space="preserve"> </w:t>
      </w:r>
      <w:r>
        <w:t xml:space="preserve">digunakan untuk menghubungkan modul telemetri dengan </w:t>
      </w:r>
      <w:r w:rsidRPr="00086F3C">
        <w:rPr>
          <w:i/>
          <w:iCs/>
        </w:rPr>
        <w:t>pixhawk</w:t>
      </w:r>
      <w:r w:rsidR="00F03D7A">
        <w:t xml:space="preserve">. Protokol komunikasi antara telemetri dan pixhawk </w:t>
      </w:r>
      <w:r w:rsidR="004E0C36">
        <w:t>menggunakan</w:t>
      </w:r>
      <w:r w:rsidR="00F03D7A">
        <w:t xml:space="preserve"> </w:t>
      </w:r>
      <w:r w:rsidR="00F03D7A">
        <w:lastRenderedPageBreak/>
        <w:t>protokol komunikasi MAVLink yang merupakan protokol komunikasi yang dirancang khusus untuk komunikasi antara drone dengan GCS.</w:t>
      </w:r>
    </w:p>
    <w:p w14:paraId="35F2CE1A" w14:textId="2D8C47D9" w:rsidR="006A0810" w:rsidRDefault="006A0810" w:rsidP="006A0810">
      <w:pPr>
        <w:pStyle w:val="Caption"/>
        <w:keepNext/>
        <w:spacing w:after="120"/>
        <w:ind w:left="993"/>
      </w:pPr>
      <w:bookmarkStart w:id="218" w:name="_Toc159235154"/>
      <w:r>
        <w:t xml:space="preserve">Tabel </w:t>
      </w:r>
      <w:fldSimple w:instr=" SEQ Tabel \* ARABIC ">
        <w:r w:rsidR="008F642D">
          <w:rPr>
            <w:noProof/>
          </w:rPr>
          <w:t>14</w:t>
        </w:r>
      </w:fldSimple>
      <w:r>
        <w:t xml:space="preserve"> Pengukuran Tegangan Port Pin Telem 1 Pixhawk</w:t>
      </w:r>
      <w:bookmarkEnd w:id="218"/>
    </w:p>
    <w:tbl>
      <w:tblPr>
        <w:tblStyle w:val="TableGrid"/>
        <w:tblW w:w="0" w:type="auto"/>
        <w:tblInd w:w="846" w:type="dxa"/>
        <w:tblLook w:val="04A0" w:firstRow="1" w:lastRow="0" w:firstColumn="1" w:lastColumn="0" w:noHBand="0" w:noVBand="1"/>
      </w:tblPr>
      <w:tblGrid>
        <w:gridCol w:w="863"/>
        <w:gridCol w:w="1250"/>
        <w:gridCol w:w="1484"/>
        <w:gridCol w:w="2556"/>
      </w:tblGrid>
      <w:tr w:rsidR="006A0810" w:rsidRPr="00B97A0B" w14:paraId="587BEF05" w14:textId="77777777" w:rsidTr="006A0810">
        <w:tc>
          <w:tcPr>
            <w:tcW w:w="0" w:type="auto"/>
            <w:hideMark/>
          </w:tcPr>
          <w:p w14:paraId="3ED98600"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9F67D93"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403C467F"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556" w:type="dxa"/>
          </w:tcPr>
          <w:p w14:paraId="636944A9"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1DBBA057" w14:textId="77777777" w:rsidTr="006A0810">
        <w:tc>
          <w:tcPr>
            <w:tcW w:w="0" w:type="auto"/>
            <w:vAlign w:val="center"/>
            <w:hideMark/>
          </w:tcPr>
          <w:p w14:paraId="258D74AD"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1 (red)</w:t>
            </w:r>
          </w:p>
        </w:tc>
        <w:tc>
          <w:tcPr>
            <w:tcW w:w="0" w:type="auto"/>
            <w:vAlign w:val="center"/>
            <w:hideMark/>
          </w:tcPr>
          <w:p w14:paraId="3EC1CCDE"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VCC</w:t>
            </w:r>
          </w:p>
        </w:tc>
        <w:tc>
          <w:tcPr>
            <w:tcW w:w="0" w:type="auto"/>
            <w:vAlign w:val="center"/>
            <w:hideMark/>
          </w:tcPr>
          <w:p w14:paraId="2BDD2715"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5</w:t>
            </w:r>
            <w:r>
              <w:rPr>
                <w:rFonts w:eastAsia="Times New Roman" w:cs="Times New Roman"/>
                <w:szCs w:val="24"/>
                <w:lang w:val="en-ID" w:eastAsia="en-ID"/>
              </w:rPr>
              <w:t>,261</w:t>
            </w:r>
            <w:r w:rsidRPr="00B97A0B">
              <w:rPr>
                <w:rFonts w:eastAsia="Times New Roman" w:cs="Times New Roman"/>
                <w:szCs w:val="24"/>
                <w:lang w:val="en-ID" w:eastAsia="en-ID"/>
              </w:rPr>
              <w:t>V</w:t>
            </w:r>
          </w:p>
        </w:tc>
        <w:tc>
          <w:tcPr>
            <w:tcW w:w="2556" w:type="dxa"/>
          </w:tcPr>
          <w:p w14:paraId="5E31209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16ECCD5" wp14:editId="255AB1E9">
                  <wp:extent cx="1386840" cy="795481"/>
                  <wp:effectExtent l="0" t="0" r="381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400964" cy="803583"/>
                          </a:xfrm>
                          <a:prstGeom prst="rect">
                            <a:avLst/>
                          </a:prstGeom>
                        </pic:spPr>
                      </pic:pic>
                    </a:graphicData>
                  </a:graphic>
                </wp:inline>
              </w:drawing>
            </w:r>
          </w:p>
        </w:tc>
      </w:tr>
      <w:tr w:rsidR="006A0810" w:rsidRPr="00B97A0B" w14:paraId="0AC69994" w14:textId="77777777" w:rsidTr="006A0810">
        <w:tc>
          <w:tcPr>
            <w:tcW w:w="0" w:type="auto"/>
            <w:vAlign w:val="center"/>
            <w:hideMark/>
          </w:tcPr>
          <w:p w14:paraId="4202E386"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2 (blk)</w:t>
            </w:r>
          </w:p>
        </w:tc>
        <w:tc>
          <w:tcPr>
            <w:tcW w:w="0" w:type="auto"/>
            <w:vAlign w:val="center"/>
            <w:hideMark/>
          </w:tcPr>
          <w:p w14:paraId="03DF752F"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TX (OUT)</w:t>
            </w:r>
          </w:p>
        </w:tc>
        <w:tc>
          <w:tcPr>
            <w:tcW w:w="0" w:type="auto"/>
            <w:vAlign w:val="center"/>
            <w:hideMark/>
          </w:tcPr>
          <w:p w14:paraId="2E9F35F6"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292</w:t>
            </w:r>
            <w:r w:rsidRPr="00B97A0B">
              <w:rPr>
                <w:rFonts w:eastAsia="Times New Roman" w:cs="Times New Roman"/>
                <w:szCs w:val="24"/>
                <w:lang w:val="en-ID" w:eastAsia="en-ID"/>
              </w:rPr>
              <w:t>V</w:t>
            </w:r>
          </w:p>
        </w:tc>
        <w:tc>
          <w:tcPr>
            <w:tcW w:w="2556" w:type="dxa"/>
          </w:tcPr>
          <w:p w14:paraId="2CE5E67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41F05C1" wp14:editId="052C7F94">
                  <wp:extent cx="1291814" cy="94297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6550"/>
                          <a:stretch/>
                        </pic:blipFill>
                        <pic:spPr bwMode="auto">
                          <a:xfrm>
                            <a:off x="0" y="0"/>
                            <a:ext cx="1316470" cy="960973"/>
                          </a:xfrm>
                          <a:prstGeom prst="rect">
                            <a:avLst/>
                          </a:prstGeom>
                          <a:ln>
                            <a:noFill/>
                          </a:ln>
                          <a:extLst>
                            <a:ext uri="{53640926-AAD7-44D8-BBD7-CCE9431645EC}">
                              <a14:shadowObscured xmlns:a14="http://schemas.microsoft.com/office/drawing/2010/main"/>
                            </a:ext>
                          </a:extLst>
                        </pic:spPr>
                      </pic:pic>
                    </a:graphicData>
                  </a:graphic>
                </wp:inline>
              </w:drawing>
            </w:r>
          </w:p>
        </w:tc>
      </w:tr>
      <w:tr w:rsidR="006A0810" w:rsidRPr="00B97A0B" w14:paraId="138CDAB5" w14:textId="77777777" w:rsidTr="006A0810">
        <w:tc>
          <w:tcPr>
            <w:tcW w:w="0" w:type="auto"/>
            <w:vAlign w:val="center"/>
            <w:hideMark/>
          </w:tcPr>
          <w:p w14:paraId="7FFE8765"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3 (blk)</w:t>
            </w:r>
          </w:p>
        </w:tc>
        <w:tc>
          <w:tcPr>
            <w:tcW w:w="0" w:type="auto"/>
            <w:vAlign w:val="center"/>
            <w:hideMark/>
          </w:tcPr>
          <w:p w14:paraId="629D3C94"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X (IN)</w:t>
            </w:r>
          </w:p>
        </w:tc>
        <w:tc>
          <w:tcPr>
            <w:tcW w:w="0" w:type="auto"/>
            <w:vAlign w:val="center"/>
            <w:hideMark/>
          </w:tcPr>
          <w:p w14:paraId="4529E297"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3,142</w:t>
            </w:r>
            <w:r w:rsidRPr="00B97A0B">
              <w:rPr>
                <w:rFonts w:eastAsia="Times New Roman" w:cs="Times New Roman"/>
                <w:szCs w:val="24"/>
                <w:lang w:val="en-ID" w:eastAsia="en-ID"/>
              </w:rPr>
              <w:t>V</w:t>
            </w:r>
          </w:p>
        </w:tc>
        <w:tc>
          <w:tcPr>
            <w:tcW w:w="2556" w:type="dxa"/>
          </w:tcPr>
          <w:p w14:paraId="72E6991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72708AA" wp14:editId="4F842890">
                  <wp:extent cx="1238250" cy="8605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257649" cy="874053"/>
                          </a:xfrm>
                          <a:prstGeom prst="rect">
                            <a:avLst/>
                          </a:prstGeom>
                        </pic:spPr>
                      </pic:pic>
                    </a:graphicData>
                  </a:graphic>
                </wp:inline>
              </w:drawing>
            </w:r>
          </w:p>
        </w:tc>
      </w:tr>
      <w:tr w:rsidR="006A0810" w:rsidRPr="00B97A0B" w14:paraId="3A0B4E1C" w14:textId="77777777" w:rsidTr="006A0810">
        <w:tc>
          <w:tcPr>
            <w:tcW w:w="0" w:type="auto"/>
            <w:vAlign w:val="center"/>
            <w:hideMark/>
          </w:tcPr>
          <w:p w14:paraId="1DAF1E42"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4 (blk)</w:t>
            </w:r>
          </w:p>
        </w:tc>
        <w:tc>
          <w:tcPr>
            <w:tcW w:w="0" w:type="auto"/>
            <w:vAlign w:val="center"/>
            <w:hideMark/>
          </w:tcPr>
          <w:p w14:paraId="62288EE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CTS</w:t>
            </w:r>
          </w:p>
        </w:tc>
        <w:tc>
          <w:tcPr>
            <w:tcW w:w="0" w:type="auto"/>
            <w:vAlign w:val="center"/>
            <w:hideMark/>
          </w:tcPr>
          <w:p w14:paraId="48FF5EAE"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142</w:t>
            </w:r>
            <w:r w:rsidRPr="00B97A0B">
              <w:rPr>
                <w:rFonts w:eastAsia="Times New Roman" w:cs="Times New Roman"/>
                <w:szCs w:val="24"/>
                <w:lang w:val="en-ID" w:eastAsia="en-ID"/>
              </w:rPr>
              <w:t>V</w:t>
            </w:r>
          </w:p>
        </w:tc>
        <w:tc>
          <w:tcPr>
            <w:tcW w:w="2556" w:type="dxa"/>
          </w:tcPr>
          <w:p w14:paraId="07E0117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50F1B" wp14:editId="6EF13CC6">
                  <wp:extent cx="1247775" cy="82374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271764" cy="839585"/>
                          </a:xfrm>
                          <a:prstGeom prst="rect">
                            <a:avLst/>
                          </a:prstGeom>
                        </pic:spPr>
                      </pic:pic>
                    </a:graphicData>
                  </a:graphic>
                </wp:inline>
              </w:drawing>
            </w:r>
          </w:p>
        </w:tc>
      </w:tr>
      <w:tr w:rsidR="006A0810" w:rsidRPr="00B97A0B" w14:paraId="293CB146" w14:textId="77777777" w:rsidTr="006A0810">
        <w:tc>
          <w:tcPr>
            <w:tcW w:w="0" w:type="auto"/>
            <w:vAlign w:val="center"/>
            <w:hideMark/>
          </w:tcPr>
          <w:p w14:paraId="5EC06B60"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5 (blk)</w:t>
            </w:r>
          </w:p>
        </w:tc>
        <w:tc>
          <w:tcPr>
            <w:tcW w:w="0" w:type="auto"/>
            <w:vAlign w:val="center"/>
            <w:hideMark/>
          </w:tcPr>
          <w:p w14:paraId="16E42E9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TS</w:t>
            </w:r>
          </w:p>
        </w:tc>
        <w:tc>
          <w:tcPr>
            <w:tcW w:w="0" w:type="auto"/>
            <w:vAlign w:val="center"/>
            <w:hideMark/>
          </w:tcPr>
          <w:p w14:paraId="4ADC6C90"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002</w:t>
            </w:r>
            <w:r w:rsidRPr="00B97A0B">
              <w:rPr>
                <w:rFonts w:eastAsia="Times New Roman" w:cs="Times New Roman"/>
                <w:szCs w:val="24"/>
                <w:lang w:val="en-ID" w:eastAsia="en-ID"/>
              </w:rPr>
              <w:t>V</w:t>
            </w:r>
          </w:p>
        </w:tc>
        <w:tc>
          <w:tcPr>
            <w:tcW w:w="2556" w:type="dxa"/>
          </w:tcPr>
          <w:p w14:paraId="053DA702"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37B55A16" wp14:editId="434DD608">
                  <wp:extent cx="1257300" cy="871911"/>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300582" cy="901926"/>
                          </a:xfrm>
                          <a:prstGeom prst="rect">
                            <a:avLst/>
                          </a:prstGeom>
                        </pic:spPr>
                      </pic:pic>
                    </a:graphicData>
                  </a:graphic>
                </wp:inline>
              </w:drawing>
            </w:r>
          </w:p>
        </w:tc>
      </w:tr>
      <w:tr w:rsidR="006A0810" w:rsidRPr="00B97A0B" w14:paraId="11F3CF92" w14:textId="77777777" w:rsidTr="006A0810">
        <w:tc>
          <w:tcPr>
            <w:tcW w:w="0" w:type="auto"/>
            <w:vAlign w:val="center"/>
            <w:hideMark/>
          </w:tcPr>
          <w:p w14:paraId="18699117"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6 (blk)</w:t>
            </w:r>
          </w:p>
        </w:tc>
        <w:tc>
          <w:tcPr>
            <w:tcW w:w="0" w:type="auto"/>
            <w:vAlign w:val="center"/>
            <w:hideMark/>
          </w:tcPr>
          <w:p w14:paraId="24EFDDD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GND</w:t>
            </w:r>
          </w:p>
        </w:tc>
        <w:tc>
          <w:tcPr>
            <w:tcW w:w="0" w:type="auto"/>
            <w:vAlign w:val="center"/>
            <w:hideMark/>
          </w:tcPr>
          <w:p w14:paraId="211E940B"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556" w:type="dxa"/>
          </w:tcPr>
          <w:p w14:paraId="2D22250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8DB28" wp14:editId="009C56BE">
                  <wp:extent cx="1361109" cy="8096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375265" cy="818045"/>
                          </a:xfrm>
                          <a:prstGeom prst="rect">
                            <a:avLst/>
                          </a:prstGeom>
                        </pic:spPr>
                      </pic:pic>
                    </a:graphicData>
                  </a:graphic>
                </wp:inline>
              </w:drawing>
            </w:r>
          </w:p>
        </w:tc>
      </w:tr>
    </w:tbl>
    <w:p w14:paraId="15A3A4A7" w14:textId="24A5F70A" w:rsidR="009300B6" w:rsidRDefault="009300B6" w:rsidP="009300B6">
      <w:pPr>
        <w:pStyle w:val="ListParagraph"/>
        <w:spacing w:before="240" w:after="0" w:line="480" w:lineRule="auto"/>
        <w:ind w:left="785"/>
        <w:jc w:val="both"/>
      </w:pPr>
      <w:r>
        <w:t>Tabel 1</w:t>
      </w:r>
      <w:r w:rsidR="009F1D51">
        <w:t>4</w:t>
      </w:r>
      <w:r>
        <w:t xml:space="preserve"> </w:t>
      </w:r>
      <w:r w:rsidRPr="003E5973">
        <w:t xml:space="preserve">merupakan hasil dari pengukuran </w:t>
      </w:r>
      <w:r>
        <w:t xml:space="preserve">tegangan </w:t>
      </w:r>
      <w:r w:rsidRPr="003E5973">
        <w:t xml:space="preserve">pin </w:t>
      </w:r>
      <w:r>
        <w:t>telem1</w:t>
      </w:r>
      <w:r w:rsidRPr="003E5973">
        <w:t xml:space="preserve"> yang terhubung pada </w:t>
      </w:r>
      <w:r w:rsidRPr="003E5973">
        <w:rPr>
          <w:i/>
          <w:iCs/>
        </w:rPr>
        <w:t>pixhawk</w:t>
      </w:r>
      <w:r>
        <w:t xml:space="preserve">. Berdasarkan </w:t>
      </w:r>
      <w:r w:rsidRPr="003E5973">
        <w:t>hasil pengukuran</w:t>
      </w:r>
      <w:r>
        <w:t xml:space="preserve"> pada Tabel 1</w:t>
      </w:r>
      <w:r w:rsidR="009F1D51">
        <w:t>4</w:t>
      </w:r>
      <w:r>
        <w:t xml:space="preserve"> nilai tegangan yang terukur pada pin telemetri normal dan mendekati dengan nilai tegangan pada datasheet pixhawk.</w:t>
      </w:r>
    </w:p>
    <w:p w14:paraId="220028D6" w14:textId="2AF860BB" w:rsidR="006A0810" w:rsidRDefault="008B65BF" w:rsidP="006A0810">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Pin </w:t>
      </w:r>
      <w:r>
        <w:t>GPS</w:t>
      </w:r>
      <w:r w:rsidRPr="000B380A">
        <w:t xml:space="preserve"> Pixhawk</w:t>
      </w:r>
    </w:p>
    <w:p w14:paraId="369F1A84" w14:textId="5135FE59" w:rsidR="008B65BF" w:rsidRPr="001E598F" w:rsidRDefault="008B65BF" w:rsidP="009300B6">
      <w:pPr>
        <w:pStyle w:val="ListParagraph"/>
        <w:spacing w:after="0" w:line="480" w:lineRule="auto"/>
        <w:ind w:left="782"/>
        <w:jc w:val="both"/>
      </w:pPr>
      <w:r>
        <w:lastRenderedPageBreak/>
        <w:t xml:space="preserve">Pin GPS berfungsi untuk menghubungkan modul GPS eksternal ke pixhawk untuk mendapatkan data lokasi drone. </w:t>
      </w:r>
      <w:r w:rsidR="009300B6" w:rsidRPr="00690AC0">
        <w:rPr>
          <w:lang w:val="id-ID"/>
        </w:rPr>
        <w:t>Modul GPS menyediakan data lokasi dan navigasi yang penting dalam sistem kontrol penerbangan otonom</w:t>
      </w:r>
      <w:r w:rsidR="001E598F">
        <w:t>.</w:t>
      </w:r>
    </w:p>
    <w:p w14:paraId="1E9B2197" w14:textId="250E499B" w:rsidR="00D07AB6" w:rsidRDefault="00D07AB6" w:rsidP="009300B6">
      <w:pPr>
        <w:pStyle w:val="Caption"/>
        <w:keepNext/>
        <w:spacing w:after="120"/>
        <w:ind w:left="992"/>
      </w:pPr>
      <w:bookmarkStart w:id="219" w:name="_Toc159235155"/>
      <w:r>
        <w:t xml:space="preserve">Tabel </w:t>
      </w:r>
      <w:fldSimple w:instr=" SEQ Tabel \* ARABIC ">
        <w:r w:rsidR="008F642D">
          <w:rPr>
            <w:noProof/>
          </w:rPr>
          <w:t>15</w:t>
        </w:r>
      </w:fldSimple>
      <w:r>
        <w:t xml:space="preserve"> </w:t>
      </w:r>
      <w:r w:rsidRPr="000B380A">
        <w:t xml:space="preserve">Pengukuran </w:t>
      </w:r>
      <w:r>
        <w:t>T</w:t>
      </w:r>
      <w:r w:rsidRPr="000B380A">
        <w:t>egangan</w:t>
      </w:r>
      <w:r w:rsidR="003E5973">
        <w:t xml:space="preserve"> Port</w:t>
      </w:r>
      <w:r w:rsidRPr="000B380A">
        <w:t xml:space="preserve"> Pin </w:t>
      </w:r>
      <w:r>
        <w:t>GPS</w:t>
      </w:r>
      <w:r w:rsidRPr="000B380A">
        <w:t xml:space="preserve"> Pixhawk</w:t>
      </w:r>
      <w:bookmarkEnd w:id="219"/>
    </w:p>
    <w:tbl>
      <w:tblPr>
        <w:tblStyle w:val="TableGrid"/>
        <w:tblW w:w="0" w:type="auto"/>
        <w:tblInd w:w="846" w:type="dxa"/>
        <w:tblLook w:val="04A0" w:firstRow="1" w:lastRow="0" w:firstColumn="1" w:lastColumn="0" w:noHBand="0" w:noVBand="1"/>
      </w:tblPr>
      <w:tblGrid>
        <w:gridCol w:w="863"/>
        <w:gridCol w:w="1250"/>
        <w:gridCol w:w="1484"/>
        <w:gridCol w:w="2406"/>
      </w:tblGrid>
      <w:tr w:rsidR="00A6133F" w:rsidRPr="00B97A0B" w14:paraId="47ADEE8F" w14:textId="77777777" w:rsidTr="009300B6">
        <w:tc>
          <w:tcPr>
            <w:tcW w:w="0" w:type="auto"/>
            <w:hideMark/>
          </w:tcPr>
          <w:p w14:paraId="419029B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29CF40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A4A59E7"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167D6F3"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A6133F" w:rsidRPr="00B97A0B" w14:paraId="4123BC59" w14:textId="77777777" w:rsidTr="009300B6">
        <w:tc>
          <w:tcPr>
            <w:tcW w:w="0" w:type="auto"/>
            <w:vAlign w:val="center"/>
            <w:hideMark/>
          </w:tcPr>
          <w:p w14:paraId="76A5CC52" w14:textId="5CC1693F" w:rsidR="00D07AB6" w:rsidRPr="00B97A0B" w:rsidRDefault="00D07AB6" w:rsidP="00D07AB6">
            <w:pPr>
              <w:rPr>
                <w:rFonts w:eastAsia="Times New Roman" w:cs="Times New Roman"/>
                <w:szCs w:val="24"/>
                <w:lang w:val="en-ID" w:eastAsia="en-ID"/>
              </w:rPr>
            </w:pPr>
            <w:r>
              <w:t>1 (red)</w:t>
            </w:r>
          </w:p>
        </w:tc>
        <w:tc>
          <w:tcPr>
            <w:tcW w:w="0" w:type="auto"/>
            <w:vAlign w:val="center"/>
            <w:hideMark/>
          </w:tcPr>
          <w:p w14:paraId="519C66F7" w14:textId="3B4CAE50" w:rsidR="00D07AB6" w:rsidRPr="00B97A0B" w:rsidRDefault="00D07AB6" w:rsidP="00D07AB6">
            <w:pPr>
              <w:rPr>
                <w:rFonts w:eastAsia="Times New Roman" w:cs="Times New Roman"/>
                <w:szCs w:val="24"/>
                <w:lang w:val="en-ID" w:eastAsia="en-ID"/>
              </w:rPr>
            </w:pPr>
            <w:r>
              <w:t>VCC</w:t>
            </w:r>
          </w:p>
        </w:tc>
        <w:tc>
          <w:tcPr>
            <w:tcW w:w="0" w:type="auto"/>
            <w:vAlign w:val="center"/>
            <w:hideMark/>
          </w:tcPr>
          <w:p w14:paraId="7826F143" w14:textId="7A135F21" w:rsidR="00D07AB6" w:rsidRPr="00B97A0B" w:rsidRDefault="00D07AB6" w:rsidP="00D07AB6">
            <w:pPr>
              <w:ind w:left="53"/>
              <w:jc w:val="center"/>
              <w:rPr>
                <w:rFonts w:eastAsia="Times New Roman" w:cs="Times New Roman"/>
                <w:szCs w:val="24"/>
                <w:lang w:val="en-ID" w:eastAsia="en-ID"/>
              </w:rPr>
            </w:pPr>
            <w:r>
              <w:t>5,245V</w:t>
            </w:r>
          </w:p>
        </w:tc>
        <w:tc>
          <w:tcPr>
            <w:tcW w:w="2406" w:type="dxa"/>
          </w:tcPr>
          <w:p w14:paraId="090287E3" w14:textId="6F872FBD"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03F5FCB" wp14:editId="3DC31A75">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223848" cy="829966"/>
                          </a:xfrm>
                          <a:prstGeom prst="rect">
                            <a:avLst/>
                          </a:prstGeom>
                        </pic:spPr>
                      </pic:pic>
                    </a:graphicData>
                  </a:graphic>
                </wp:inline>
              </w:drawing>
            </w:r>
          </w:p>
        </w:tc>
      </w:tr>
      <w:tr w:rsidR="00A6133F" w:rsidRPr="00B97A0B" w14:paraId="3C476A5A" w14:textId="77777777" w:rsidTr="009300B6">
        <w:tc>
          <w:tcPr>
            <w:tcW w:w="0" w:type="auto"/>
            <w:vAlign w:val="center"/>
            <w:hideMark/>
          </w:tcPr>
          <w:p w14:paraId="12FD749B" w14:textId="4282F49F" w:rsidR="00D07AB6" w:rsidRPr="00B97A0B" w:rsidRDefault="00D07AB6" w:rsidP="00D07AB6">
            <w:pPr>
              <w:rPr>
                <w:rFonts w:eastAsia="Times New Roman" w:cs="Times New Roman"/>
                <w:szCs w:val="24"/>
                <w:lang w:val="en-ID" w:eastAsia="en-ID"/>
              </w:rPr>
            </w:pPr>
            <w:r>
              <w:t>2 (blk)</w:t>
            </w:r>
          </w:p>
        </w:tc>
        <w:tc>
          <w:tcPr>
            <w:tcW w:w="0" w:type="auto"/>
            <w:vAlign w:val="center"/>
            <w:hideMark/>
          </w:tcPr>
          <w:p w14:paraId="206F22B8" w14:textId="597F709F" w:rsidR="00D07AB6" w:rsidRPr="00B97A0B" w:rsidRDefault="00D07AB6" w:rsidP="00D07AB6">
            <w:pPr>
              <w:rPr>
                <w:rFonts w:eastAsia="Times New Roman" w:cs="Times New Roman"/>
                <w:szCs w:val="24"/>
                <w:lang w:val="en-ID" w:eastAsia="en-ID"/>
              </w:rPr>
            </w:pPr>
            <w:r>
              <w:t>TX (OUT)</w:t>
            </w:r>
          </w:p>
        </w:tc>
        <w:tc>
          <w:tcPr>
            <w:tcW w:w="0" w:type="auto"/>
            <w:vAlign w:val="center"/>
            <w:hideMark/>
          </w:tcPr>
          <w:p w14:paraId="6293C076" w14:textId="6BDB0AA2" w:rsidR="00D07AB6" w:rsidRPr="00B97A0B" w:rsidRDefault="00D07AB6" w:rsidP="00D07AB6">
            <w:pPr>
              <w:ind w:left="53"/>
              <w:jc w:val="center"/>
              <w:rPr>
                <w:rFonts w:eastAsia="Times New Roman" w:cs="Times New Roman"/>
                <w:szCs w:val="24"/>
                <w:lang w:val="en-ID" w:eastAsia="en-ID"/>
              </w:rPr>
            </w:pPr>
            <w:r>
              <w:t>3,298V</w:t>
            </w:r>
          </w:p>
        </w:tc>
        <w:tc>
          <w:tcPr>
            <w:tcW w:w="2406" w:type="dxa"/>
          </w:tcPr>
          <w:p w14:paraId="594B63FB" w14:textId="077D1B6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658FD790" wp14:editId="0D344BF3">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195564" cy="765161"/>
                          </a:xfrm>
                          <a:prstGeom prst="rect">
                            <a:avLst/>
                          </a:prstGeom>
                        </pic:spPr>
                      </pic:pic>
                    </a:graphicData>
                  </a:graphic>
                </wp:inline>
              </w:drawing>
            </w:r>
          </w:p>
        </w:tc>
      </w:tr>
      <w:tr w:rsidR="00A6133F" w:rsidRPr="00B97A0B" w14:paraId="12CD4A04" w14:textId="77777777" w:rsidTr="009300B6">
        <w:tc>
          <w:tcPr>
            <w:tcW w:w="0" w:type="auto"/>
            <w:vAlign w:val="center"/>
            <w:hideMark/>
          </w:tcPr>
          <w:p w14:paraId="1AC7D431" w14:textId="12D6F649" w:rsidR="00D07AB6" w:rsidRPr="00B97A0B" w:rsidRDefault="00D07AB6" w:rsidP="00D07AB6">
            <w:pPr>
              <w:rPr>
                <w:rFonts w:eastAsia="Times New Roman" w:cs="Times New Roman"/>
                <w:szCs w:val="24"/>
                <w:lang w:val="en-ID" w:eastAsia="en-ID"/>
              </w:rPr>
            </w:pPr>
            <w:r>
              <w:t>3 (blk)</w:t>
            </w:r>
          </w:p>
        </w:tc>
        <w:tc>
          <w:tcPr>
            <w:tcW w:w="0" w:type="auto"/>
            <w:vAlign w:val="center"/>
            <w:hideMark/>
          </w:tcPr>
          <w:p w14:paraId="7F2418F0" w14:textId="7C8BAEE0" w:rsidR="00D07AB6" w:rsidRPr="00B97A0B" w:rsidRDefault="00D07AB6" w:rsidP="00D07AB6">
            <w:pPr>
              <w:rPr>
                <w:rFonts w:eastAsia="Times New Roman" w:cs="Times New Roman"/>
                <w:szCs w:val="24"/>
                <w:lang w:val="en-ID" w:eastAsia="en-ID"/>
              </w:rPr>
            </w:pPr>
            <w:r>
              <w:t>RX (IN)</w:t>
            </w:r>
          </w:p>
        </w:tc>
        <w:tc>
          <w:tcPr>
            <w:tcW w:w="0" w:type="auto"/>
            <w:vAlign w:val="center"/>
            <w:hideMark/>
          </w:tcPr>
          <w:p w14:paraId="26DDB7C9" w14:textId="2C5D07C0" w:rsidR="00D07AB6" w:rsidRPr="00B97A0B" w:rsidRDefault="00D07AB6" w:rsidP="00D07AB6">
            <w:pPr>
              <w:ind w:left="53"/>
              <w:jc w:val="center"/>
              <w:rPr>
                <w:rFonts w:eastAsia="Times New Roman" w:cs="Times New Roman"/>
                <w:szCs w:val="24"/>
                <w:lang w:val="en-ID" w:eastAsia="en-ID"/>
              </w:rPr>
            </w:pPr>
            <w:r>
              <w:t>3,072V</w:t>
            </w:r>
          </w:p>
        </w:tc>
        <w:tc>
          <w:tcPr>
            <w:tcW w:w="2406" w:type="dxa"/>
          </w:tcPr>
          <w:p w14:paraId="22E05298" w14:textId="344504C6" w:rsidR="00D07AB6" w:rsidRPr="00B97A0B" w:rsidRDefault="00A6133F" w:rsidP="00D07AB6">
            <w:pPr>
              <w:jc w:val="center"/>
              <w:rPr>
                <w:rFonts w:eastAsia="Times New Roman" w:cs="Times New Roman"/>
                <w:szCs w:val="24"/>
                <w:lang w:val="en-ID" w:eastAsia="en-ID"/>
              </w:rPr>
            </w:pPr>
            <w:r>
              <w:rPr>
                <w:noProof/>
              </w:rPr>
              <w:drawing>
                <wp:inline distT="0" distB="0" distL="0" distR="0" wp14:anchorId="56D4F546" wp14:editId="6916DD41">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244309" cy="873512"/>
                          </a:xfrm>
                          <a:prstGeom prst="rect">
                            <a:avLst/>
                          </a:prstGeom>
                        </pic:spPr>
                      </pic:pic>
                    </a:graphicData>
                  </a:graphic>
                </wp:inline>
              </w:drawing>
            </w:r>
          </w:p>
        </w:tc>
      </w:tr>
      <w:tr w:rsidR="00A6133F" w:rsidRPr="00B97A0B" w14:paraId="7B32B418" w14:textId="77777777" w:rsidTr="009300B6">
        <w:tc>
          <w:tcPr>
            <w:tcW w:w="0" w:type="auto"/>
            <w:vAlign w:val="center"/>
            <w:hideMark/>
          </w:tcPr>
          <w:p w14:paraId="689D4927" w14:textId="529524E4" w:rsidR="00D07AB6" w:rsidRPr="00B97A0B" w:rsidRDefault="00D07AB6" w:rsidP="00D07AB6">
            <w:pPr>
              <w:rPr>
                <w:rFonts w:eastAsia="Times New Roman" w:cs="Times New Roman"/>
                <w:szCs w:val="24"/>
                <w:lang w:val="en-ID" w:eastAsia="en-ID"/>
              </w:rPr>
            </w:pPr>
            <w:r>
              <w:t>4 (blk)</w:t>
            </w:r>
          </w:p>
        </w:tc>
        <w:tc>
          <w:tcPr>
            <w:tcW w:w="0" w:type="auto"/>
            <w:vAlign w:val="center"/>
            <w:hideMark/>
          </w:tcPr>
          <w:p w14:paraId="750C44DE" w14:textId="47D5E362" w:rsidR="00D07AB6" w:rsidRPr="00B97A0B" w:rsidRDefault="00D07AB6" w:rsidP="00D07AB6">
            <w:pPr>
              <w:rPr>
                <w:rFonts w:eastAsia="Times New Roman" w:cs="Times New Roman"/>
                <w:szCs w:val="24"/>
                <w:lang w:val="en-ID" w:eastAsia="en-ID"/>
              </w:rPr>
            </w:pPr>
            <w:r>
              <w:t>CAN2 TX</w:t>
            </w:r>
          </w:p>
        </w:tc>
        <w:tc>
          <w:tcPr>
            <w:tcW w:w="0" w:type="auto"/>
            <w:vAlign w:val="center"/>
            <w:hideMark/>
          </w:tcPr>
          <w:p w14:paraId="72BAE178" w14:textId="5891CF24" w:rsidR="00D07AB6" w:rsidRPr="00B97A0B" w:rsidRDefault="00D07AB6" w:rsidP="00D07AB6">
            <w:pPr>
              <w:ind w:left="53"/>
              <w:jc w:val="center"/>
              <w:rPr>
                <w:rFonts w:eastAsia="Times New Roman" w:cs="Times New Roman"/>
                <w:szCs w:val="24"/>
                <w:lang w:val="en-ID" w:eastAsia="en-ID"/>
              </w:rPr>
            </w:pPr>
            <w:r>
              <w:t>3,296V</w:t>
            </w:r>
          </w:p>
        </w:tc>
        <w:tc>
          <w:tcPr>
            <w:tcW w:w="2406" w:type="dxa"/>
          </w:tcPr>
          <w:p w14:paraId="0668BD4C" w14:textId="23E4C16B" w:rsidR="00D07AB6" w:rsidRPr="00B97A0B" w:rsidRDefault="00A6133F" w:rsidP="00D07AB6">
            <w:pPr>
              <w:jc w:val="center"/>
              <w:rPr>
                <w:rFonts w:eastAsia="Times New Roman" w:cs="Times New Roman"/>
                <w:szCs w:val="24"/>
                <w:lang w:val="en-ID" w:eastAsia="en-ID"/>
              </w:rPr>
            </w:pPr>
            <w:r>
              <w:rPr>
                <w:noProof/>
              </w:rPr>
              <w:drawing>
                <wp:inline distT="0" distB="0" distL="0" distR="0" wp14:anchorId="19DCE0A5" wp14:editId="6B1E7936">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361343" cy="886456"/>
                          </a:xfrm>
                          <a:prstGeom prst="rect">
                            <a:avLst/>
                          </a:prstGeom>
                        </pic:spPr>
                      </pic:pic>
                    </a:graphicData>
                  </a:graphic>
                </wp:inline>
              </w:drawing>
            </w:r>
          </w:p>
        </w:tc>
      </w:tr>
      <w:tr w:rsidR="00A6133F" w:rsidRPr="00B97A0B" w14:paraId="1C0AC0C0" w14:textId="77777777" w:rsidTr="009300B6">
        <w:tc>
          <w:tcPr>
            <w:tcW w:w="0" w:type="auto"/>
            <w:vAlign w:val="center"/>
            <w:hideMark/>
          </w:tcPr>
          <w:p w14:paraId="6333F25B" w14:textId="1701DE66" w:rsidR="00D07AB6" w:rsidRPr="00B97A0B" w:rsidRDefault="00D07AB6" w:rsidP="00D07AB6">
            <w:pPr>
              <w:rPr>
                <w:rFonts w:eastAsia="Times New Roman" w:cs="Times New Roman"/>
                <w:szCs w:val="24"/>
                <w:lang w:val="en-ID" w:eastAsia="en-ID"/>
              </w:rPr>
            </w:pPr>
            <w:r>
              <w:t>5 (blk)</w:t>
            </w:r>
          </w:p>
        </w:tc>
        <w:tc>
          <w:tcPr>
            <w:tcW w:w="0" w:type="auto"/>
            <w:vAlign w:val="center"/>
            <w:hideMark/>
          </w:tcPr>
          <w:p w14:paraId="5AE56DCA" w14:textId="3263E6CC" w:rsidR="00D07AB6" w:rsidRPr="00B97A0B" w:rsidRDefault="00D07AB6" w:rsidP="00D07AB6">
            <w:pPr>
              <w:rPr>
                <w:rFonts w:eastAsia="Times New Roman" w:cs="Times New Roman"/>
                <w:szCs w:val="24"/>
                <w:lang w:val="en-ID" w:eastAsia="en-ID"/>
              </w:rPr>
            </w:pPr>
            <w:r>
              <w:t>CAN2 RX</w:t>
            </w:r>
          </w:p>
        </w:tc>
        <w:tc>
          <w:tcPr>
            <w:tcW w:w="0" w:type="auto"/>
            <w:vAlign w:val="center"/>
            <w:hideMark/>
          </w:tcPr>
          <w:p w14:paraId="2EB1CB54" w14:textId="2A4A1A37" w:rsidR="00D07AB6" w:rsidRPr="00B97A0B" w:rsidRDefault="00D07AB6" w:rsidP="00D07AB6">
            <w:pPr>
              <w:ind w:left="53"/>
              <w:jc w:val="center"/>
              <w:rPr>
                <w:rFonts w:eastAsia="Times New Roman" w:cs="Times New Roman"/>
                <w:szCs w:val="24"/>
                <w:lang w:val="en-ID" w:eastAsia="en-ID"/>
              </w:rPr>
            </w:pPr>
            <w:r>
              <w:t>0,</w:t>
            </w:r>
            <w:r w:rsidR="00A6133F">
              <w:t>166</w:t>
            </w:r>
            <w:r>
              <w:t>V</w:t>
            </w:r>
          </w:p>
        </w:tc>
        <w:tc>
          <w:tcPr>
            <w:tcW w:w="2406" w:type="dxa"/>
          </w:tcPr>
          <w:p w14:paraId="75D23366" w14:textId="62806F3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0404FD37" wp14:editId="75AF55EE">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A6133F" w:rsidRPr="00B97A0B" w14:paraId="087B207A" w14:textId="77777777" w:rsidTr="009300B6">
        <w:tc>
          <w:tcPr>
            <w:tcW w:w="0" w:type="auto"/>
            <w:vAlign w:val="center"/>
            <w:hideMark/>
          </w:tcPr>
          <w:p w14:paraId="6391406B" w14:textId="7FF4A937" w:rsidR="00D07AB6" w:rsidRPr="00B97A0B" w:rsidRDefault="00D07AB6" w:rsidP="00D07AB6">
            <w:pPr>
              <w:rPr>
                <w:rFonts w:eastAsia="Times New Roman" w:cs="Times New Roman"/>
                <w:szCs w:val="24"/>
                <w:lang w:val="en-ID" w:eastAsia="en-ID"/>
              </w:rPr>
            </w:pPr>
            <w:r>
              <w:t>6 (blk)</w:t>
            </w:r>
          </w:p>
        </w:tc>
        <w:tc>
          <w:tcPr>
            <w:tcW w:w="0" w:type="auto"/>
            <w:vAlign w:val="center"/>
            <w:hideMark/>
          </w:tcPr>
          <w:p w14:paraId="56612B53" w14:textId="45C66BE0" w:rsidR="00D07AB6" w:rsidRPr="00B97A0B" w:rsidRDefault="00D07AB6" w:rsidP="00D07AB6">
            <w:pPr>
              <w:rPr>
                <w:rFonts w:eastAsia="Times New Roman" w:cs="Times New Roman"/>
                <w:szCs w:val="24"/>
                <w:lang w:val="en-ID" w:eastAsia="en-ID"/>
              </w:rPr>
            </w:pPr>
            <w:r>
              <w:t>GND</w:t>
            </w:r>
          </w:p>
        </w:tc>
        <w:tc>
          <w:tcPr>
            <w:tcW w:w="0" w:type="auto"/>
            <w:vAlign w:val="center"/>
            <w:hideMark/>
          </w:tcPr>
          <w:p w14:paraId="68C802EA" w14:textId="45764CB3" w:rsidR="00D07AB6" w:rsidRPr="00B97A0B" w:rsidRDefault="00D07AB6" w:rsidP="00D07AB6">
            <w:pPr>
              <w:ind w:left="53"/>
              <w:jc w:val="center"/>
              <w:rPr>
                <w:rFonts w:eastAsia="Times New Roman" w:cs="Times New Roman"/>
                <w:szCs w:val="24"/>
                <w:lang w:val="en-ID" w:eastAsia="en-ID"/>
              </w:rPr>
            </w:pPr>
            <w:r>
              <w:t>0V</w:t>
            </w:r>
          </w:p>
        </w:tc>
        <w:tc>
          <w:tcPr>
            <w:tcW w:w="2406" w:type="dxa"/>
          </w:tcPr>
          <w:p w14:paraId="5C24BD32" w14:textId="39CE4895"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9C33D64" wp14:editId="62BD40C2">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304993" cy="851246"/>
                          </a:xfrm>
                          <a:prstGeom prst="rect">
                            <a:avLst/>
                          </a:prstGeom>
                        </pic:spPr>
                      </pic:pic>
                    </a:graphicData>
                  </a:graphic>
                </wp:inline>
              </w:drawing>
            </w:r>
          </w:p>
        </w:tc>
      </w:tr>
    </w:tbl>
    <w:p w14:paraId="252D1F36" w14:textId="33539DB5" w:rsidR="009300B6" w:rsidRDefault="009300B6" w:rsidP="009300B6">
      <w:pPr>
        <w:pStyle w:val="ListParagraph"/>
        <w:spacing w:before="240" w:after="0" w:line="480" w:lineRule="auto"/>
        <w:ind w:left="785"/>
        <w:jc w:val="both"/>
      </w:pPr>
      <w:r>
        <w:t>Tabel 1</w:t>
      </w:r>
      <w:r w:rsidR="009F1D51">
        <w:t>5</w:t>
      </w:r>
      <w:r>
        <w:t xml:space="preserve">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w:t>
      </w:r>
      <w:r w:rsidR="001E598F">
        <w:rPr>
          <w:i/>
          <w:iCs/>
        </w:rPr>
        <w:t xml:space="preserve"> </w:t>
      </w:r>
      <w:r w:rsidR="001E598F">
        <w:t xml:space="preserve">Berdasarkan </w:t>
      </w:r>
      <w:r w:rsidR="001E598F" w:rsidRPr="003E5973">
        <w:t>hasil pengukuran</w:t>
      </w:r>
      <w:r w:rsidR="001E598F">
        <w:t xml:space="preserve"> pada Tabel 1</w:t>
      </w:r>
      <w:r w:rsidR="009F1D51">
        <w:t>5</w:t>
      </w:r>
      <w:r w:rsidR="001E598F">
        <w:t xml:space="preserve"> nilai tegangan yang </w:t>
      </w:r>
      <w:r w:rsidR="001E598F">
        <w:lastRenderedPageBreak/>
        <w:t>terukur pada pin GPS normal dan mendekati dengan nilai tegangan yang terdapat pada datasheet pixhawk</w:t>
      </w:r>
    </w:p>
    <w:p w14:paraId="0A4F7584" w14:textId="4AF7A879" w:rsidR="009300B6" w:rsidRDefault="001E598F" w:rsidP="009300B6">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1A070D9D" w14:textId="55DB028B" w:rsidR="001E598F" w:rsidRPr="001E598F" w:rsidRDefault="001E598F" w:rsidP="001E598F">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A96DAC5" w14:textId="74075D4F" w:rsidR="001336AD" w:rsidRDefault="001336AD" w:rsidP="002C4F3F">
      <w:pPr>
        <w:pStyle w:val="Caption"/>
        <w:keepNext/>
        <w:ind w:left="851"/>
      </w:pPr>
      <w:bookmarkStart w:id="220" w:name="_Toc159235156"/>
      <w:r>
        <w:t xml:space="preserve">Tabel </w:t>
      </w:r>
      <w:fldSimple w:instr=" SEQ Tabel \* ARABIC ">
        <w:r w:rsidR="008F642D">
          <w:rPr>
            <w:noProof/>
          </w:rPr>
          <w:t>16</w:t>
        </w:r>
      </w:fldSimple>
      <w:r>
        <w:t xml:space="preserve"> </w:t>
      </w:r>
      <w:r w:rsidRPr="00642061">
        <w:t xml:space="preserve">Pengukuran Tegangan </w:t>
      </w:r>
      <w:r w:rsidR="003E5973">
        <w:t xml:space="preserve">Port </w:t>
      </w:r>
      <w:r w:rsidRPr="00642061">
        <w:t xml:space="preserve">Pin </w:t>
      </w:r>
      <w:r>
        <w:t>I2C</w:t>
      </w:r>
      <w:r w:rsidRPr="00642061">
        <w:t xml:space="preserve"> Pixhawk</w:t>
      </w:r>
      <w:bookmarkEnd w:id="220"/>
    </w:p>
    <w:tbl>
      <w:tblPr>
        <w:tblStyle w:val="TableGrid"/>
        <w:tblW w:w="0" w:type="auto"/>
        <w:tblInd w:w="846" w:type="dxa"/>
        <w:tblLook w:val="04A0" w:firstRow="1" w:lastRow="0" w:firstColumn="1" w:lastColumn="0" w:noHBand="0" w:noVBand="1"/>
      </w:tblPr>
      <w:tblGrid>
        <w:gridCol w:w="863"/>
        <w:gridCol w:w="857"/>
        <w:gridCol w:w="1484"/>
        <w:gridCol w:w="2406"/>
      </w:tblGrid>
      <w:tr w:rsidR="001336AD" w:rsidRPr="00B97A0B" w14:paraId="7412DF9B" w14:textId="77777777" w:rsidTr="002C4F3F">
        <w:tc>
          <w:tcPr>
            <w:tcW w:w="0" w:type="auto"/>
            <w:hideMark/>
          </w:tcPr>
          <w:p w14:paraId="1F3E5BA3"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64E3A8E"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2293838"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325EA5FE"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1336AD" w:rsidRPr="00B97A0B" w14:paraId="750069A4" w14:textId="77777777" w:rsidTr="002C4F3F">
        <w:tc>
          <w:tcPr>
            <w:tcW w:w="0" w:type="auto"/>
            <w:vAlign w:val="center"/>
            <w:hideMark/>
          </w:tcPr>
          <w:p w14:paraId="13193173" w14:textId="45E8FBB7" w:rsidR="001336AD" w:rsidRPr="00B97A0B" w:rsidRDefault="001336AD" w:rsidP="001336AD">
            <w:pPr>
              <w:rPr>
                <w:rFonts w:eastAsia="Times New Roman" w:cs="Times New Roman"/>
                <w:szCs w:val="24"/>
                <w:lang w:val="en-ID" w:eastAsia="en-ID"/>
              </w:rPr>
            </w:pPr>
            <w:r>
              <w:t>1 (red)</w:t>
            </w:r>
          </w:p>
        </w:tc>
        <w:tc>
          <w:tcPr>
            <w:tcW w:w="0" w:type="auto"/>
            <w:vAlign w:val="center"/>
            <w:hideMark/>
          </w:tcPr>
          <w:p w14:paraId="488AD13C" w14:textId="1CAE2439" w:rsidR="001336AD" w:rsidRPr="00B97A0B" w:rsidRDefault="001336AD" w:rsidP="001336AD">
            <w:pPr>
              <w:rPr>
                <w:rFonts w:eastAsia="Times New Roman" w:cs="Times New Roman"/>
                <w:szCs w:val="24"/>
                <w:lang w:val="en-ID" w:eastAsia="en-ID"/>
              </w:rPr>
            </w:pPr>
            <w:r>
              <w:t>VCC</w:t>
            </w:r>
          </w:p>
        </w:tc>
        <w:tc>
          <w:tcPr>
            <w:tcW w:w="0" w:type="auto"/>
            <w:vAlign w:val="center"/>
            <w:hideMark/>
          </w:tcPr>
          <w:p w14:paraId="1089B714" w14:textId="5B99C5FB" w:rsidR="001336AD" w:rsidRPr="00B97A0B" w:rsidRDefault="001336AD" w:rsidP="001336AD">
            <w:pPr>
              <w:ind w:left="53"/>
              <w:jc w:val="center"/>
              <w:rPr>
                <w:rFonts w:eastAsia="Times New Roman" w:cs="Times New Roman"/>
                <w:szCs w:val="24"/>
                <w:lang w:val="en-ID" w:eastAsia="en-ID"/>
              </w:rPr>
            </w:pPr>
            <w:r>
              <w:t>5,254V</w:t>
            </w:r>
          </w:p>
        </w:tc>
        <w:tc>
          <w:tcPr>
            <w:tcW w:w="2406" w:type="dxa"/>
          </w:tcPr>
          <w:p w14:paraId="0E412A4C" w14:textId="64678A32" w:rsidR="001336AD" w:rsidRPr="00B97A0B" w:rsidRDefault="001336AD" w:rsidP="001336AD">
            <w:pPr>
              <w:jc w:val="center"/>
              <w:rPr>
                <w:rFonts w:eastAsia="Times New Roman" w:cs="Times New Roman"/>
                <w:szCs w:val="24"/>
                <w:lang w:val="en-ID" w:eastAsia="en-ID"/>
              </w:rPr>
            </w:pPr>
            <w:r>
              <w:rPr>
                <w:noProof/>
              </w:rPr>
              <w:drawing>
                <wp:inline distT="0" distB="0" distL="0" distR="0" wp14:anchorId="732D8CE2" wp14:editId="5E34FC7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189775" cy="901344"/>
                          </a:xfrm>
                          <a:prstGeom prst="rect">
                            <a:avLst/>
                          </a:prstGeom>
                        </pic:spPr>
                      </pic:pic>
                    </a:graphicData>
                  </a:graphic>
                </wp:inline>
              </w:drawing>
            </w:r>
          </w:p>
        </w:tc>
      </w:tr>
      <w:tr w:rsidR="001336AD" w:rsidRPr="00B97A0B" w14:paraId="16A2A8E7" w14:textId="77777777" w:rsidTr="002C4F3F">
        <w:tc>
          <w:tcPr>
            <w:tcW w:w="0" w:type="auto"/>
            <w:vAlign w:val="center"/>
            <w:hideMark/>
          </w:tcPr>
          <w:p w14:paraId="2BE1B616" w14:textId="41BE1B88" w:rsidR="001336AD" w:rsidRPr="00B97A0B" w:rsidRDefault="001336AD" w:rsidP="001336AD">
            <w:pPr>
              <w:rPr>
                <w:rFonts w:eastAsia="Times New Roman" w:cs="Times New Roman"/>
                <w:szCs w:val="24"/>
                <w:lang w:val="en-ID" w:eastAsia="en-ID"/>
              </w:rPr>
            </w:pPr>
            <w:r>
              <w:t>2 (blk)</w:t>
            </w:r>
          </w:p>
        </w:tc>
        <w:tc>
          <w:tcPr>
            <w:tcW w:w="0" w:type="auto"/>
            <w:vAlign w:val="center"/>
            <w:hideMark/>
          </w:tcPr>
          <w:p w14:paraId="0D132710" w14:textId="03929F37" w:rsidR="001336AD" w:rsidRPr="00B97A0B" w:rsidRDefault="001336AD" w:rsidP="001336AD">
            <w:pPr>
              <w:rPr>
                <w:rFonts w:eastAsia="Times New Roman" w:cs="Times New Roman"/>
                <w:szCs w:val="24"/>
                <w:lang w:val="en-ID" w:eastAsia="en-ID"/>
              </w:rPr>
            </w:pPr>
            <w:r>
              <w:t>SCL</w:t>
            </w:r>
          </w:p>
        </w:tc>
        <w:tc>
          <w:tcPr>
            <w:tcW w:w="0" w:type="auto"/>
            <w:vAlign w:val="center"/>
            <w:hideMark/>
          </w:tcPr>
          <w:p w14:paraId="32CE45B7" w14:textId="6A4F9105"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2E553A19" w14:textId="4ACD1A44"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67AF69F" wp14:editId="025C1877">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268602" cy="837444"/>
                          </a:xfrm>
                          <a:prstGeom prst="rect">
                            <a:avLst/>
                          </a:prstGeom>
                        </pic:spPr>
                      </pic:pic>
                    </a:graphicData>
                  </a:graphic>
                </wp:inline>
              </w:drawing>
            </w:r>
          </w:p>
        </w:tc>
      </w:tr>
      <w:tr w:rsidR="001336AD" w:rsidRPr="00B97A0B" w14:paraId="19A546F3" w14:textId="77777777" w:rsidTr="002C4F3F">
        <w:tc>
          <w:tcPr>
            <w:tcW w:w="0" w:type="auto"/>
            <w:vAlign w:val="center"/>
            <w:hideMark/>
          </w:tcPr>
          <w:p w14:paraId="793654E5" w14:textId="4903669F" w:rsidR="001336AD" w:rsidRPr="00B97A0B" w:rsidRDefault="001336AD" w:rsidP="001336AD">
            <w:pPr>
              <w:rPr>
                <w:rFonts w:eastAsia="Times New Roman" w:cs="Times New Roman"/>
                <w:szCs w:val="24"/>
                <w:lang w:val="en-ID" w:eastAsia="en-ID"/>
              </w:rPr>
            </w:pPr>
            <w:r>
              <w:t>3 (blk)</w:t>
            </w:r>
          </w:p>
        </w:tc>
        <w:tc>
          <w:tcPr>
            <w:tcW w:w="0" w:type="auto"/>
            <w:vAlign w:val="center"/>
            <w:hideMark/>
          </w:tcPr>
          <w:p w14:paraId="3463D120" w14:textId="5B261D35" w:rsidR="001336AD" w:rsidRPr="00B97A0B" w:rsidRDefault="001336AD" w:rsidP="001336AD">
            <w:pPr>
              <w:rPr>
                <w:rFonts w:eastAsia="Times New Roman" w:cs="Times New Roman"/>
                <w:szCs w:val="24"/>
                <w:lang w:val="en-ID" w:eastAsia="en-ID"/>
              </w:rPr>
            </w:pPr>
            <w:r>
              <w:t>SDA</w:t>
            </w:r>
          </w:p>
        </w:tc>
        <w:tc>
          <w:tcPr>
            <w:tcW w:w="0" w:type="auto"/>
            <w:vAlign w:val="center"/>
            <w:hideMark/>
          </w:tcPr>
          <w:p w14:paraId="745A7CE2" w14:textId="61FBAD7E"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E75D626" w14:textId="52E048E1" w:rsidR="001336AD" w:rsidRPr="00B97A0B" w:rsidRDefault="001336AD" w:rsidP="001336AD">
            <w:pPr>
              <w:jc w:val="center"/>
              <w:rPr>
                <w:rFonts w:eastAsia="Times New Roman" w:cs="Times New Roman"/>
                <w:szCs w:val="24"/>
                <w:lang w:val="en-ID" w:eastAsia="en-ID"/>
              </w:rPr>
            </w:pPr>
            <w:r>
              <w:rPr>
                <w:noProof/>
              </w:rPr>
              <w:drawing>
                <wp:inline distT="0" distB="0" distL="0" distR="0" wp14:anchorId="0158B4DC" wp14:editId="431F1C9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268602" cy="837444"/>
                          </a:xfrm>
                          <a:prstGeom prst="rect">
                            <a:avLst/>
                          </a:prstGeom>
                        </pic:spPr>
                      </pic:pic>
                    </a:graphicData>
                  </a:graphic>
                </wp:inline>
              </w:drawing>
            </w:r>
          </w:p>
        </w:tc>
      </w:tr>
      <w:tr w:rsidR="001336AD" w:rsidRPr="00B97A0B" w14:paraId="30815005" w14:textId="77777777" w:rsidTr="002C4F3F">
        <w:tc>
          <w:tcPr>
            <w:tcW w:w="0" w:type="auto"/>
            <w:vAlign w:val="center"/>
            <w:hideMark/>
          </w:tcPr>
          <w:p w14:paraId="749F9544" w14:textId="18FC08A5" w:rsidR="001336AD" w:rsidRPr="00B97A0B" w:rsidRDefault="001336AD" w:rsidP="001336AD">
            <w:pPr>
              <w:rPr>
                <w:rFonts w:eastAsia="Times New Roman" w:cs="Times New Roman"/>
                <w:szCs w:val="24"/>
                <w:lang w:val="en-ID" w:eastAsia="en-ID"/>
              </w:rPr>
            </w:pPr>
            <w:r>
              <w:t>4 (blk)</w:t>
            </w:r>
          </w:p>
        </w:tc>
        <w:tc>
          <w:tcPr>
            <w:tcW w:w="0" w:type="auto"/>
            <w:vAlign w:val="center"/>
            <w:hideMark/>
          </w:tcPr>
          <w:p w14:paraId="292E4C5D" w14:textId="2DCD5A1F" w:rsidR="001336AD" w:rsidRPr="00B97A0B" w:rsidRDefault="001336AD" w:rsidP="001336AD">
            <w:pPr>
              <w:rPr>
                <w:rFonts w:eastAsia="Times New Roman" w:cs="Times New Roman"/>
                <w:szCs w:val="24"/>
                <w:lang w:val="en-ID" w:eastAsia="en-ID"/>
              </w:rPr>
            </w:pPr>
            <w:r>
              <w:t>GND</w:t>
            </w:r>
          </w:p>
        </w:tc>
        <w:tc>
          <w:tcPr>
            <w:tcW w:w="0" w:type="auto"/>
            <w:vAlign w:val="center"/>
            <w:hideMark/>
          </w:tcPr>
          <w:p w14:paraId="70344C98" w14:textId="6C64AF39"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216B67FE" w14:textId="5D52175D"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1572A2C" wp14:editId="70552F14">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279787" cy="926935"/>
                          </a:xfrm>
                          <a:prstGeom prst="rect">
                            <a:avLst/>
                          </a:prstGeom>
                        </pic:spPr>
                      </pic:pic>
                    </a:graphicData>
                  </a:graphic>
                </wp:inline>
              </w:drawing>
            </w:r>
          </w:p>
        </w:tc>
      </w:tr>
    </w:tbl>
    <w:p w14:paraId="08758364" w14:textId="0EBBDA99" w:rsidR="001336AD" w:rsidRDefault="001E598F" w:rsidP="001E598F">
      <w:pPr>
        <w:pStyle w:val="ListParagraph"/>
        <w:spacing w:before="240" w:after="0" w:line="480" w:lineRule="auto"/>
        <w:ind w:left="785"/>
        <w:jc w:val="both"/>
      </w:pPr>
      <w:r>
        <w:t>Tabel 1</w:t>
      </w:r>
      <w:r w:rsidR="009F1D51">
        <w:t>6</w:t>
      </w:r>
      <w:r>
        <w:t xml:space="preserve">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pada pin I2C normal dan mendekati dengan nilai tegangan yang terdapat pada datasheet pixhawk</w:t>
      </w:r>
      <w:r w:rsidR="004015B0">
        <w:t>.</w:t>
      </w:r>
    </w:p>
    <w:p w14:paraId="69C9E7B1" w14:textId="72EAED51" w:rsidR="00624173" w:rsidRDefault="004215DF" w:rsidP="00DA2268">
      <w:pPr>
        <w:pStyle w:val="ListParagraph"/>
        <w:numPr>
          <w:ilvl w:val="0"/>
          <w:numId w:val="42"/>
        </w:numPr>
        <w:spacing w:line="480" w:lineRule="auto"/>
        <w:ind w:left="426"/>
        <w:jc w:val="both"/>
        <w:rPr>
          <w:b/>
          <w:bCs/>
        </w:rPr>
      </w:pPr>
      <w:r>
        <w:rPr>
          <w:b/>
          <w:bCs/>
        </w:rPr>
        <w:lastRenderedPageBreak/>
        <w:t xml:space="preserve">Pengujian </w:t>
      </w:r>
      <w:r w:rsidR="00624173" w:rsidRPr="00420DA8">
        <w:rPr>
          <w:b/>
          <w:bCs/>
          <w:i/>
          <w:iCs/>
        </w:rPr>
        <w:t>Motor Brushless</w:t>
      </w:r>
    </w:p>
    <w:p w14:paraId="7B98B3B4" w14:textId="2AF88311" w:rsidR="00074255" w:rsidRDefault="0007257A" w:rsidP="002C4F3F">
      <w:pPr>
        <w:pStyle w:val="ListParagraph"/>
        <w:spacing w:line="480" w:lineRule="auto"/>
        <w:ind w:left="426"/>
        <w:jc w:val="both"/>
      </w:pPr>
      <w:r>
        <w:t xml:space="preserve">Pengujian </w:t>
      </w:r>
      <w:r w:rsidRPr="00074255">
        <w:rPr>
          <w:i/>
          <w:iCs/>
        </w:rPr>
        <w:t>Motor Brushless</w:t>
      </w:r>
      <w:r>
        <w:t xml:space="preserve"> merupakan serangkaian pengujian untuk </w:t>
      </w:r>
      <w:r w:rsidR="00BC457C">
        <w:t>mengukur</w:t>
      </w:r>
      <w:r>
        <w:t xml:space="preserve"> kecepatan putaran </w:t>
      </w:r>
      <w:r w:rsidRPr="001A0281">
        <w:rPr>
          <w:i/>
          <w:iCs/>
        </w:rPr>
        <w:t>motor brushless</w:t>
      </w:r>
      <w:r>
        <w:t xml:space="preserve"> dan mengukur nilai </w:t>
      </w:r>
      <w:r w:rsidRPr="00074255">
        <w:rPr>
          <w:i/>
          <w:iCs/>
        </w:rPr>
        <w:t>thrust</w:t>
      </w:r>
      <w:r>
        <w:t xml:space="preserve"> yang dihasilkan motor ketika dipasangkan dengan </w:t>
      </w:r>
      <w:r w:rsidRPr="00256179">
        <w:rPr>
          <w:i/>
          <w:iCs/>
        </w:rPr>
        <w:t>propeller</w:t>
      </w:r>
      <w:r>
        <w:t>.</w:t>
      </w:r>
      <w:r w:rsidR="00074255">
        <w:t xml:space="preserve"> Metode pengujian motor brushless dilakukan dengan membuat dudukan </w:t>
      </w:r>
      <w:r w:rsidR="00074255" w:rsidRPr="00074255">
        <w:rPr>
          <w:i/>
          <w:iCs/>
        </w:rPr>
        <w:t>motor brushless</w:t>
      </w:r>
      <w:r w:rsidR="00074255">
        <w:t xml:space="preserve"> </w:t>
      </w:r>
      <w:r w:rsidR="006D5AE7">
        <w:t xml:space="preserve">dari cetakan 3D </w:t>
      </w:r>
      <w:r w:rsidR="006D5AE7" w:rsidRPr="006D5AE7">
        <w:rPr>
          <w:i/>
          <w:iCs/>
        </w:rPr>
        <w:t>printing</w:t>
      </w:r>
      <w:r w:rsidR="006D5AE7">
        <w:t xml:space="preserve"> dan</w:t>
      </w:r>
      <w:r w:rsidR="00074255">
        <w:t xml:space="preserve"> akan dipasangkan pada timbangan digital seperti pada Gambar </w:t>
      </w:r>
      <w:r w:rsidR="00C903CE">
        <w:t>46</w:t>
      </w:r>
      <w:r w:rsidR="00074255">
        <w:t>.</w:t>
      </w:r>
    </w:p>
    <w:p w14:paraId="26E0CE1F" w14:textId="77777777" w:rsidR="00074255" w:rsidRDefault="00074255" w:rsidP="00074255">
      <w:pPr>
        <w:pStyle w:val="ListParagraph"/>
        <w:keepNext/>
        <w:spacing w:after="0" w:line="240" w:lineRule="auto"/>
        <w:ind w:left="0"/>
        <w:jc w:val="center"/>
      </w:pPr>
      <w:r>
        <w:rPr>
          <w:noProof/>
        </w:rPr>
        <w:drawing>
          <wp:inline distT="0" distB="0" distL="0" distR="0" wp14:anchorId="79E78FD4" wp14:editId="111CC25C">
            <wp:extent cx="2382981" cy="15811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98802" cy="1591648"/>
                    </a:xfrm>
                    <a:prstGeom prst="rect">
                      <a:avLst/>
                    </a:prstGeom>
                  </pic:spPr>
                </pic:pic>
              </a:graphicData>
            </a:graphic>
          </wp:inline>
        </w:drawing>
      </w:r>
    </w:p>
    <w:p w14:paraId="1950369C" w14:textId="2F80793F" w:rsidR="00074255" w:rsidRDefault="00074255" w:rsidP="00074255">
      <w:pPr>
        <w:pStyle w:val="Caption"/>
        <w:jc w:val="center"/>
      </w:pPr>
      <w:bookmarkStart w:id="221" w:name="_Toc159681860"/>
      <w:r>
        <w:t xml:space="preserve">Gambar </w:t>
      </w:r>
      <w:fldSimple w:instr=" SEQ Gambar \* ARABIC ">
        <w:r w:rsidR="008F642D">
          <w:rPr>
            <w:noProof/>
          </w:rPr>
          <w:t>46</w:t>
        </w:r>
      </w:fldSimple>
      <w:r>
        <w:t xml:space="preserve"> </w:t>
      </w:r>
      <w:r w:rsidR="00B27443">
        <w:t>P</w:t>
      </w:r>
      <w:r>
        <w:t xml:space="preserve">engujian </w:t>
      </w:r>
      <w:r w:rsidR="00B27443">
        <w:t>M</w:t>
      </w:r>
      <w:r>
        <w:t xml:space="preserve">otor </w:t>
      </w:r>
      <w:r w:rsidR="00B27443">
        <w:t>B</w:t>
      </w:r>
      <w:r>
        <w:t>rushless</w:t>
      </w:r>
      <w:bookmarkEnd w:id="221"/>
    </w:p>
    <w:p w14:paraId="11CD6923" w14:textId="1C1F592D" w:rsidR="002C4F3F" w:rsidRDefault="00256179" w:rsidP="002C4F3F">
      <w:pPr>
        <w:pStyle w:val="ListParagraph"/>
        <w:spacing w:line="480" w:lineRule="auto"/>
        <w:ind w:left="426"/>
        <w:jc w:val="both"/>
      </w:pPr>
      <w:r w:rsidRPr="00256179">
        <w:rPr>
          <w:i/>
          <w:iCs/>
        </w:rPr>
        <w:t>M</w:t>
      </w:r>
      <w:r w:rsidR="00074255" w:rsidRPr="00256179">
        <w:rPr>
          <w:i/>
          <w:iCs/>
        </w:rPr>
        <w:t>otor brushless</w:t>
      </w:r>
      <w:r>
        <w:t xml:space="preserve"> yang digunakan pada pengujian ini adalah </w:t>
      </w:r>
      <w:r w:rsidRPr="00256179">
        <w:rPr>
          <w:i/>
          <w:iCs/>
        </w:rPr>
        <w:t>brushless motor</w:t>
      </w:r>
      <w:r>
        <w:t xml:space="preserve"> </w:t>
      </w:r>
      <w:r w:rsidR="00074255">
        <w:t>type Sunnysky X2216</w:t>
      </w:r>
      <w:r>
        <w:t xml:space="preserve"> II 1400KV. Motor tersebut menghasilkan kecepatan putar sebesar 1400 RPM setiap 1 volt tegangan yang diberikan dengan rumus:</w:t>
      </w:r>
    </w:p>
    <w:p w14:paraId="79ACD85A" w14:textId="498C8BC8" w:rsidR="00256179" w:rsidRPr="00F0153B" w:rsidRDefault="00256179" w:rsidP="00B90F1B">
      <w:pPr>
        <w:pStyle w:val="ListParagraph"/>
        <w:numPr>
          <w:ilvl w:val="0"/>
          <w:numId w:val="46"/>
        </w:numPr>
        <w:spacing w:after="0" w:line="480" w:lineRule="auto"/>
        <w:jc w:val="both"/>
        <w:rPr>
          <w:b/>
          <w:bCs/>
        </w:rPr>
      </w:pPr>
      <w:r w:rsidRPr="00F0153B">
        <w:rPr>
          <w:i/>
          <w:iCs/>
        </w:rPr>
        <w:t xml:space="preserve">RPM motor = KV motor </w:t>
      </w:r>
      <w:r w:rsidRPr="00F0153B">
        <w:rPr>
          <w:rFonts w:cs="Times New Roman"/>
          <w:i/>
          <w:iCs/>
        </w:rPr>
        <w:t>×</w:t>
      </w:r>
      <w:r w:rsidRPr="00F0153B">
        <w:rPr>
          <w:i/>
          <w:iCs/>
        </w:rPr>
        <w:t xml:space="preserve"> Tegangan Input</w:t>
      </w:r>
      <w:r w:rsidR="006D5AE7" w:rsidRPr="00F0153B">
        <w:rPr>
          <w:i/>
          <w:iCs/>
        </w:rPr>
        <w:t xml:space="preserve">  </w:t>
      </w:r>
    </w:p>
    <w:p w14:paraId="095E7A14" w14:textId="4B373143" w:rsidR="00F57659" w:rsidRPr="00F57659" w:rsidRDefault="00F57659" w:rsidP="00BC457C">
      <w:pPr>
        <w:spacing w:after="0" w:line="480" w:lineRule="auto"/>
        <w:ind w:left="426"/>
        <w:jc w:val="both"/>
      </w:pPr>
      <w:r>
        <w:t xml:space="preserve">Pengujian </w:t>
      </w:r>
      <w:r>
        <w:rPr>
          <w:i/>
          <w:iCs/>
        </w:rPr>
        <w:t>m</w:t>
      </w:r>
      <w:r w:rsidRPr="00256179">
        <w:rPr>
          <w:i/>
          <w:iCs/>
        </w:rPr>
        <w:t>otor brushless</w:t>
      </w:r>
      <w:r>
        <w:t xml:space="preserve"> dilakukan menggunakan sumber daya dari baterai Li-Po dengan tegangan sebesar 16,7V maka nilai kecepatan yang dihasilkan berdasarkan berdasarkan rumus persamaan diatas adalah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75"/>
        <w:gridCol w:w="3594"/>
      </w:tblGrid>
      <w:tr w:rsidR="00F57659" w14:paraId="6EA4915C" w14:textId="77777777" w:rsidTr="00F57659">
        <w:tc>
          <w:tcPr>
            <w:tcW w:w="1413" w:type="dxa"/>
          </w:tcPr>
          <w:p w14:paraId="260281AC" w14:textId="73D30358" w:rsidR="00F57659" w:rsidRDefault="00F57659" w:rsidP="00F57659">
            <w:pPr>
              <w:spacing w:line="480" w:lineRule="auto"/>
              <w:ind w:right="-107"/>
              <w:jc w:val="right"/>
              <w:rPr>
                <w:i/>
                <w:iCs/>
              </w:rPr>
            </w:pPr>
            <w:r>
              <w:rPr>
                <w:i/>
                <w:iCs/>
              </w:rPr>
              <w:t>RPM motor</w:t>
            </w:r>
          </w:p>
        </w:tc>
        <w:tc>
          <w:tcPr>
            <w:tcW w:w="375" w:type="dxa"/>
          </w:tcPr>
          <w:p w14:paraId="49356EB6" w14:textId="5B639F2D" w:rsidR="00F57659" w:rsidRDefault="00F57659" w:rsidP="00F57659">
            <w:pPr>
              <w:spacing w:line="480" w:lineRule="auto"/>
              <w:ind w:left="-167" w:right="-108"/>
              <w:jc w:val="center"/>
              <w:rPr>
                <w:i/>
                <w:iCs/>
              </w:rPr>
            </w:pPr>
            <w:r>
              <w:rPr>
                <w:i/>
                <w:iCs/>
              </w:rPr>
              <w:t>=</w:t>
            </w:r>
          </w:p>
        </w:tc>
        <w:tc>
          <w:tcPr>
            <w:tcW w:w="3594" w:type="dxa"/>
          </w:tcPr>
          <w:p w14:paraId="21E5240B" w14:textId="70C078E4" w:rsidR="00F57659" w:rsidRDefault="00F57659" w:rsidP="00F57659">
            <w:pPr>
              <w:spacing w:line="480" w:lineRule="auto"/>
              <w:ind w:left="-52"/>
              <w:jc w:val="both"/>
              <w:rPr>
                <w:i/>
                <w:iCs/>
              </w:rPr>
            </w:pPr>
            <w:r>
              <w:rPr>
                <w:i/>
                <w:iCs/>
              </w:rPr>
              <w:t xml:space="preserve">KV motor </w:t>
            </w:r>
            <w:r>
              <w:rPr>
                <w:rFonts w:cs="Times New Roman"/>
                <w:i/>
                <w:iCs/>
              </w:rPr>
              <w:t>×</w:t>
            </w:r>
            <w:r>
              <w:rPr>
                <w:i/>
                <w:iCs/>
              </w:rPr>
              <w:t xml:space="preserve"> Tegangan Input   </w:t>
            </w:r>
          </w:p>
        </w:tc>
      </w:tr>
      <w:tr w:rsidR="00F57659" w14:paraId="3576C120" w14:textId="77777777" w:rsidTr="00F57659">
        <w:tc>
          <w:tcPr>
            <w:tcW w:w="1413" w:type="dxa"/>
          </w:tcPr>
          <w:p w14:paraId="3A696EAF" w14:textId="45E986DB" w:rsidR="00F57659" w:rsidRDefault="00F57659" w:rsidP="00F57659">
            <w:pPr>
              <w:spacing w:line="480" w:lineRule="auto"/>
              <w:ind w:right="-107"/>
              <w:jc w:val="right"/>
              <w:rPr>
                <w:i/>
                <w:iCs/>
              </w:rPr>
            </w:pPr>
            <w:r>
              <w:rPr>
                <w:i/>
                <w:iCs/>
              </w:rPr>
              <w:t>RPM motor</w:t>
            </w:r>
          </w:p>
        </w:tc>
        <w:tc>
          <w:tcPr>
            <w:tcW w:w="375" w:type="dxa"/>
          </w:tcPr>
          <w:p w14:paraId="79C7F794" w14:textId="3508780A" w:rsidR="00F57659" w:rsidRDefault="00F57659" w:rsidP="00F57659">
            <w:pPr>
              <w:spacing w:line="480" w:lineRule="auto"/>
              <w:ind w:left="-102" w:right="-15"/>
              <w:jc w:val="center"/>
              <w:rPr>
                <w:i/>
                <w:iCs/>
              </w:rPr>
            </w:pPr>
            <w:r>
              <w:rPr>
                <w:i/>
                <w:iCs/>
              </w:rPr>
              <w:t>=</w:t>
            </w:r>
          </w:p>
        </w:tc>
        <w:tc>
          <w:tcPr>
            <w:tcW w:w="3594" w:type="dxa"/>
          </w:tcPr>
          <w:p w14:paraId="0771D7F7" w14:textId="7BF965D0" w:rsidR="00F57659" w:rsidRDefault="00F57659" w:rsidP="00F57659">
            <w:pPr>
              <w:spacing w:line="480" w:lineRule="auto"/>
              <w:ind w:left="-52"/>
              <w:jc w:val="both"/>
              <w:rPr>
                <w:i/>
                <w:iCs/>
              </w:rPr>
            </w:pPr>
            <w:r>
              <w:rPr>
                <w:i/>
                <w:iCs/>
              </w:rPr>
              <w:t xml:space="preserve">1400 </w:t>
            </w:r>
            <w:r>
              <w:rPr>
                <w:rFonts w:cs="Times New Roman"/>
                <w:i/>
                <w:iCs/>
              </w:rPr>
              <w:t>× 16,7 V</w:t>
            </w:r>
          </w:p>
        </w:tc>
      </w:tr>
      <w:tr w:rsidR="00F57659" w14:paraId="06C96ED7" w14:textId="77777777" w:rsidTr="00F57659">
        <w:tc>
          <w:tcPr>
            <w:tcW w:w="1413" w:type="dxa"/>
          </w:tcPr>
          <w:p w14:paraId="27DBAA6A" w14:textId="2AE76BFB" w:rsidR="00F57659" w:rsidRDefault="00F57659" w:rsidP="00F57659">
            <w:pPr>
              <w:spacing w:line="480" w:lineRule="auto"/>
              <w:ind w:right="-107"/>
              <w:jc w:val="right"/>
              <w:rPr>
                <w:i/>
                <w:iCs/>
              </w:rPr>
            </w:pPr>
            <w:r>
              <w:rPr>
                <w:i/>
                <w:iCs/>
              </w:rPr>
              <w:t>RPM motor</w:t>
            </w:r>
          </w:p>
        </w:tc>
        <w:tc>
          <w:tcPr>
            <w:tcW w:w="375" w:type="dxa"/>
          </w:tcPr>
          <w:p w14:paraId="31256A6B" w14:textId="20F1F512" w:rsidR="00F57659" w:rsidRDefault="00F57659" w:rsidP="00F57659">
            <w:pPr>
              <w:spacing w:line="480" w:lineRule="auto"/>
              <w:ind w:left="-102" w:right="-15"/>
              <w:jc w:val="center"/>
              <w:rPr>
                <w:i/>
                <w:iCs/>
              </w:rPr>
            </w:pPr>
            <w:r>
              <w:rPr>
                <w:i/>
                <w:iCs/>
              </w:rPr>
              <w:t>=</w:t>
            </w:r>
          </w:p>
        </w:tc>
        <w:tc>
          <w:tcPr>
            <w:tcW w:w="3594" w:type="dxa"/>
          </w:tcPr>
          <w:p w14:paraId="03705069" w14:textId="2C87B7C7" w:rsidR="00F57659" w:rsidRDefault="00F57659" w:rsidP="00F57659">
            <w:pPr>
              <w:spacing w:line="480" w:lineRule="auto"/>
              <w:ind w:left="-52"/>
              <w:jc w:val="both"/>
              <w:rPr>
                <w:i/>
                <w:iCs/>
              </w:rPr>
            </w:pPr>
            <w:r>
              <w:rPr>
                <w:i/>
                <w:iCs/>
              </w:rPr>
              <w:t>23.380 rpm</w:t>
            </w:r>
          </w:p>
        </w:tc>
      </w:tr>
    </w:tbl>
    <w:p w14:paraId="28A69C63" w14:textId="294F2EC5" w:rsidR="0023599C" w:rsidRDefault="0023599C" w:rsidP="0023599C">
      <w:pPr>
        <w:spacing w:after="0" w:line="480" w:lineRule="auto"/>
        <w:ind w:left="491"/>
        <w:jc w:val="both"/>
      </w:pPr>
      <w:r>
        <w:t xml:space="preserve">Hasil pengujian yang telah dilakukan </w:t>
      </w:r>
      <w:r w:rsidR="00C07AB1">
        <w:t xml:space="preserve">dengan </w:t>
      </w:r>
      <w:r>
        <w:t xml:space="preserve">menggunakan alat ukur </w:t>
      </w:r>
      <w:r w:rsidRPr="0023599C">
        <w:rPr>
          <w:i/>
          <w:iCs/>
        </w:rPr>
        <w:t>tachometer</w:t>
      </w:r>
      <w:r>
        <w:t xml:space="preserve"> tercatat sebesar 22.677 rpm seperti pada Gambar 4</w:t>
      </w:r>
      <w:r w:rsidR="00C903CE">
        <w:t>7</w:t>
      </w:r>
      <w:r w:rsidR="00C07AB1">
        <w:t>.</w:t>
      </w:r>
    </w:p>
    <w:p w14:paraId="6A0D0A52" w14:textId="77777777" w:rsidR="0023599C" w:rsidRDefault="0023599C" w:rsidP="0023599C">
      <w:pPr>
        <w:keepNext/>
        <w:spacing w:after="0" w:line="276" w:lineRule="auto"/>
        <w:ind w:left="491"/>
        <w:jc w:val="center"/>
      </w:pPr>
      <w:r>
        <w:rPr>
          <w:noProof/>
        </w:rPr>
        <w:lastRenderedPageBreak/>
        <w:drawing>
          <wp:inline distT="0" distB="0" distL="0" distR="0" wp14:anchorId="53C147CC" wp14:editId="313CFC8C">
            <wp:extent cx="1766925" cy="1428810"/>
            <wp:effectExtent l="0" t="2540" r="2540"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rot="5400000">
                      <a:off x="0" y="0"/>
                      <a:ext cx="1778504" cy="1438174"/>
                    </a:xfrm>
                    <a:prstGeom prst="rect">
                      <a:avLst/>
                    </a:prstGeom>
                  </pic:spPr>
                </pic:pic>
              </a:graphicData>
            </a:graphic>
          </wp:inline>
        </w:drawing>
      </w:r>
    </w:p>
    <w:p w14:paraId="49791E30" w14:textId="230FC04C" w:rsidR="0023599C" w:rsidRDefault="0023599C" w:rsidP="0023599C">
      <w:pPr>
        <w:pStyle w:val="Caption"/>
        <w:jc w:val="center"/>
      </w:pPr>
      <w:bookmarkStart w:id="222" w:name="_Toc159681861"/>
      <w:r>
        <w:t xml:space="preserve">Gambar </w:t>
      </w:r>
      <w:fldSimple w:instr=" SEQ Gambar \* ARABIC ">
        <w:r w:rsidR="008F642D">
          <w:rPr>
            <w:noProof/>
          </w:rPr>
          <w:t>47</w:t>
        </w:r>
      </w:fldSimple>
      <w:r>
        <w:t xml:space="preserve"> Hasil pengukuran RPM motor</w:t>
      </w:r>
      <w:bookmarkEnd w:id="222"/>
    </w:p>
    <w:p w14:paraId="1F9BD1EC" w14:textId="10C22841" w:rsidR="00F57659" w:rsidRDefault="00F57659" w:rsidP="0023599C">
      <w:pPr>
        <w:spacing w:after="0" w:line="480" w:lineRule="auto"/>
        <w:ind w:left="491"/>
        <w:jc w:val="both"/>
      </w:pPr>
      <w:r>
        <w:t xml:space="preserve">Berdasarkan pengujian yang dilakukan </w:t>
      </w:r>
      <w:r w:rsidR="0023599C">
        <w:t xml:space="preserve">besar perbedaan kecepatan / </w:t>
      </w:r>
      <w:r w:rsidR="0023599C" w:rsidRPr="00A65F79">
        <w:rPr>
          <w:i/>
          <w:iCs/>
        </w:rPr>
        <w:t>error</w:t>
      </w:r>
      <w:r w:rsidR="0023599C">
        <w:t xml:space="preserve"> motor yang terukur adalah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375"/>
        <w:gridCol w:w="4074"/>
      </w:tblGrid>
      <w:tr w:rsidR="0023599C" w14:paraId="599A030B" w14:textId="77777777" w:rsidTr="00C07AB1">
        <w:tc>
          <w:tcPr>
            <w:tcW w:w="1788" w:type="dxa"/>
          </w:tcPr>
          <w:p w14:paraId="1202119C" w14:textId="1A143918" w:rsidR="0023599C" w:rsidRDefault="00C07AB1" w:rsidP="00A65F79">
            <w:pPr>
              <w:spacing w:line="360" w:lineRule="auto"/>
              <w:ind w:right="-107"/>
              <w:jc w:val="right"/>
              <w:rPr>
                <w:i/>
                <w:iCs/>
              </w:rPr>
            </w:pPr>
            <w:r>
              <w:rPr>
                <w:i/>
                <w:iCs/>
              </w:rPr>
              <w:t>Persentase error</w:t>
            </w:r>
          </w:p>
        </w:tc>
        <w:tc>
          <w:tcPr>
            <w:tcW w:w="375" w:type="dxa"/>
          </w:tcPr>
          <w:p w14:paraId="746A3ADA" w14:textId="77777777" w:rsidR="0023599C" w:rsidRDefault="0023599C" w:rsidP="00A65F79">
            <w:pPr>
              <w:spacing w:line="360" w:lineRule="auto"/>
              <w:ind w:left="-195" w:right="-108"/>
              <w:jc w:val="center"/>
              <w:rPr>
                <w:i/>
                <w:iCs/>
              </w:rPr>
            </w:pPr>
            <w:r>
              <w:rPr>
                <w:i/>
                <w:iCs/>
              </w:rPr>
              <w:t>=</w:t>
            </w:r>
          </w:p>
        </w:tc>
        <w:tc>
          <w:tcPr>
            <w:tcW w:w="4074" w:type="dxa"/>
          </w:tcPr>
          <w:p w14:paraId="2A60AB57" w14:textId="74849D81" w:rsidR="0023599C" w:rsidRDefault="004145D8" w:rsidP="00A65F79">
            <w:pPr>
              <w:spacing w:line="360" w:lineRule="auto"/>
              <w:ind w:left="-52"/>
              <w:jc w:val="both"/>
              <w:rPr>
                <w:i/>
                <w:iCs/>
              </w:rPr>
            </w:pPr>
            <m:oMathPara>
              <m:oMath>
                <m:f>
                  <m:fPr>
                    <m:ctrlPr>
                      <w:rPr>
                        <w:rFonts w:ascii="Cambria Math" w:hAnsi="Cambria Math"/>
                        <w:i/>
                        <w:iCs/>
                      </w:rPr>
                    </m:ctrlPr>
                  </m:fPr>
                  <m:num>
                    <m:r>
                      <w:rPr>
                        <w:rFonts w:ascii="Cambria Math" w:hAnsi="Cambria Math"/>
                      </w:rPr>
                      <m:t>RPM motor – RPM terukur</m:t>
                    </m:r>
                  </m:num>
                  <m:den>
                    <m:r>
                      <w:rPr>
                        <w:rFonts w:ascii="Cambria Math" w:hAnsi="Cambria Math"/>
                      </w:rPr>
                      <m:t>RPM motor</m:t>
                    </m:r>
                  </m:den>
                </m:f>
                <m:r>
                  <w:rPr>
                    <w:rFonts w:ascii="Cambria Math" w:hAnsi="Cambria Math"/>
                  </w:rPr>
                  <m:t xml:space="preserve"> ×100%</m:t>
                </m:r>
              </m:oMath>
            </m:oMathPara>
          </w:p>
        </w:tc>
      </w:tr>
      <w:tr w:rsidR="00C07AB1" w14:paraId="2A52E6B9" w14:textId="77777777" w:rsidTr="00C07AB1">
        <w:tc>
          <w:tcPr>
            <w:tcW w:w="1788" w:type="dxa"/>
          </w:tcPr>
          <w:p w14:paraId="0473A00E" w14:textId="5AB3F112" w:rsidR="00C07AB1" w:rsidRDefault="00C07AB1" w:rsidP="00A65F79">
            <w:pPr>
              <w:spacing w:line="360" w:lineRule="auto"/>
              <w:ind w:right="-107"/>
              <w:jc w:val="right"/>
              <w:rPr>
                <w:i/>
                <w:iCs/>
              </w:rPr>
            </w:pPr>
          </w:p>
        </w:tc>
        <w:tc>
          <w:tcPr>
            <w:tcW w:w="375" w:type="dxa"/>
          </w:tcPr>
          <w:p w14:paraId="62CFF181" w14:textId="77777777" w:rsidR="00C07AB1" w:rsidRDefault="00C07AB1" w:rsidP="00A65F79">
            <w:pPr>
              <w:spacing w:line="360" w:lineRule="auto"/>
              <w:ind w:left="-102" w:right="-15"/>
              <w:jc w:val="center"/>
              <w:rPr>
                <w:i/>
                <w:iCs/>
              </w:rPr>
            </w:pPr>
            <w:r>
              <w:rPr>
                <w:i/>
                <w:iCs/>
              </w:rPr>
              <w:t>=</w:t>
            </w:r>
          </w:p>
        </w:tc>
        <w:tc>
          <w:tcPr>
            <w:tcW w:w="4074" w:type="dxa"/>
          </w:tcPr>
          <w:p w14:paraId="5E70D973" w14:textId="1E13B2EC" w:rsidR="00C07AB1" w:rsidRPr="00A65F79" w:rsidRDefault="004145D8" w:rsidP="00A65F79">
            <w:pPr>
              <w:spacing w:line="360" w:lineRule="auto"/>
              <w:jc w:val="both"/>
              <w:rPr>
                <w:i/>
                <w:iCs/>
              </w:rPr>
            </w:pPr>
            <m:oMathPara>
              <m:oMathParaPr>
                <m:jc m:val="left"/>
              </m:oMathParaPr>
              <m:oMath>
                <m:f>
                  <m:fPr>
                    <m:ctrlPr>
                      <w:rPr>
                        <w:rFonts w:ascii="Cambria Math" w:hAnsi="Cambria Math"/>
                        <w:i/>
                        <w:iCs/>
                      </w:rPr>
                    </m:ctrlPr>
                  </m:fPr>
                  <m:num>
                    <m:r>
                      <w:rPr>
                        <w:rFonts w:ascii="Cambria Math" w:hAnsi="Cambria Math"/>
                      </w:rPr>
                      <m:t>23308 –22677</m:t>
                    </m:r>
                  </m:num>
                  <m:den>
                    <m:r>
                      <w:rPr>
                        <w:rFonts w:ascii="Cambria Math" w:hAnsi="Cambria Math"/>
                      </w:rPr>
                      <m:t xml:space="preserve">23308 </m:t>
                    </m:r>
                  </m:den>
                </m:f>
                <m:r>
                  <w:rPr>
                    <w:rFonts w:ascii="Cambria Math" w:hAnsi="Cambria Math"/>
                  </w:rPr>
                  <m:t xml:space="preserve"> ×100%</m:t>
                </m:r>
              </m:oMath>
            </m:oMathPara>
          </w:p>
        </w:tc>
      </w:tr>
      <w:tr w:rsidR="00C07AB1" w14:paraId="247FAC81" w14:textId="77777777" w:rsidTr="00C07AB1">
        <w:tc>
          <w:tcPr>
            <w:tcW w:w="1788" w:type="dxa"/>
          </w:tcPr>
          <w:p w14:paraId="496A07CC" w14:textId="44342897" w:rsidR="00C07AB1" w:rsidRDefault="00C07AB1" w:rsidP="00A65F79">
            <w:pPr>
              <w:spacing w:line="360" w:lineRule="auto"/>
              <w:ind w:right="-107"/>
              <w:jc w:val="right"/>
              <w:rPr>
                <w:i/>
                <w:iCs/>
              </w:rPr>
            </w:pPr>
          </w:p>
        </w:tc>
        <w:tc>
          <w:tcPr>
            <w:tcW w:w="375" w:type="dxa"/>
          </w:tcPr>
          <w:p w14:paraId="03B9E69E" w14:textId="77777777" w:rsidR="00C07AB1" w:rsidRDefault="00C07AB1" w:rsidP="00A65F79">
            <w:pPr>
              <w:spacing w:line="360" w:lineRule="auto"/>
              <w:ind w:left="-102" w:right="-15"/>
              <w:jc w:val="center"/>
              <w:rPr>
                <w:i/>
                <w:iCs/>
              </w:rPr>
            </w:pPr>
            <w:r>
              <w:rPr>
                <w:i/>
                <w:iCs/>
              </w:rPr>
              <w:t>=</w:t>
            </w:r>
          </w:p>
        </w:tc>
        <w:tc>
          <w:tcPr>
            <w:tcW w:w="4074" w:type="dxa"/>
          </w:tcPr>
          <w:p w14:paraId="0DD0F625" w14:textId="5FB2C646" w:rsidR="00C07AB1" w:rsidRPr="00A65F79" w:rsidRDefault="00A65F79" w:rsidP="00A65F79">
            <w:pPr>
              <w:spacing w:line="360" w:lineRule="auto"/>
              <w:ind w:left="-52"/>
              <w:jc w:val="both"/>
            </w:pPr>
            <w:r w:rsidRPr="00A65F79">
              <w:t>3 %</w:t>
            </w:r>
          </w:p>
        </w:tc>
      </w:tr>
    </w:tbl>
    <w:p w14:paraId="5011C239" w14:textId="1EDA39BE" w:rsidR="00F57659" w:rsidRDefault="00A65F79" w:rsidP="00FC4B6B">
      <w:pPr>
        <w:spacing w:after="0" w:line="480" w:lineRule="auto"/>
        <w:ind w:left="491"/>
        <w:jc w:val="both"/>
      </w:pPr>
      <w:r>
        <w:t xml:space="preserve">Pengujian pada motor berikutnya dengan memasang propeller ukuran 1045 sehingga hasil pengujian yang di peroleh </w:t>
      </w:r>
      <w:r w:rsidR="00BC457C">
        <w:t>terdapat</w:t>
      </w:r>
      <w:r>
        <w:t xml:space="preserve"> </w:t>
      </w:r>
      <w:r w:rsidR="00823957">
        <w:t>T</w:t>
      </w:r>
      <w:r>
        <w:t xml:space="preserve">abel </w:t>
      </w:r>
      <w:r w:rsidR="00823957">
        <w:t xml:space="preserve">17 dan Grafik </w:t>
      </w:r>
      <w:r>
        <w:t>berikut:</w:t>
      </w:r>
    </w:p>
    <w:p w14:paraId="6C588948" w14:textId="4C25E9E2" w:rsidR="00FC4B6B" w:rsidRDefault="00FC4B6B" w:rsidP="00823957">
      <w:pPr>
        <w:pStyle w:val="Caption"/>
        <w:keepNext/>
        <w:ind w:left="567"/>
      </w:pPr>
      <w:bookmarkStart w:id="223" w:name="_Toc159235157"/>
      <w:r>
        <w:t xml:space="preserve">Tabel </w:t>
      </w:r>
      <w:fldSimple w:instr=" SEQ Tabel \* ARABIC ">
        <w:r w:rsidR="008F642D">
          <w:rPr>
            <w:noProof/>
          </w:rPr>
          <w:t>17</w:t>
        </w:r>
      </w:fldSimple>
      <w:r>
        <w:t xml:space="preserve"> Pengujian </w:t>
      </w:r>
      <w:bookmarkStart w:id="224" w:name="_Hlk158635266"/>
      <w:r>
        <w:t>Thrust Motor</w:t>
      </w:r>
      <w:bookmarkEnd w:id="223"/>
      <w:bookmarkEnd w:id="224"/>
    </w:p>
    <w:tbl>
      <w:tblPr>
        <w:tblStyle w:val="TableGrid"/>
        <w:tblW w:w="0" w:type="auto"/>
        <w:tblInd w:w="491" w:type="dxa"/>
        <w:tblLook w:val="04A0" w:firstRow="1" w:lastRow="0" w:firstColumn="1" w:lastColumn="0" w:noHBand="0" w:noVBand="1"/>
      </w:tblPr>
      <w:tblGrid>
        <w:gridCol w:w="780"/>
        <w:gridCol w:w="1559"/>
        <w:gridCol w:w="1215"/>
        <w:gridCol w:w="1231"/>
        <w:gridCol w:w="1280"/>
        <w:gridCol w:w="1079"/>
      </w:tblGrid>
      <w:tr w:rsidR="00A65F79" w14:paraId="40EE0802" w14:textId="1E9502A7" w:rsidTr="00561F09">
        <w:tc>
          <w:tcPr>
            <w:tcW w:w="780" w:type="dxa"/>
          </w:tcPr>
          <w:p w14:paraId="6C547A9E" w14:textId="765537D1" w:rsidR="00A65F79" w:rsidRPr="00A65F79" w:rsidRDefault="00A65F79" w:rsidP="00A65F79">
            <w:pPr>
              <w:spacing w:line="276" w:lineRule="auto"/>
              <w:jc w:val="center"/>
              <w:rPr>
                <w:i/>
                <w:iCs/>
              </w:rPr>
            </w:pPr>
            <w:bookmarkStart w:id="225" w:name="_Hlk158635195"/>
            <w:r w:rsidRPr="00A65F79">
              <w:rPr>
                <w:i/>
                <w:iCs/>
              </w:rPr>
              <w:t>Prop</w:t>
            </w:r>
          </w:p>
        </w:tc>
        <w:tc>
          <w:tcPr>
            <w:tcW w:w="1559" w:type="dxa"/>
          </w:tcPr>
          <w:p w14:paraId="7FF0ED04" w14:textId="0F78BF85" w:rsidR="00A65F79" w:rsidRDefault="00A65F79" w:rsidP="00A65F79">
            <w:pPr>
              <w:spacing w:line="276" w:lineRule="auto"/>
              <w:jc w:val="center"/>
            </w:pPr>
            <w:r>
              <w:t>Tegangan (V)</w:t>
            </w:r>
          </w:p>
        </w:tc>
        <w:tc>
          <w:tcPr>
            <w:tcW w:w="1215" w:type="dxa"/>
          </w:tcPr>
          <w:p w14:paraId="58C1A8C4" w14:textId="396B5890" w:rsidR="00A65F79" w:rsidRDefault="00A65F79" w:rsidP="00A65F79">
            <w:pPr>
              <w:spacing w:line="276" w:lineRule="auto"/>
              <w:jc w:val="center"/>
            </w:pPr>
            <w:r>
              <w:t>Arus (A)</w:t>
            </w:r>
          </w:p>
        </w:tc>
        <w:tc>
          <w:tcPr>
            <w:tcW w:w="1231" w:type="dxa"/>
          </w:tcPr>
          <w:p w14:paraId="187439DA" w14:textId="60B9799F" w:rsidR="00A65F79" w:rsidRDefault="00A65F79" w:rsidP="00A65F79">
            <w:pPr>
              <w:spacing w:line="276" w:lineRule="auto"/>
              <w:jc w:val="center"/>
            </w:pPr>
            <w:r>
              <w:t>Daya (W)</w:t>
            </w:r>
          </w:p>
        </w:tc>
        <w:tc>
          <w:tcPr>
            <w:tcW w:w="1280" w:type="dxa"/>
          </w:tcPr>
          <w:p w14:paraId="3DDC2115" w14:textId="0ED8165C" w:rsidR="00A65F79" w:rsidRDefault="00A65F79" w:rsidP="00A65F79">
            <w:pPr>
              <w:spacing w:line="276" w:lineRule="auto"/>
              <w:jc w:val="center"/>
            </w:pPr>
            <w:r w:rsidRPr="00A65F79">
              <w:rPr>
                <w:i/>
                <w:iCs/>
              </w:rPr>
              <w:t>Thrust</w:t>
            </w:r>
            <w:r>
              <w:t xml:space="preserve"> (gf)</w:t>
            </w:r>
          </w:p>
        </w:tc>
        <w:tc>
          <w:tcPr>
            <w:tcW w:w="1079" w:type="dxa"/>
          </w:tcPr>
          <w:p w14:paraId="55938B25" w14:textId="219D7B45" w:rsidR="00A65F79" w:rsidRDefault="00A65F79" w:rsidP="00A65F79">
            <w:pPr>
              <w:spacing w:line="276" w:lineRule="auto"/>
              <w:jc w:val="center"/>
            </w:pPr>
            <w:r>
              <w:t>RPM</w:t>
            </w:r>
          </w:p>
        </w:tc>
      </w:tr>
      <w:tr w:rsidR="00FC4B6B" w14:paraId="3505C7C0" w14:textId="184DF96A" w:rsidTr="00561F09">
        <w:tc>
          <w:tcPr>
            <w:tcW w:w="780" w:type="dxa"/>
            <w:vMerge w:val="restart"/>
            <w:vAlign w:val="center"/>
          </w:tcPr>
          <w:p w14:paraId="06B6055A" w14:textId="41CFD829" w:rsidR="00FC4B6B" w:rsidRDefault="00FC4B6B" w:rsidP="00A65F79">
            <w:pPr>
              <w:spacing w:line="276" w:lineRule="auto"/>
              <w:jc w:val="center"/>
            </w:pPr>
            <w:r>
              <w:t>1045</w:t>
            </w:r>
          </w:p>
        </w:tc>
        <w:tc>
          <w:tcPr>
            <w:tcW w:w="1559" w:type="dxa"/>
          </w:tcPr>
          <w:p w14:paraId="0FF81242" w14:textId="29C1F573" w:rsidR="00FC4B6B" w:rsidRDefault="00FC4B6B" w:rsidP="00A65F79">
            <w:pPr>
              <w:spacing w:line="276" w:lineRule="auto"/>
              <w:jc w:val="center"/>
            </w:pPr>
            <w:r>
              <w:t>16,64</w:t>
            </w:r>
          </w:p>
        </w:tc>
        <w:tc>
          <w:tcPr>
            <w:tcW w:w="1215" w:type="dxa"/>
          </w:tcPr>
          <w:p w14:paraId="3AE1292C" w14:textId="517084D6" w:rsidR="00FC4B6B" w:rsidRDefault="00FC4B6B" w:rsidP="00A65F79">
            <w:pPr>
              <w:spacing w:line="276" w:lineRule="auto"/>
              <w:jc w:val="center"/>
            </w:pPr>
            <w:r>
              <w:t>1.02</w:t>
            </w:r>
          </w:p>
        </w:tc>
        <w:tc>
          <w:tcPr>
            <w:tcW w:w="1231" w:type="dxa"/>
          </w:tcPr>
          <w:p w14:paraId="6AF5437D" w14:textId="6AABA197" w:rsidR="00FC4B6B" w:rsidRDefault="00FC4B6B" w:rsidP="00A65F79">
            <w:pPr>
              <w:spacing w:line="276" w:lineRule="auto"/>
              <w:jc w:val="center"/>
            </w:pPr>
            <w:r>
              <w:t>16,64</w:t>
            </w:r>
          </w:p>
        </w:tc>
        <w:tc>
          <w:tcPr>
            <w:tcW w:w="1280" w:type="dxa"/>
          </w:tcPr>
          <w:p w14:paraId="5E2B0FB0" w14:textId="3CD2CDC1" w:rsidR="00FC4B6B" w:rsidRDefault="00FC4B6B" w:rsidP="00A65F79">
            <w:pPr>
              <w:spacing w:line="276" w:lineRule="auto"/>
              <w:jc w:val="center"/>
            </w:pPr>
            <w:r>
              <w:t>113</w:t>
            </w:r>
          </w:p>
        </w:tc>
        <w:tc>
          <w:tcPr>
            <w:tcW w:w="1079" w:type="dxa"/>
          </w:tcPr>
          <w:p w14:paraId="02660B5D" w14:textId="5A0E3092" w:rsidR="00FC4B6B" w:rsidRDefault="00055BCB" w:rsidP="00A65F79">
            <w:pPr>
              <w:spacing w:line="276" w:lineRule="auto"/>
              <w:jc w:val="center"/>
            </w:pPr>
            <w:r>
              <w:t>755</w:t>
            </w:r>
          </w:p>
        </w:tc>
      </w:tr>
      <w:tr w:rsidR="00FC4B6B" w14:paraId="6253CF48" w14:textId="1FCE9693" w:rsidTr="00561F09">
        <w:tc>
          <w:tcPr>
            <w:tcW w:w="780" w:type="dxa"/>
            <w:vMerge/>
          </w:tcPr>
          <w:p w14:paraId="39CCF168" w14:textId="77777777" w:rsidR="00FC4B6B" w:rsidRDefault="00FC4B6B" w:rsidP="00A65F79">
            <w:pPr>
              <w:spacing w:line="276" w:lineRule="auto"/>
              <w:jc w:val="center"/>
            </w:pPr>
          </w:p>
        </w:tc>
        <w:tc>
          <w:tcPr>
            <w:tcW w:w="1559" w:type="dxa"/>
          </w:tcPr>
          <w:p w14:paraId="065608C3" w14:textId="0565D46A" w:rsidR="00FC4B6B" w:rsidRDefault="00FC4B6B" w:rsidP="00A65F79">
            <w:pPr>
              <w:spacing w:line="276" w:lineRule="auto"/>
              <w:jc w:val="center"/>
            </w:pPr>
            <w:r>
              <w:t>16,60</w:t>
            </w:r>
          </w:p>
        </w:tc>
        <w:tc>
          <w:tcPr>
            <w:tcW w:w="1215" w:type="dxa"/>
          </w:tcPr>
          <w:p w14:paraId="2D9ADC7C" w14:textId="3529DD63" w:rsidR="00FC4B6B" w:rsidRDefault="00FC4B6B" w:rsidP="00A65F79">
            <w:pPr>
              <w:spacing w:line="276" w:lineRule="auto"/>
              <w:jc w:val="center"/>
            </w:pPr>
            <w:r>
              <w:t>2,18</w:t>
            </w:r>
          </w:p>
        </w:tc>
        <w:tc>
          <w:tcPr>
            <w:tcW w:w="1231" w:type="dxa"/>
          </w:tcPr>
          <w:p w14:paraId="29094B01" w14:textId="19A7C405" w:rsidR="00FC4B6B" w:rsidRDefault="00FC4B6B" w:rsidP="00A65F79">
            <w:pPr>
              <w:spacing w:line="276" w:lineRule="auto"/>
              <w:jc w:val="center"/>
            </w:pPr>
            <w:r>
              <w:t>33,8</w:t>
            </w:r>
          </w:p>
        </w:tc>
        <w:tc>
          <w:tcPr>
            <w:tcW w:w="1280" w:type="dxa"/>
          </w:tcPr>
          <w:p w14:paraId="648F238D" w14:textId="0C952076" w:rsidR="00FC4B6B" w:rsidRDefault="00FC4B6B" w:rsidP="00A65F79">
            <w:pPr>
              <w:spacing w:line="276" w:lineRule="auto"/>
              <w:jc w:val="center"/>
            </w:pPr>
            <w:r>
              <w:t>218</w:t>
            </w:r>
          </w:p>
        </w:tc>
        <w:tc>
          <w:tcPr>
            <w:tcW w:w="1079" w:type="dxa"/>
          </w:tcPr>
          <w:p w14:paraId="53734A30" w14:textId="0855CD93" w:rsidR="00FC4B6B" w:rsidRDefault="00055BCB" w:rsidP="00A65F79">
            <w:pPr>
              <w:spacing w:line="276" w:lineRule="auto"/>
              <w:jc w:val="center"/>
            </w:pPr>
            <w:r>
              <w:t>1504</w:t>
            </w:r>
          </w:p>
        </w:tc>
      </w:tr>
      <w:tr w:rsidR="00FC4B6B" w14:paraId="1C13C7D8" w14:textId="77777777" w:rsidTr="00561F09">
        <w:tc>
          <w:tcPr>
            <w:tcW w:w="780" w:type="dxa"/>
            <w:vMerge/>
          </w:tcPr>
          <w:p w14:paraId="7CEABD42" w14:textId="77777777" w:rsidR="00FC4B6B" w:rsidRDefault="00FC4B6B" w:rsidP="00A65F79">
            <w:pPr>
              <w:spacing w:line="276" w:lineRule="auto"/>
              <w:jc w:val="center"/>
            </w:pPr>
          </w:p>
        </w:tc>
        <w:tc>
          <w:tcPr>
            <w:tcW w:w="1559" w:type="dxa"/>
          </w:tcPr>
          <w:p w14:paraId="546B907A" w14:textId="496A12F3" w:rsidR="00FC4B6B" w:rsidRDefault="00FC4B6B" w:rsidP="00A65F79">
            <w:pPr>
              <w:spacing w:line="276" w:lineRule="auto"/>
              <w:jc w:val="center"/>
            </w:pPr>
            <w:r>
              <w:t>16,58</w:t>
            </w:r>
          </w:p>
        </w:tc>
        <w:tc>
          <w:tcPr>
            <w:tcW w:w="1215" w:type="dxa"/>
          </w:tcPr>
          <w:p w14:paraId="3D9269C5" w14:textId="4004A53C" w:rsidR="00FC4B6B" w:rsidRDefault="00FC4B6B" w:rsidP="00A65F79">
            <w:pPr>
              <w:spacing w:line="276" w:lineRule="auto"/>
              <w:jc w:val="center"/>
            </w:pPr>
            <w:r>
              <w:t>3,00</w:t>
            </w:r>
          </w:p>
        </w:tc>
        <w:tc>
          <w:tcPr>
            <w:tcW w:w="1231" w:type="dxa"/>
          </w:tcPr>
          <w:p w14:paraId="34F06F0D" w14:textId="3938219B" w:rsidR="00FC4B6B" w:rsidRDefault="00FC4B6B" w:rsidP="00A65F79">
            <w:pPr>
              <w:spacing w:line="276" w:lineRule="auto"/>
              <w:jc w:val="center"/>
            </w:pPr>
            <w:r>
              <w:t>49,5</w:t>
            </w:r>
          </w:p>
        </w:tc>
        <w:tc>
          <w:tcPr>
            <w:tcW w:w="1280" w:type="dxa"/>
          </w:tcPr>
          <w:p w14:paraId="06E12051" w14:textId="6AE0461F" w:rsidR="00FC4B6B" w:rsidRDefault="00FC4B6B" w:rsidP="00A65F79">
            <w:pPr>
              <w:spacing w:line="276" w:lineRule="auto"/>
              <w:jc w:val="center"/>
            </w:pPr>
            <w:r>
              <w:t>305</w:t>
            </w:r>
          </w:p>
        </w:tc>
        <w:tc>
          <w:tcPr>
            <w:tcW w:w="1079" w:type="dxa"/>
          </w:tcPr>
          <w:p w14:paraId="05A167B2" w14:textId="09811F5E" w:rsidR="00FC4B6B" w:rsidRDefault="00055BCB" w:rsidP="00A65F79">
            <w:pPr>
              <w:spacing w:line="276" w:lineRule="auto"/>
              <w:jc w:val="center"/>
            </w:pPr>
            <w:r>
              <w:t>2240</w:t>
            </w:r>
          </w:p>
        </w:tc>
      </w:tr>
      <w:tr w:rsidR="00FC4B6B" w14:paraId="5BECE241" w14:textId="77777777" w:rsidTr="00561F09">
        <w:tc>
          <w:tcPr>
            <w:tcW w:w="780" w:type="dxa"/>
            <w:vMerge/>
          </w:tcPr>
          <w:p w14:paraId="67B978B8" w14:textId="77777777" w:rsidR="00FC4B6B" w:rsidRDefault="00FC4B6B" w:rsidP="00A65F79">
            <w:pPr>
              <w:spacing w:line="276" w:lineRule="auto"/>
              <w:jc w:val="center"/>
            </w:pPr>
          </w:p>
        </w:tc>
        <w:tc>
          <w:tcPr>
            <w:tcW w:w="1559" w:type="dxa"/>
          </w:tcPr>
          <w:p w14:paraId="51592487" w14:textId="5BA5164B" w:rsidR="00FC4B6B" w:rsidRDefault="00FC4B6B" w:rsidP="00A65F79">
            <w:pPr>
              <w:spacing w:line="276" w:lineRule="auto"/>
              <w:jc w:val="center"/>
            </w:pPr>
            <w:r>
              <w:t>16,53</w:t>
            </w:r>
          </w:p>
        </w:tc>
        <w:tc>
          <w:tcPr>
            <w:tcW w:w="1215" w:type="dxa"/>
          </w:tcPr>
          <w:p w14:paraId="63DB2848" w14:textId="6B8D2A7F" w:rsidR="00FC4B6B" w:rsidRDefault="00FC4B6B" w:rsidP="00A65F79">
            <w:pPr>
              <w:spacing w:line="276" w:lineRule="auto"/>
              <w:jc w:val="center"/>
            </w:pPr>
            <w:r>
              <w:t>4,04</w:t>
            </w:r>
          </w:p>
        </w:tc>
        <w:tc>
          <w:tcPr>
            <w:tcW w:w="1231" w:type="dxa"/>
          </w:tcPr>
          <w:p w14:paraId="69A538CE" w14:textId="35ADFBF6" w:rsidR="00FC4B6B" w:rsidRDefault="00FC4B6B" w:rsidP="00A65F79">
            <w:pPr>
              <w:spacing w:line="276" w:lineRule="auto"/>
              <w:jc w:val="center"/>
            </w:pPr>
            <w:r>
              <w:t>66,7</w:t>
            </w:r>
          </w:p>
        </w:tc>
        <w:tc>
          <w:tcPr>
            <w:tcW w:w="1280" w:type="dxa"/>
          </w:tcPr>
          <w:p w14:paraId="02813133" w14:textId="30421533" w:rsidR="00FC4B6B" w:rsidRDefault="00FC4B6B" w:rsidP="00A65F79">
            <w:pPr>
              <w:spacing w:line="276" w:lineRule="auto"/>
              <w:jc w:val="center"/>
            </w:pPr>
            <w:r>
              <w:t>399</w:t>
            </w:r>
          </w:p>
        </w:tc>
        <w:tc>
          <w:tcPr>
            <w:tcW w:w="1079" w:type="dxa"/>
          </w:tcPr>
          <w:p w14:paraId="31491665" w14:textId="0F300A28" w:rsidR="00FC4B6B" w:rsidRDefault="00055BCB" w:rsidP="00A65F79">
            <w:pPr>
              <w:spacing w:line="276" w:lineRule="auto"/>
              <w:jc w:val="center"/>
            </w:pPr>
            <w:r>
              <w:t>3035</w:t>
            </w:r>
          </w:p>
        </w:tc>
      </w:tr>
      <w:tr w:rsidR="00FC4B6B" w14:paraId="666954CF" w14:textId="77777777" w:rsidTr="00561F09">
        <w:tc>
          <w:tcPr>
            <w:tcW w:w="780" w:type="dxa"/>
            <w:vMerge/>
          </w:tcPr>
          <w:p w14:paraId="4FA8A8B9" w14:textId="77777777" w:rsidR="00FC4B6B" w:rsidRDefault="00FC4B6B" w:rsidP="00A65F79">
            <w:pPr>
              <w:spacing w:line="276" w:lineRule="auto"/>
              <w:jc w:val="center"/>
            </w:pPr>
          </w:p>
        </w:tc>
        <w:tc>
          <w:tcPr>
            <w:tcW w:w="1559" w:type="dxa"/>
          </w:tcPr>
          <w:p w14:paraId="145D9E7F" w14:textId="6BFF97AC" w:rsidR="00FC4B6B" w:rsidRDefault="00FC4B6B" w:rsidP="00A65F79">
            <w:pPr>
              <w:spacing w:line="276" w:lineRule="auto"/>
              <w:jc w:val="center"/>
            </w:pPr>
            <w:r>
              <w:t>16,50</w:t>
            </w:r>
          </w:p>
        </w:tc>
        <w:tc>
          <w:tcPr>
            <w:tcW w:w="1215" w:type="dxa"/>
          </w:tcPr>
          <w:p w14:paraId="66962715" w14:textId="54ACFCD2" w:rsidR="00FC4B6B" w:rsidRDefault="00FC4B6B" w:rsidP="00A65F79">
            <w:pPr>
              <w:spacing w:line="276" w:lineRule="auto"/>
              <w:jc w:val="center"/>
            </w:pPr>
            <w:r>
              <w:t>5,00</w:t>
            </w:r>
          </w:p>
        </w:tc>
        <w:tc>
          <w:tcPr>
            <w:tcW w:w="1231" w:type="dxa"/>
          </w:tcPr>
          <w:p w14:paraId="29662C45" w14:textId="582B4FC1" w:rsidR="00FC4B6B" w:rsidRDefault="00FC4B6B" w:rsidP="00A65F79">
            <w:pPr>
              <w:spacing w:line="276" w:lineRule="auto"/>
              <w:jc w:val="center"/>
            </w:pPr>
            <w:r>
              <w:t>82,3</w:t>
            </w:r>
          </w:p>
        </w:tc>
        <w:tc>
          <w:tcPr>
            <w:tcW w:w="1280" w:type="dxa"/>
          </w:tcPr>
          <w:p w14:paraId="4FBD0C29" w14:textId="14B23242" w:rsidR="00FC4B6B" w:rsidRDefault="00FC4B6B" w:rsidP="00A65F79">
            <w:pPr>
              <w:spacing w:line="276" w:lineRule="auto"/>
              <w:jc w:val="center"/>
            </w:pPr>
            <w:r>
              <w:t>455</w:t>
            </w:r>
          </w:p>
        </w:tc>
        <w:tc>
          <w:tcPr>
            <w:tcW w:w="1079" w:type="dxa"/>
          </w:tcPr>
          <w:p w14:paraId="22886A78" w14:textId="6D35499C" w:rsidR="00FC4B6B" w:rsidRDefault="00055BCB" w:rsidP="00A65F79">
            <w:pPr>
              <w:spacing w:line="276" w:lineRule="auto"/>
              <w:jc w:val="center"/>
            </w:pPr>
            <w:r>
              <w:t>3767</w:t>
            </w:r>
          </w:p>
        </w:tc>
      </w:tr>
      <w:tr w:rsidR="00FC4B6B" w14:paraId="424014AB" w14:textId="77777777" w:rsidTr="00561F09">
        <w:tc>
          <w:tcPr>
            <w:tcW w:w="780" w:type="dxa"/>
            <w:vMerge/>
          </w:tcPr>
          <w:p w14:paraId="681A492E" w14:textId="77777777" w:rsidR="00FC4B6B" w:rsidRDefault="00FC4B6B" w:rsidP="00A65F79">
            <w:pPr>
              <w:spacing w:line="276" w:lineRule="auto"/>
              <w:jc w:val="center"/>
            </w:pPr>
          </w:p>
        </w:tc>
        <w:tc>
          <w:tcPr>
            <w:tcW w:w="1559" w:type="dxa"/>
          </w:tcPr>
          <w:p w14:paraId="53765DB3" w14:textId="6DB79532" w:rsidR="00FC4B6B" w:rsidRDefault="00FC4B6B" w:rsidP="00A65F79">
            <w:pPr>
              <w:spacing w:line="276" w:lineRule="auto"/>
              <w:jc w:val="center"/>
            </w:pPr>
            <w:r>
              <w:t>16,47</w:t>
            </w:r>
          </w:p>
        </w:tc>
        <w:tc>
          <w:tcPr>
            <w:tcW w:w="1215" w:type="dxa"/>
          </w:tcPr>
          <w:p w14:paraId="7EF57CC2" w14:textId="4FE899EC" w:rsidR="00FC4B6B" w:rsidRDefault="00FC4B6B" w:rsidP="00A65F79">
            <w:pPr>
              <w:spacing w:line="276" w:lineRule="auto"/>
              <w:jc w:val="center"/>
            </w:pPr>
            <w:r>
              <w:t>6,02</w:t>
            </w:r>
          </w:p>
        </w:tc>
        <w:tc>
          <w:tcPr>
            <w:tcW w:w="1231" w:type="dxa"/>
          </w:tcPr>
          <w:p w14:paraId="2AC00B6D" w14:textId="7A2C7FCC" w:rsidR="00FC4B6B" w:rsidRDefault="00FC4B6B" w:rsidP="00A65F79">
            <w:pPr>
              <w:spacing w:line="276" w:lineRule="auto"/>
              <w:jc w:val="center"/>
            </w:pPr>
            <w:r>
              <w:t>99,1</w:t>
            </w:r>
          </w:p>
        </w:tc>
        <w:tc>
          <w:tcPr>
            <w:tcW w:w="1280" w:type="dxa"/>
          </w:tcPr>
          <w:p w14:paraId="24830C45" w14:textId="227E1831" w:rsidR="00FC4B6B" w:rsidRDefault="00FC4B6B" w:rsidP="00A65F79">
            <w:pPr>
              <w:spacing w:line="276" w:lineRule="auto"/>
              <w:jc w:val="center"/>
            </w:pPr>
            <w:r>
              <w:t>554</w:t>
            </w:r>
          </w:p>
        </w:tc>
        <w:tc>
          <w:tcPr>
            <w:tcW w:w="1079" w:type="dxa"/>
          </w:tcPr>
          <w:p w14:paraId="527A8B55" w14:textId="5D4D3CBF" w:rsidR="00FC4B6B" w:rsidRDefault="00055BCB" w:rsidP="00A65F79">
            <w:pPr>
              <w:spacing w:line="276" w:lineRule="auto"/>
              <w:jc w:val="center"/>
            </w:pPr>
            <w:r>
              <w:t>4532</w:t>
            </w:r>
          </w:p>
        </w:tc>
      </w:tr>
      <w:tr w:rsidR="00FC4B6B" w14:paraId="29116D4A" w14:textId="77777777" w:rsidTr="00561F09">
        <w:tc>
          <w:tcPr>
            <w:tcW w:w="780" w:type="dxa"/>
            <w:vMerge/>
          </w:tcPr>
          <w:p w14:paraId="3D2D2C2E" w14:textId="77777777" w:rsidR="00FC4B6B" w:rsidRDefault="00FC4B6B" w:rsidP="00A65F79">
            <w:pPr>
              <w:spacing w:line="276" w:lineRule="auto"/>
              <w:jc w:val="center"/>
            </w:pPr>
          </w:p>
        </w:tc>
        <w:tc>
          <w:tcPr>
            <w:tcW w:w="1559" w:type="dxa"/>
          </w:tcPr>
          <w:p w14:paraId="0904AD24" w14:textId="020ED217" w:rsidR="00FC4B6B" w:rsidRDefault="00FC4B6B" w:rsidP="00A65F79">
            <w:pPr>
              <w:spacing w:line="276" w:lineRule="auto"/>
              <w:jc w:val="center"/>
            </w:pPr>
            <w:r>
              <w:t>16,43</w:t>
            </w:r>
          </w:p>
        </w:tc>
        <w:tc>
          <w:tcPr>
            <w:tcW w:w="1215" w:type="dxa"/>
          </w:tcPr>
          <w:p w14:paraId="1372FC0C" w14:textId="3950CE44" w:rsidR="00FC4B6B" w:rsidRDefault="00FC4B6B" w:rsidP="00A65F79">
            <w:pPr>
              <w:spacing w:line="276" w:lineRule="auto"/>
              <w:jc w:val="center"/>
            </w:pPr>
            <w:r>
              <w:t>7,22</w:t>
            </w:r>
          </w:p>
        </w:tc>
        <w:tc>
          <w:tcPr>
            <w:tcW w:w="1231" w:type="dxa"/>
          </w:tcPr>
          <w:p w14:paraId="3D3C1427" w14:textId="7613A0E0" w:rsidR="00FC4B6B" w:rsidRDefault="00FC4B6B" w:rsidP="00A65F79">
            <w:pPr>
              <w:spacing w:line="276" w:lineRule="auto"/>
              <w:jc w:val="center"/>
            </w:pPr>
            <w:r>
              <w:t>118,6</w:t>
            </w:r>
          </w:p>
        </w:tc>
        <w:tc>
          <w:tcPr>
            <w:tcW w:w="1280" w:type="dxa"/>
          </w:tcPr>
          <w:p w14:paraId="44DDF40F" w14:textId="49E60D2C" w:rsidR="00FC4B6B" w:rsidRDefault="00FC4B6B" w:rsidP="00A65F79">
            <w:pPr>
              <w:spacing w:line="276" w:lineRule="auto"/>
              <w:jc w:val="center"/>
            </w:pPr>
            <w:r>
              <w:t>638</w:t>
            </w:r>
          </w:p>
        </w:tc>
        <w:tc>
          <w:tcPr>
            <w:tcW w:w="1079" w:type="dxa"/>
          </w:tcPr>
          <w:p w14:paraId="11E8BFC4" w14:textId="7E80CB42" w:rsidR="00FC4B6B" w:rsidRDefault="00055BCB" w:rsidP="00A65F79">
            <w:pPr>
              <w:spacing w:line="276" w:lineRule="auto"/>
              <w:jc w:val="center"/>
            </w:pPr>
            <w:r>
              <w:t>5276</w:t>
            </w:r>
          </w:p>
        </w:tc>
      </w:tr>
      <w:tr w:rsidR="00FC4B6B" w14:paraId="78B3C63D" w14:textId="77777777" w:rsidTr="00561F09">
        <w:tc>
          <w:tcPr>
            <w:tcW w:w="780" w:type="dxa"/>
            <w:vMerge/>
          </w:tcPr>
          <w:p w14:paraId="3390C9AE" w14:textId="77777777" w:rsidR="00FC4B6B" w:rsidRDefault="00FC4B6B" w:rsidP="00A65F79">
            <w:pPr>
              <w:spacing w:line="276" w:lineRule="auto"/>
              <w:jc w:val="center"/>
            </w:pPr>
          </w:p>
        </w:tc>
        <w:tc>
          <w:tcPr>
            <w:tcW w:w="1559" w:type="dxa"/>
          </w:tcPr>
          <w:p w14:paraId="5495DF78" w14:textId="23C24570" w:rsidR="00FC4B6B" w:rsidRDefault="00FC4B6B" w:rsidP="00A65F79">
            <w:pPr>
              <w:spacing w:line="276" w:lineRule="auto"/>
              <w:jc w:val="center"/>
            </w:pPr>
            <w:r>
              <w:t>16,41</w:t>
            </w:r>
          </w:p>
        </w:tc>
        <w:tc>
          <w:tcPr>
            <w:tcW w:w="1215" w:type="dxa"/>
          </w:tcPr>
          <w:p w14:paraId="14AACE78" w14:textId="1310DB78" w:rsidR="00FC4B6B" w:rsidRDefault="00FC4B6B" w:rsidP="00A65F79">
            <w:pPr>
              <w:spacing w:line="276" w:lineRule="auto"/>
              <w:jc w:val="center"/>
            </w:pPr>
            <w:r>
              <w:t>8,02</w:t>
            </w:r>
          </w:p>
        </w:tc>
        <w:tc>
          <w:tcPr>
            <w:tcW w:w="1231" w:type="dxa"/>
          </w:tcPr>
          <w:p w14:paraId="77BF9D31" w14:textId="4297A7D0" w:rsidR="00FC4B6B" w:rsidRDefault="00FC4B6B" w:rsidP="00A65F79">
            <w:pPr>
              <w:spacing w:line="276" w:lineRule="auto"/>
              <w:jc w:val="center"/>
            </w:pPr>
            <w:r>
              <w:t>131,6</w:t>
            </w:r>
          </w:p>
        </w:tc>
        <w:tc>
          <w:tcPr>
            <w:tcW w:w="1280" w:type="dxa"/>
          </w:tcPr>
          <w:p w14:paraId="0CFE6B92" w14:textId="16E2690B" w:rsidR="00FC4B6B" w:rsidRDefault="00FC4B6B" w:rsidP="00A65F79">
            <w:pPr>
              <w:spacing w:line="276" w:lineRule="auto"/>
              <w:jc w:val="center"/>
            </w:pPr>
            <w:r>
              <w:t>695</w:t>
            </w:r>
          </w:p>
        </w:tc>
        <w:tc>
          <w:tcPr>
            <w:tcW w:w="1079" w:type="dxa"/>
          </w:tcPr>
          <w:p w14:paraId="177182CE" w14:textId="7AA0E8DD" w:rsidR="00FC4B6B" w:rsidRDefault="00055BCB" w:rsidP="00A65F79">
            <w:pPr>
              <w:spacing w:line="276" w:lineRule="auto"/>
              <w:jc w:val="center"/>
            </w:pPr>
            <w:r>
              <w:t>6015</w:t>
            </w:r>
          </w:p>
        </w:tc>
      </w:tr>
      <w:tr w:rsidR="00FC4B6B" w14:paraId="380DAE98" w14:textId="77777777" w:rsidTr="00561F09">
        <w:tc>
          <w:tcPr>
            <w:tcW w:w="780" w:type="dxa"/>
            <w:vMerge/>
          </w:tcPr>
          <w:p w14:paraId="4675A0A9" w14:textId="77777777" w:rsidR="00FC4B6B" w:rsidRDefault="00FC4B6B" w:rsidP="00A65F79">
            <w:pPr>
              <w:spacing w:line="276" w:lineRule="auto"/>
              <w:jc w:val="center"/>
            </w:pPr>
          </w:p>
        </w:tc>
        <w:tc>
          <w:tcPr>
            <w:tcW w:w="1559" w:type="dxa"/>
          </w:tcPr>
          <w:p w14:paraId="29A14465" w14:textId="3353F8FC" w:rsidR="00FC4B6B" w:rsidRDefault="00FC4B6B" w:rsidP="00A65F79">
            <w:pPr>
              <w:spacing w:line="276" w:lineRule="auto"/>
              <w:jc w:val="center"/>
            </w:pPr>
            <w:r>
              <w:t>16,39</w:t>
            </w:r>
          </w:p>
        </w:tc>
        <w:tc>
          <w:tcPr>
            <w:tcW w:w="1215" w:type="dxa"/>
          </w:tcPr>
          <w:p w14:paraId="2AC997BB" w14:textId="27DD42E7" w:rsidR="00FC4B6B" w:rsidRDefault="00FC4B6B" w:rsidP="00A65F79">
            <w:pPr>
              <w:spacing w:line="276" w:lineRule="auto"/>
              <w:jc w:val="center"/>
            </w:pPr>
            <w:r>
              <w:t>9,01</w:t>
            </w:r>
          </w:p>
        </w:tc>
        <w:tc>
          <w:tcPr>
            <w:tcW w:w="1231" w:type="dxa"/>
          </w:tcPr>
          <w:p w14:paraId="12CEADE3" w14:textId="7444D6DB" w:rsidR="00FC4B6B" w:rsidRDefault="00FC4B6B" w:rsidP="00A65F79">
            <w:pPr>
              <w:spacing w:line="276" w:lineRule="auto"/>
              <w:jc w:val="center"/>
            </w:pPr>
            <w:r>
              <w:t>147,6</w:t>
            </w:r>
          </w:p>
        </w:tc>
        <w:tc>
          <w:tcPr>
            <w:tcW w:w="1280" w:type="dxa"/>
          </w:tcPr>
          <w:p w14:paraId="1DF1A5D9" w14:textId="21AF7277" w:rsidR="00FC4B6B" w:rsidRDefault="00FC4B6B" w:rsidP="00A65F79">
            <w:pPr>
              <w:spacing w:line="276" w:lineRule="auto"/>
              <w:jc w:val="center"/>
            </w:pPr>
            <w:r>
              <w:t>775</w:t>
            </w:r>
          </w:p>
        </w:tc>
        <w:tc>
          <w:tcPr>
            <w:tcW w:w="1079" w:type="dxa"/>
          </w:tcPr>
          <w:p w14:paraId="5A743B24" w14:textId="4F93F320" w:rsidR="00FC4B6B" w:rsidRDefault="00055BCB" w:rsidP="00A65F79">
            <w:pPr>
              <w:spacing w:line="276" w:lineRule="auto"/>
              <w:jc w:val="center"/>
            </w:pPr>
            <w:r>
              <w:t>6783</w:t>
            </w:r>
          </w:p>
        </w:tc>
      </w:tr>
      <w:tr w:rsidR="00FC4B6B" w14:paraId="42EA4EB9" w14:textId="77777777" w:rsidTr="00561F09">
        <w:tc>
          <w:tcPr>
            <w:tcW w:w="780" w:type="dxa"/>
            <w:vMerge/>
          </w:tcPr>
          <w:p w14:paraId="7FD068D6" w14:textId="77777777" w:rsidR="00FC4B6B" w:rsidRDefault="00FC4B6B" w:rsidP="00A65F79">
            <w:pPr>
              <w:spacing w:line="276" w:lineRule="auto"/>
              <w:jc w:val="center"/>
            </w:pPr>
          </w:p>
        </w:tc>
        <w:tc>
          <w:tcPr>
            <w:tcW w:w="1559" w:type="dxa"/>
          </w:tcPr>
          <w:p w14:paraId="7952E5C8" w14:textId="50B7C316" w:rsidR="00FC4B6B" w:rsidRDefault="00FC4B6B" w:rsidP="00A65F79">
            <w:pPr>
              <w:spacing w:line="276" w:lineRule="auto"/>
              <w:jc w:val="center"/>
            </w:pPr>
            <w:r>
              <w:t>16,34</w:t>
            </w:r>
          </w:p>
        </w:tc>
        <w:tc>
          <w:tcPr>
            <w:tcW w:w="1215" w:type="dxa"/>
          </w:tcPr>
          <w:p w14:paraId="7C461639" w14:textId="25F52749" w:rsidR="00FC4B6B" w:rsidRDefault="00FC4B6B" w:rsidP="00A65F79">
            <w:pPr>
              <w:spacing w:line="276" w:lineRule="auto"/>
              <w:jc w:val="center"/>
            </w:pPr>
            <w:r>
              <w:t>10,34</w:t>
            </w:r>
          </w:p>
        </w:tc>
        <w:tc>
          <w:tcPr>
            <w:tcW w:w="1231" w:type="dxa"/>
          </w:tcPr>
          <w:p w14:paraId="27CF908E" w14:textId="51FA9A56" w:rsidR="00FC4B6B" w:rsidRDefault="00FC4B6B" w:rsidP="00A65F79">
            <w:pPr>
              <w:spacing w:line="276" w:lineRule="auto"/>
              <w:jc w:val="center"/>
            </w:pPr>
            <w:r>
              <w:t>169,2</w:t>
            </w:r>
          </w:p>
        </w:tc>
        <w:tc>
          <w:tcPr>
            <w:tcW w:w="1280" w:type="dxa"/>
          </w:tcPr>
          <w:p w14:paraId="60E95733" w14:textId="4A65B292" w:rsidR="00FC4B6B" w:rsidRDefault="00FC4B6B" w:rsidP="00A65F79">
            <w:pPr>
              <w:spacing w:line="276" w:lineRule="auto"/>
              <w:jc w:val="center"/>
            </w:pPr>
            <w:r>
              <w:t>890</w:t>
            </w:r>
          </w:p>
        </w:tc>
        <w:tc>
          <w:tcPr>
            <w:tcW w:w="1079" w:type="dxa"/>
          </w:tcPr>
          <w:p w14:paraId="72C32188" w14:textId="45AE8E6C" w:rsidR="00FC4B6B" w:rsidRDefault="00055BCB" w:rsidP="00A65F79">
            <w:pPr>
              <w:spacing w:line="276" w:lineRule="auto"/>
              <w:jc w:val="center"/>
            </w:pPr>
            <w:r>
              <w:t>7517</w:t>
            </w:r>
          </w:p>
        </w:tc>
      </w:tr>
      <w:tr w:rsidR="00FC4B6B" w14:paraId="4A224F20" w14:textId="77777777" w:rsidTr="00561F09">
        <w:tc>
          <w:tcPr>
            <w:tcW w:w="780" w:type="dxa"/>
            <w:vMerge/>
          </w:tcPr>
          <w:p w14:paraId="407A5677" w14:textId="77777777" w:rsidR="00FC4B6B" w:rsidRDefault="00FC4B6B" w:rsidP="00A65F79">
            <w:pPr>
              <w:spacing w:line="276" w:lineRule="auto"/>
              <w:jc w:val="center"/>
            </w:pPr>
          </w:p>
        </w:tc>
        <w:tc>
          <w:tcPr>
            <w:tcW w:w="1559" w:type="dxa"/>
          </w:tcPr>
          <w:p w14:paraId="3053F4B7" w14:textId="6F03E56C" w:rsidR="00FC4B6B" w:rsidRDefault="00FC4B6B" w:rsidP="00A65F79">
            <w:pPr>
              <w:spacing w:line="276" w:lineRule="auto"/>
              <w:jc w:val="center"/>
            </w:pPr>
            <w:r>
              <w:t>16,33</w:t>
            </w:r>
          </w:p>
        </w:tc>
        <w:tc>
          <w:tcPr>
            <w:tcW w:w="1215" w:type="dxa"/>
          </w:tcPr>
          <w:p w14:paraId="1FDFD006" w14:textId="27D143E6" w:rsidR="00FC4B6B" w:rsidRDefault="00FC4B6B" w:rsidP="00A65F79">
            <w:pPr>
              <w:spacing w:line="276" w:lineRule="auto"/>
              <w:jc w:val="center"/>
            </w:pPr>
            <w:r>
              <w:t>11,04</w:t>
            </w:r>
          </w:p>
        </w:tc>
        <w:tc>
          <w:tcPr>
            <w:tcW w:w="1231" w:type="dxa"/>
          </w:tcPr>
          <w:p w14:paraId="683C2ADA" w14:textId="7A07F97F" w:rsidR="00FC4B6B" w:rsidRDefault="00FC4B6B" w:rsidP="00A65F79">
            <w:pPr>
              <w:spacing w:line="276" w:lineRule="auto"/>
              <w:jc w:val="center"/>
            </w:pPr>
            <w:r>
              <w:t>180,2</w:t>
            </w:r>
          </w:p>
        </w:tc>
        <w:tc>
          <w:tcPr>
            <w:tcW w:w="1280" w:type="dxa"/>
          </w:tcPr>
          <w:p w14:paraId="6744E1A2" w14:textId="46E199A8" w:rsidR="00FC4B6B" w:rsidRDefault="00FC4B6B" w:rsidP="00A65F79">
            <w:pPr>
              <w:spacing w:line="276" w:lineRule="auto"/>
              <w:jc w:val="center"/>
            </w:pPr>
            <w:r>
              <w:t>916</w:t>
            </w:r>
          </w:p>
        </w:tc>
        <w:tc>
          <w:tcPr>
            <w:tcW w:w="1079" w:type="dxa"/>
          </w:tcPr>
          <w:p w14:paraId="5890E808" w14:textId="1170A39F" w:rsidR="00FC4B6B" w:rsidRDefault="00055BCB" w:rsidP="00A65F79">
            <w:pPr>
              <w:spacing w:line="276" w:lineRule="auto"/>
              <w:jc w:val="center"/>
            </w:pPr>
            <w:r>
              <w:t>8285</w:t>
            </w:r>
          </w:p>
        </w:tc>
      </w:tr>
      <w:tr w:rsidR="00FC4B6B" w14:paraId="50011E1D" w14:textId="77777777" w:rsidTr="00561F09">
        <w:tc>
          <w:tcPr>
            <w:tcW w:w="780" w:type="dxa"/>
            <w:vMerge/>
          </w:tcPr>
          <w:p w14:paraId="482FD8FC" w14:textId="77777777" w:rsidR="00FC4B6B" w:rsidRDefault="00FC4B6B" w:rsidP="00FC4B6B">
            <w:pPr>
              <w:spacing w:line="276" w:lineRule="auto"/>
              <w:jc w:val="center"/>
            </w:pPr>
          </w:p>
        </w:tc>
        <w:tc>
          <w:tcPr>
            <w:tcW w:w="1559" w:type="dxa"/>
          </w:tcPr>
          <w:p w14:paraId="6EA41D07" w14:textId="5151C26D" w:rsidR="00FC4B6B" w:rsidRDefault="00FC4B6B" w:rsidP="00FC4B6B">
            <w:pPr>
              <w:spacing w:line="276" w:lineRule="auto"/>
              <w:jc w:val="center"/>
            </w:pPr>
            <w:r>
              <w:t>16,30</w:t>
            </w:r>
          </w:p>
        </w:tc>
        <w:tc>
          <w:tcPr>
            <w:tcW w:w="1215" w:type="dxa"/>
          </w:tcPr>
          <w:p w14:paraId="28FA7B72" w14:textId="489CBC52" w:rsidR="00FC4B6B" w:rsidRDefault="00FC4B6B" w:rsidP="00FC4B6B">
            <w:pPr>
              <w:spacing w:line="276" w:lineRule="auto"/>
              <w:jc w:val="center"/>
            </w:pPr>
            <w:r>
              <w:t>12,02</w:t>
            </w:r>
          </w:p>
        </w:tc>
        <w:tc>
          <w:tcPr>
            <w:tcW w:w="1231" w:type="dxa"/>
          </w:tcPr>
          <w:p w14:paraId="2C5E9F74" w14:textId="3FF15EC5" w:rsidR="00FC4B6B" w:rsidRDefault="00FC4B6B" w:rsidP="00FC4B6B">
            <w:pPr>
              <w:spacing w:line="276" w:lineRule="auto"/>
              <w:jc w:val="center"/>
            </w:pPr>
            <w:r>
              <w:t>195,9</w:t>
            </w:r>
          </w:p>
        </w:tc>
        <w:tc>
          <w:tcPr>
            <w:tcW w:w="1280" w:type="dxa"/>
          </w:tcPr>
          <w:p w14:paraId="4517F337" w14:textId="29CD8243" w:rsidR="00FC4B6B" w:rsidRDefault="00FC4B6B" w:rsidP="00FC4B6B">
            <w:pPr>
              <w:spacing w:line="276" w:lineRule="auto"/>
              <w:jc w:val="center"/>
            </w:pPr>
            <w:r>
              <w:t>996</w:t>
            </w:r>
          </w:p>
        </w:tc>
        <w:tc>
          <w:tcPr>
            <w:tcW w:w="1079" w:type="dxa"/>
          </w:tcPr>
          <w:p w14:paraId="42DA6929" w14:textId="2AC84346" w:rsidR="00FC4B6B" w:rsidRDefault="00055BCB" w:rsidP="00FC4B6B">
            <w:pPr>
              <w:spacing w:line="276" w:lineRule="auto"/>
              <w:jc w:val="center"/>
            </w:pPr>
            <w:r>
              <w:t>9042</w:t>
            </w:r>
          </w:p>
        </w:tc>
      </w:tr>
      <w:tr w:rsidR="00FC4B6B" w14:paraId="4B9652D0" w14:textId="77777777" w:rsidTr="00561F09">
        <w:tc>
          <w:tcPr>
            <w:tcW w:w="780" w:type="dxa"/>
            <w:vMerge/>
          </w:tcPr>
          <w:p w14:paraId="6A575654" w14:textId="77777777" w:rsidR="00FC4B6B" w:rsidRDefault="00FC4B6B" w:rsidP="00FC4B6B">
            <w:pPr>
              <w:spacing w:line="276" w:lineRule="auto"/>
              <w:jc w:val="center"/>
            </w:pPr>
          </w:p>
        </w:tc>
        <w:tc>
          <w:tcPr>
            <w:tcW w:w="1559" w:type="dxa"/>
          </w:tcPr>
          <w:p w14:paraId="3397BAB8" w14:textId="4C0AFDE2" w:rsidR="00FC4B6B" w:rsidRDefault="00FC4B6B" w:rsidP="00FC4B6B">
            <w:pPr>
              <w:spacing w:line="276" w:lineRule="auto"/>
              <w:jc w:val="center"/>
            </w:pPr>
            <w:r>
              <w:t>16,27</w:t>
            </w:r>
          </w:p>
        </w:tc>
        <w:tc>
          <w:tcPr>
            <w:tcW w:w="1215" w:type="dxa"/>
          </w:tcPr>
          <w:p w14:paraId="5EE2F564" w14:textId="5CBAB41F" w:rsidR="00FC4B6B" w:rsidRDefault="00FC4B6B" w:rsidP="00FC4B6B">
            <w:pPr>
              <w:spacing w:line="276" w:lineRule="auto"/>
              <w:jc w:val="center"/>
            </w:pPr>
            <w:r>
              <w:t>13,35</w:t>
            </w:r>
          </w:p>
        </w:tc>
        <w:tc>
          <w:tcPr>
            <w:tcW w:w="1231" w:type="dxa"/>
          </w:tcPr>
          <w:p w14:paraId="43ECE148" w14:textId="411F8440" w:rsidR="00FC4B6B" w:rsidRDefault="00FC4B6B" w:rsidP="00FC4B6B">
            <w:pPr>
              <w:spacing w:line="276" w:lineRule="auto"/>
              <w:jc w:val="center"/>
            </w:pPr>
            <w:r>
              <w:t>217,2</w:t>
            </w:r>
          </w:p>
        </w:tc>
        <w:tc>
          <w:tcPr>
            <w:tcW w:w="1280" w:type="dxa"/>
          </w:tcPr>
          <w:p w14:paraId="718B6CD5" w14:textId="763F7B63" w:rsidR="00FC4B6B" w:rsidRDefault="00FC4B6B" w:rsidP="00FC4B6B">
            <w:pPr>
              <w:spacing w:line="276" w:lineRule="auto"/>
              <w:jc w:val="center"/>
            </w:pPr>
            <w:r>
              <w:t>1089</w:t>
            </w:r>
          </w:p>
        </w:tc>
        <w:tc>
          <w:tcPr>
            <w:tcW w:w="1079" w:type="dxa"/>
          </w:tcPr>
          <w:p w14:paraId="0CDB13E1" w14:textId="666F4054" w:rsidR="00FC4B6B" w:rsidRDefault="00055BCB" w:rsidP="00FC4B6B">
            <w:pPr>
              <w:spacing w:line="276" w:lineRule="auto"/>
              <w:jc w:val="center"/>
            </w:pPr>
            <w:r>
              <w:t>9789</w:t>
            </w:r>
          </w:p>
        </w:tc>
      </w:tr>
      <w:tr w:rsidR="00FC4B6B" w14:paraId="02DD7144" w14:textId="77777777" w:rsidTr="00561F09">
        <w:tc>
          <w:tcPr>
            <w:tcW w:w="780" w:type="dxa"/>
            <w:vMerge/>
          </w:tcPr>
          <w:p w14:paraId="613F5E69" w14:textId="77777777" w:rsidR="00FC4B6B" w:rsidRDefault="00FC4B6B" w:rsidP="00A65F79">
            <w:pPr>
              <w:spacing w:line="276" w:lineRule="auto"/>
              <w:jc w:val="center"/>
            </w:pPr>
          </w:p>
        </w:tc>
        <w:tc>
          <w:tcPr>
            <w:tcW w:w="1559" w:type="dxa"/>
          </w:tcPr>
          <w:p w14:paraId="5715BF21" w14:textId="71329BBC" w:rsidR="00FC4B6B" w:rsidRDefault="00FC4B6B" w:rsidP="00A65F79">
            <w:pPr>
              <w:spacing w:line="276" w:lineRule="auto"/>
              <w:jc w:val="center"/>
            </w:pPr>
            <w:r>
              <w:t>16,24</w:t>
            </w:r>
          </w:p>
        </w:tc>
        <w:tc>
          <w:tcPr>
            <w:tcW w:w="1215" w:type="dxa"/>
          </w:tcPr>
          <w:p w14:paraId="78523EC9" w14:textId="52A98EF3" w:rsidR="00FC4B6B" w:rsidRDefault="00FC4B6B" w:rsidP="00A65F79">
            <w:pPr>
              <w:spacing w:line="276" w:lineRule="auto"/>
              <w:jc w:val="center"/>
            </w:pPr>
            <w:r>
              <w:t>14,07</w:t>
            </w:r>
          </w:p>
        </w:tc>
        <w:tc>
          <w:tcPr>
            <w:tcW w:w="1231" w:type="dxa"/>
          </w:tcPr>
          <w:p w14:paraId="063F9125" w14:textId="1A0D3A6E" w:rsidR="00FC4B6B" w:rsidRDefault="00FC4B6B" w:rsidP="00A65F79">
            <w:pPr>
              <w:spacing w:line="276" w:lineRule="auto"/>
              <w:jc w:val="center"/>
            </w:pPr>
            <w:r>
              <w:t>228,4</w:t>
            </w:r>
          </w:p>
        </w:tc>
        <w:tc>
          <w:tcPr>
            <w:tcW w:w="1280" w:type="dxa"/>
          </w:tcPr>
          <w:p w14:paraId="4FAFF01D" w14:textId="0B4E0D5B" w:rsidR="00FC4B6B" w:rsidRDefault="00FC4B6B" w:rsidP="00A65F79">
            <w:pPr>
              <w:spacing w:line="276" w:lineRule="auto"/>
              <w:jc w:val="center"/>
            </w:pPr>
            <w:r>
              <w:t>1116</w:t>
            </w:r>
          </w:p>
        </w:tc>
        <w:tc>
          <w:tcPr>
            <w:tcW w:w="1079" w:type="dxa"/>
          </w:tcPr>
          <w:p w14:paraId="2B9B60CD" w14:textId="425E4038" w:rsidR="00FC4B6B" w:rsidRDefault="00055BCB" w:rsidP="00A65F79">
            <w:pPr>
              <w:spacing w:line="276" w:lineRule="auto"/>
              <w:jc w:val="center"/>
            </w:pPr>
            <w:r>
              <w:t>10555</w:t>
            </w:r>
          </w:p>
        </w:tc>
      </w:tr>
      <w:tr w:rsidR="00FC4B6B" w14:paraId="2FEAD06E" w14:textId="77777777" w:rsidTr="00561F09">
        <w:tc>
          <w:tcPr>
            <w:tcW w:w="780" w:type="dxa"/>
            <w:vMerge/>
          </w:tcPr>
          <w:p w14:paraId="04157DBA" w14:textId="77777777" w:rsidR="00FC4B6B" w:rsidRDefault="00FC4B6B" w:rsidP="00A65F79">
            <w:pPr>
              <w:spacing w:line="276" w:lineRule="auto"/>
              <w:jc w:val="center"/>
            </w:pPr>
          </w:p>
        </w:tc>
        <w:tc>
          <w:tcPr>
            <w:tcW w:w="1559" w:type="dxa"/>
          </w:tcPr>
          <w:p w14:paraId="4784FD65" w14:textId="31CB0361" w:rsidR="00FC4B6B" w:rsidRDefault="00FC4B6B" w:rsidP="00A65F79">
            <w:pPr>
              <w:spacing w:line="276" w:lineRule="auto"/>
              <w:jc w:val="center"/>
            </w:pPr>
            <w:r>
              <w:t>16,21</w:t>
            </w:r>
          </w:p>
        </w:tc>
        <w:tc>
          <w:tcPr>
            <w:tcW w:w="1215" w:type="dxa"/>
          </w:tcPr>
          <w:p w14:paraId="53F9E7B4" w14:textId="76C5B729" w:rsidR="00FC4B6B" w:rsidRDefault="00FC4B6B" w:rsidP="00A65F79">
            <w:pPr>
              <w:spacing w:line="276" w:lineRule="auto"/>
              <w:jc w:val="center"/>
            </w:pPr>
            <w:r>
              <w:t>15,19</w:t>
            </w:r>
          </w:p>
        </w:tc>
        <w:tc>
          <w:tcPr>
            <w:tcW w:w="1231" w:type="dxa"/>
          </w:tcPr>
          <w:p w14:paraId="353AC054" w14:textId="56D16CB9" w:rsidR="00FC4B6B" w:rsidRDefault="00FC4B6B" w:rsidP="00A65F79">
            <w:pPr>
              <w:spacing w:line="276" w:lineRule="auto"/>
              <w:jc w:val="center"/>
            </w:pPr>
            <w:r>
              <w:t>246,2</w:t>
            </w:r>
          </w:p>
        </w:tc>
        <w:tc>
          <w:tcPr>
            <w:tcW w:w="1280" w:type="dxa"/>
          </w:tcPr>
          <w:p w14:paraId="29F12B7C" w14:textId="65B66C96" w:rsidR="00FC4B6B" w:rsidRDefault="00FC4B6B" w:rsidP="00A65F79">
            <w:pPr>
              <w:spacing w:line="276" w:lineRule="auto"/>
              <w:jc w:val="center"/>
            </w:pPr>
            <w:r>
              <w:t>1175</w:t>
            </w:r>
          </w:p>
        </w:tc>
        <w:tc>
          <w:tcPr>
            <w:tcW w:w="1079" w:type="dxa"/>
          </w:tcPr>
          <w:p w14:paraId="241E0D23" w14:textId="2DC892F9" w:rsidR="00FC4B6B" w:rsidRDefault="00055BCB" w:rsidP="00A65F79">
            <w:pPr>
              <w:spacing w:line="276" w:lineRule="auto"/>
              <w:jc w:val="center"/>
            </w:pPr>
            <w:r>
              <w:t>1132</w:t>
            </w:r>
            <w:r w:rsidR="004E167F">
              <w:t>2</w:t>
            </w:r>
          </w:p>
        </w:tc>
      </w:tr>
      <w:bookmarkEnd w:id="225"/>
    </w:tbl>
    <w:p w14:paraId="6CE5D4C5" w14:textId="77777777" w:rsidR="00823957" w:rsidRDefault="00823957" w:rsidP="00823957">
      <w:pPr>
        <w:spacing w:after="0" w:line="240" w:lineRule="auto"/>
        <w:ind w:left="491"/>
        <w:jc w:val="both"/>
      </w:pPr>
    </w:p>
    <w:p w14:paraId="7B09ACC2" w14:textId="77777777" w:rsidR="00823957" w:rsidRDefault="00823957" w:rsidP="00823957">
      <w:pPr>
        <w:keepNext/>
        <w:spacing w:line="240" w:lineRule="auto"/>
        <w:ind w:left="491"/>
        <w:jc w:val="both"/>
      </w:pPr>
      <w:r>
        <w:rPr>
          <w:noProof/>
        </w:rPr>
        <w:drawing>
          <wp:inline distT="0" distB="0" distL="0" distR="0" wp14:anchorId="63F955B3" wp14:editId="3E8B7B61">
            <wp:extent cx="4391025" cy="2471738"/>
            <wp:effectExtent l="0" t="0" r="9525" b="5080"/>
            <wp:docPr id="154" name="Chart 154">
              <a:extLst xmlns:a="http://schemas.openxmlformats.org/drawingml/2006/main">
                <a:ext uri="{FF2B5EF4-FFF2-40B4-BE49-F238E27FC236}">
                  <a16:creationId xmlns:a16="http://schemas.microsoft.com/office/drawing/2014/main" id="{34BBEEA0-4755-4EDA-B97E-B4D1FD411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769ED4C4" w14:textId="27F79CC4" w:rsidR="00055986" w:rsidRDefault="00823957" w:rsidP="00924D99">
      <w:pPr>
        <w:pStyle w:val="Caption"/>
        <w:ind w:left="426"/>
        <w:jc w:val="center"/>
      </w:pPr>
      <w:bookmarkStart w:id="226" w:name="_Toc159681862"/>
      <w:r>
        <w:t xml:space="preserve">Gambar </w:t>
      </w:r>
      <w:fldSimple w:instr=" SEQ Gambar \* ARABIC ">
        <w:r w:rsidR="008F642D">
          <w:rPr>
            <w:noProof/>
          </w:rPr>
          <w:t>48</w:t>
        </w:r>
      </w:fldSimple>
      <w:r>
        <w:t xml:space="preserve"> Grafik Pengujian Thrust Motor Propeller 1045</w:t>
      </w:r>
      <w:bookmarkEnd w:id="226"/>
    </w:p>
    <w:p w14:paraId="08C567A2" w14:textId="3843A575" w:rsidR="00BC457C" w:rsidRPr="00BC457C" w:rsidRDefault="00BC457C" w:rsidP="00BC457C">
      <w:pPr>
        <w:spacing w:line="480" w:lineRule="auto"/>
        <w:jc w:val="both"/>
      </w:pPr>
      <w:r>
        <w:t>Berdasarkan Tabel 17 dan Grafik diatas pengukuran thrush motor dilakukan hingga 50% throttle remote yang mampu menghasilkan beban arus sebesar 15 Ampere. Ketika arus semakin besar diberikan maka kecepatan dan thrust</w:t>
      </w:r>
      <w:r w:rsidRPr="00BC457C">
        <w:t xml:space="preserve"> </w:t>
      </w:r>
      <w:r>
        <w:t>motor akan semakin besar. Hasil pengujian thrust dilakukan seperti Gambar 49 berikut.</w:t>
      </w:r>
    </w:p>
    <w:p w14:paraId="1C63E0E2" w14:textId="77777777" w:rsidR="00055986" w:rsidRDefault="00095BA0" w:rsidP="00055986">
      <w:pPr>
        <w:keepNext/>
        <w:jc w:val="center"/>
      </w:pPr>
      <w:r>
        <w:rPr>
          <w:noProof/>
        </w:rPr>
        <w:drawing>
          <wp:inline distT="0" distB="0" distL="0" distR="0" wp14:anchorId="6E70FA99" wp14:editId="29DD0D3B">
            <wp:extent cx="2762250" cy="1838490"/>
            <wp:effectExtent l="0" t="0" r="0" b="952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19086" b="4213"/>
                    <a:stretch/>
                  </pic:blipFill>
                  <pic:spPr bwMode="auto">
                    <a:xfrm>
                      <a:off x="0" y="0"/>
                      <a:ext cx="2778373" cy="1849221"/>
                    </a:xfrm>
                    <a:prstGeom prst="rect">
                      <a:avLst/>
                    </a:prstGeom>
                    <a:ln>
                      <a:noFill/>
                    </a:ln>
                    <a:extLst>
                      <a:ext uri="{53640926-AAD7-44D8-BBD7-CCE9431645EC}">
                        <a14:shadowObscured xmlns:a14="http://schemas.microsoft.com/office/drawing/2010/main"/>
                      </a:ext>
                    </a:extLst>
                  </pic:spPr>
                </pic:pic>
              </a:graphicData>
            </a:graphic>
          </wp:inline>
        </w:drawing>
      </w:r>
    </w:p>
    <w:p w14:paraId="18BC02DA" w14:textId="3ACF0466" w:rsidR="00823957" w:rsidRDefault="00055986" w:rsidP="00055986">
      <w:pPr>
        <w:pStyle w:val="Caption"/>
        <w:jc w:val="center"/>
      </w:pPr>
      <w:bookmarkStart w:id="227" w:name="_Toc159681863"/>
      <w:r>
        <w:t xml:space="preserve">Gambar </w:t>
      </w:r>
      <w:fldSimple w:instr=" SEQ Gambar \* ARABIC ">
        <w:r w:rsidR="008F642D">
          <w:rPr>
            <w:noProof/>
          </w:rPr>
          <w:t>49</w:t>
        </w:r>
      </w:fldSimple>
      <w:r>
        <w:t xml:space="preserve"> Pengujian Thrust Motor Dengan Propeller</w:t>
      </w:r>
      <w:bookmarkEnd w:id="227"/>
    </w:p>
    <w:p w14:paraId="08892235" w14:textId="04F6AAB6" w:rsidR="00FF275D" w:rsidRPr="00FF275D" w:rsidRDefault="00055986" w:rsidP="00FF275D">
      <w:pPr>
        <w:spacing w:after="0" w:line="480" w:lineRule="auto"/>
        <w:ind w:left="491"/>
        <w:jc w:val="both"/>
      </w:pPr>
      <w:r>
        <w:t>Gambar 4</w:t>
      </w:r>
      <w:r w:rsidR="00BC457C">
        <w:t>9</w:t>
      </w:r>
      <w:r>
        <w:t xml:space="preserve"> merupakan hasil pengujian </w:t>
      </w:r>
      <w:r w:rsidRPr="00055986">
        <w:rPr>
          <w:i/>
          <w:iCs/>
        </w:rPr>
        <w:t>thrush</w:t>
      </w:r>
      <w:r>
        <w:t xml:space="preserve"> yang terukur sebesar 1217 gf ketika diberikan arus sebesar 15A pada motor</w:t>
      </w:r>
      <w:r w:rsidR="003B6B98">
        <w:t xml:space="preserve"> brushless 1400KV dengan </w:t>
      </w:r>
      <w:r w:rsidR="00F97472">
        <w:t xml:space="preserve">menggunakan </w:t>
      </w:r>
      <w:r w:rsidR="003B6B98" w:rsidRPr="00F97472">
        <w:rPr>
          <w:i/>
          <w:iCs/>
        </w:rPr>
        <w:t>propeller</w:t>
      </w:r>
      <w:r w:rsidR="003B6B98">
        <w:t xml:space="preserve"> 1045. </w:t>
      </w:r>
      <w:r w:rsidR="00BC457C">
        <w:t xml:space="preserve">Berdasarkan hasil pengujian motor yang </w:t>
      </w:r>
      <w:r w:rsidR="00BC457C">
        <w:lastRenderedPageBreak/>
        <w:t xml:space="preserve">dilakukan, </w:t>
      </w:r>
      <w:bookmarkStart w:id="228" w:name="_Hlk158635995"/>
      <w:r w:rsidR="00BC457C">
        <w:t>maka dengan menggunakan drone hexacopter yang mempunyai jumlah 6 motor brushless maksimum beban yang mampu diangkat oleh drone adalah</w:t>
      </w:r>
      <w:bookmarkEnd w:id="228"/>
    </w:p>
    <w:tbl>
      <w:tblPr>
        <w:tblStyle w:val="TableGrid"/>
        <w:tblW w:w="0" w:type="auto"/>
        <w:tblInd w:w="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414"/>
        <w:gridCol w:w="3969"/>
      </w:tblGrid>
      <w:tr w:rsidR="00FF275D" w14:paraId="5B48BF2D" w14:textId="77777777" w:rsidTr="00FF275D">
        <w:tc>
          <w:tcPr>
            <w:tcW w:w="2344" w:type="dxa"/>
          </w:tcPr>
          <w:p w14:paraId="5026EC00" w14:textId="2DF6C7C5" w:rsidR="00FF275D" w:rsidRDefault="00FF275D" w:rsidP="00FF275D">
            <w:pPr>
              <w:spacing w:line="480" w:lineRule="auto"/>
              <w:ind w:left="-33" w:right="-105"/>
              <w:jc w:val="both"/>
              <w:rPr>
                <w:i/>
                <w:iCs/>
              </w:rPr>
            </w:pPr>
            <w:bookmarkStart w:id="229" w:name="_Hlk158636044"/>
            <w:r w:rsidRPr="00FF275D">
              <w:rPr>
                <w:i/>
                <w:iCs/>
              </w:rPr>
              <w:t>max gaya angkat drone</w:t>
            </w:r>
          </w:p>
        </w:tc>
        <w:tc>
          <w:tcPr>
            <w:tcW w:w="414" w:type="dxa"/>
          </w:tcPr>
          <w:p w14:paraId="003889DB" w14:textId="393C17BF" w:rsidR="00FF275D" w:rsidRDefault="00FF275D" w:rsidP="00055986">
            <w:pPr>
              <w:spacing w:line="480" w:lineRule="auto"/>
              <w:jc w:val="both"/>
              <w:rPr>
                <w:i/>
                <w:iCs/>
              </w:rPr>
            </w:pPr>
            <w:r w:rsidRPr="00FF275D">
              <w:rPr>
                <w:i/>
                <w:iCs/>
              </w:rPr>
              <w:t>=</w:t>
            </w:r>
          </w:p>
        </w:tc>
        <w:tc>
          <w:tcPr>
            <w:tcW w:w="3969" w:type="dxa"/>
          </w:tcPr>
          <w:p w14:paraId="140D3F79" w14:textId="17B7489C" w:rsidR="00FF275D" w:rsidRDefault="00FF275D" w:rsidP="00FF275D">
            <w:pPr>
              <w:spacing w:line="480" w:lineRule="auto"/>
              <w:ind w:left="-99"/>
              <w:jc w:val="both"/>
              <w:rPr>
                <w:i/>
                <w:iCs/>
              </w:rPr>
            </w:pPr>
            <w:r w:rsidRPr="00FF275D">
              <w:rPr>
                <w:i/>
                <w:iCs/>
              </w:rPr>
              <w:t xml:space="preserve">gaya angkat motor </w:t>
            </w:r>
            <w:r w:rsidRPr="00FF275D">
              <w:rPr>
                <w:rFonts w:cs="Times New Roman"/>
                <w:i/>
                <w:iCs/>
              </w:rPr>
              <w:t>×</w:t>
            </w:r>
            <w:r w:rsidRPr="00FF275D">
              <w:rPr>
                <w:i/>
                <w:iCs/>
              </w:rPr>
              <w:t xml:space="preserve"> </w:t>
            </w:r>
            <w:r>
              <w:rPr>
                <w:i/>
                <w:iCs/>
              </w:rPr>
              <w:t>jumlah motor</w:t>
            </w:r>
          </w:p>
        </w:tc>
      </w:tr>
      <w:tr w:rsidR="00FF275D" w14:paraId="5ECDEEE1" w14:textId="77777777" w:rsidTr="00FF275D">
        <w:tc>
          <w:tcPr>
            <w:tcW w:w="2344" w:type="dxa"/>
          </w:tcPr>
          <w:p w14:paraId="10DB0EBA" w14:textId="77777777" w:rsidR="00FF275D" w:rsidRDefault="00FF275D" w:rsidP="00055986">
            <w:pPr>
              <w:spacing w:line="480" w:lineRule="auto"/>
              <w:jc w:val="both"/>
              <w:rPr>
                <w:i/>
                <w:iCs/>
              </w:rPr>
            </w:pPr>
          </w:p>
        </w:tc>
        <w:tc>
          <w:tcPr>
            <w:tcW w:w="414" w:type="dxa"/>
          </w:tcPr>
          <w:p w14:paraId="3ED0B868" w14:textId="16E19889" w:rsidR="00FF275D" w:rsidRDefault="00FF275D" w:rsidP="00055986">
            <w:pPr>
              <w:spacing w:line="480" w:lineRule="auto"/>
              <w:jc w:val="both"/>
              <w:rPr>
                <w:i/>
                <w:iCs/>
              </w:rPr>
            </w:pPr>
            <w:r>
              <w:rPr>
                <w:i/>
                <w:iCs/>
              </w:rPr>
              <w:t>=</w:t>
            </w:r>
          </w:p>
        </w:tc>
        <w:tc>
          <w:tcPr>
            <w:tcW w:w="3969" w:type="dxa"/>
          </w:tcPr>
          <w:p w14:paraId="683F4884" w14:textId="3A1C01F9" w:rsidR="00FF275D" w:rsidRDefault="00FF275D" w:rsidP="00FF275D">
            <w:pPr>
              <w:spacing w:line="480" w:lineRule="auto"/>
              <w:ind w:left="-99"/>
              <w:jc w:val="both"/>
              <w:rPr>
                <w:i/>
                <w:iCs/>
              </w:rPr>
            </w:pPr>
            <w:r>
              <w:rPr>
                <w:i/>
                <w:iCs/>
              </w:rPr>
              <w:t xml:space="preserve">1217 </w:t>
            </w:r>
            <w:r>
              <w:rPr>
                <w:rFonts w:cs="Times New Roman"/>
                <w:i/>
                <w:iCs/>
              </w:rPr>
              <w:t>×</w:t>
            </w:r>
            <w:r>
              <w:rPr>
                <w:i/>
                <w:iCs/>
              </w:rPr>
              <w:t xml:space="preserve"> 6</w:t>
            </w:r>
          </w:p>
        </w:tc>
      </w:tr>
      <w:tr w:rsidR="00FF275D" w14:paraId="00C99CA3" w14:textId="77777777" w:rsidTr="00FF275D">
        <w:tc>
          <w:tcPr>
            <w:tcW w:w="2344" w:type="dxa"/>
          </w:tcPr>
          <w:p w14:paraId="1E8D560B" w14:textId="77777777" w:rsidR="00FF275D" w:rsidRDefault="00FF275D" w:rsidP="00055986">
            <w:pPr>
              <w:spacing w:line="480" w:lineRule="auto"/>
              <w:jc w:val="both"/>
              <w:rPr>
                <w:i/>
                <w:iCs/>
              </w:rPr>
            </w:pPr>
          </w:p>
        </w:tc>
        <w:tc>
          <w:tcPr>
            <w:tcW w:w="414" w:type="dxa"/>
          </w:tcPr>
          <w:p w14:paraId="2F2AA4A9" w14:textId="518ADCA6" w:rsidR="00FF275D" w:rsidRDefault="00FF275D" w:rsidP="00055986">
            <w:pPr>
              <w:spacing w:line="480" w:lineRule="auto"/>
              <w:jc w:val="both"/>
              <w:rPr>
                <w:i/>
                <w:iCs/>
              </w:rPr>
            </w:pPr>
            <w:r>
              <w:rPr>
                <w:i/>
                <w:iCs/>
              </w:rPr>
              <w:t>=</w:t>
            </w:r>
          </w:p>
        </w:tc>
        <w:tc>
          <w:tcPr>
            <w:tcW w:w="3969" w:type="dxa"/>
          </w:tcPr>
          <w:p w14:paraId="11FBB7DF" w14:textId="6DD692EE" w:rsidR="00FF275D" w:rsidRDefault="00FF275D" w:rsidP="00FF275D">
            <w:pPr>
              <w:spacing w:line="480" w:lineRule="auto"/>
              <w:ind w:left="-99"/>
              <w:jc w:val="both"/>
              <w:rPr>
                <w:i/>
                <w:iCs/>
              </w:rPr>
            </w:pPr>
            <w:r>
              <w:rPr>
                <w:i/>
                <w:iCs/>
              </w:rPr>
              <w:t xml:space="preserve">7320 gf </w:t>
            </w:r>
          </w:p>
        </w:tc>
      </w:tr>
      <w:tr w:rsidR="00FF275D" w14:paraId="283FCE44" w14:textId="77777777" w:rsidTr="00FF275D">
        <w:tc>
          <w:tcPr>
            <w:tcW w:w="2344" w:type="dxa"/>
          </w:tcPr>
          <w:p w14:paraId="3E6026D7" w14:textId="77777777" w:rsidR="00FF275D" w:rsidRDefault="00FF275D" w:rsidP="00055986">
            <w:pPr>
              <w:spacing w:line="480" w:lineRule="auto"/>
              <w:jc w:val="both"/>
              <w:rPr>
                <w:i/>
                <w:iCs/>
              </w:rPr>
            </w:pPr>
          </w:p>
        </w:tc>
        <w:tc>
          <w:tcPr>
            <w:tcW w:w="414" w:type="dxa"/>
          </w:tcPr>
          <w:p w14:paraId="09BECF3D" w14:textId="32D8CE43" w:rsidR="00FF275D" w:rsidRDefault="00FF275D" w:rsidP="00055986">
            <w:pPr>
              <w:spacing w:line="480" w:lineRule="auto"/>
              <w:jc w:val="both"/>
              <w:rPr>
                <w:i/>
                <w:iCs/>
              </w:rPr>
            </w:pPr>
            <w:r>
              <w:rPr>
                <w:i/>
                <w:iCs/>
              </w:rPr>
              <w:t>=</w:t>
            </w:r>
          </w:p>
        </w:tc>
        <w:tc>
          <w:tcPr>
            <w:tcW w:w="3969" w:type="dxa"/>
          </w:tcPr>
          <w:p w14:paraId="7821156C" w14:textId="17373787" w:rsidR="00FF275D" w:rsidRDefault="00FF275D" w:rsidP="00FF275D">
            <w:pPr>
              <w:spacing w:line="480" w:lineRule="auto"/>
              <w:ind w:left="-99"/>
              <w:jc w:val="both"/>
              <w:rPr>
                <w:i/>
                <w:iCs/>
              </w:rPr>
            </w:pPr>
            <w:r>
              <w:rPr>
                <w:i/>
                <w:iCs/>
              </w:rPr>
              <w:t>7,32 kgf</w:t>
            </w:r>
          </w:p>
        </w:tc>
      </w:tr>
    </w:tbl>
    <w:bookmarkEnd w:id="229"/>
    <w:p w14:paraId="269ED4F7" w14:textId="740D5F87" w:rsidR="00BC457C" w:rsidRPr="00FF275D" w:rsidRDefault="00FF275D" w:rsidP="00055986">
      <w:pPr>
        <w:spacing w:after="0" w:line="480" w:lineRule="auto"/>
        <w:ind w:left="491"/>
        <w:jc w:val="both"/>
      </w:pPr>
      <w:r>
        <w:t xml:space="preserve">Berdasarkan perhitungan diatas maksimum beban yang mampu diangkut oleh drone hexacopter adalah sebesar 7,32 kg. Karena </w:t>
      </w:r>
      <w:r w:rsidR="00D17B4C">
        <w:t xml:space="preserve">maksimum </w:t>
      </w:r>
      <w:r>
        <w:t xml:space="preserve">beban drone yang </w:t>
      </w:r>
      <w:r w:rsidR="00D17B4C">
        <w:t>terukur sebesar 4,8 kg maka drone hexacopter mampu diterbangkan dengan aman.</w:t>
      </w:r>
    </w:p>
    <w:p w14:paraId="01CA6884" w14:textId="57A60AE0" w:rsidR="00624173" w:rsidRPr="0024405C" w:rsidRDefault="00624173" w:rsidP="00DA2268">
      <w:pPr>
        <w:pStyle w:val="ListParagraph"/>
        <w:numPr>
          <w:ilvl w:val="0"/>
          <w:numId w:val="42"/>
        </w:numPr>
        <w:spacing w:after="0" w:line="480" w:lineRule="auto"/>
        <w:ind w:left="426"/>
        <w:jc w:val="both"/>
        <w:rPr>
          <w:b/>
          <w:bCs/>
        </w:rPr>
      </w:pPr>
      <w:r w:rsidRPr="00D129CB">
        <w:rPr>
          <w:b/>
          <w:bCs/>
        </w:rPr>
        <w:t xml:space="preserve">Pengujian </w:t>
      </w:r>
      <w:r w:rsidRPr="00D129CB">
        <w:rPr>
          <w:b/>
          <w:bCs/>
          <w:i/>
          <w:iCs/>
        </w:rPr>
        <w:t>Radio Remote Controller</w:t>
      </w:r>
    </w:p>
    <w:p w14:paraId="4493E8E5" w14:textId="6D1E4B4E" w:rsidR="004215DF" w:rsidRPr="004215DF" w:rsidRDefault="0024405C" w:rsidP="004215DF">
      <w:pPr>
        <w:pStyle w:val="ListParagraph"/>
        <w:spacing w:after="0" w:line="480" w:lineRule="auto"/>
        <w:ind w:left="426"/>
        <w:jc w:val="both"/>
        <w:rPr>
          <w:i/>
          <w:iCs/>
        </w:rPr>
      </w:pPr>
      <w:r>
        <w:t xml:space="preserve">Pengujian </w:t>
      </w:r>
      <w:r w:rsidRPr="00F97472">
        <w:rPr>
          <w:i/>
          <w:iCs/>
        </w:rPr>
        <w:t>radio remote controller</w:t>
      </w:r>
      <w:r>
        <w:t xml:space="preserve"> merupakan suatu pengujian </w:t>
      </w:r>
      <w:r w:rsidR="00F97472">
        <w:t xml:space="preserve">untuk mengukur </w:t>
      </w:r>
      <w:r>
        <w:t xml:space="preserve">pembacaan </w:t>
      </w:r>
      <w:r w:rsidR="00F97472">
        <w:t xml:space="preserve">jarak jangkauan </w:t>
      </w:r>
      <w:r>
        <w:t>sinyal radio pada perangkat penerima sinyal remot yang digunakan</w:t>
      </w:r>
      <w:r w:rsidR="00D7050C">
        <w:t xml:space="preserve">. </w:t>
      </w:r>
      <w:r w:rsidR="00F97472">
        <w:t>P</w:t>
      </w:r>
      <w:r w:rsidR="00D7050C">
        <w:t xml:space="preserve">engujian jarak pembacaan sinyal remote dilakukan pada area yang cukup luas di </w:t>
      </w:r>
      <w:r w:rsidR="004215DF">
        <w:t>L</w:t>
      </w:r>
      <w:r w:rsidR="00D7050C">
        <w:t xml:space="preserve">andasan </w:t>
      </w:r>
      <w:r w:rsidR="004215DF">
        <w:t>u</w:t>
      </w:r>
      <w:r w:rsidR="00D7050C">
        <w:t xml:space="preserve">dara TNI AU Sutan Sjahrir Padang. </w:t>
      </w:r>
      <w:r w:rsidR="004215DF">
        <w:t xml:space="preserve">Gambar </w:t>
      </w:r>
      <w:r w:rsidR="009A00DB">
        <w:t>50</w:t>
      </w:r>
      <w:r w:rsidR="004215DF">
        <w:t xml:space="preserve"> dan </w:t>
      </w:r>
      <w:r w:rsidR="00D7050C">
        <w:t xml:space="preserve">Tabel </w:t>
      </w:r>
      <w:r w:rsidR="009A00DB">
        <w:t>18</w:t>
      </w:r>
      <w:r w:rsidR="004215DF">
        <w:t xml:space="preserve"> </w:t>
      </w:r>
      <w:r w:rsidR="00D7050C">
        <w:t xml:space="preserve">berikut merupakan hasil dari pengujian pembacaan rentang jarak penerimaan sinyal </w:t>
      </w:r>
      <w:r w:rsidR="00D7050C" w:rsidRPr="00D7050C">
        <w:rPr>
          <w:i/>
          <w:iCs/>
        </w:rPr>
        <w:t>radio remote controller</w:t>
      </w:r>
      <w:r w:rsidR="003566B7">
        <w:rPr>
          <w:i/>
          <w:iCs/>
        </w:rPr>
        <w:t>.</w:t>
      </w:r>
    </w:p>
    <w:p w14:paraId="0C356018" w14:textId="77777777" w:rsidR="004215DF" w:rsidRDefault="004215DF" w:rsidP="004215DF">
      <w:pPr>
        <w:pStyle w:val="ListParagraph"/>
        <w:keepNext/>
        <w:spacing w:after="0" w:line="240" w:lineRule="auto"/>
        <w:ind w:left="426"/>
        <w:jc w:val="center"/>
      </w:pPr>
      <w:r>
        <w:rPr>
          <w:noProof/>
        </w:rPr>
        <w:drawing>
          <wp:inline distT="0" distB="0" distL="0" distR="0" wp14:anchorId="0E07C2DF" wp14:editId="79404FDA">
            <wp:extent cx="2587169" cy="1349828"/>
            <wp:effectExtent l="0" t="0" r="381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17072" t="19663" r="5499" b="8515"/>
                    <a:stretch/>
                  </pic:blipFill>
                  <pic:spPr bwMode="auto">
                    <a:xfrm>
                      <a:off x="0" y="0"/>
                      <a:ext cx="2600393" cy="1356727"/>
                    </a:xfrm>
                    <a:prstGeom prst="rect">
                      <a:avLst/>
                    </a:prstGeom>
                    <a:noFill/>
                    <a:ln>
                      <a:noFill/>
                    </a:ln>
                    <a:extLst>
                      <a:ext uri="{53640926-AAD7-44D8-BBD7-CCE9431645EC}">
                        <a14:shadowObscured xmlns:a14="http://schemas.microsoft.com/office/drawing/2010/main"/>
                      </a:ext>
                    </a:extLst>
                  </pic:spPr>
                </pic:pic>
              </a:graphicData>
            </a:graphic>
          </wp:inline>
        </w:drawing>
      </w:r>
    </w:p>
    <w:p w14:paraId="02476428" w14:textId="29358D72" w:rsidR="004215DF" w:rsidRPr="004215DF" w:rsidRDefault="004215DF" w:rsidP="004215DF">
      <w:pPr>
        <w:pStyle w:val="Caption"/>
        <w:ind w:left="426"/>
        <w:jc w:val="center"/>
      </w:pPr>
      <w:bookmarkStart w:id="230" w:name="_Toc159681864"/>
      <w:r>
        <w:t xml:space="preserve">Gambar </w:t>
      </w:r>
      <w:fldSimple w:instr=" SEQ Gambar \* ARABIC ">
        <w:r w:rsidR="008F642D">
          <w:rPr>
            <w:noProof/>
          </w:rPr>
          <w:t>50</w:t>
        </w:r>
      </w:fldSimple>
      <w:r>
        <w:t xml:space="preserve"> Tampilan display pada </w:t>
      </w:r>
      <w:r w:rsidR="00111F4C">
        <w:t xml:space="preserve">pengujian </w:t>
      </w:r>
      <w:r>
        <w:t>remote controll</w:t>
      </w:r>
      <w:bookmarkEnd w:id="230"/>
    </w:p>
    <w:p w14:paraId="00AF73B2" w14:textId="732A8751" w:rsidR="00D7050C" w:rsidRDefault="00D7050C" w:rsidP="00D7050C">
      <w:pPr>
        <w:pStyle w:val="Caption"/>
        <w:keepNext/>
        <w:ind w:left="426"/>
      </w:pPr>
      <w:bookmarkStart w:id="231" w:name="_Toc159235158"/>
      <w:r>
        <w:lastRenderedPageBreak/>
        <w:t xml:space="preserve">Tabel </w:t>
      </w:r>
      <w:fldSimple w:instr=" SEQ Tabel \* ARABIC ">
        <w:r w:rsidR="008F642D">
          <w:rPr>
            <w:noProof/>
          </w:rPr>
          <w:t>18</w:t>
        </w:r>
      </w:fldSimple>
      <w:r>
        <w:t xml:space="preserve"> </w:t>
      </w:r>
      <w:r w:rsidRPr="00E56413">
        <w:t>Hasil pengujian pembacaan sinyal radio remote controller</w:t>
      </w:r>
      <w:bookmarkEnd w:id="231"/>
    </w:p>
    <w:tbl>
      <w:tblPr>
        <w:tblStyle w:val="TableGrid"/>
        <w:tblW w:w="6662" w:type="dxa"/>
        <w:jc w:val="center"/>
        <w:tblLook w:val="04A0" w:firstRow="1" w:lastRow="0" w:firstColumn="1" w:lastColumn="0" w:noHBand="0" w:noVBand="1"/>
      </w:tblPr>
      <w:tblGrid>
        <w:gridCol w:w="510"/>
        <w:gridCol w:w="1885"/>
        <w:gridCol w:w="1950"/>
        <w:gridCol w:w="2317"/>
      </w:tblGrid>
      <w:tr w:rsidR="00D7050C" w14:paraId="120CB0F9" w14:textId="77777777" w:rsidTr="002B3845">
        <w:trPr>
          <w:jc w:val="center"/>
        </w:trPr>
        <w:tc>
          <w:tcPr>
            <w:tcW w:w="510" w:type="dxa"/>
            <w:vAlign w:val="center"/>
          </w:tcPr>
          <w:p w14:paraId="7F1C2F51" w14:textId="2DBBC3BF" w:rsidR="00D7050C" w:rsidRDefault="00D7050C" w:rsidP="00D7050C">
            <w:pPr>
              <w:pStyle w:val="ListParagraph"/>
              <w:ind w:left="0"/>
              <w:jc w:val="center"/>
            </w:pPr>
            <w:r>
              <w:t>No</w:t>
            </w:r>
          </w:p>
        </w:tc>
        <w:tc>
          <w:tcPr>
            <w:tcW w:w="1885" w:type="dxa"/>
            <w:vAlign w:val="center"/>
          </w:tcPr>
          <w:p w14:paraId="18A64D50" w14:textId="4525028D" w:rsidR="00D7050C" w:rsidRDefault="00D7050C" w:rsidP="00D7050C">
            <w:pPr>
              <w:pStyle w:val="ListParagraph"/>
              <w:ind w:left="0"/>
              <w:jc w:val="center"/>
            </w:pPr>
            <w:r>
              <w:t>Jarak (m)</w:t>
            </w:r>
          </w:p>
        </w:tc>
        <w:tc>
          <w:tcPr>
            <w:tcW w:w="1950" w:type="dxa"/>
            <w:vAlign w:val="center"/>
          </w:tcPr>
          <w:p w14:paraId="4AF4A734" w14:textId="1663E2B0" w:rsidR="00D7050C" w:rsidRDefault="00D7050C" w:rsidP="00D7050C">
            <w:pPr>
              <w:pStyle w:val="ListParagraph"/>
              <w:ind w:left="0"/>
              <w:jc w:val="center"/>
            </w:pPr>
            <w:r>
              <w:t>Persentase Error (%)</w:t>
            </w:r>
          </w:p>
        </w:tc>
        <w:tc>
          <w:tcPr>
            <w:tcW w:w="2317" w:type="dxa"/>
            <w:vAlign w:val="center"/>
          </w:tcPr>
          <w:p w14:paraId="26BF4026" w14:textId="77777777" w:rsidR="00D7050C" w:rsidRDefault="00D7050C" w:rsidP="00D7050C">
            <w:pPr>
              <w:pStyle w:val="ListParagraph"/>
              <w:ind w:left="0"/>
              <w:jc w:val="center"/>
            </w:pPr>
            <w:r>
              <w:t>Keterangan</w:t>
            </w:r>
          </w:p>
        </w:tc>
      </w:tr>
      <w:tr w:rsidR="00D7050C" w14:paraId="0A2A740C" w14:textId="77777777" w:rsidTr="002B3845">
        <w:trPr>
          <w:jc w:val="center"/>
        </w:trPr>
        <w:tc>
          <w:tcPr>
            <w:tcW w:w="510" w:type="dxa"/>
          </w:tcPr>
          <w:p w14:paraId="58C00D84" w14:textId="391C0A39" w:rsidR="00D7050C" w:rsidRDefault="00D7050C" w:rsidP="00D7050C">
            <w:pPr>
              <w:pStyle w:val="ListParagraph"/>
              <w:ind w:left="0"/>
              <w:jc w:val="center"/>
            </w:pPr>
            <w:r>
              <w:t>1</w:t>
            </w:r>
          </w:p>
        </w:tc>
        <w:tc>
          <w:tcPr>
            <w:tcW w:w="1885" w:type="dxa"/>
          </w:tcPr>
          <w:p w14:paraId="32D876F8" w14:textId="37DFB224" w:rsidR="00D7050C" w:rsidRDefault="00D7050C" w:rsidP="00D7050C">
            <w:pPr>
              <w:pStyle w:val="ListParagraph"/>
              <w:ind w:left="0"/>
              <w:jc w:val="center"/>
            </w:pPr>
            <w:r>
              <w:t>1</w:t>
            </w:r>
          </w:p>
        </w:tc>
        <w:tc>
          <w:tcPr>
            <w:tcW w:w="1950" w:type="dxa"/>
          </w:tcPr>
          <w:p w14:paraId="43690159" w14:textId="7B4FC92B" w:rsidR="00D7050C" w:rsidRDefault="00D7050C" w:rsidP="00D7050C">
            <w:pPr>
              <w:pStyle w:val="ListParagraph"/>
              <w:ind w:left="0"/>
              <w:jc w:val="center"/>
            </w:pPr>
            <w:r>
              <w:t>0</w:t>
            </w:r>
          </w:p>
        </w:tc>
        <w:tc>
          <w:tcPr>
            <w:tcW w:w="2317" w:type="dxa"/>
          </w:tcPr>
          <w:p w14:paraId="2E6595A4" w14:textId="6731A10B" w:rsidR="00D7050C" w:rsidRDefault="004215DF" w:rsidP="00D7050C">
            <w:pPr>
              <w:pStyle w:val="ListParagraph"/>
              <w:ind w:left="0"/>
              <w:jc w:val="center"/>
            </w:pPr>
            <w:r>
              <w:t>Terhubung</w:t>
            </w:r>
          </w:p>
        </w:tc>
      </w:tr>
      <w:tr w:rsidR="00D7050C" w14:paraId="7A177F2A" w14:textId="77777777" w:rsidTr="002B3845">
        <w:trPr>
          <w:jc w:val="center"/>
        </w:trPr>
        <w:tc>
          <w:tcPr>
            <w:tcW w:w="510" w:type="dxa"/>
          </w:tcPr>
          <w:p w14:paraId="7B76D696" w14:textId="03C0F3F8" w:rsidR="00D7050C" w:rsidRDefault="00D7050C" w:rsidP="00D7050C">
            <w:pPr>
              <w:pStyle w:val="ListParagraph"/>
              <w:ind w:left="0"/>
              <w:jc w:val="center"/>
            </w:pPr>
            <w:r>
              <w:t>2</w:t>
            </w:r>
          </w:p>
        </w:tc>
        <w:tc>
          <w:tcPr>
            <w:tcW w:w="1885" w:type="dxa"/>
          </w:tcPr>
          <w:p w14:paraId="2AF7E0FE" w14:textId="1BC1DD88" w:rsidR="00D7050C" w:rsidRDefault="00D7050C" w:rsidP="00D7050C">
            <w:pPr>
              <w:pStyle w:val="ListParagraph"/>
              <w:ind w:left="0"/>
              <w:jc w:val="center"/>
            </w:pPr>
            <w:r>
              <w:t>20</w:t>
            </w:r>
          </w:p>
        </w:tc>
        <w:tc>
          <w:tcPr>
            <w:tcW w:w="1950" w:type="dxa"/>
          </w:tcPr>
          <w:p w14:paraId="7466C45F" w14:textId="11BFD755" w:rsidR="00D7050C" w:rsidRDefault="00D7050C" w:rsidP="00D7050C">
            <w:pPr>
              <w:pStyle w:val="ListParagraph"/>
              <w:ind w:left="0"/>
              <w:jc w:val="center"/>
            </w:pPr>
            <w:r>
              <w:t>5</w:t>
            </w:r>
          </w:p>
        </w:tc>
        <w:tc>
          <w:tcPr>
            <w:tcW w:w="2317" w:type="dxa"/>
          </w:tcPr>
          <w:p w14:paraId="25885451" w14:textId="614D1653" w:rsidR="00D7050C" w:rsidRDefault="004215DF" w:rsidP="00D7050C">
            <w:pPr>
              <w:pStyle w:val="ListParagraph"/>
              <w:ind w:left="0"/>
              <w:jc w:val="center"/>
            </w:pPr>
            <w:r>
              <w:t>Terhubung</w:t>
            </w:r>
          </w:p>
        </w:tc>
      </w:tr>
      <w:tr w:rsidR="004215DF" w14:paraId="0FFF5889" w14:textId="77777777" w:rsidTr="002B3845">
        <w:trPr>
          <w:jc w:val="center"/>
        </w:trPr>
        <w:tc>
          <w:tcPr>
            <w:tcW w:w="510" w:type="dxa"/>
          </w:tcPr>
          <w:p w14:paraId="0DC9C093" w14:textId="1C5C1A9B" w:rsidR="004215DF" w:rsidRDefault="004215DF" w:rsidP="004215DF">
            <w:pPr>
              <w:pStyle w:val="ListParagraph"/>
              <w:ind w:left="0"/>
              <w:jc w:val="center"/>
            </w:pPr>
            <w:r>
              <w:t>3</w:t>
            </w:r>
          </w:p>
        </w:tc>
        <w:tc>
          <w:tcPr>
            <w:tcW w:w="1885" w:type="dxa"/>
          </w:tcPr>
          <w:p w14:paraId="673438C0" w14:textId="2103BA85" w:rsidR="004215DF" w:rsidRDefault="004215DF" w:rsidP="004215DF">
            <w:pPr>
              <w:pStyle w:val="ListParagraph"/>
              <w:ind w:left="0"/>
              <w:jc w:val="center"/>
            </w:pPr>
            <w:r>
              <w:t>40</w:t>
            </w:r>
          </w:p>
        </w:tc>
        <w:tc>
          <w:tcPr>
            <w:tcW w:w="1950" w:type="dxa"/>
          </w:tcPr>
          <w:p w14:paraId="42C0AA7A" w14:textId="377D8F43" w:rsidR="004215DF" w:rsidRDefault="004215DF" w:rsidP="004215DF">
            <w:pPr>
              <w:pStyle w:val="ListParagraph"/>
              <w:ind w:left="0"/>
              <w:jc w:val="center"/>
            </w:pPr>
            <w:r>
              <w:t>23</w:t>
            </w:r>
          </w:p>
        </w:tc>
        <w:tc>
          <w:tcPr>
            <w:tcW w:w="2317" w:type="dxa"/>
          </w:tcPr>
          <w:p w14:paraId="7458DC10" w14:textId="62C1C646" w:rsidR="004215DF" w:rsidRDefault="004215DF" w:rsidP="004215DF">
            <w:pPr>
              <w:pStyle w:val="ListParagraph"/>
              <w:ind w:left="0"/>
              <w:jc w:val="center"/>
            </w:pPr>
            <w:r w:rsidRPr="006A3244">
              <w:t>Terhubung</w:t>
            </w:r>
          </w:p>
        </w:tc>
      </w:tr>
      <w:tr w:rsidR="004215DF" w14:paraId="5387B179" w14:textId="77777777" w:rsidTr="002B3845">
        <w:trPr>
          <w:jc w:val="center"/>
        </w:trPr>
        <w:tc>
          <w:tcPr>
            <w:tcW w:w="510" w:type="dxa"/>
          </w:tcPr>
          <w:p w14:paraId="25A6AEDE" w14:textId="147577EA" w:rsidR="004215DF" w:rsidRDefault="004215DF" w:rsidP="004215DF">
            <w:pPr>
              <w:pStyle w:val="ListParagraph"/>
              <w:ind w:left="0"/>
              <w:jc w:val="center"/>
            </w:pPr>
            <w:r>
              <w:t>4</w:t>
            </w:r>
          </w:p>
        </w:tc>
        <w:tc>
          <w:tcPr>
            <w:tcW w:w="1885" w:type="dxa"/>
          </w:tcPr>
          <w:p w14:paraId="068D0981" w14:textId="7BFDF212" w:rsidR="004215DF" w:rsidRDefault="004215DF" w:rsidP="004215DF">
            <w:pPr>
              <w:pStyle w:val="ListParagraph"/>
              <w:ind w:left="0"/>
              <w:jc w:val="center"/>
            </w:pPr>
            <w:r>
              <w:t>60</w:t>
            </w:r>
          </w:p>
        </w:tc>
        <w:tc>
          <w:tcPr>
            <w:tcW w:w="1950" w:type="dxa"/>
          </w:tcPr>
          <w:p w14:paraId="23C8A23F" w14:textId="29577FDE" w:rsidR="004215DF" w:rsidRDefault="004215DF" w:rsidP="004215DF">
            <w:pPr>
              <w:pStyle w:val="ListParagraph"/>
              <w:ind w:left="0"/>
              <w:jc w:val="center"/>
            </w:pPr>
            <w:r>
              <w:t>33</w:t>
            </w:r>
          </w:p>
        </w:tc>
        <w:tc>
          <w:tcPr>
            <w:tcW w:w="2317" w:type="dxa"/>
          </w:tcPr>
          <w:p w14:paraId="63050B19" w14:textId="3EE048DC" w:rsidR="004215DF" w:rsidRDefault="004215DF" w:rsidP="004215DF">
            <w:pPr>
              <w:pStyle w:val="ListParagraph"/>
              <w:ind w:left="0"/>
              <w:jc w:val="center"/>
            </w:pPr>
            <w:r w:rsidRPr="006A3244">
              <w:t>Terhubung</w:t>
            </w:r>
          </w:p>
        </w:tc>
      </w:tr>
      <w:tr w:rsidR="004215DF" w14:paraId="69A75953" w14:textId="77777777" w:rsidTr="002B3845">
        <w:trPr>
          <w:jc w:val="center"/>
        </w:trPr>
        <w:tc>
          <w:tcPr>
            <w:tcW w:w="510" w:type="dxa"/>
          </w:tcPr>
          <w:p w14:paraId="464F8CD5" w14:textId="541AB971" w:rsidR="004215DF" w:rsidRDefault="004215DF" w:rsidP="004215DF">
            <w:pPr>
              <w:pStyle w:val="ListParagraph"/>
              <w:ind w:left="0"/>
              <w:jc w:val="center"/>
            </w:pPr>
            <w:r>
              <w:t>5</w:t>
            </w:r>
          </w:p>
        </w:tc>
        <w:tc>
          <w:tcPr>
            <w:tcW w:w="1885" w:type="dxa"/>
          </w:tcPr>
          <w:p w14:paraId="74DA9E38" w14:textId="295E6AE0" w:rsidR="004215DF" w:rsidRDefault="004215DF" w:rsidP="004215DF">
            <w:pPr>
              <w:pStyle w:val="ListParagraph"/>
              <w:ind w:left="0"/>
              <w:jc w:val="center"/>
            </w:pPr>
            <w:r>
              <w:t>80</w:t>
            </w:r>
          </w:p>
        </w:tc>
        <w:tc>
          <w:tcPr>
            <w:tcW w:w="1950" w:type="dxa"/>
          </w:tcPr>
          <w:p w14:paraId="01F4B831" w14:textId="22852D30" w:rsidR="004215DF" w:rsidRDefault="004215DF" w:rsidP="004215DF">
            <w:pPr>
              <w:pStyle w:val="ListParagraph"/>
              <w:ind w:left="0"/>
              <w:jc w:val="center"/>
            </w:pPr>
            <w:r>
              <w:t>36</w:t>
            </w:r>
          </w:p>
        </w:tc>
        <w:tc>
          <w:tcPr>
            <w:tcW w:w="2317" w:type="dxa"/>
          </w:tcPr>
          <w:p w14:paraId="244AEE5E" w14:textId="3D57FCE9" w:rsidR="004215DF" w:rsidRDefault="004215DF" w:rsidP="004215DF">
            <w:pPr>
              <w:pStyle w:val="ListParagraph"/>
              <w:ind w:left="0"/>
              <w:jc w:val="center"/>
            </w:pPr>
            <w:r w:rsidRPr="006A3244">
              <w:t>Terhubung</w:t>
            </w:r>
          </w:p>
        </w:tc>
      </w:tr>
      <w:tr w:rsidR="004215DF" w14:paraId="6A6E66E7" w14:textId="77777777" w:rsidTr="002B3845">
        <w:trPr>
          <w:jc w:val="center"/>
        </w:trPr>
        <w:tc>
          <w:tcPr>
            <w:tcW w:w="510" w:type="dxa"/>
          </w:tcPr>
          <w:p w14:paraId="3B387A77" w14:textId="2048FA4C" w:rsidR="004215DF" w:rsidRDefault="004215DF" w:rsidP="004215DF">
            <w:pPr>
              <w:pStyle w:val="ListParagraph"/>
              <w:ind w:left="0"/>
              <w:jc w:val="center"/>
            </w:pPr>
            <w:r>
              <w:t>6</w:t>
            </w:r>
          </w:p>
        </w:tc>
        <w:tc>
          <w:tcPr>
            <w:tcW w:w="1885" w:type="dxa"/>
          </w:tcPr>
          <w:p w14:paraId="00BEF336" w14:textId="38BA6DF7" w:rsidR="004215DF" w:rsidRDefault="004215DF" w:rsidP="004215DF">
            <w:pPr>
              <w:pStyle w:val="ListParagraph"/>
              <w:ind w:left="0"/>
              <w:jc w:val="center"/>
            </w:pPr>
            <w:r>
              <w:t>100</w:t>
            </w:r>
          </w:p>
        </w:tc>
        <w:tc>
          <w:tcPr>
            <w:tcW w:w="1950" w:type="dxa"/>
          </w:tcPr>
          <w:p w14:paraId="38851923" w14:textId="684CA62C" w:rsidR="004215DF" w:rsidRDefault="004215DF" w:rsidP="004215DF">
            <w:pPr>
              <w:pStyle w:val="ListParagraph"/>
              <w:ind w:left="0"/>
              <w:jc w:val="center"/>
            </w:pPr>
            <w:r>
              <w:t>32</w:t>
            </w:r>
          </w:p>
        </w:tc>
        <w:tc>
          <w:tcPr>
            <w:tcW w:w="2317" w:type="dxa"/>
          </w:tcPr>
          <w:p w14:paraId="6522283C" w14:textId="738E3A14" w:rsidR="004215DF" w:rsidRDefault="004215DF" w:rsidP="004215DF">
            <w:pPr>
              <w:pStyle w:val="ListParagraph"/>
              <w:ind w:left="0"/>
              <w:jc w:val="center"/>
            </w:pPr>
            <w:r w:rsidRPr="006A3244">
              <w:t>Terhubung</w:t>
            </w:r>
          </w:p>
        </w:tc>
      </w:tr>
      <w:tr w:rsidR="004215DF" w14:paraId="66DC0D3F" w14:textId="77777777" w:rsidTr="002B3845">
        <w:trPr>
          <w:jc w:val="center"/>
        </w:trPr>
        <w:tc>
          <w:tcPr>
            <w:tcW w:w="510" w:type="dxa"/>
          </w:tcPr>
          <w:p w14:paraId="1B992649" w14:textId="2AB6EBB6" w:rsidR="004215DF" w:rsidRDefault="004215DF" w:rsidP="004215DF">
            <w:pPr>
              <w:pStyle w:val="ListParagraph"/>
              <w:ind w:left="0"/>
              <w:jc w:val="center"/>
            </w:pPr>
            <w:r>
              <w:t>7</w:t>
            </w:r>
          </w:p>
        </w:tc>
        <w:tc>
          <w:tcPr>
            <w:tcW w:w="1885" w:type="dxa"/>
          </w:tcPr>
          <w:p w14:paraId="5D5E8985" w14:textId="0CFE9013" w:rsidR="004215DF" w:rsidRDefault="004215DF" w:rsidP="004215DF">
            <w:pPr>
              <w:pStyle w:val="ListParagraph"/>
              <w:ind w:left="0"/>
              <w:jc w:val="center"/>
            </w:pPr>
            <w:r>
              <w:t>120</w:t>
            </w:r>
          </w:p>
        </w:tc>
        <w:tc>
          <w:tcPr>
            <w:tcW w:w="1950" w:type="dxa"/>
          </w:tcPr>
          <w:p w14:paraId="0ECEACB4" w14:textId="2D8D1BF9" w:rsidR="004215DF" w:rsidRDefault="004215DF" w:rsidP="004215DF">
            <w:pPr>
              <w:pStyle w:val="ListParagraph"/>
              <w:ind w:left="0"/>
              <w:jc w:val="center"/>
            </w:pPr>
            <w:r>
              <w:t>53</w:t>
            </w:r>
          </w:p>
        </w:tc>
        <w:tc>
          <w:tcPr>
            <w:tcW w:w="2317" w:type="dxa"/>
          </w:tcPr>
          <w:p w14:paraId="29C432C2" w14:textId="3256FD63" w:rsidR="004215DF" w:rsidRDefault="004215DF" w:rsidP="004215DF">
            <w:pPr>
              <w:pStyle w:val="ListParagraph"/>
              <w:ind w:left="0"/>
              <w:jc w:val="center"/>
            </w:pPr>
            <w:r w:rsidRPr="006A3244">
              <w:t>Terhubung</w:t>
            </w:r>
          </w:p>
        </w:tc>
      </w:tr>
      <w:tr w:rsidR="004215DF" w14:paraId="7B1EE2EE" w14:textId="77777777" w:rsidTr="002B3845">
        <w:trPr>
          <w:jc w:val="center"/>
        </w:trPr>
        <w:tc>
          <w:tcPr>
            <w:tcW w:w="510" w:type="dxa"/>
          </w:tcPr>
          <w:p w14:paraId="473DE762" w14:textId="467D5E23" w:rsidR="004215DF" w:rsidRDefault="004215DF" w:rsidP="004215DF">
            <w:pPr>
              <w:pStyle w:val="ListParagraph"/>
              <w:ind w:left="0"/>
              <w:jc w:val="center"/>
            </w:pPr>
            <w:r>
              <w:t>8</w:t>
            </w:r>
          </w:p>
        </w:tc>
        <w:tc>
          <w:tcPr>
            <w:tcW w:w="1885" w:type="dxa"/>
          </w:tcPr>
          <w:p w14:paraId="2CE277D0" w14:textId="71C7E427" w:rsidR="004215DF" w:rsidRDefault="004215DF" w:rsidP="004215DF">
            <w:pPr>
              <w:pStyle w:val="ListParagraph"/>
              <w:ind w:left="0"/>
              <w:jc w:val="center"/>
            </w:pPr>
            <w:r>
              <w:t>140</w:t>
            </w:r>
          </w:p>
        </w:tc>
        <w:tc>
          <w:tcPr>
            <w:tcW w:w="1950" w:type="dxa"/>
          </w:tcPr>
          <w:p w14:paraId="071B3EE8" w14:textId="0457E982" w:rsidR="004215DF" w:rsidRDefault="004215DF" w:rsidP="004215DF">
            <w:pPr>
              <w:pStyle w:val="ListParagraph"/>
              <w:ind w:left="0"/>
              <w:jc w:val="center"/>
            </w:pPr>
            <w:r>
              <w:t>57</w:t>
            </w:r>
          </w:p>
        </w:tc>
        <w:tc>
          <w:tcPr>
            <w:tcW w:w="2317" w:type="dxa"/>
          </w:tcPr>
          <w:p w14:paraId="3B4903AD" w14:textId="4E439D00" w:rsidR="004215DF" w:rsidRDefault="004215DF" w:rsidP="004215DF">
            <w:pPr>
              <w:pStyle w:val="ListParagraph"/>
              <w:ind w:left="0"/>
              <w:jc w:val="center"/>
            </w:pPr>
            <w:r w:rsidRPr="006A3244">
              <w:t>Terhubung</w:t>
            </w:r>
          </w:p>
        </w:tc>
      </w:tr>
      <w:tr w:rsidR="004215DF" w14:paraId="12E0AE30" w14:textId="77777777" w:rsidTr="002B3845">
        <w:trPr>
          <w:jc w:val="center"/>
        </w:trPr>
        <w:tc>
          <w:tcPr>
            <w:tcW w:w="510" w:type="dxa"/>
          </w:tcPr>
          <w:p w14:paraId="6144C81A" w14:textId="52914752" w:rsidR="004215DF" w:rsidRDefault="004215DF" w:rsidP="004215DF">
            <w:pPr>
              <w:pStyle w:val="ListParagraph"/>
              <w:ind w:left="0"/>
              <w:jc w:val="center"/>
            </w:pPr>
            <w:r>
              <w:t>9</w:t>
            </w:r>
          </w:p>
        </w:tc>
        <w:tc>
          <w:tcPr>
            <w:tcW w:w="1885" w:type="dxa"/>
          </w:tcPr>
          <w:p w14:paraId="26BD8136" w14:textId="6E369C31" w:rsidR="004215DF" w:rsidRDefault="004215DF" w:rsidP="004215DF">
            <w:pPr>
              <w:pStyle w:val="ListParagraph"/>
              <w:ind w:left="0"/>
              <w:jc w:val="center"/>
            </w:pPr>
            <w:r>
              <w:t>160</w:t>
            </w:r>
          </w:p>
        </w:tc>
        <w:tc>
          <w:tcPr>
            <w:tcW w:w="1950" w:type="dxa"/>
          </w:tcPr>
          <w:p w14:paraId="4F12C072" w14:textId="605A65D5" w:rsidR="004215DF" w:rsidRDefault="004215DF" w:rsidP="004215DF">
            <w:pPr>
              <w:pStyle w:val="ListParagraph"/>
              <w:ind w:left="0"/>
              <w:jc w:val="center"/>
            </w:pPr>
            <w:r>
              <w:t>55</w:t>
            </w:r>
          </w:p>
        </w:tc>
        <w:tc>
          <w:tcPr>
            <w:tcW w:w="2317" w:type="dxa"/>
          </w:tcPr>
          <w:p w14:paraId="1D6DA85D" w14:textId="12EAE145" w:rsidR="004215DF" w:rsidRDefault="004215DF" w:rsidP="004215DF">
            <w:pPr>
              <w:pStyle w:val="ListParagraph"/>
              <w:ind w:left="0"/>
              <w:jc w:val="center"/>
            </w:pPr>
            <w:r w:rsidRPr="006A3244">
              <w:t>Terhubung</w:t>
            </w:r>
          </w:p>
        </w:tc>
      </w:tr>
      <w:tr w:rsidR="004215DF" w14:paraId="36B76A09" w14:textId="77777777" w:rsidTr="002B3845">
        <w:trPr>
          <w:jc w:val="center"/>
        </w:trPr>
        <w:tc>
          <w:tcPr>
            <w:tcW w:w="510" w:type="dxa"/>
          </w:tcPr>
          <w:p w14:paraId="03AFA339" w14:textId="3D2DE593" w:rsidR="004215DF" w:rsidRDefault="004215DF" w:rsidP="004215DF">
            <w:pPr>
              <w:pStyle w:val="ListParagraph"/>
              <w:ind w:left="0"/>
              <w:jc w:val="center"/>
            </w:pPr>
            <w:r>
              <w:t>10</w:t>
            </w:r>
          </w:p>
        </w:tc>
        <w:tc>
          <w:tcPr>
            <w:tcW w:w="1885" w:type="dxa"/>
          </w:tcPr>
          <w:p w14:paraId="04156813" w14:textId="2D27FAD5" w:rsidR="004215DF" w:rsidRDefault="004215DF" w:rsidP="004215DF">
            <w:pPr>
              <w:pStyle w:val="ListParagraph"/>
              <w:ind w:left="0"/>
              <w:jc w:val="center"/>
            </w:pPr>
            <w:r>
              <w:t>180</w:t>
            </w:r>
          </w:p>
        </w:tc>
        <w:tc>
          <w:tcPr>
            <w:tcW w:w="1950" w:type="dxa"/>
          </w:tcPr>
          <w:p w14:paraId="44465461" w14:textId="54A5A0AA" w:rsidR="004215DF" w:rsidRDefault="004215DF" w:rsidP="004215DF">
            <w:pPr>
              <w:pStyle w:val="ListParagraph"/>
              <w:ind w:left="0"/>
              <w:jc w:val="center"/>
            </w:pPr>
            <w:r>
              <w:t>52</w:t>
            </w:r>
          </w:p>
        </w:tc>
        <w:tc>
          <w:tcPr>
            <w:tcW w:w="2317" w:type="dxa"/>
          </w:tcPr>
          <w:p w14:paraId="591FDEE9" w14:textId="57D0C67E" w:rsidR="004215DF" w:rsidRDefault="004215DF" w:rsidP="004215DF">
            <w:pPr>
              <w:pStyle w:val="ListParagraph"/>
              <w:ind w:left="0"/>
              <w:jc w:val="center"/>
            </w:pPr>
            <w:r w:rsidRPr="006A3244">
              <w:t>Terhubung</w:t>
            </w:r>
          </w:p>
        </w:tc>
      </w:tr>
      <w:tr w:rsidR="004215DF" w14:paraId="23EF2E3B" w14:textId="77777777" w:rsidTr="002B3845">
        <w:trPr>
          <w:jc w:val="center"/>
        </w:trPr>
        <w:tc>
          <w:tcPr>
            <w:tcW w:w="510" w:type="dxa"/>
          </w:tcPr>
          <w:p w14:paraId="514BC40D" w14:textId="45FC4E2C" w:rsidR="004215DF" w:rsidRDefault="004215DF" w:rsidP="004215DF">
            <w:pPr>
              <w:pStyle w:val="ListParagraph"/>
              <w:ind w:left="0"/>
              <w:jc w:val="center"/>
            </w:pPr>
            <w:r>
              <w:t>11</w:t>
            </w:r>
          </w:p>
        </w:tc>
        <w:tc>
          <w:tcPr>
            <w:tcW w:w="1885" w:type="dxa"/>
          </w:tcPr>
          <w:p w14:paraId="62AD0667" w14:textId="4197785C" w:rsidR="004215DF" w:rsidRDefault="004215DF" w:rsidP="004215DF">
            <w:pPr>
              <w:pStyle w:val="ListParagraph"/>
              <w:ind w:left="0"/>
              <w:jc w:val="center"/>
            </w:pPr>
            <w:r>
              <w:t>200</w:t>
            </w:r>
          </w:p>
        </w:tc>
        <w:tc>
          <w:tcPr>
            <w:tcW w:w="1950" w:type="dxa"/>
          </w:tcPr>
          <w:p w14:paraId="22DB9BE6" w14:textId="456727EF" w:rsidR="004215DF" w:rsidRDefault="004215DF" w:rsidP="004215DF">
            <w:pPr>
              <w:pStyle w:val="ListParagraph"/>
              <w:ind w:left="0"/>
              <w:jc w:val="center"/>
            </w:pPr>
            <w:r>
              <w:t>53</w:t>
            </w:r>
          </w:p>
        </w:tc>
        <w:tc>
          <w:tcPr>
            <w:tcW w:w="2317" w:type="dxa"/>
          </w:tcPr>
          <w:p w14:paraId="5DF89168" w14:textId="7F5BB2FA" w:rsidR="004215DF" w:rsidRDefault="004215DF" w:rsidP="004215DF">
            <w:pPr>
              <w:pStyle w:val="ListParagraph"/>
              <w:ind w:left="0"/>
              <w:jc w:val="center"/>
            </w:pPr>
            <w:r w:rsidRPr="006A3244">
              <w:t>Terhubung</w:t>
            </w:r>
          </w:p>
        </w:tc>
      </w:tr>
    </w:tbl>
    <w:p w14:paraId="344393E3" w14:textId="215182CB" w:rsidR="00A455CA" w:rsidRPr="00A455CA" w:rsidRDefault="003566B7" w:rsidP="002B3845">
      <w:pPr>
        <w:pStyle w:val="ListParagraph"/>
        <w:spacing w:before="120" w:after="0" w:line="480" w:lineRule="auto"/>
        <w:ind w:left="425"/>
        <w:jc w:val="both"/>
      </w:pPr>
      <w:r>
        <w:t>Berdasarkan hasil pengujian pada Tabel 16 dapat disimpulkan bahwa sejauh jarak 200 meter antara remote dengan drone masih dapat terhubung dan menerima sinyal. Akan tetapi pada saat rentang jarak 140 meter nilai error yang terbaca pada remote lebih besar daripada error pada jarak 200 meter. Hal tersebut dikarenakan</w:t>
      </w:r>
      <w:r w:rsidR="00C903CE">
        <w:t xml:space="preserve"> adanya</w:t>
      </w:r>
      <w:r>
        <w:t xml:space="preserve"> hembusan angin yang cukup kencang</w:t>
      </w:r>
      <w:r w:rsidR="00C903CE">
        <w:t xml:space="preserve"> pada saat pengujian</w:t>
      </w:r>
      <w:r>
        <w:t xml:space="preserve">. </w:t>
      </w:r>
      <w:r w:rsidR="00C903CE">
        <w:t>Kerena</w:t>
      </w:r>
      <w:r>
        <w:t xml:space="preserve"> pancaran gelembang radio dapat dapat dipengaruhi oleh </w:t>
      </w:r>
      <w:r w:rsidR="004F7C38">
        <w:t>kecepatan laju udara</w:t>
      </w:r>
      <w:r>
        <w:t>.</w:t>
      </w:r>
    </w:p>
    <w:p w14:paraId="4D18430E" w14:textId="3BAAC79E" w:rsidR="00624173" w:rsidRDefault="00624173" w:rsidP="00DA2268">
      <w:pPr>
        <w:pStyle w:val="ListParagraph"/>
        <w:numPr>
          <w:ilvl w:val="0"/>
          <w:numId w:val="42"/>
        </w:numPr>
        <w:spacing w:line="480" w:lineRule="auto"/>
        <w:ind w:left="426"/>
        <w:jc w:val="both"/>
        <w:rPr>
          <w:b/>
          <w:bCs/>
        </w:rPr>
      </w:pPr>
      <w:r>
        <w:rPr>
          <w:b/>
          <w:bCs/>
        </w:rPr>
        <w:t>Pengujian Telemetri</w:t>
      </w:r>
    </w:p>
    <w:p w14:paraId="161ADA92" w14:textId="71CD36CD" w:rsidR="00A455CA" w:rsidRDefault="00A455CA" w:rsidP="00A455CA">
      <w:pPr>
        <w:pStyle w:val="ListParagraph"/>
        <w:spacing w:line="480" w:lineRule="auto"/>
        <w:ind w:left="426"/>
        <w:jc w:val="both"/>
        <w:rPr>
          <w:i/>
          <w:iCs/>
        </w:rPr>
      </w:pPr>
      <w:r>
        <w:t xml:space="preserve">Pengujian telemetri merupakan suatu pengujian </w:t>
      </w:r>
      <w:r w:rsidRPr="008A3190">
        <w:rPr>
          <w:i/>
          <w:iCs/>
        </w:rPr>
        <w:t>range</w:t>
      </w:r>
      <w:r>
        <w:t xml:space="preserve"> jarak pembacaan </w:t>
      </w:r>
      <w:r w:rsidR="009C76C3">
        <w:t xml:space="preserve">kenektivitas </w:t>
      </w:r>
      <w:r>
        <w:t xml:space="preserve">sinyal antara drone dengan GCS. Pengujian jarak pembacaan sinyal telemetri dilakukan di Landasan udara TNI AU Sutan Sjahrir Padang </w:t>
      </w:r>
      <w:r w:rsidR="003E3F58">
        <w:t>pada</w:t>
      </w:r>
      <w:r>
        <w:t xml:space="preserve"> rentang pengujian sejauh 1 meter hingga 200 meter</w:t>
      </w:r>
      <w:r w:rsidR="009C76C3">
        <w:t xml:space="preserve"> </w:t>
      </w:r>
      <w:r w:rsidR="003E3F58">
        <w:t>dengan</w:t>
      </w:r>
      <w:r w:rsidR="009C76C3">
        <w:t xml:space="preserve"> interval pengujian setiap 20 meter</w:t>
      </w:r>
      <w:r>
        <w:t xml:space="preserve">. </w:t>
      </w:r>
      <w:r w:rsidR="009C76C3">
        <w:t xml:space="preserve">Pengukuran jarak dilakukan dengan bantuan fitur pengukuran jarak pada aplikasi </w:t>
      </w:r>
      <w:r w:rsidR="009C76C3" w:rsidRPr="002C2BEA">
        <w:rPr>
          <w:i/>
          <w:iCs/>
        </w:rPr>
        <w:t>google maps</w:t>
      </w:r>
      <w:r w:rsidR="003E3F58">
        <w:t xml:space="preserve"> seperti yang terlihat pada Gambar </w:t>
      </w:r>
      <w:r w:rsidR="004F7C38">
        <w:t>51. Gambar 52 dan</w:t>
      </w:r>
      <w:r w:rsidR="009C76C3">
        <w:t xml:space="preserve"> </w:t>
      </w:r>
      <w:r>
        <w:t>Tabel 1</w:t>
      </w:r>
      <w:r w:rsidR="004F7C38">
        <w:t>9</w:t>
      </w:r>
      <w:r>
        <w:t xml:space="preserve"> berikut </w:t>
      </w:r>
      <w:r w:rsidR="004F7C38">
        <w:t>adalah</w:t>
      </w:r>
      <w:r>
        <w:t xml:space="preserve"> hasil dari pengujian pembacaan rentang jarak </w:t>
      </w:r>
      <w:r w:rsidR="003E3F58">
        <w:t>pembacaan koneksi</w:t>
      </w:r>
      <w:r>
        <w:t xml:space="preserve"> sinyal </w:t>
      </w:r>
      <w:r w:rsidR="003E3F58">
        <w:rPr>
          <w:i/>
          <w:iCs/>
        </w:rPr>
        <w:t>telemetri.</w:t>
      </w:r>
    </w:p>
    <w:p w14:paraId="5558871B" w14:textId="00E955BD" w:rsidR="009C76C3" w:rsidRDefault="002B3845" w:rsidP="009C76C3">
      <w:pPr>
        <w:pStyle w:val="ListParagraph"/>
        <w:keepNext/>
        <w:spacing w:after="0" w:line="240" w:lineRule="auto"/>
        <w:ind w:left="426"/>
        <w:jc w:val="center"/>
      </w:pPr>
      <w:r>
        <w:rPr>
          <w:noProof/>
        </w:rPr>
        <w:lastRenderedPageBreak/>
        <mc:AlternateContent>
          <mc:Choice Requires="wps">
            <w:drawing>
              <wp:anchor distT="0" distB="0" distL="114300" distR="114300" simplePos="0" relativeHeight="251772928" behindDoc="0" locked="0" layoutInCell="1" allowOverlap="1" wp14:anchorId="2C76D6F8" wp14:editId="168E9199">
                <wp:simplePos x="0" y="0"/>
                <wp:positionH relativeFrom="column">
                  <wp:posOffset>465455</wp:posOffset>
                </wp:positionH>
                <wp:positionV relativeFrom="paragraph">
                  <wp:posOffset>73025</wp:posOffset>
                </wp:positionV>
                <wp:extent cx="2533650" cy="723900"/>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2533650" cy="723900"/>
                        </a:xfrm>
                        <a:prstGeom prst="rect">
                          <a:avLst/>
                        </a:prstGeom>
                        <a:noFill/>
                        <a:ln w="6350">
                          <a:noFill/>
                        </a:ln>
                      </wps:spPr>
                      <wps:txbx>
                        <w:txbxContent>
                          <w:p w14:paraId="3EFE5208" w14:textId="5F1D8F14" w:rsidR="004145D8" w:rsidRPr="002B3845" w:rsidRDefault="004145D8">
                            <w:pPr>
                              <w:rPr>
                                <w:i/>
                                <w:iCs/>
                                <w:color w:val="FF0000"/>
                                <w:sz w:val="20"/>
                                <w:szCs w:val="18"/>
                              </w:rPr>
                            </w:pPr>
                            <w:r w:rsidRPr="002B3845">
                              <w:rPr>
                                <w:i/>
                                <w:iCs/>
                                <w:color w:val="FF0000"/>
                                <w:sz w:val="20"/>
                                <w:szCs w:val="18"/>
                              </w:rPr>
                              <w:t>Lokasi G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76D6F8" id="Text Box 108" o:spid="_x0000_s1058" type="#_x0000_t202" style="position:absolute;left:0;text-align:left;margin-left:36.65pt;margin-top:5.75pt;width:199.5pt;height:57pt;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" filled="f" stroked="f" strokeweight=".5pt">
                <v:textbox>
                  <w:txbxContent>
                    <w:p w14:paraId="3EFE5208" w14:textId="5F1D8F14" w:rsidR="004145D8" w:rsidRPr="002B3845" w:rsidRDefault="004145D8">
                      <w:pPr>
                        <w:rPr>
                          <w:i/>
                          <w:iCs/>
                          <w:color w:val="FF0000"/>
                          <w:sz w:val="20"/>
                          <w:szCs w:val="18"/>
                        </w:rPr>
                      </w:pPr>
                      <w:r w:rsidRPr="002B3845">
                        <w:rPr>
                          <w:i/>
                          <w:iCs/>
                          <w:color w:val="FF0000"/>
                          <w:sz w:val="20"/>
                          <w:szCs w:val="18"/>
                        </w:rPr>
                        <w:t>Lokasi GCS</w:t>
                      </w:r>
                    </w:p>
                  </w:txbxContent>
                </v:textbox>
              </v:shape>
            </w:pict>
          </mc:Fallback>
        </mc:AlternateContent>
      </w:r>
      <w:r w:rsidR="009C76C3">
        <w:rPr>
          <w:noProof/>
        </w:rPr>
        <mc:AlternateContent>
          <mc:Choice Requires="wps">
            <w:drawing>
              <wp:anchor distT="0" distB="0" distL="114300" distR="114300" simplePos="0" relativeHeight="251773952" behindDoc="0" locked="0" layoutInCell="1" allowOverlap="1" wp14:anchorId="3606AF91" wp14:editId="1C46468A">
                <wp:simplePos x="0" y="0"/>
                <wp:positionH relativeFrom="column">
                  <wp:posOffset>1226820</wp:posOffset>
                </wp:positionH>
                <wp:positionV relativeFrom="paragraph">
                  <wp:posOffset>182880</wp:posOffset>
                </wp:positionV>
                <wp:extent cx="266700" cy="45085"/>
                <wp:effectExtent l="0" t="76200" r="0" b="88265"/>
                <wp:wrapNone/>
                <wp:docPr id="109" name="Straight Arrow Connector 109"/>
                <wp:cNvGraphicFramePr/>
                <a:graphic xmlns:a="http://schemas.openxmlformats.org/drawingml/2006/main">
                  <a:graphicData uri="http://schemas.microsoft.com/office/word/2010/wordprocessingShape">
                    <wps:wsp>
                      <wps:cNvCnPr/>
                      <wps:spPr>
                        <a:xfrm>
                          <a:off x="0" y="0"/>
                          <a:ext cx="266700" cy="45085"/>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7F1C1B" id="_x0000_t32" coordsize="21600,21600" o:spt="32" o:oned="t" path="m,l21600,21600e" filled="f">
                <v:path arrowok="t" fillok="f" o:connecttype="none"/>
                <o:lock v:ext="edit" shapetype="t"/>
              </v:shapetype>
              <v:shape id="Straight Arrow Connector 109" o:spid="_x0000_s1026" type="#_x0000_t32" style="position:absolute;margin-left:96.6pt;margin-top:14.4pt;width:21pt;height:3.5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" strokecolor="red" strokeweight="2.25pt">
                <v:stroke endarrow="block" joinstyle="miter"/>
              </v:shape>
            </w:pict>
          </mc:Fallback>
        </mc:AlternateContent>
      </w:r>
      <w:r w:rsidR="00A455CA">
        <w:rPr>
          <w:noProof/>
        </w:rPr>
        <mc:AlternateContent>
          <mc:Choice Requires="wps">
            <w:drawing>
              <wp:anchor distT="0" distB="0" distL="114300" distR="114300" simplePos="0" relativeHeight="251770880" behindDoc="0" locked="0" layoutInCell="1" allowOverlap="1" wp14:anchorId="6BF09EB2" wp14:editId="665A599D">
                <wp:simplePos x="0" y="0"/>
                <wp:positionH relativeFrom="column">
                  <wp:posOffset>2638502</wp:posOffset>
                </wp:positionH>
                <wp:positionV relativeFrom="paragraph">
                  <wp:posOffset>2608580</wp:posOffset>
                </wp:positionV>
                <wp:extent cx="567731" cy="432079"/>
                <wp:effectExtent l="0" t="0" r="0" b="6350"/>
                <wp:wrapNone/>
                <wp:docPr id="106" name="Text Box 106"/>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01A33B0" w14:textId="332DBFFA" w:rsidR="004145D8" w:rsidRPr="00A455CA" w:rsidRDefault="004145D8">
                            <w:pPr>
                              <w:rPr>
                                <w:color w:val="FFFFFF" w:themeColor="background1"/>
                              </w:rPr>
                            </w:pPr>
                            <w:r>
                              <w:rPr>
                                <w:color w:val="FFFFFF" w:themeColor="background1"/>
                              </w:rPr>
                              <w:t>20</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09EB2" id="Text Box 106" o:spid="_x0000_s1059" type="#_x0000_t202" style="position:absolute;left:0;text-align:left;margin-left:207.75pt;margin-top:205.4pt;width:44.7pt;height:3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9tvMQIAAFw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" filled="f" stroked="f" strokeweight=".5pt">
                <v:textbox>
                  <w:txbxContent>
                    <w:p w14:paraId="101A33B0" w14:textId="332DBFFA" w:rsidR="004145D8" w:rsidRPr="00A455CA" w:rsidRDefault="004145D8">
                      <w:pPr>
                        <w:rPr>
                          <w:color w:val="FFFFFF" w:themeColor="background1"/>
                        </w:rPr>
                      </w:pPr>
                      <w:r>
                        <w:rPr>
                          <w:color w:val="FFFFFF" w:themeColor="background1"/>
                        </w:rPr>
                        <w:t>20</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8832" behindDoc="0" locked="0" layoutInCell="1" allowOverlap="1" wp14:anchorId="0D899573" wp14:editId="5938D8A9">
                <wp:simplePos x="0" y="0"/>
                <wp:positionH relativeFrom="column">
                  <wp:posOffset>2482138</wp:posOffset>
                </wp:positionH>
                <wp:positionV relativeFrom="paragraph">
                  <wp:posOffset>2345900</wp:posOffset>
                </wp:positionV>
                <wp:extent cx="567731" cy="432079"/>
                <wp:effectExtent l="0" t="0" r="0" b="6350"/>
                <wp:wrapNone/>
                <wp:docPr id="105" name="Text Box 105"/>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334F5824" w14:textId="5395B41C" w:rsidR="004145D8" w:rsidRPr="00A455CA" w:rsidRDefault="004145D8">
                            <w:pPr>
                              <w:rPr>
                                <w:color w:val="FFFFFF" w:themeColor="background1"/>
                              </w:rPr>
                            </w:pPr>
                            <w:r>
                              <w:rPr>
                                <w:color w:val="FFFFFF" w:themeColor="background1"/>
                              </w:rPr>
                              <w:t>18</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99573" id="Text Box 105" o:spid="_x0000_s1060" type="#_x0000_t202" style="position:absolute;left:0;text-align:left;margin-left:195.45pt;margin-top:184.7pt;width:44.7pt;height:3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" filled="f" stroked="f" strokeweight=".5pt">
                <v:textbox>
                  <w:txbxContent>
                    <w:p w14:paraId="334F5824" w14:textId="5395B41C" w:rsidR="004145D8" w:rsidRPr="00A455CA" w:rsidRDefault="004145D8">
                      <w:pPr>
                        <w:rPr>
                          <w:color w:val="FFFFFF" w:themeColor="background1"/>
                        </w:rPr>
                      </w:pPr>
                      <w:r>
                        <w:rPr>
                          <w:color w:val="FFFFFF" w:themeColor="background1"/>
                        </w:rPr>
                        <w:t>18</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6784" behindDoc="0" locked="0" layoutInCell="1" allowOverlap="1" wp14:anchorId="094CA847" wp14:editId="1F6D4439">
                <wp:simplePos x="0" y="0"/>
                <wp:positionH relativeFrom="column">
                  <wp:posOffset>2380483</wp:posOffset>
                </wp:positionH>
                <wp:positionV relativeFrom="paragraph">
                  <wp:posOffset>2098361</wp:posOffset>
                </wp:positionV>
                <wp:extent cx="567731" cy="432079"/>
                <wp:effectExtent l="0" t="0" r="0" b="6350"/>
                <wp:wrapNone/>
                <wp:docPr id="104" name="Text Box 104"/>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D9C192F" w14:textId="7B51C478" w:rsidR="004145D8" w:rsidRPr="00A455CA" w:rsidRDefault="004145D8">
                            <w:pPr>
                              <w:rPr>
                                <w:color w:val="FFFFFF" w:themeColor="background1"/>
                              </w:rPr>
                            </w:pPr>
                            <w:r>
                              <w:rPr>
                                <w:color w:val="FFFFFF" w:themeColor="background1"/>
                              </w:rPr>
                              <w:t>16</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CA847" id="Text Box 104" o:spid="_x0000_s1061" type="#_x0000_t202" style="position:absolute;left:0;text-align:left;margin-left:187.45pt;margin-top:165.25pt;width:44.7pt;height:3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" filled="f" stroked="f" strokeweight=".5pt">
                <v:textbox>
                  <w:txbxContent>
                    <w:p w14:paraId="1D9C192F" w14:textId="7B51C478" w:rsidR="004145D8" w:rsidRPr="00A455CA" w:rsidRDefault="004145D8">
                      <w:pPr>
                        <w:rPr>
                          <w:color w:val="FFFFFF" w:themeColor="background1"/>
                        </w:rPr>
                      </w:pPr>
                      <w:r>
                        <w:rPr>
                          <w:color w:val="FFFFFF" w:themeColor="background1"/>
                        </w:rPr>
                        <w:t>16</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4736" behindDoc="0" locked="0" layoutInCell="1" allowOverlap="1" wp14:anchorId="306AB7CF" wp14:editId="5A6F84DB">
                <wp:simplePos x="0" y="0"/>
                <wp:positionH relativeFrom="column">
                  <wp:posOffset>2273614</wp:posOffset>
                </wp:positionH>
                <wp:positionV relativeFrom="paragraph">
                  <wp:posOffset>1860836</wp:posOffset>
                </wp:positionV>
                <wp:extent cx="567731" cy="432079"/>
                <wp:effectExtent l="0" t="0" r="0" b="6350"/>
                <wp:wrapNone/>
                <wp:docPr id="102" name="Text Box 102"/>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795610A" w14:textId="13AD8284" w:rsidR="004145D8" w:rsidRPr="00A455CA" w:rsidRDefault="004145D8">
                            <w:pPr>
                              <w:rPr>
                                <w:color w:val="FFFFFF" w:themeColor="background1"/>
                              </w:rPr>
                            </w:pPr>
                            <w:r>
                              <w:rPr>
                                <w:color w:val="FFFFFF" w:themeColor="background1"/>
                              </w:rPr>
                              <w:t>14</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AB7CF" id="Text Box 102" o:spid="_x0000_s1062" type="#_x0000_t202" style="position:absolute;left:0;text-align:left;margin-left:179pt;margin-top:146.5pt;width:44.7pt;height:3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mVMQIAAFw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" filled="f" stroked="f" strokeweight=".5pt">
                <v:textbox>
                  <w:txbxContent>
                    <w:p w14:paraId="1795610A" w14:textId="13AD8284" w:rsidR="004145D8" w:rsidRPr="00A455CA" w:rsidRDefault="004145D8">
                      <w:pPr>
                        <w:rPr>
                          <w:color w:val="FFFFFF" w:themeColor="background1"/>
                        </w:rPr>
                      </w:pPr>
                      <w:r>
                        <w:rPr>
                          <w:color w:val="FFFFFF" w:themeColor="background1"/>
                        </w:rPr>
                        <w:t>14</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2688" behindDoc="0" locked="0" layoutInCell="1" allowOverlap="1" wp14:anchorId="4E5F51DE" wp14:editId="63046D34">
                <wp:simplePos x="0" y="0"/>
                <wp:positionH relativeFrom="column">
                  <wp:posOffset>2206639</wp:posOffset>
                </wp:positionH>
                <wp:positionV relativeFrom="paragraph">
                  <wp:posOffset>1562833</wp:posOffset>
                </wp:positionV>
                <wp:extent cx="567731" cy="432079"/>
                <wp:effectExtent l="0" t="0" r="0" b="6350"/>
                <wp:wrapNone/>
                <wp:docPr id="101" name="Text Box 101"/>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4FE5A875" w14:textId="5BDB5399" w:rsidR="004145D8" w:rsidRPr="00A455CA" w:rsidRDefault="004145D8">
                            <w:pPr>
                              <w:rPr>
                                <w:color w:val="FFFFFF" w:themeColor="background1"/>
                              </w:rPr>
                            </w:pPr>
                            <w:r>
                              <w:rPr>
                                <w:color w:val="FFFFFF" w:themeColor="background1"/>
                              </w:rPr>
                              <w:t>12</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F51DE" id="Text Box 101" o:spid="_x0000_s1063" type="#_x0000_t202" style="position:absolute;left:0;text-align:left;margin-left:173.75pt;margin-top:123.05pt;width:44.7pt;height:3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" filled="f" stroked="f" strokeweight=".5pt">
                <v:textbox>
                  <w:txbxContent>
                    <w:p w14:paraId="4FE5A875" w14:textId="5BDB5399" w:rsidR="004145D8" w:rsidRPr="00A455CA" w:rsidRDefault="004145D8">
                      <w:pPr>
                        <w:rPr>
                          <w:color w:val="FFFFFF" w:themeColor="background1"/>
                        </w:rPr>
                      </w:pPr>
                      <w:r>
                        <w:rPr>
                          <w:color w:val="FFFFFF" w:themeColor="background1"/>
                        </w:rPr>
                        <w:t>12</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60640" behindDoc="0" locked="0" layoutInCell="1" allowOverlap="1" wp14:anchorId="0D7898A8" wp14:editId="751F3BD0">
                <wp:simplePos x="0" y="0"/>
                <wp:positionH relativeFrom="column">
                  <wp:posOffset>2103120</wp:posOffset>
                </wp:positionH>
                <wp:positionV relativeFrom="paragraph">
                  <wp:posOffset>1305176</wp:posOffset>
                </wp:positionV>
                <wp:extent cx="567731" cy="432079"/>
                <wp:effectExtent l="0" t="0" r="0" b="6350"/>
                <wp:wrapNone/>
                <wp:docPr id="100" name="Text Box 100"/>
                <wp:cNvGraphicFramePr/>
                <a:graphic xmlns:a="http://schemas.openxmlformats.org/drawingml/2006/main">
                  <a:graphicData uri="http://schemas.microsoft.com/office/word/2010/wordprocessingShape">
                    <wps:wsp>
                      <wps:cNvSpPr txBox="1"/>
                      <wps:spPr>
                        <a:xfrm>
                          <a:off x="0" y="0"/>
                          <a:ext cx="567731" cy="432079"/>
                        </a:xfrm>
                        <a:prstGeom prst="rect">
                          <a:avLst/>
                        </a:prstGeom>
                        <a:noFill/>
                        <a:ln w="6350">
                          <a:noFill/>
                        </a:ln>
                      </wps:spPr>
                      <wps:txbx>
                        <w:txbxContent>
                          <w:p w14:paraId="16A1596A" w14:textId="43D946D0" w:rsidR="004145D8" w:rsidRPr="00A455CA" w:rsidRDefault="004145D8">
                            <w:pPr>
                              <w:rPr>
                                <w:color w:val="FFFFFF" w:themeColor="background1"/>
                              </w:rPr>
                            </w:pPr>
                            <w:r>
                              <w:rPr>
                                <w:color w:val="FFFFFF" w:themeColor="background1"/>
                              </w:rPr>
                              <w:t>10</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898A8" id="Text Box 100" o:spid="_x0000_s1064" type="#_x0000_t202" style="position:absolute;left:0;text-align:left;margin-left:165.6pt;margin-top:102.75pt;width:44.7pt;height:34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UN9MQIAAFw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" filled="f" stroked="f" strokeweight=".5pt">
                <v:textbox>
                  <w:txbxContent>
                    <w:p w14:paraId="16A1596A" w14:textId="43D946D0" w:rsidR="004145D8" w:rsidRPr="00A455CA" w:rsidRDefault="004145D8">
                      <w:pPr>
                        <w:rPr>
                          <w:color w:val="FFFFFF" w:themeColor="background1"/>
                        </w:rPr>
                      </w:pPr>
                      <w:r>
                        <w:rPr>
                          <w:color w:val="FFFFFF" w:themeColor="background1"/>
                        </w:rPr>
                        <w:t>10</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8592" behindDoc="0" locked="0" layoutInCell="1" allowOverlap="1" wp14:anchorId="4D0D4C47" wp14:editId="61B38BE5">
                <wp:simplePos x="0" y="0"/>
                <wp:positionH relativeFrom="column">
                  <wp:posOffset>2149796</wp:posOffset>
                </wp:positionH>
                <wp:positionV relativeFrom="paragraph">
                  <wp:posOffset>1060136</wp:posOffset>
                </wp:positionV>
                <wp:extent cx="523875" cy="432079"/>
                <wp:effectExtent l="0" t="0" r="0" b="6350"/>
                <wp:wrapNone/>
                <wp:docPr id="92" name="Text Box 92"/>
                <wp:cNvGraphicFramePr/>
                <a:graphic xmlns:a="http://schemas.openxmlformats.org/drawingml/2006/main">
                  <a:graphicData uri="http://schemas.microsoft.com/office/word/2010/wordprocessingShape">
                    <wps:wsp>
                      <wps:cNvSpPr txBox="1"/>
                      <wps:spPr>
                        <a:xfrm>
                          <a:off x="0" y="0"/>
                          <a:ext cx="523875" cy="432079"/>
                        </a:xfrm>
                        <a:prstGeom prst="rect">
                          <a:avLst/>
                        </a:prstGeom>
                        <a:noFill/>
                        <a:ln w="6350">
                          <a:noFill/>
                        </a:ln>
                      </wps:spPr>
                      <wps:txbx>
                        <w:txbxContent>
                          <w:p w14:paraId="68C86381" w14:textId="79204D6A" w:rsidR="004145D8" w:rsidRPr="00A455CA" w:rsidRDefault="004145D8">
                            <w:pPr>
                              <w:rPr>
                                <w:color w:val="FFFFFF" w:themeColor="background1"/>
                              </w:rPr>
                            </w:pPr>
                            <w:r>
                              <w:rPr>
                                <w:color w:val="FFFFFF" w:themeColor="background1"/>
                              </w:rPr>
                              <w:t>8</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D4C47" id="Text Box 92" o:spid="_x0000_s1065" type="#_x0000_t202" style="position:absolute;left:0;text-align:left;margin-left:169.3pt;margin-top:83.5pt;width:41.25pt;height:34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" filled="f" stroked="f" strokeweight=".5pt">
                <v:textbox>
                  <w:txbxContent>
                    <w:p w14:paraId="68C86381" w14:textId="79204D6A" w:rsidR="004145D8" w:rsidRPr="00A455CA" w:rsidRDefault="004145D8">
                      <w:pPr>
                        <w:rPr>
                          <w:color w:val="FFFFFF" w:themeColor="background1"/>
                        </w:rPr>
                      </w:pPr>
                      <w:r>
                        <w:rPr>
                          <w:color w:val="FFFFFF" w:themeColor="background1"/>
                        </w:rPr>
                        <w:t>8</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6544" behindDoc="0" locked="0" layoutInCell="1" allowOverlap="1" wp14:anchorId="77B79944" wp14:editId="137FF483">
                <wp:simplePos x="0" y="0"/>
                <wp:positionH relativeFrom="column">
                  <wp:posOffset>1912244</wp:posOffset>
                </wp:positionH>
                <wp:positionV relativeFrom="paragraph">
                  <wp:posOffset>822590</wp:posOffset>
                </wp:positionV>
                <wp:extent cx="523875" cy="432079"/>
                <wp:effectExtent l="0" t="0" r="0" b="6350"/>
                <wp:wrapNone/>
                <wp:docPr id="91" name="Text Box 91"/>
                <wp:cNvGraphicFramePr/>
                <a:graphic xmlns:a="http://schemas.openxmlformats.org/drawingml/2006/main">
                  <a:graphicData uri="http://schemas.microsoft.com/office/word/2010/wordprocessingShape">
                    <wps:wsp>
                      <wps:cNvSpPr txBox="1"/>
                      <wps:spPr>
                        <a:xfrm>
                          <a:off x="0" y="0"/>
                          <a:ext cx="523875" cy="432079"/>
                        </a:xfrm>
                        <a:prstGeom prst="rect">
                          <a:avLst/>
                        </a:prstGeom>
                        <a:noFill/>
                        <a:ln w="6350">
                          <a:noFill/>
                        </a:ln>
                      </wps:spPr>
                      <wps:txbx>
                        <w:txbxContent>
                          <w:p w14:paraId="71EC1219" w14:textId="3A520EC1" w:rsidR="004145D8" w:rsidRPr="00A455CA" w:rsidRDefault="004145D8">
                            <w:pPr>
                              <w:rPr>
                                <w:color w:val="FFFFFF" w:themeColor="background1"/>
                              </w:rPr>
                            </w:pPr>
                            <w:r>
                              <w:rPr>
                                <w:color w:val="FFFFFF" w:themeColor="background1"/>
                              </w:rPr>
                              <w:t>6</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B79944" id="Text Box 91" o:spid="_x0000_s1066" type="#_x0000_t202" style="position:absolute;left:0;text-align:left;margin-left:150.55pt;margin-top:64.75pt;width:41.25pt;height:34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" filled="f" stroked="f" strokeweight=".5pt">
                <v:textbox>
                  <w:txbxContent>
                    <w:p w14:paraId="71EC1219" w14:textId="3A520EC1" w:rsidR="004145D8" w:rsidRPr="00A455CA" w:rsidRDefault="004145D8">
                      <w:pPr>
                        <w:rPr>
                          <w:color w:val="FFFFFF" w:themeColor="background1"/>
                        </w:rPr>
                      </w:pPr>
                      <w:r>
                        <w:rPr>
                          <w:color w:val="FFFFFF" w:themeColor="background1"/>
                        </w:rPr>
                        <w:t>6</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4496" behindDoc="0" locked="0" layoutInCell="1" allowOverlap="1" wp14:anchorId="5B9A1D01" wp14:editId="1DD59762">
                <wp:simplePos x="0" y="0"/>
                <wp:positionH relativeFrom="column">
                  <wp:posOffset>1776130</wp:posOffset>
                </wp:positionH>
                <wp:positionV relativeFrom="paragraph">
                  <wp:posOffset>580397</wp:posOffset>
                </wp:positionV>
                <wp:extent cx="523875" cy="72390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523875" cy="723900"/>
                        </a:xfrm>
                        <a:prstGeom prst="rect">
                          <a:avLst/>
                        </a:prstGeom>
                        <a:noFill/>
                        <a:ln w="6350">
                          <a:noFill/>
                        </a:ln>
                      </wps:spPr>
                      <wps:txbx>
                        <w:txbxContent>
                          <w:p w14:paraId="4FD8171C" w14:textId="0F03DB3D" w:rsidR="004145D8" w:rsidRPr="00A455CA" w:rsidRDefault="004145D8">
                            <w:pPr>
                              <w:rPr>
                                <w:color w:val="FFFFFF" w:themeColor="background1"/>
                              </w:rPr>
                            </w:pPr>
                            <w:r>
                              <w:rPr>
                                <w:color w:val="FFFFFF" w:themeColor="background1"/>
                              </w:rPr>
                              <w:t>4</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9A1D01" id="Text Box 90" o:spid="_x0000_s1067" type="#_x0000_t202" style="position:absolute;left:0;text-align:left;margin-left:139.85pt;margin-top:45.7pt;width:41.25pt;height:57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" filled="f" stroked="f" strokeweight=".5pt">
                <v:textbox>
                  <w:txbxContent>
                    <w:p w14:paraId="4FD8171C" w14:textId="0F03DB3D" w:rsidR="004145D8" w:rsidRPr="00A455CA" w:rsidRDefault="004145D8">
                      <w:pPr>
                        <w:rPr>
                          <w:color w:val="FFFFFF" w:themeColor="background1"/>
                        </w:rPr>
                      </w:pPr>
                      <w:r>
                        <w:rPr>
                          <w:color w:val="FFFFFF" w:themeColor="background1"/>
                        </w:rPr>
                        <w:t>4</w:t>
                      </w:r>
                      <w:r w:rsidRPr="00A455CA">
                        <w:rPr>
                          <w:color w:val="FFFFFF" w:themeColor="background1"/>
                        </w:rPr>
                        <w:t>0m</w:t>
                      </w:r>
                    </w:p>
                  </w:txbxContent>
                </v:textbox>
              </v:shape>
            </w:pict>
          </mc:Fallback>
        </mc:AlternateContent>
      </w:r>
      <w:r w:rsidR="00A455CA">
        <w:rPr>
          <w:noProof/>
        </w:rPr>
        <mc:AlternateContent>
          <mc:Choice Requires="wps">
            <w:drawing>
              <wp:anchor distT="0" distB="0" distL="114300" distR="114300" simplePos="0" relativeHeight="251752448" behindDoc="0" locked="0" layoutInCell="1" allowOverlap="1" wp14:anchorId="204B5969" wp14:editId="077ECB8D">
                <wp:simplePos x="0" y="0"/>
                <wp:positionH relativeFrom="column">
                  <wp:posOffset>1684020</wp:posOffset>
                </wp:positionH>
                <wp:positionV relativeFrom="paragraph">
                  <wp:posOffset>257175</wp:posOffset>
                </wp:positionV>
                <wp:extent cx="523875" cy="72390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523875" cy="723900"/>
                        </a:xfrm>
                        <a:prstGeom prst="rect">
                          <a:avLst/>
                        </a:prstGeom>
                        <a:noFill/>
                        <a:ln w="6350">
                          <a:noFill/>
                        </a:ln>
                      </wps:spPr>
                      <wps:txbx>
                        <w:txbxContent>
                          <w:p w14:paraId="6F1E1D6A" w14:textId="13D340B0" w:rsidR="004145D8" w:rsidRPr="00A455CA" w:rsidRDefault="004145D8">
                            <w:pPr>
                              <w:rPr>
                                <w:color w:val="FFFFFF" w:themeColor="background1"/>
                              </w:rPr>
                            </w:pPr>
                            <w:r>
                              <w:rPr>
                                <w:color w:val="FFFFFF" w:themeColor="background1"/>
                              </w:rPr>
                              <w:t>2</w:t>
                            </w:r>
                            <w:r w:rsidRPr="00A455CA">
                              <w:rPr>
                                <w:color w:val="FFFFFF" w:themeColor="background1"/>
                              </w:rPr>
                              <w:t>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4B5969" id="Text Box 63" o:spid="_x0000_s1068" type="#_x0000_t202" style="position:absolute;left:0;text-align:left;margin-left:132.6pt;margin-top:20.25pt;width:41.25pt;height:57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" filled="f" stroked="f" strokeweight=".5pt">
                <v:textbox>
                  <w:txbxContent>
                    <w:p w14:paraId="6F1E1D6A" w14:textId="13D340B0" w:rsidR="004145D8" w:rsidRPr="00A455CA" w:rsidRDefault="004145D8">
                      <w:pPr>
                        <w:rPr>
                          <w:color w:val="FFFFFF" w:themeColor="background1"/>
                        </w:rPr>
                      </w:pPr>
                      <w:r>
                        <w:rPr>
                          <w:color w:val="FFFFFF" w:themeColor="background1"/>
                        </w:rPr>
                        <w:t>2</w:t>
                      </w:r>
                      <w:r w:rsidRPr="00A455CA">
                        <w:rPr>
                          <w:color w:val="FFFFFF" w:themeColor="background1"/>
                        </w:rPr>
                        <w:t>0m</w:t>
                      </w:r>
                    </w:p>
                  </w:txbxContent>
                </v:textbox>
              </v:shape>
            </w:pict>
          </mc:Fallback>
        </mc:AlternateContent>
      </w:r>
      <w:r w:rsidR="00A455CA">
        <w:rPr>
          <w:noProof/>
        </w:rPr>
        <w:drawing>
          <wp:inline distT="0" distB="0" distL="0" distR="0" wp14:anchorId="596A7AC4" wp14:editId="14297735">
            <wp:extent cx="2743200" cy="28859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48917" cy="2891924"/>
                    </a:xfrm>
                    <a:prstGeom prst="rect">
                      <a:avLst/>
                    </a:prstGeom>
                  </pic:spPr>
                </pic:pic>
              </a:graphicData>
            </a:graphic>
          </wp:inline>
        </w:drawing>
      </w:r>
    </w:p>
    <w:p w14:paraId="2AA54D55" w14:textId="22E5D8CA" w:rsidR="00A455CA" w:rsidRDefault="009C76C3" w:rsidP="009C76C3">
      <w:pPr>
        <w:pStyle w:val="Caption"/>
        <w:ind w:left="426"/>
        <w:jc w:val="center"/>
      </w:pPr>
      <w:bookmarkStart w:id="232" w:name="_Toc159681865"/>
      <w:r>
        <w:t xml:space="preserve">Gambar </w:t>
      </w:r>
      <w:fldSimple w:instr=" SEQ Gambar \* ARABIC ">
        <w:r w:rsidR="008F642D">
          <w:rPr>
            <w:noProof/>
          </w:rPr>
          <w:t>51</w:t>
        </w:r>
      </w:fldSimple>
      <w:r>
        <w:t xml:space="preserve"> Rentang Jarak pengujian Sinyal Telemetri</w:t>
      </w:r>
      <w:bookmarkEnd w:id="232"/>
    </w:p>
    <w:p w14:paraId="2DB92D7E" w14:textId="77D65996" w:rsidR="002B3845" w:rsidRDefault="00924D99" w:rsidP="009E1840">
      <w:pPr>
        <w:keepNext/>
        <w:ind w:left="567"/>
        <w:jc w:val="center"/>
      </w:pPr>
      <w:r>
        <w:rPr>
          <w:noProof/>
        </w:rPr>
        <mc:AlternateContent>
          <mc:Choice Requires="wps">
            <w:drawing>
              <wp:anchor distT="0" distB="0" distL="114300" distR="114300" simplePos="0" relativeHeight="251777024" behindDoc="0" locked="0" layoutInCell="1" allowOverlap="1" wp14:anchorId="7F5F1D5B" wp14:editId="3325B1F5">
                <wp:simplePos x="0" y="0"/>
                <wp:positionH relativeFrom="column">
                  <wp:posOffset>3803015</wp:posOffset>
                </wp:positionH>
                <wp:positionV relativeFrom="paragraph">
                  <wp:posOffset>-74930</wp:posOffset>
                </wp:positionV>
                <wp:extent cx="1256599" cy="454395"/>
                <wp:effectExtent l="0" t="0" r="0" b="3175"/>
                <wp:wrapNone/>
                <wp:docPr id="117" name="Text Box 117"/>
                <wp:cNvGraphicFramePr/>
                <a:graphic xmlns:a="http://schemas.openxmlformats.org/drawingml/2006/main">
                  <a:graphicData uri="http://schemas.microsoft.com/office/word/2010/wordprocessingShape">
                    <wps:wsp>
                      <wps:cNvSpPr txBox="1"/>
                      <wps:spPr>
                        <a:xfrm>
                          <a:off x="0" y="0"/>
                          <a:ext cx="1256599" cy="454395"/>
                        </a:xfrm>
                        <a:prstGeom prst="rect">
                          <a:avLst/>
                        </a:prstGeom>
                        <a:noFill/>
                        <a:ln w="6350">
                          <a:noFill/>
                        </a:ln>
                      </wps:spPr>
                      <wps:txbx>
                        <w:txbxContent>
                          <w:p w14:paraId="55F04E54" w14:textId="4F99454A" w:rsidR="004145D8" w:rsidRPr="002B3845" w:rsidRDefault="004145D8" w:rsidP="002B3845">
                            <w:pPr>
                              <w:jc w:val="center"/>
                              <w:rPr>
                                <w:i/>
                                <w:iCs/>
                                <w:color w:val="FF0000"/>
                                <w:sz w:val="20"/>
                                <w:szCs w:val="18"/>
                              </w:rPr>
                            </w:pPr>
                            <w:r w:rsidRPr="002B3845">
                              <w:rPr>
                                <w:i/>
                                <w:iCs/>
                                <w:color w:val="FF0000"/>
                                <w:sz w:val="20"/>
                                <w:szCs w:val="18"/>
                              </w:rPr>
                              <w:t>Kekuatan Sinyal 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F1D5B" id="Text Box 117" o:spid="_x0000_s1069" type="#_x0000_t202" style="position:absolute;left:0;text-align:left;margin-left:299.45pt;margin-top:-5.9pt;width:98.95pt;height:35.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" filled="f" stroked="f" strokeweight=".5pt">
                <v:textbox>
                  <w:txbxContent>
                    <w:p w14:paraId="55F04E54" w14:textId="4F99454A" w:rsidR="004145D8" w:rsidRPr="002B3845" w:rsidRDefault="004145D8" w:rsidP="002B3845">
                      <w:pPr>
                        <w:jc w:val="center"/>
                        <w:rPr>
                          <w:i/>
                          <w:iCs/>
                          <w:color w:val="FF0000"/>
                          <w:sz w:val="20"/>
                          <w:szCs w:val="18"/>
                        </w:rPr>
                      </w:pPr>
                      <w:r w:rsidRPr="002B3845">
                        <w:rPr>
                          <w:i/>
                          <w:iCs/>
                          <w:color w:val="FF0000"/>
                          <w:sz w:val="20"/>
                          <w:szCs w:val="18"/>
                        </w:rPr>
                        <w:t>Kekuatan Sinyal Telemetri</w:t>
                      </w:r>
                    </w:p>
                  </w:txbxContent>
                </v:textbox>
              </v:shape>
            </w:pict>
          </mc:Fallback>
        </mc:AlternateContent>
      </w:r>
      <w:r w:rsidR="009E1840">
        <w:rPr>
          <w:noProof/>
        </w:rPr>
        <mc:AlternateContent>
          <mc:Choice Requires="wps">
            <w:drawing>
              <wp:anchor distT="0" distB="0" distL="114300" distR="114300" simplePos="0" relativeHeight="251776000" behindDoc="0" locked="0" layoutInCell="1" allowOverlap="1" wp14:anchorId="20EC453D" wp14:editId="02D1F46F">
                <wp:simplePos x="0" y="0"/>
                <wp:positionH relativeFrom="column">
                  <wp:posOffset>3947464</wp:posOffset>
                </wp:positionH>
                <wp:positionV relativeFrom="paragraph">
                  <wp:posOffset>141020</wp:posOffset>
                </wp:positionV>
                <wp:extent cx="182903" cy="101705"/>
                <wp:effectExtent l="19050" t="38100" r="45720" b="31750"/>
                <wp:wrapNone/>
                <wp:docPr id="112" name="Straight Arrow Connector 112"/>
                <wp:cNvGraphicFramePr/>
                <a:graphic xmlns:a="http://schemas.openxmlformats.org/drawingml/2006/main">
                  <a:graphicData uri="http://schemas.microsoft.com/office/word/2010/wordprocessingShape">
                    <wps:wsp>
                      <wps:cNvCnPr/>
                      <wps:spPr>
                        <a:xfrm flipV="1">
                          <a:off x="0" y="0"/>
                          <a:ext cx="182903" cy="101705"/>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840939" id="Straight Arrow Connector 112" o:spid="_x0000_s1026" type="#_x0000_t32" style="position:absolute;margin-left:310.8pt;margin-top:11.1pt;width:14.4pt;height:8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" strokecolor="red" strokeweight="2.25pt">
                <v:stroke endarrow="block" joinstyle="miter"/>
              </v:shape>
            </w:pict>
          </mc:Fallback>
        </mc:AlternateContent>
      </w:r>
      <w:r w:rsidR="009E1840">
        <w:rPr>
          <w:noProof/>
        </w:rPr>
        <mc:AlternateContent>
          <mc:Choice Requires="wps">
            <w:drawing>
              <wp:anchor distT="0" distB="0" distL="114300" distR="114300" simplePos="0" relativeHeight="251774976" behindDoc="0" locked="0" layoutInCell="1" allowOverlap="1" wp14:anchorId="61CBD427" wp14:editId="2FC7AAE1">
                <wp:simplePos x="0" y="0"/>
                <wp:positionH relativeFrom="column">
                  <wp:posOffset>3452924</wp:posOffset>
                </wp:positionH>
                <wp:positionV relativeFrom="paragraph">
                  <wp:posOffset>142333</wp:posOffset>
                </wp:positionV>
                <wp:extent cx="495300" cy="285750"/>
                <wp:effectExtent l="19050" t="19050" r="19050" b="19050"/>
                <wp:wrapNone/>
                <wp:docPr id="111" name="Oval 111"/>
                <wp:cNvGraphicFramePr/>
                <a:graphic xmlns:a="http://schemas.openxmlformats.org/drawingml/2006/main">
                  <a:graphicData uri="http://schemas.microsoft.com/office/word/2010/wordprocessingShape">
                    <wps:wsp>
                      <wps:cNvSpPr/>
                      <wps:spPr>
                        <a:xfrm>
                          <a:off x="0" y="0"/>
                          <a:ext cx="495300" cy="28575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C517F45" id="Oval 111" o:spid="_x0000_s1026" style="position:absolute;margin-left:271.9pt;margin-top:11.2pt;width:39pt;height:22.5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" filled="f" strokecolor="red" strokeweight="2.25pt">
                <v:stroke joinstyle="miter"/>
              </v:oval>
            </w:pict>
          </mc:Fallback>
        </mc:AlternateContent>
      </w:r>
      <w:r w:rsidR="002B3845">
        <w:rPr>
          <w:noProof/>
        </w:rPr>
        <w:drawing>
          <wp:inline distT="0" distB="0" distL="0" distR="0" wp14:anchorId="43D58C33" wp14:editId="23747F75">
            <wp:extent cx="2486025" cy="1854654"/>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497021" cy="1862857"/>
                    </a:xfrm>
                    <a:prstGeom prst="rect">
                      <a:avLst/>
                    </a:prstGeom>
                  </pic:spPr>
                </pic:pic>
              </a:graphicData>
            </a:graphic>
          </wp:inline>
        </w:drawing>
      </w:r>
    </w:p>
    <w:p w14:paraId="7AC90542" w14:textId="0ED6F60F" w:rsidR="002B3845" w:rsidRPr="002B3845" w:rsidRDefault="002B3845" w:rsidP="009E1840">
      <w:pPr>
        <w:pStyle w:val="Caption"/>
        <w:ind w:left="426"/>
        <w:jc w:val="center"/>
      </w:pPr>
      <w:bookmarkStart w:id="233" w:name="_Toc159681866"/>
      <w:r>
        <w:t xml:space="preserve">Gambar </w:t>
      </w:r>
      <w:fldSimple w:instr=" SEQ Gambar \* ARABIC ">
        <w:r w:rsidR="008F642D">
          <w:rPr>
            <w:noProof/>
          </w:rPr>
          <w:t>52</w:t>
        </w:r>
      </w:fldSimple>
      <w:r>
        <w:t xml:space="preserve"> Heads UP Display Mission Planner</w:t>
      </w:r>
      <w:bookmarkEnd w:id="233"/>
    </w:p>
    <w:p w14:paraId="7906A4AE" w14:textId="6537945C" w:rsidR="00AC74D3" w:rsidRDefault="00AC74D3" w:rsidP="00AC74D3">
      <w:pPr>
        <w:pStyle w:val="Caption"/>
        <w:keepNext/>
        <w:ind w:left="426"/>
      </w:pPr>
      <w:bookmarkStart w:id="234" w:name="_Toc159235159"/>
      <w:r>
        <w:t xml:space="preserve">Tabel </w:t>
      </w:r>
      <w:fldSimple w:instr=" SEQ Tabel \* ARABIC ">
        <w:r w:rsidR="008F642D">
          <w:rPr>
            <w:noProof/>
          </w:rPr>
          <w:t>19</w:t>
        </w:r>
      </w:fldSimple>
      <w:r>
        <w:t xml:space="preserve"> Hasil Pengujian Pembacaan Sinyal Telemetri</w:t>
      </w:r>
      <w:bookmarkEnd w:id="234"/>
    </w:p>
    <w:tbl>
      <w:tblPr>
        <w:tblStyle w:val="TableGrid"/>
        <w:tblW w:w="6662" w:type="dxa"/>
        <w:tblInd w:w="421" w:type="dxa"/>
        <w:tblLook w:val="04A0" w:firstRow="1" w:lastRow="0" w:firstColumn="1" w:lastColumn="0" w:noHBand="0" w:noVBand="1"/>
      </w:tblPr>
      <w:tblGrid>
        <w:gridCol w:w="510"/>
        <w:gridCol w:w="1885"/>
        <w:gridCol w:w="1950"/>
        <w:gridCol w:w="2317"/>
      </w:tblGrid>
      <w:tr w:rsidR="00AC74D3" w14:paraId="50DA3DDA" w14:textId="77777777" w:rsidTr="00B80163">
        <w:tc>
          <w:tcPr>
            <w:tcW w:w="510" w:type="dxa"/>
            <w:vAlign w:val="center"/>
          </w:tcPr>
          <w:p w14:paraId="6E0E4463" w14:textId="77777777" w:rsidR="00AC74D3" w:rsidRDefault="00AC74D3" w:rsidP="00B80163">
            <w:pPr>
              <w:pStyle w:val="ListParagraph"/>
              <w:ind w:left="0"/>
              <w:jc w:val="center"/>
            </w:pPr>
            <w:r>
              <w:t>No</w:t>
            </w:r>
          </w:p>
        </w:tc>
        <w:tc>
          <w:tcPr>
            <w:tcW w:w="1885" w:type="dxa"/>
            <w:vAlign w:val="center"/>
          </w:tcPr>
          <w:p w14:paraId="34628599" w14:textId="77777777" w:rsidR="00AC74D3" w:rsidRDefault="00AC74D3" w:rsidP="00B80163">
            <w:pPr>
              <w:pStyle w:val="ListParagraph"/>
              <w:ind w:left="0"/>
              <w:jc w:val="center"/>
            </w:pPr>
            <w:r>
              <w:t>Jarak (m)</w:t>
            </w:r>
          </w:p>
        </w:tc>
        <w:tc>
          <w:tcPr>
            <w:tcW w:w="1950" w:type="dxa"/>
            <w:vAlign w:val="center"/>
          </w:tcPr>
          <w:p w14:paraId="42AC0D55" w14:textId="24647AFA" w:rsidR="00AC74D3" w:rsidRDefault="00AC74D3" w:rsidP="00B80163">
            <w:pPr>
              <w:pStyle w:val="ListParagraph"/>
              <w:ind w:left="0"/>
              <w:jc w:val="center"/>
            </w:pPr>
            <w:r>
              <w:t>Kekuatan Sinyal (%)</w:t>
            </w:r>
          </w:p>
        </w:tc>
        <w:tc>
          <w:tcPr>
            <w:tcW w:w="2317" w:type="dxa"/>
            <w:vAlign w:val="center"/>
          </w:tcPr>
          <w:p w14:paraId="5D884C0C" w14:textId="77777777" w:rsidR="00AC74D3" w:rsidRDefault="00AC74D3" w:rsidP="00B80163">
            <w:pPr>
              <w:pStyle w:val="ListParagraph"/>
              <w:ind w:left="0"/>
              <w:jc w:val="center"/>
            </w:pPr>
            <w:r>
              <w:t>Keterangan</w:t>
            </w:r>
          </w:p>
        </w:tc>
      </w:tr>
      <w:tr w:rsidR="00AC74D3" w14:paraId="0A8789A6" w14:textId="77777777" w:rsidTr="00B80163">
        <w:tc>
          <w:tcPr>
            <w:tcW w:w="510" w:type="dxa"/>
          </w:tcPr>
          <w:p w14:paraId="5F83B7B3" w14:textId="77777777" w:rsidR="00AC74D3" w:rsidRDefault="00AC74D3" w:rsidP="00B80163">
            <w:pPr>
              <w:pStyle w:val="ListParagraph"/>
              <w:ind w:left="0"/>
              <w:jc w:val="center"/>
            </w:pPr>
            <w:r>
              <w:t>1</w:t>
            </w:r>
          </w:p>
        </w:tc>
        <w:tc>
          <w:tcPr>
            <w:tcW w:w="1885" w:type="dxa"/>
          </w:tcPr>
          <w:p w14:paraId="5B2B3042" w14:textId="77777777" w:rsidR="00AC74D3" w:rsidRDefault="00AC74D3" w:rsidP="00B80163">
            <w:pPr>
              <w:pStyle w:val="ListParagraph"/>
              <w:ind w:left="0"/>
              <w:jc w:val="center"/>
            </w:pPr>
            <w:r>
              <w:t>1</w:t>
            </w:r>
          </w:p>
        </w:tc>
        <w:tc>
          <w:tcPr>
            <w:tcW w:w="1950" w:type="dxa"/>
          </w:tcPr>
          <w:p w14:paraId="22E732D6" w14:textId="5AF497EF" w:rsidR="00AC74D3" w:rsidRDefault="00AC74D3" w:rsidP="00B80163">
            <w:pPr>
              <w:pStyle w:val="ListParagraph"/>
              <w:ind w:left="0"/>
              <w:jc w:val="center"/>
            </w:pPr>
            <w:r>
              <w:t>100</w:t>
            </w:r>
          </w:p>
        </w:tc>
        <w:tc>
          <w:tcPr>
            <w:tcW w:w="2317" w:type="dxa"/>
          </w:tcPr>
          <w:p w14:paraId="1A9613EF" w14:textId="77777777" w:rsidR="00AC74D3" w:rsidRDefault="00AC74D3" w:rsidP="00B80163">
            <w:pPr>
              <w:pStyle w:val="ListParagraph"/>
              <w:ind w:left="0"/>
              <w:jc w:val="center"/>
            </w:pPr>
            <w:r>
              <w:t>Terhubung</w:t>
            </w:r>
          </w:p>
        </w:tc>
      </w:tr>
      <w:tr w:rsidR="00AC74D3" w14:paraId="14A4B067" w14:textId="77777777" w:rsidTr="00B80163">
        <w:tc>
          <w:tcPr>
            <w:tcW w:w="510" w:type="dxa"/>
          </w:tcPr>
          <w:p w14:paraId="0CB86645" w14:textId="77777777" w:rsidR="00AC74D3" w:rsidRDefault="00AC74D3" w:rsidP="00B80163">
            <w:pPr>
              <w:pStyle w:val="ListParagraph"/>
              <w:ind w:left="0"/>
              <w:jc w:val="center"/>
            </w:pPr>
            <w:r>
              <w:t>2</w:t>
            </w:r>
          </w:p>
        </w:tc>
        <w:tc>
          <w:tcPr>
            <w:tcW w:w="1885" w:type="dxa"/>
          </w:tcPr>
          <w:p w14:paraId="19382B0D" w14:textId="77777777" w:rsidR="00AC74D3" w:rsidRDefault="00AC74D3" w:rsidP="00B80163">
            <w:pPr>
              <w:pStyle w:val="ListParagraph"/>
              <w:ind w:left="0"/>
              <w:jc w:val="center"/>
            </w:pPr>
            <w:r>
              <w:t>20</w:t>
            </w:r>
          </w:p>
        </w:tc>
        <w:tc>
          <w:tcPr>
            <w:tcW w:w="1950" w:type="dxa"/>
          </w:tcPr>
          <w:p w14:paraId="1AD85E3A" w14:textId="5EB79859" w:rsidR="00AC74D3" w:rsidRDefault="00AC74D3" w:rsidP="00B80163">
            <w:pPr>
              <w:pStyle w:val="ListParagraph"/>
              <w:ind w:left="0"/>
              <w:jc w:val="center"/>
            </w:pPr>
            <w:r>
              <w:t>96</w:t>
            </w:r>
          </w:p>
        </w:tc>
        <w:tc>
          <w:tcPr>
            <w:tcW w:w="2317" w:type="dxa"/>
          </w:tcPr>
          <w:p w14:paraId="79A39C00" w14:textId="77777777" w:rsidR="00AC74D3" w:rsidRDefault="00AC74D3" w:rsidP="00B80163">
            <w:pPr>
              <w:pStyle w:val="ListParagraph"/>
              <w:ind w:left="0"/>
              <w:jc w:val="center"/>
            </w:pPr>
            <w:r>
              <w:t>Terhubung</w:t>
            </w:r>
          </w:p>
        </w:tc>
      </w:tr>
      <w:tr w:rsidR="00AC74D3" w14:paraId="049D0B47" w14:textId="77777777" w:rsidTr="00B80163">
        <w:tc>
          <w:tcPr>
            <w:tcW w:w="510" w:type="dxa"/>
          </w:tcPr>
          <w:p w14:paraId="0D101166" w14:textId="77777777" w:rsidR="00AC74D3" w:rsidRDefault="00AC74D3" w:rsidP="00B80163">
            <w:pPr>
              <w:pStyle w:val="ListParagraph"/>
              <w:ind w:left="0"/>
              <w:jc w:val="center"/>
            </w:pPr>
            <w:r>
              <w:t>3</w:t>
            </w:r>
          </w:p>
        </w:tc>
        <w:tc>
          <w:tcPr>
            <w:tcW w:w="1885" w:type="dxa"/>
          </w:tcPr>
          <w:p w14:paraId="3C782F73" w14:textId="77777777" w:rsidR="00AC74D3" w:rsidRDefault="00AC74D3" w:rsidP="00B80163">
            <w:pPr>
              <w:pStyle w:val="ListParagraph"/>
              <w:ind w:left="0"/>
              <w:jc w:val="center"/>
            </w:pPr>
            <w:r>
              <w:t>40</w:t>
            </w:r>
          </w:p>
        </w:tc>
        <w:tc>
          <w:tcPr>
            <w:tcW w:w="1950" w:type="dxa"/>
          </w:tcPr>
          <w:p w14:paraId="69C12DDC" w14:textId="2831F05D" w:rsidR="00AC74D3" w:rsidRDefault="00AC74D3" w:rsidP="00B80163">
            <w:pPr>
              <w:pStyle w:val="ListParagraph"/>
              <w:ind w:left="0"/>
              <w:jc w:val="center"/>
            </w:pPr>
            <w:r>
              <w:t>85</w:t>
            </w:r>
          </w:p>
        </w:tc>
        <w:tc>
          <w:tcPr>
            <w:tcW w:w="2317" w:type="dxa"/>
          </w:tcPr>
          <w:p w14:paraId="33093E05" w14:textId="77777777" w:rsidR="00AC74D3" w:rsidRDefault="00AC74D3" w:rsidP="00B80163">
            <w:pPr>
              <w:pStyle w:val="ListParagraph"/>
              <w:ind w:left="0"/>
              <w:jc w:val="center"/>
            </w:pPr>
            <w:r w:rsidRPr="006A3244">
              <w:t>Terhubung</w:t>
            </w:r>
          </w:p>
        </w:tc>
      </w:tr>
      <w:tr w:rsidR="00AC74D3" w14:paraId="459A8CFC" w14:textId="77777777" w:rsidTr="00B80163">
        <w:tc>
          <w:tcPr>
            <w:tcW w:w="510" w:type="dxa"/>
          </w:tcPr>
          <w:p w14:paraId="17C664E2" w14:textId="77777777" w:rsidR="00AC74D3" w:rsidRDefault="00AC74D3" w:rsidP="00B80163">
            <w:pPr>
              <w:pStyle w:val="ListParagraph"/>
              <w:ind w:left="0"/>
              <w:jc w:val="center"/>
            </w:pPr>
            <w:r>
              <w:t>4</w:t>
            </w:r>
          </w:p>
        </w:tc>
        <w:tc>
          <w:tcPr>
            <w:tcW w:w="1885" w:type="dxa"/>
          </w:tcPr>
          <w:p w14:paraId="3118ED85" w14:textId="77777777" w:rsidR="00AC74D3" w:rsidRDefault="00AC74D3" w:rsidP="00B80163">
            <w:pPr>
              <w:pStyle w:val="ListParagraph"/>
              <w:ind w:left="0"/>
              <w:jc w:val="center"/>
            </w:pPr>
            <w:r>
              <w:t>60</w:t>
            </w:r>
          </w:p>
        </w:tc>
        <w:tc>
          <w:tcPr>
            <w:tcW w:w="1950" w:type="dxa"/>
          </w:tcPr>
          <w:p w14:paraId="245CE2BB" w14:textId="6A9CC67C" w:rsidR="00AC74D3" w:rsidRDefault="00AC74D3" w:rsidP="00B80163">
            <w:pPr>
              <w:pStyle w:val="ListParagraph"/>
              <w:ind w:left="0"/>
              <w:jc w:val="center"/>
            </w:pPr>
            <w:r>
              <w:t>57</w:t>
            </w:r>
          </w:p>
        </w:tc>
        <w:tc>
          <w:tcPr>
            <w:tcW w:w="2317" w:type="dxa"/>
          </w:tcPr>
          <w:p w14:paraId="1A72EA7D" w14:textId="77777777" w:rsidR="00AC74D3" w:rsidRDefault="00AC74D3" w:rsidP="00B80163">
            <w:pPr>
              <w:pStyle w:val="ListParagraph"/>
              <w:ind w:left="0"/>
              <w:jc w:val="center"/>
            </w:pPr>
            <w:r w:rsidRPr="006A3244">
              <w:t>Terhubung</w:t>
            </w:r>
          </w:p>
        </w:tc>
      </w:tr>
      <w:tr w:rsidR="00AC74D3" w14:paraId="23532D13" w14:textId="77777777" w:rsidTr="00B80163">
        <w:tc>
          <w:tcPr>
            <w:tcW w:w="510" w:type="dxa"/>
          </w:tcPr>
          <w:p w14:paraId="551F75A3" w14:textId="77777777" w:rsidR="00AC74D3" w:rsidRDefault="00AC74D3" w:rsidP="00B80163">
            <w:pPr>
              <w:pStyle w:val="ListParagraph"/>
              <w:ind w:left="0"/>
              <w:jc w:val="center"/>
            </w:pPr>
            <w:r>
              <w:t>5</w:t>
            </w:r>
          </w:p>
        </w:tc>
        <w:tc>
          <w:tcPr>
            <w:tcW w:w="1885" w:type="dxa"/>
          </w:tcPr>
          <w:p w14:paraId="32F0E31B" w14:textId="77777777" w:rsidR="00AC74D3" w:rsidRDefault="00AC74D3" w:rsidP="00B80163">
            <w:pPr>
              <w:pStyle w:val="ListParagraph"/>
              <w:ind w:left="0"/>
              <w:jc w:val="center"/>
            </w:pPr>
            <w:r>
              <w:t>80</w:t>
            </w:r>
          </w:p>
        </w:tc>
        <w:tc>
          <w:tcPr>
            <w:tcW w:w="1950" w:type="dxa"/>
          </w:tcPr>
          <w:p w14:paraId="5E454412" w14:textId="0A470E40" w:rsidR="00AC74D3" w:rsidRDefault="00AC74D3" w:rsidP="00B80163">
            <w:pPr>
              <w:pStyle w:val="ListParagraph"/>
              <w:ind w:left="0"/>
              <w:jc w:val="center"/>
            </w:pPr>
            <w:r>
              <w:t>42</w:t>
            </w:r>
          </w:p>
        </w:tc>
        <w:tc>
          <w:tcPr>
            <w:tcW w:w="2317" w:type="dxa"/>
          </w:tcPr>
          <w:p w14:paraId="22514866" w14:textId="77777777" w:rsidR="00AC74D3" w:rsidRDefault="00AC74D3" w:rsidP="00B80163">
            <w:pPr>
              <w:pStyle w:val="ListParagraph"/>
              <w:ind w:left="0"/>
              <w:jc w:val="center"/>
            </w:pPr>
            <w:r w:rsidRPr="006A3244">
              <w:t>Terhubung</w:t>
            </w:r>
          </w:p>
        </w:tc>
      </w:tr>
      <w:tr w:rsidR="00AC74D3" w14:paraId="3A283210" w14:textId="77777777" w:rsidTr="00B80163">
        <w:tc>
          <w:tcPr>
            <w:tcW w:w="510" w:type="dxa"/>
          </w:tcPr>
          <w:p w14:paraId="48F4F856" w14:textId="77777777" w:rsidR="00AC74D3" w:rsidRDefault="00AC74D3" w:rsidP="00B80163">
            <w:pPr>
              <w:pStyle w:val="ListParagraph"/>
              <w:ind w:left="0"/>
              <w:jc w:val="center"/>
            </w:pPr>
            <w:r>
              <w:t>6</w:t>
            </w:r>
          </w:p>
        </w:tc>
        <w:tc>
          <w:tcPr>
            <w:tcW w:w="1885" w:type="dxa"/>
          </w:tcPr>
          <w:p w14:paraId="78E7CB30" w14:textId="77777777" w:rsidR="00AC74D3" w:rsidRDefault="00AC74D3" w:rsidP="00B80163">
            <w:pPr>
              <w:pStyle w:val="ListParagraph"/>
              <w:ind w:left="0"/>
              <w:jc w:val="center"/>
            </w:pPr>
            <w:r>
              <w:t>100</w:t>
            </w:r>
          </w:p>
        </w:tc>
        <w:tc>
          <w:tcPr>
            <w:tcW w:w="1950" w:type="dxa"/>
          </w:tcPr>
          <w:p w14:paraId="6F6AE95F" w14:textId="3A970EA8" w:rsidR="00AC74D3" w:rsidRDefault="00AC74D3" w:rsidP="00B80163">
            <w:pPr>
              <w:pStyle w:val="ListParagraph"/>
              <w:ind w:left="0"/>
              <w:jc w:val="center"/>
            </w:pPr>
            <w:r>
              <w:t>17</w:t>
            </w:r>
          </w:p>
        </w:tc>
        <w:tc>
          <w:tcPr>
            <w:tcW w:w="2317" w:type="dxa"/>
          </w:tcPr>
          <w:p w14:paraId="7387C1F1" w14:textId="77777777" w:rsidR="00AC74D3" w:rsidRDefault="00AC74D3" w:rsidP="00B80163">
            <w:pPr>
              <w:pStyle w:val="ListParagraph"/>
              <w:ind w:left="0"/>
              <w:jc w:val="center"/>
            </w:pPr>
            <w:r w:rsidRPr="006A3244">
              <w:t>Terhubung</w:t>
            </w:r>
          </w:p>
        </w:tc>
      </w:tr>
      <w:tr w:rsidR="00AC74D3" w14:paraId="68389BE6" w14:textId="77777777" w:rsidTr="00B80163">
        <w:tc>
          <w:tcPr>
            <w:tcW w:w="510" w:type="dxa"/>
          </w:tcPr>
          <w:p w14:paraId="33155EDD" w14:textId="77777777" w:rsidR="00AC74D3" w:rsidRDefault="00AC74D3" w:rsidP="00B80163">
            <w:pPr>
              <w:pStyle w:val="ListParagraph"/>
              <w:ind w:left="0"/>
              <w:jc w:val="center"/>
            </w:pPr>
            <w:r>
              <w:t>7</w:t>
            </w:r>
          </w:p>
        </w:tc>
        <w:tc>
          <w:tcPr>
            <w:tcW w:w="1885" w:type="dxa"/>
          </w:tcPr>
          <w:p w14:paraId="55E50FF6" w14:textId="77777777" w:rsidR="00AC74D3" w:rsidRDefault="00AC74D3" w:rsidP="00B80163">
            <w:pPr>
              <w:pStyle w:val="ListParagraph"/>
              <w:ind w:left="0"/>
              <w:jc w:val="center"/>
            </w:pPr>
            <w:r>
              <w:t>120</w:t>
            </w:r>
          </w:p>
        </w:tc>
        <w:tc>
          <w:tcPr>
            <w:tcW w:w="1950" w:type="dxa"/>
          </w:tcPr>
          <w:p w14:paraId="4FA23BBD" w14:textId="501A16BA" w:rsidR="00AC74D3" w:rsidRDefault="00AC74D3" w:rsidP="00B80163">
            <w:pPr>
              <w:pStyle w:val="ListParagraph"/>
              <w:ind w:left="0"/>
              <w:jc w:val="center"/>
            </w:pPr>
            <w:r>
              <w:t>0</w:t>
            </w:r>
          </w:p>
        </w:tc>
        <w:tc>
          <w:tcPr>
            <w:tcW w:w="2317" w:type="dxa"/>
          </w:tcPr>
          <w:p w14:paraId="1DDAA6AA" w14:textId="4F93DFB0" w:rsidR="00AC74D3" w:rsidRDefault="00AC74D3" w:rsidP="00B80163">
            <w:pPr>
              <w:pStyle w:val="ListParagraph"/>
              <w:ind w:left="0"/>
              <w:jc w:val="center"/>
            </w:pPr>
            <w:r>
              <w:t xml:space="preserve">Tidak </w:t>
            </w:r>
            <w:r w:rsidRPr="006A3244">
              <w:t>Terhubung</w:t>
            </w:r>
          </w:p>
        </w:tc>
      </w:tr>
      <w:tr w:rsidR="00AC74D3" w14:paraId="21180ED6" w14:textId="77777777" w:rsidTr="00B80163">
        <w:tc>
          <w:tcPr>
            <w:tcW w:w="510" w:type="dxa"/>
          </w:tcPr>
          <w:p w14:paraId="5EC1C615" w14:textId="77777777" w:rsidR="00AC74D3" w:rsidRDefault="00AC74D3" w:rsidP="00B80163">
            <w:pPr>
              <w:pStyle w:val="ListParagraph"/>
              <w:ind w:left="0"/>
              <w:jc w:val="center"/>
            </w:pPr>
            <w:r>
              <w:t>8</w:t>
            </w:r>
          </w:p>
        </w:tc>
        <w:tc>
          <w:tcPr>
            <w:tcW w:w="1885" w:type="dxa"/>
          </w:tcPr>
          <w:p w14:paraId="4AD8F350" w14:textId="77777777" w:rsidR="00AC74D3" w:rsidRDefault="00AC74D3" w:rsidP="00B80163">
            <w:pPr>
              <w:pStyle w:val="ListParagraph"/>
              <w:ind w:left="0"/>
              <w:jc w:val="center"/>
            </w:pPr>
            <w:r>
              <w:t>140</w:t>
            </w:r>
          </w:p>
        </w:tc>
        <w:tc>
          <w:tcPr>
            <w:tcW w:w="1950" w:type="dxa"/>
          </w:tcPr>
          <w:p w14:paraId="7FFB1C2D" w14:textId="13E6B34B" w:rsidR="00AC74D3" w:rsidRDefault="00AC74D3" w:rsidP="00B80163">
            <w:pPr>
              <w:pStyle w:val="ListParagraph"/>
              <w:ind w:left="0"/>
              <w:jc w:val="center"/>
            </w:pPr>
            <w:r>
              <w:t>0</w:t>
            </w:r>
          </w:p>
        </w:tc>
        <w:tc>
          <w:tcPr>
            <w:tcW w:w="2317" w:type="dxa"/>
          </w:tcPr>
          <w:p w14:paraId="5F74DB90" w14:textId="54E215D7" w:rsidR="00AC74D3" w:rsidRDefault="00AC74D3" w:rsidP="00B80163">
            <w:pPr>
              <w:pStyle w:val="ListParagraph"/>
              <w:ind w:left="0"/>
              <w:jc w:val="center"/>
            </w:pPr>
            <w:r>
              <w:t xml:space="preserve">Tidak </w:t>
            </w:r>
            <w:r w:rsidRPr="006A3244">
              <w:t>Terhubung</w:t>
            </w:r>
          </w:p>
        </w:tc>
      </w:tr>
      <w:tr w:rsidR="00AC74D3" w14:paraId="5441A407" w14:textId="77777777" w:rsidTr="00B80163">
        <w:tc>
          <w:tcPr>
            <w:tcW w:w="510" w:type="dxa"/>
          </w:tcPr>
          <w:p w14:paraId="32FDF452" w14:textId="77777777" w:rsidR="00AC74D3" w:rsidRDefault="00AC74D3" w:rsidP="00B80163">
            <w:pPr>
              <w:pStyle w:val="ListParagraph"/>
              <w:ind w:left="0"/>
              <w:jc w:val="center"/>
            </w:pPr>
            <w:r>
              <w:t>9</w:t>
            </w:r>
          </w:p>
        </w:tc>
        <w:tc>
          <w:tcPr>
            <w:tcW w:w="1885" w:type="dxa"/>
          </w:tcPr>
          <w:p w14:paraId="5392B9B1" w14:textId="77777777" w:rsidR="00AC74D3" w:rsidRDefault="00AC74D3" w:rsidP="00B80163">
            <w:pPr>
              <w:pStyle w:val="ListParagraph"/>
              <w:ind w:left="0"/>
              <w:jc w:val="center"/>
            </w:pPr>
            <w:r>
              <w:t>160</w:t>
            </w:r>
          </w:p>
        </w:tc>
        <w:tc>
          <w:tcPr>
            <w:tcW w:w="1950" w:type="dxa"/>
          </w:tcPr>
          <w:p w14:paraId="3EEA9537" w14:textId="1478EFEF" w:rsidR="00AC74D3" w:rsidRDefault="00AC74D3" w:rsidP="00B80163">
            <w:pPr>
              <w:pStyle w:val="ListParagraph"/>
              <w:ind w:left="0"/>
              <w:jc w:val="center"/>
            </w:pPr>
            <w:r>
              <w:t>0</w:t>
            </w:r>
          </w:p>
        </w:tc>
        <w:tc>
          <w:tcPr>
            <w:tcW w:w="2317" w:type="dxa"/>
          </w:tcPr>
          <w:p w14:paraId="486B379F" w14:textId="006CBE0A" w:rsidR="00AC74D3" w:rsidRDefault="00AC74D3" w:rsidP="00B80163">
            <w:pPr>
              <w:pStyle w:val="ListParagraph"/>
              <w:ind w:left="0"/>
              <w:jc w:val="center"/>
            </w:pPr>
            <w:r>
              <w:t xml:space="preserve">Tidak </w:t>
            </w:r>
            <w:r w:rsidRPr="006A3244">
              <w:t>Terhubung</w:t>
            </w:r>
          </w:p>
        </w:tc>
      </w:tr>
      <w:tr w:rsidR="00AC74D3" w14:paraId="08471228" w14:textId="77777777" w:rsidTr="00B80163">
        <w:tc>
          <w:tcPr>
            <w:tcW w:w="510" w:type="dxa"/>
          </w:tcPr>
          <w:p w14:paraId="753E9581" w14:textId="77777777" w:rsidR="00AC74D3" w:rsidRDefault="00AC74D3" w:rsidP="00B80163">
            <w:pPr>
              <w:pStyle w:val="ListParagraph"/>
              <w:ind w:left="0"/>
              <w:jc w:val="center"/>
            </w:pPr>
            <w:r>
              <w:t>10</w:t>
            </w:r>
          </w:p>
        </w:tc>
        <w:tc>
          <w:tcPr>
            <w:tcW w:w="1885" w:type="dxa"/>
          </w:tcPr>
          <w:p w14:paraId="7CFA6474" w14:textId="77777777" w:rsidR="00AC74D3" w:rsidRDefault="00AC74D3" w:rsidP="00B80163">
            <w:pPr>
              <w:pStyle w:val="ListParagraph"/>
              <w:ind w:left="0"/>
              <w:jc w:val="center"/>
            </w:pPr>
            <w:r>
              <w:t>180</w:t>
            </w:r>
          </w:p>
        </w:tc>
        <w:tc>
          <w:tcPr>
            <w:tcW w:w="1950" w:type="dxa"/>
          </w:tcPr>
          <w:p w14:paraId="2CECBA3E" w14:textId="7E995353" w:rsidR="00AC74D3" w:rsidRDefault="00AC74D3" w:rsidP="00B80163">
            <w:pPr>
              <w:pStyle w:val="ListParagraph"/>
              <w:ind w:left="0"/>
              <w:jc w:val="center"/>
            </w:pPr>
            <w:r>
              <w:t>0</w:t>
            </w:r>
          </w:p>
        </w:tc>
        <w:tc>
          <w:tcPr>
            <w:tcW w:w="2317" w:type="dxa"/>
          </w:tcPr>
          <w:p w14:paraId="10B198FE" w14:textId="66C32C72" w:rsidR="00AC74D3" w:rsidRDefault="00AC74D3" w:rsidP="00B80163">
            <w:pPr>
              <w:pStyle w:val="ListParagraph"/>
              <w:ind w:left="0"/>
              <w:jc w:val="center"/>
            </w:pPr>
            <w:r>
              <w:t xml:space="preserve">Tidak </w:t>
            </w:r>
            <w:r w:rsidRPr="006A3244">
              <w:t>Terhubung</w:t>
            </w:r>
          </w:p>
        </w:tc>
      </w:tr>
      <w:tr w:rsidR="00AC74D3" w14:paraId="13E42AC9" w14:textId="77777777" w:rsidTr="00B80163">
        <w:tc>
          <w:tcPr>
            <w:tcW w:w="510" w:type="dxa"/>
          </w:tcPr>
          <w:p w14:paraId="29903FC1" w14:textId="77777777" w:rsidR="00AC74D3" w:rsidRDefault="00AC74D3" w:rsidP="00B80163">
            <w:pPr>
              <w:pStyle w:val="ListParagraph"/>
              <w:ind w:left="0"/>
              <w:jc w:val="center"/>
            </w:pPr>
            <w:r>
              <w:t>11</w:t>
            </w:r>
          </w:p>
        </w:tc>
        <w:tc>
          <w:tcPr>
            <w:tcW w:w="1885" w:type="dxa"/>
          </w:tcPr>
          <w:p w14:paraId="1DEAA3EF" w14:textId="77777777" w:rsidR="00AC74D3" w:rsidRDefault="00AC74D3" w:rsidP="00B80163">
            <w:pPr>
              <w:pStyle w:val="ListParagraph"/>
              <w:ind w:left="0"/>
              <w:jc w:val="center"/>
            </w:pPr>
            <w:r>
              <w:t>200</w:t>
            </w:r>
          </w:p>
        </w:tc>
        <w:tc>
          <w:tcPr>
            <w:tcW w:w="1950" w:type="dxa"/>
          </w:tcPr>
          <w:p w14:paraId="4D9FD2FA" w14:textId="5B1E9D7F" w:rsidR="00AC74D3" w:rsidRDefault="00AC74D3" w:rsidP="00B80163">
            <w:pPr>
              <w:pStyle w:val="ListParagraph"/>
              <w:ind w:left="0"/>
              <w:jc w:val="center"/>
            </w:pPr>
            <w:r>
              <w:t>0</w:t>
            </w:r>
          </w:p>
        </w:tc>
        <w:tc>
          <w:tcPr>
            <w:tcW w:w="2317" w:type="dxa"/>
          </w:tcPr>
          <w:p w14:paraId="076DA1C8" w14:textId="688CEEB3" w:rsidR="00AC74D3" w:rsidRDefault="00AC74D3" w:rsidP="00B80163">
            <w:pPr>
              <w:pStyle w:val="ListParagraph"/>
              <w:ind w:left="0"/>
              <w:jc w:val="center"/>
            </w:pPr>
            <w:r>
              <w:t xml:space="preserve">Tidak </w:t>
            </w:r>
            <w:r w:rsidRPr="006A3244">
              <w:t>Terhubung</w:t>
            </w:r>
          </w:p>
        </w:tc>
      </w:tr>
    </w:tbl>
    <w:p w14:paraId="5B462EC4" w14:textId="77F13F60" w:rsidR="002C4F3F" w:rsidRPr="00C57F68" w:rsidRDefault="00AC74D3" w:rsidP="00C57F68">
      <w:pPr>
        <w:pStyle w:val="ListParagraph"/>
        <w:spacing w:before="240" w:line="480" w:lineRule="auto"/>
        <w:ind w:left="426"/>
        <w:jc w:val="both"/>
      </w:pPr>
      <w:r>
        <w:lastRenderedPageBreak/>
        <w:t>Berdasarkan hasil pengujian sinyal pembacaan sinyal telemetri pada Tabel 1</w:t>
      </w:r>
      <w:r w:rsidR="00924D99">
        <w:t>9</w:t>
      </w:r>
      <w:r>
        <w:t xml:space="preserve"> dapat disimpulkan bahwa semakin jauh rentang jarak antara drone dengan GCS maka kekuatan sinyal telemetri akan semakin lemah hingga jarak maksimal 100 meter. Ketika jarak drone dari GCS melebihi 100 meter maka koneksi antara drone GCS akan terputus sehingga data status penerbangan pada drone tidak</w:t>
      </w:r>
      <w:r w:rsidR="00A455CA">
        <w:t xml:space="preserve"> akan terkirimkan ke GCS. </w:t>
      </w:r>
    </w:p>
    <w:p w14:paraId="4FEF535E" w14:textId="1BA16E2C" w:rsidR="002C4F3F" w:rsidRDefault="00624173" w:rsidP="00923060">
      <w:pPr>
        <w:pStyle w:val="ListParagraph"/>
        <w:numPr>
          <w:ilvl w:val="0"/>
          <w:numId w:val="42"/>
        </w:numPr>
        <w:spacing w:line="480" w:lineRule="auto"/>
        <w:ind w:left="426"/>
        <w:jc w:val="both"/>
        <w:rPr>
          <w:b/>
          <w:bCs/>
        </w:rPr>
      </w:pPr>
      <w:r>
        <w:rPr>
          <w:b/>
          <w:bCs/>
        </w:rPr>
        <w:t>Pengujian GPS</w:t>
      </w:r>
    </w:p>
    <w:p w14:paraId="7C465BBA" w14:textId="645ECF97" w:rsidR="00EA3BDC" w:rsidRDefault="00923060" w:rsidP="00EA3BDC">
      <w:pPr>
        <w:pStyle w:val="ListParagraph"/>
        <w:spacing w:line="480" w:lineRule="auto"/>
        <w:ind w:left="426"/>
        <w:jc w:val="both"/>
      </w:pPr>
      <w:bookmarkStart w:id="235"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235"/>
      <w:r>
        <w:t>. Saat pengujian, drone ditempatkan</w:t>
      </w:r>
      <w:r w:rsidR="000A6E22">
        <w:t xml:space="preserve"> pada 6 titik koordinat yang berbeda</w:t>
      </w:r>
      <w:r>
        <w:t xml:space="preserve"> di lokasi terbuka supaya penerimaan sinyal GPS dapat lebih optimal. </w:t>
      </w:r>
      <w:r w:rsidR="000A6E22">
        <w:t>Lokasi pengujian dilakukan di Landasan Udara TNI AU Sutan Sjahrir Padang</w:t>
      </w:r>
      <w:bookmarkStart w:id="236" w:name="_Hlk158636356"/>
      <w:r w:rsidR="000A6E22">
        <w:t xml:space="preserve">. </w:t>
      </w:r>
      <w:r>
        <w:t>Proses ini dilakukan untuk melakukan pengukuran presisi posisi drone dan akan dibandingkan dengan tingkat akurasi posisi GPS pada handphone</w:t>
      </w:r>
      <w:bookmarkEnd w:id="236"/>
      <w:r w:rsidR="000A6E22">
        <w:t>. Gambar</w:t>
      </w:r>
      <w:r w:rsidR="003D2214">
        <w:t xml:space="preserve"> </w:t>
      </w:r>
      <w:r w:rsidR="009A00DB">
        <w:t>53</w:t>
      </w:r>
      <w:r w:rsidR="00EA3BDC">
        <w:t xml:space="preserve"> dan Tabel </w:t>
      </w:r>
      <w:r w:rsidR="009A00DB">
        <w:t>20</w:t>
      </w:r>
      <w:r w:rsidR="000A6E22">
        <w:t xml:space="preserve"> berikut merupakan hasil dari pengujian GPS</w:t>
      </w:r>
      <w:r w:rsidR="00C57F68">
        <w:t>.</w:t>
      </w:r>
    </w:p>
    <w:p w14:paraId="3EE5A6F3" w14:textId="77777777" w:rsidR="0048538C" w:rsidRDefault="00C57F68" w:rsidP="0048538C">
      <w:pPr>
        <w:pStyle w:val="ListParagraph"/>
        <w:keepNext/>
        <w:spacing w:after="0" w:line="360" w:lineRule="auto"/>
        <w:ind w:left="426"/>
        <w:jc w:val="center"/>
        <w:rPr>
          <w:i/>
          <w:iCs/>
        </w:rPr>
      </w:pPr>
      <w:r>
        <w:rPr>
          <w:noProof/>
        </w:rPr>
        <w:lastRenderedPageBreak/>
        <w:drawing>
          <wp:inline distT="0" distB="0" distL="0" distR="0" wp14:anchorId="79F90D07" wp14:editId="64A49106">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702DA583" w14:textId="210B737E" w:rsidR="00C57F68" w:rsidRPr="003B6B98" w:rsidRDefault="0048538C" w:rsidP="003B6B98">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D9F53BB" w14:textId="14C483EB" w:rsidR="008C0DCC" w:rsidRDefault="000A6E22" w:rsidP="008C0DCC">
      <w:pPr>
        <w:pStyle w:val="ListParagraph"/>
        <w:keepNext/>
        <w:spacing w:line="240" w:lineRule="auto"/>
        <w:ind w:left="426"/>
        <w:jc w:val="center"/>
      </w:pPr>
      <w:r>
        <w:rPr>
          <w:noProof/>
        </w:rPr>
        <w:drawing>
          <wp:inline distT="0" distB="0" distL="0" distR="0" wp14:anchorId="31BC121D" wp14:editId="1DF92E33">
            <wp:extent cx="3340340" cy="23241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382004" cy="2353088"/>
                    </a:xfrm>
                    <a:prstGeom prst="rect">
                      <a:avLst/>
                    </a:prstGeom>
                  </pic:spPr>
                </pic:pic>
              </a:graphicData>
            </a:graphic>
          </wp:inline>
        </w:drawing>
      </w:r>
    </w:p>
    <w:p w14:paraId="52059481" w14:textId="46DD098E" w:rsidR="00EA3BDC" w:rsidRPr="00EA3BDC" w:rsidRDefault="00EA3BDC" w:rsidP="00EA3BDC">
      <w:pPr>
        <w:pStyle w:val="ListParagraph"/>
        <w:keepNext/>
        <w:spacing w:after="0" w:line="240" w:lineRule="auto"/>
        <w:ind w:left="426"/>
        <w:jc w:val="center"/>
        <w:rPr>
          <w:i/>
          <w:iCs/>
        </w:rPr>
      </w:pPr>
      <w:r w:rsidRPr="00EA3BDC">
        <w:rPr>
          <w:i/>
          <w:iCs/>
        </w:rPr>
        <w:t>(b) Pengujian Koordinat GPS pada Drone</w:t>
      </w:r>
    </w:p>
    <w:p w14:paraId="2C497438" w14:textId="21F898D0" w:rsidR="000A6E22" w:rsidRDefault="008C0DCC" w:rsidP="00EA3BDC">
      <w:pPr>
        <w:pStyle w:val="Caption"/>
        <w:ind w:left="426"/>
        <w:jc w:val="center"/>
      </w:pPr>
      <w:bookmarkStart w:id="237" w:name="_Toc159681867"/>
      <w:r>
        <w:t xml:space="preserve">Gambar </w:t>
      </w:r>
      <w:fldSimple w:instr=" SEQ Gambar \* ARABIC ">
        <w:r w:rsidR="008F642D">
          <w:rPr>
            <w:noProof/>
          </w:rPr>
          <w:t>53</w:t>
        </w:r>
      </w:fldSimple>
      <w:r>
        <w:t xml:space="preserve"> </w:t>
      </w:r>
      <w:r w:rsidR="00EA3BDC">
        <w:t>Pengujian Koordinat GPS</w:t>
      </w:r>
      <w:bookmarkEnd w:id="237"/>
    </w:p>
    <w:p w14:paraId="16BC8D0D" w14:textId="269A92D3" w:rsidR="00B52D35" w:rsidRDefault="00B52D35" w:rsidP="00B52D35">
      <w:pPr>
        <w:pStyle w:val="Caption"/>
        <w:keepNext/>
        <w:spacing w:after="120"/>
      </w:pPr>
      <w:bookmarkStart w:id="238" w:name="_Toc159235160"/>
      <w:bookmarkStart w:id="239" w:name="_Hlk158636667"/>
      <w:r>
        <w:t xml:space="preserve">Tabel </w:t>
      </w:r>
      <w:fldSimple w:instr=" SEQ Tabel \* ARABIC ">
        <w:r w:rsidR="008F642D">
          <w:rPr>
            <w:noProof/>
          </w:rPr>
          <w:t>20</w:t>
        </w:r>
      </w:fldSimple>
      <w:r>
        <w:t xml:space="preserve"> Hasil Pengujian GPS</w:t>
      </w:r>
      <w:bookmarkEnd w:id="238"/>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1E7FAF" w14:paraId="34BE6BE5" w14:textId="77777777" w:rsidTr="00B52D35">
        <w:tc>
          <w:tcPr>
            <w:tcW w:w="1277" w:type="dxa"/>
            <w:vMerge w:val="restart"/>
            <w:vAlign w:val="center"/>
          </w:tcPr>
          <w:p w14:paraId="2C33925B" w14:textId="310D470C" w:rsidR="001E7FAF" w:rsidRDefault="001E7FAF" w:rsidP="00B52D35">
            <w:pPr>
              <w:pStyle w:val="ListParagraph"/>
              <w:ind w:left="-108" w:right="-110"/>
              <w:jc w:val="center"/>
            </w:pPr>
            <w:bookmarkStart w:id="240" w:name="_Hlk158636427"/>
            <w:bookmarkEnd w:id="239"/>
            <w:r>
              <w:t>Titik posisi</w:t>
            </w:r>
          </w:p>
        </w:tc>
        <w:tc>
          <w:tcPr>
            <w:tcW w:w="2703" w:type="dxa"/>
            <w:gridSpan w:val="2"/>
            <w:vAlign w:val="center"/>
          </w:tcPr>
          <w:p w14:paraId="4C62DA84" w14:textId="3631BF67" w:rsidR="001E7FAF" w:rsidRDefault="001E7FAF" w:rsidP="00B80163">
            <w:pPr>
              <w:pStyle w:val="ListParagraph"/>
              <w:ind w:left="0"/>
              <w:jc w:val="center"/>
            </w:pPr>
            <w:r>
              <w:t>Koordinat GPS Drone</w:t>
            </w:r>
          </w:p>
        </w:tc>
        <w:tc>
          <w:tcPr>
            <w:tcW w:w="2411" w:type="dxa"/>
            <w:gridSpan w:val="2"/>
            <w:vAlign w:val="center"/>
          </w:tcPr>
          <w:p w14:paraId="2F7F8CBC" w14:textId="0B01B947" w:rsidR="001E7FAF" w:rsidRDefault="001E7FAF" w:rsidP="00B80163">
            <w:pPr>
              <w:pStyle w:val="ListParagraph"/>
              <w:ind w:left="0"/>
              <w:jc w:val="center"/>
            </w:pPr>
            <w:r>
              <w:t>Koordinat GPS Handphone</w:t>
            </w:r>
          </w:p>
        </w:tc>
        <w:tc>
          <w:tcPr>
            <w:tcW w:w="2132" w:type="dxa"/>
            <w:gridSpan w:val="3"/>
            <w:vAlign w:val="center"/>
          </w:tcPr>
          <w:p w14:paraId="46668434" w14:textId="1930ADB1" w:rsidR="001E7FAF" w:rsidRPr="00A00420" w:rsidRDefault="001E7FAF" w:rsidP="00B80163">
            <w:pPr>
              <w:pStyle w:val="ListParagraph"/>
              <w:ind w:left="0"/>
              <w:jc w:val="center"/>
              <w:rPr>
                <w:i/>
                <w:iCs/>
              </w:rPr>
            </w:pPr>
            <w:r w:rsidRPr="00A00420">
              <w:rPr>
                <w:i/>
                <w:iCs/>
              </w:rPr>
              <w:t>error</w:t>
            </w:r>
          </w:p>
        </w:tc>
      </w:tr>
      <w:tr w:rsidR="001E7FAF" w14:paraId="1D7B97D4" w14:textId="77777777" w:rsidTr="00B52D35">
        <w:trPr>
          <w:gridAfter w:val="1"/>
          <w:wAfter w:w="11" w:type="dxa"/>
          <w:trHeight w:val="459"/>
        </w:trPr>
        <w:tc>
          <w:tcPr>
            <w:tcW w:w="1277" w:type="dxa"/>
            <w:vMerge/>
            <w:vAlign w:val="center"/>
          </w:tcPr>
          <w:p w14:paraId="083DF774" w14:textId="77777777" w:rsidR="001E7FAF" w:rsidRDefault="001E7FAF" w:rsidP="00B52D35">
            <w:pPr>
              <w:pStyle w:val="ListParagraph"/>
              <w:ind w:left="-108" w:right="-110"/>
              <w:jc w:val="center"/>
            </w:pPr>
          </w:p>
        </w:tc>
        <w:tc>
          <w:tcPr>
            <w:tcW w:w="1285" w:type="dxa"/>
            <w:vAlign w:val="center"/>
          </w:tcPr>
          <w:p w14:paraId="4C4AC6A7" w14:textId="620F058B"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418" w:type="dxa"/>
            <w:vAlign w:val="center"/>
          </w:tcPr>
          <w:p w14:paraId="6BB3C045" w14:textId="6028588A"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1134" w:type="dxa"/>
            <w:vAlign w:val="center"/>
          </w:tcPr>
          <w:p w14:paraId="6A3313B7" w14:textId="66045FE8"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277" w:type="dxa"/>
            <w:vAlign w:val="center"/>
          </w:tcPr>
          <w:p w14:paraId="44884D9D" w14:textId="6470C87C"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987" w:type="dxa"/>
            <w:vAlign w:val="center"/>
          </w:tcPr>
          <w:p w14:paraId="40EFF322" w14:textId="4188D241" w:rsidR="001E7FAF" w:rsidRPr="00A00420" w:rsidRDefault="001E7FAF" w:rsidP="001E7FAF">
            <w:pPr>
              <w:pStyle w:val="ListParagraph"/>
              <w:ind w:left="-103" w:right="-108"/>
              <w:jc w:val="center"/>
              <w:rPr>
                <w:i/>
                <w:iCs/>
              </w:rPr>
            </w:pPr>
            <w:r w:rsidRPr="00A00420">
              <w:rPr>
                <w:i/>
                <w:iCs/>
                <w:sz w:val="22"/>
                <w:szCs w:val="20"/>
              </w:rPr>
              <w:t>Latitude</w:t>
            </w:r>
          </w:p>
        </w:tc>
        <w:tc>
          <w:tcPr>
            <w:tcW w:w="1134" w:type="dxa"/>
            <w:vAlign w:val="center"/>
          </w:tcPr>
          <w:p w14:paraId="504F3598" w14:textId="7CD73DF2" w:rsidR="001E7FAF" w:rsidRPr="00A00420" w:rsidRDefault="001E7FAF" w:rsidP="001E7FAF">
            <w:pPr>
              <w:pStyle w:val="ListParagraph"/>
              <w:ind w:left="-103" w:right="-108"/>
              <w:jc w:val="center"/>
              <w:rPr>
                <w:i/>
                <w:iCs/>
              </w:rPr>
            </w:pPr>
            <w:r w:rsidRPr="00A00420">
              <w:rPr>
                <w:i/>
                <w:iCs/>
                <w:sz w:val="22"/>
                <w:szCs w:val="20"/>
              </w:rPr>
              <w:t>Longitude</w:t>
            </w:r>
          </w:p>
        </w:tc>
      </w:tr>
      <w:tr w:rsidR="001E7FAF" w14:paraId="7CF99046" w14:textId="77777777" w:rsidTr="00B52D35">
        <w:trPr>
          <w:gridAfter w:val="1"/>
          <w:wAfter w:w="11" w:type="dxa"/>
        </w:trPr>
        <w:tc>
          <w:tcPr>
            <w:tcW w:w="1277" w:type="dxa"/>
            <w:vAlign w:val="center"/>
          </w:tcPr>
          <w:p w14:paraId="297C54FE" w14:textId="48E89CA5" w:rsidR="001E7FAF" w:rsidRDefault="001E7FAF" w:rsidP="00B52D35">
            <w:pPr>
              <w:pStyle w:val="ListParagraph"/>
              <w:ind w:left="-108" w:right="-110"/>
              <w:jc w:val="center"/>
            </w:pPr>
            <w:r>
              <w:t>Posisi 1</w:t>
            </w:r>
          </w:p>
        </w:tc>
        <w:tc>
          <w:tcPr>
            <w:tcW w:w="1285" w:type="dxa"/>
          </w:tcPr>
          <w:p w14:paraId="21D557DC" w14:textId="1CDE7B46" w:rsidR="001E7FAF" w:rsidRDefault="00A00420" w:rsidP="00A00420">
            <w:pPr>
              <w:pStyle w:val="ListParagraph"/>
              <w:ind w:left="-107" w:right="-113"/>
              <w:jc w:val="center"/>
            </w:pPr>
            <w:r>
              <w:t>-0,8776955</w:t>
            </w:r>
          </w:p>
        </w:tc>
        <w:tc>
          <w:tcPr>
            <w:tcW w:w="1418" w:type="dxa"/>
          </w:tcPr>
          <w:p w14:paraId="1098669F" w14:textId="28CA75C2" w:rsidR="001E7FAF" w:rsidRDefault="00A00420" w:rsidP="00A00420">
            <w:pPr>
              <w:pStyle w:val="ListParagraph"/>
              <w:ind w:left="-107" w:right="-113"/>
              <w:jc w:val="center"/>
            </w:pPr>
            <w:r>
              <w:t>100,3517839</w:t>
            </w:r>
          </w:p>
        </w:tc>
        <w:tc>
          <w:tcPr>
            <w:tcW w:w="1134" w:type="dxa"/>
          </w:tcPr>
          <w:p w14:paraId="07BCFDF3" w14:textId="00FF647B" w:rsidR="001E7FAF" w:rsidRDefault="002D3600" w:rsidP="00A00420">
            <w:pPr>
              <w:pStyle w:val="ListParagraph"/>
              <w:ind w:left="-107" w:right="-113"/>
              <w:jc w:val="center"/>
            </w:pPr>
            <w:r>
              <w:t>-0,877595</w:t>
            </w:r>
          </w:p>
        </w:tc>
        <w:tc>
          <w:tcPr>
            <w:tcW w:w="1277" w:type="dxa"/>
          </w:tcPr>
          <w:p w14:paraId="786702C7" w14:textId="667B0167" w:rsidR="001E7FAF" w:rsidRPr="002D3600" w:rsidRDefault="002D3600" w:rsidP="002D3600">
            <w:pPr>
              <w:ind w:left="-109" w:right="-101"/>
              <w:jc w:val="center"/>
              <w:rPr>
                <w:color w:val="000000"/>
              </w:rPr>
            </w:pPr>
            <w:r>
              <w:rPr>
                <w:color w:val="000000"/>
              </w:rPr>
              <w:t>100,351735</w:t>
            </w:r>
          </w:p>
        </w:tc>
        <w:tc>
          <w:tcPr>
            <w:tcW w:w="987" w:type="dxa"/>
            <w:vAlign w:val="center"/>
          </w:tcPr>
          <w:p w14:paraId="69206B47" w14:textId="6F810ED7" w:rsidR="001E7FAF" w:rsidRDefault="002D3600" w:rsidP="002D3600">
            <w:pPr>
              <w:pStyle w:val="ListParagraph"/>
              <w:ind w:left="-107" w:right="-113"/>
              <w:jc w:val="center"/>
            </w:pPr>
            <w:r>
              <w:t>1%</w:t>
            </w:r>
          </w:p>
        </w:tc>
        <w:tc>
          <w:tcPr>
            <w:tcW w:w="1134" w:type="dxa"/>
          </w:tcPr>
          <w:p w14:paraId="1BC06A7F" w14:textId="73D0FD47" w:rsidR="001E7FAF" w:rsidRDefault="002D3600" w:rsidP="002D3600">
            <w:pPr>
              <w:pStyle w:val="ListParagraph"/>
              <w:ind w:left="-107" w:right="-113"/>
              <w:jc w:val="center"/>
            </w:pPr>
            <w:r>
              <w:t>0%</w:t>
            </w:r>
          </w:p>
        </w:tc>
      </w:tr>
      <w:tr w:rsidR="001E7FAF" w14:paraId="62A5262D" w14:textId="77777777" w:rsidTr="00B52D35">
        <w:trPr>
          <w:gridAfter w:val="1"/>
          <w:wAfter w:w="11" w:type="dxa"/>
        </w:trPr>
        <w:tc>
          <w:tcPr>
            <w:tcW w:w="1277" w:type="dxa"/>
            <w:vAlign w:val="center"/>
          </w:tcPr>
          <w:p w14:paraId="0D20C039" w14:textId="6349424E" w:rsidR="001E7FAF" w:rsidRDefault="001E7FAF" w:rsidP="00B52D35">
            <w:pPr>
              <w:pStyle w:val="ListParagraph"/>
              <w:ind w:left="-108" w:right="-110"/>
              <w:jc w:val="center"/>
            </w:pPr>
            <w:r>
              <w:t>Posisi 2</w:t>
            </w:r>
          </w:p>
        </w:tc>
        <w:tc>
          <w:tcPr>
            <w:tcW w:w="1285" w:type="dxa"/>
          </w:tcPr>
          <w:p w14:paraId="3C7B08AC" w14:textId="4C99DC8C" w:rsidR="001E7FAF" w:rsidRDefault="001E7FAF" w:rsidP="00A00420">
            <w:pPr>
              <w:pStyle w:val="ListParagraph"/>
              <w:ind w:left="-107" w:right="-113"/>
              <w:jc w:val="center"/>
            </w:pPr>
            <w:r>
              <w:t>-0,8773827</w:t>
            </w:r>
          </w:p>
        </w:tc>
        <w:tc>
          <w:tcPr>
            <w:tcW w:w="1418" w:type="dxa"/>
          </w:tcPr>
          <w:p w14:paraId="570890A4" w14:textId="45AECBDD" w:rsidR="001E7FAF" w:rsidRDefault="001E7FAF" w:rsidP="00A00420">
            <w:pPr>
              <w:pStyle w:val="ListParagraph"/>
              <w:ind w:left="-107" w:right="-113"/>
              <w:jc w:val="center"/>
            </w:pPr>
            <w:r>
              <w:t>100,3518020</w:t>
            </w:r>
          </w:p>
        </w:tc>
        <w:tc>
          <w:tcPr>
            <w:tcW w:w="1134" w:type="dxa"/>
          </w:tcPr>
          <w:p w14:paraId="1DA1C6E8" w14:textId="5869FEDD" w:rsidR="001E7FAF" w:rsidRDefault="001E7FAF" w:rsidP="00A00420">
            <w:pPr>
              <w:pStyle w:val="ListParagraph"/>
              <w:ind w:left="-107" w:right="-113"/>
              <w:jc w:val="center"/>
            </w:pPr>
            <w:r>
              <w:t>-0,877658</w:t>
            </w:r>
          </w:p>
        </w:tc>
        <w:tc>
          <w:tcPr>
            <w:tcW w:w="1277" w:type="dxa"/>
          </w:tcPr>
          <w:p w14:paraId="625883BA" w14:textId="7C3C3A2E" w:rsidR="001E7FAF" w:rsidRDefault="001E7FAF" w:rsidP="00A00420">
            <w:pPr>
              <w:pStyle w:val="ListParagraph"/>
              <w:ind w:left="-107" w:right="-113"/>
              <w:jc w:val="center"/>
            </w:pPr>
            <w:r>
              <w:t>100,351801</w:t>
            </w:r>
          </w:p>
        </w:tc>
        <w:tc>
          <w:tcPr>
            <w:tcW w:w="987" w:type="dxa"/>
            <w:vAlign w:val="center"/>
          </w:tcPr>
          <w:p w14:paraId="54202075" w14:textId="7796A8F0" w:rsidR="001E7FAF" w:rsidRDefault="00A00420" w:rsidP="00A00420">
            <w:pPr>
              <w:pStyle w:val="ListParagraph"/>
              <w:ind w:left="-107" w:right="-113"/>
              <w:jc w:val="center"/>
            </w:pPr>
            <w:r>
              <w:t>3%</w:t>
            </w:r>
          </w:p>
        </w:tc>
        <w:tc>
          <w:tcPr>
            <w:tcW w:w="1134" w:type="dxa"/>
          </w:tcPr>
          <w:p w14:paraId="6F8A1991" w14:textId="4606F991" w:rsidR="001E7FAF" w:rsidRDefault="002D3600" w:rsidP="00A00420">
            <w:pPr>
              <w:pStyle w:val="ListParagraph"/>
              <w:ind w:left="-107" w:right="-113"/>
              <w:jc w:val="center"/>
            </w:pPr>
            <w:r>
              <w:t>0%</w:t>
            </w:r>
          </w:p>
        </w:tc>
      </w:tr>
      <w:tr w:rsidR="001E7FAF" w14:paraId="5AF01636" w14:textId="77777777" w:rsidTr="00B52D35">
        <w:trPr>
          <w:gridAfter w:val="1"/>
          <w:wAfter w:w="11" w:type="dxa"/>
        </w:trPr>
        <w:tc>
          <w:tcPr>
            <w:tcW w:w="1277" w:type="dxa"/>
            <w:vAlign w:val="center"/>
          </w:tcPr>
          <w:p w14:paraId="74B66CED" w14:textId="61FD29E5" w:rsidR="001E7FAF" w:rsidRDefault="001E7FAF" w:rsidP="00B52D35">
            <w:pPr>
              <w:pStyle w:val="ListParagraph"/>
              <w:ind w:left="-108" w:right="-110"/>
              <w:jc w:val="center"/>
            </w:pPr>
            <w:r>
              <w:t>Posisi 3</w:t>
            </w:r>
          </w:p>
        </w:tc>
        <w:tc>
          <w:tcPr>
            <w:tcW w:w="1285" w:type="dxa"/>
          </w:tcPr>
          <w:p w14:paraId="157DC579" w14:textId="5DCFB16E" w:rsidR="001E7FAF" w:rsidRDefault="001E7FAF" w:rsidP="00A00420">
            <w:pPr>
              <w:pStyle w:val="ListParagraph"/>
              <w:ind w:left="-107" w:right="-113"/>
              <w:jc w:val="center"/>
            </w:pPr>
            <w:r>
              <w:t>-0,8773549</w:t>
            </w:r>
          </w:p>
        </w:tc>
        <w:tc>
          <w:tcPr>
            <w:tcW w:w="1418" w:type="dxa"/>
          </w:tcPr>
          <w:p w14:paraId="150D72B9" w14:textId="03D6A221" w:rsidR="001E7FAF" w:rsidRDefault="001E7FAF" w:rsidP="00A00420">
            <w:pPr>
              <w:pStyle w:val="ListParagraph"/>
              <w:ind w:left="-107" w:right="-113"/>
              <w:jc w:val="center"/>
            </w:pPr>
            <w:r>
              <w:t>100,3519934</w:t>
            </w:r>
          </w:p>
        </w:tc>
        <w:tc>
          <w:tcPr>
            <w:tcW w:w="1134" w:type="dxa"/>
          </w:tcPr>
          <w:p w14:paraId="7EE6C317" w14:textId="59ACAAEF" w:rsidR="001E7FAF" w:rsidRDefault="001E7FAF" w:rsidP="00A00420">
            <w:pPr>
              <w:pStyle w:val="ListParagraph"/>
              <w:ind w:left="-107" w:right="-113"/>
              <w:jc w:val="center"/>
            </w:pPr>
            <w:r>
              <w:t>-0,877458</w:t>
            </w:r>
          </w:p>
        </w:tc>
        <w:tc>
          <w:tcPr>
            <w:tcW w:w="1277" w:type="dxa"/>
          </w:tcPr>
          <w:p w14:paraId="75D75505" w14:textId="46793D54" w:rsidR="001E7FAF" w:rsidRDefault="00A00420" w:rsidP="00A00420">
            <w:pPr>
              <w:pStyle w:val="ListParagraph"/>
              <w:ind w:left="-107" w:right="-113"/>
              <w:jc w:val="center"/>
            </w:pPr>
            <w:r>
              <w:t>100,352088</w:t>
            </w:r>
          </w:p>
        </w:tc>
        <w:tc>
          <w:tcPr>
            <w:tcW w:w="987" w:type="dxa"/>
            <w:vAlign w:val="center"/>
          </w:tcPr>
          <w:p w14:paraId="61F22A7F" w14:textId="3E36CF06" w:rsidR="001E7FAF" w:rsidRDefault="002D3600" w:rsidP="00A00420">
            <w:pPr>
              <w:pStyle w:val="ListParagraph"/>
              <w:ind w:left="-107" w:right="-113"/>
              <w:jc w:val="center"/>
            </w:pPr>
            <w:r>
              <w:t>1%</w:t>
            </w:r>
          </w:p>
        </w:tc>
        <w:tc>
          <w:tcPr>
            <w:tcW w:w="1134" w:type="dxa"/>
          </w:tcPr>
          <w:p w14:paraId="2255324A" w14:textId="03E2C3F6" w:rsidR="001E7FAF" w:rsidRDefault="002D3600" w:rsidP="00A00420">
            <w:pPr>
              <w:pStyle w:val="ListParagraph"/>
              <w:ind w:left="-107" w:right="-113"/>
              <w:jc w:val="center"/>
            </w:pPr>
            <w:r>
              <w:t>0%</w:t>
            </w:r>
          </w:p>
        </w:tc>
      </w:tr>
      <w:tr w:rsidR="001E7FAF" w14:paraId="3990D9C4" w14:textId="77777777" w:rsidTr="00B52D35">
        <w:trPr>
          <w:gridAfter w:val="1"/>
          <w:wAfter w:w="11" w:type="dxa"/>
        </w:trPr>
        <w:tc>
          <w:tcPr>
            <w:tcW w:w="1277" w:type="dxa"/>
            <w:vAlign w:val="center"/>
          </w:tcPr>
          <w:p w14:paraId="4790F347" w14:textId="6B46416F" w:rsidR="001E7FAF" w:rsidRDefault="001E7FAF" w:rsidP="00B52D35">
            <w:pPr>
              <w:pStyle w:val="ListParagraph"/>
              <w:ind w:left="-108" w:right="-110"/>
              <w:jc w:val="center"/>
            </w:pPr>
            <w:r>
              <w:t>Posisi 4</w:t>
            </w:r>
          </w:p>
        </w:tc>
        <w:tc>
          <w:tcPr>
            <w:tcW w:w="1285" w:type="dxa"/>
          </w:tcPr>
          <w:p w14:paraId="1ED1C695" w14:textId="5C16854F" w:rsidR="001E7FAF" w:rsidRDefault="001E7FAF" w:rsidP="00A00420">
            <w:pPr>
              <w:pStyle w:val="ListParagraph"/>
              <w:ind w:left="-107" w:right="-113"/>
              <w:jc w:val="center"/>
            </w:pPr>
            <w:r>
              <w:t>-0,8774738</w:t>
            </w:r>
          </w:p>
        </w:tc>
        <w:tc>
          <w:tcPr>
            <w:tcW w:w="1418" w:type="dxa"/>
          </w:tcPr>
          <w:p w14:paraId="70BC0929" w14:textId="6704FFD0" w:rsidR="001E7FAF" w:rsidRDefault="001E7FAF" w:rsidP="00A00420">
            <w:pPr>
              <w:pStyle w:val="ListParagraph"/>
              <w:ind w:left="-107" w:right="-113"/>
              <w:jc w:val="center"/>
            </w:pPr>
            <w:r>
              <w:t>100,3520869</w:t>
            </w:r>
          </w:p>
        </w:tc>
        <w:tc>
          <w:tcPr>
            <w:tcW w:w="1134" w:type="dxa"/>
          </w:tcPr>
          <w:p w14:paraId="512AC81C" w14:textId="0B6B06CC" w:rsidR="001E7FAF" w:rsidRDefault="00A00420" w:rsidP="00A00420">
            <w:pPr>
              <w:pStyle w:val="ListParagraph"/>
              <w:ind w:left="-107" w:right="-113"/>
              <w:jc w:val="center"/>
            </w:pPr>
            <w:r>
              <w:t>-0,877331</w:t>
            </w:r>
          </w:p>
        </w:tc>
        <w:tc>
          <w:tcPr>
            <w:tcW w:w="1277" w:type="dxa"/>
          </w:tcPr>
          <w:p w14:paraId="714BC47E" w14:textId="6217A38D" w:rsidR="001E7FAF" w:rsidRDefault="00A00420" w:rsidP="00A00420">
            <w:pPr>
              <w:pStyle w:val="ListParagraph"/>
              <w:ind w:left="-107" w:right="-113"/>
              <w:jc w:val="center"/>
            </w:pPr>
            <w:r>
              <w:t>100,351995</w:t>
            </w:r>
          </w:p>
        </w:tc>
        <w:tc>
          <w:tcPr>
            <w:tcW w:w="987" w:type="dxa"/>
            <w:vAlign w:val="center"/>
          </w:tcPr>
          <w:p w14:paraId="4FEB1A53" w14:textId="57B0E575" w:rsidR="001E7FAF" w:rsidRDefault="002D3600" w:rsidP="00A00420">
            <w:pPr>
              <w:pStyle w:val="ListParagraph"/>
              <w:ind w:left="-107" w:right="-113"/>
              <w:jc w:val="center"/>
            </w:pPr>
            <w:r>
              <w:t>2%</w:t>
            </w:r>
          </w:p>
        </w:tc>
        <w:tc>
          <w:tcPr>
            <w:tcW w:w="1134" w:type="dxa"/>
          </w:tcPr>
          <w:p w14:paraId="095DC404" w14:textId="2D846453" w:rsidR="001E7FAF" w:rsidRDefault="002D3600" w:rsidP="00A00420">
            <w:pPr>
              <w:pStyle w:val="ListParagraph"/>
              <w:ind w:left="-107" w:right="-113"/>
              <w:jc w:val="center"/>
            </w:pPr>
            <w:r>
              <w:t>0%</w:t>
            </w:r>
          </w:p>
        </w:tc>
      </w:tr>
      <w:tr w:rsidR="001E7FAF" w14:paraId="00F4DCD1" w14:textId="77777777" w:rsidTr="00B52D35">
        <w:trPr>
          <w:gridAfter w:val="1"/>
          <w:wAfter w:w="11" w:type="dxa"/>
        </w:trPr>
        <w:tc>
          <w:tcPr>
            <w:tcW w:w="1277" w:type="dxa"/>
            <w:vAlign w:val="center"/>
          </w:tcPr>
          <w:p w14:paraId="04FF0DAC" w14:textId="729B29D7" w:rsidR="001E7FAF" w:rsidRDefault="001E7FAF" w:rsidP="00B52D35">
            <w:pPr>
              <w:pStyle w:val="ListParagraph"/>
              <w:ind w:left="-108" w:right="-110"/>
              <w:jc w:val="center"/>
            </w:pPr>
            <w:r>
              <w:t>Posisi 5</w:t>
            </w:r>
          </w:p>
        </w:tc>
        <w:tc>
          <w:tcPr>
            <w:tcW w:w="1285" w:type="dxa"/>
          </w:tcPr>
          <w:p w14:paraId="47BC2E50" w14:textId="7287E3DE" w:rsidR="001E7FAF" w:rsidRDefault="001E7FAF" w:rsidP="00A00420">
            <w:pPr>
              <w:pStyle w:val="ListParagraph"/>
              <w:ind w:left="-107" w:right="-113"/>
              <w:jc w:val="center"/>
            </w:pPr>
            <w:r>
              <w:t>-0,8776132</w:t>
            </w:r>
          </w:p>
        </w:tc>
        <w:tc>
          <w:tcPr>
            <w:tcW w:w="1418" w:type="dxa"/>
          </w:tcPr>
          <w:p w14:paraId="1949A10F" w14:textId="389926E6" w:rsidR="001E7FAF" w:rsidRDefault="001E7FAF" w:rsidP="00A00420">
            <w:pPr>
              <w:pStyle w:val="ListParagraph"/>
              <w:ind w:left="-107" w:right="-113"/>
              <w:jc w:val="center"/>
            </w:pPr>
            <w:r>
              <w:t>100,3519675</w:t>
            </w:r>
          </w:p>
        </w:tc>
        <w:tc>
          <w:tcPr>
            <w:tcW w:w="1134" w:type="dxa"/>
          </w:tcPr>
          <w:p w14:paraId="00F0FDD6" w14:textId="6550926D" w:rsidR="001E7FAF" w:rsidRDefault="00A00420" w:rsidP="00A00420">
            <w:pPr>
              <w:pStyle w:val="ListParagraph"/>
              <w:ind w:left="-107" w:right="-113"/>
              <w:jc w:val="center"/>
            </w:pPr>
            <w:r>
              <w:t>-0,877624</w:t>
            </w:r>
          </w:p>
        </w:tc>
        <w:tc>
          <w:tcPr>
            <w:tcW w:w="1277" w:type="dxa"/>
          </w:tcPr>
          <w:p w14:paraId="3846BAA8" w14:textId="71102763" w:rsidR="001E7FAF" w:rsidRDefault="00A00420" w:rsidP="00A00420">
            <w:pPr>
              <w:pStyle w:val="ListParagraph"/>
              <w:ind w:left="-107" w:right="-113"/>
              <w:jc w:val="center"/>
            </w:pPr>
            <w:r>
              <w:t>100,351965</w:t>
            </w:r>
          </w:p>
        </w:tc>
        <w:tc>
          <w:tcPr>
            <w:tcW w:w="987" w:type="dxa"/>
            <w:vAlign w:val="center"/>
          </w:tcPr>
          <w:p w14:paraId="49636428" w14:textId="385F8FE6" w:rsidR="001E7FAF" w:rsidRDefault="002D3600" w:rsidP="00A00420">
            <w:pPr>
              <w:pStyle w:val="ListParagraph"/>
              <w:ind w:left="-107" w:right="-113"/>
              <w:jc w:val="center"/>
            </w:pPr>
            <w:r>
              <w:t>0%</w:t>
            </w:r>
          </w:p>
        </w:tc>
        <w:tc>
          <w:tcPr>
            <w:tcW w:w="1134" w:type="dxa"/>
          </w:tcPr>
          <w:p w14:paraId="05063092" w14:textId="4B099836" w:rsidR="001E7FAF" w:rsidRDefault="002D3600" w:rsidP="00A00420">
            <w:pPr>
              <w:pStyle w:val="ListParagraph"/>
              <w:ind w:left="-107" w:right="-113"/>
              <w:jc w:val="center"/>
            </w:pPr>
            <w:r>
              <w:t>0%</w:t>
            </w:r>
          </w:p>
        </w:tc>
      </w:tr>
      <w:tr w:rsidR="001E7FAF" w14:paraId="402FA4C3" w14:textId="77777777" w:rsidTr="00B52D35">
        <w:trPr>
          <w:gridAfter w:val="1"/>
          <w:wAfter w:w="11" w:type="dxa"/>
        </w:trPr>
        <w:tc>
          <w:tcPr>
            <w:tcW w:w="1277" w:type="dxa"/>
            <w:vAlign w:val="center"/>
          </w:tcPr>
          <w:p w14:paraId="4CC7DDEB" w14:textId="4C7ECFFE" w:rsidR="001E7FAF" w:rsidRDefault="001E7FAF" w:rsidP="00B52D35">
            <w:pPr>
              <w:pStyle w:val="ListParagraph"/>
              <w:ind w:left="-108" w:right="-110"/>
              <w:jc w:val="center"/>
            </w:pPr>
            <w:r>
              <w:t>Posisi 6</w:t>
            </w:r>
          </w:p>
        </w:tc>
        <w:tc>
          <w:tcPr>
            <w:tcW w:w="1285" w:type="dxa"/>
          </w:tcPr>
          <w:p w14:paraId="2A996FB8" w14:textId="200F6FEA" w:rsidR="001E7FAF" w:rsidRDefault="001E7FAF" w:rsidP="00A00420">
            <w:pPr>
              <w:pStyle w:val="ListParagraph"/>
              <w:ind w:left="-107" w:right="-113"/>
              <w:jc w:val="center"/>
            </w:pPr>
            <w:r>
              <w:t>-0,8776586</w:t>
            </w:r>
          </w:p>
        </w:tc>
        <w:tc>
          <w:tcPr>
            <w:tcW w:w="1418" w:type="dxa"/>
          </w:tcPr>
          <w:p w14:paraId="5B5FA1A3" w14:textId="7EBEBD84" w:rsidR="001E7FAF" w:rsidRDefault="001E7FAF" w:rsidP="00A00420">
            <w:pPr>
              <w:pStyle w:val="ListParagraph"/>
              <w:ind w:left="-107" w:right="-113"/>
              <w:jc w:val="center"/>
            </w:pPr>
            <w:r>
              <w:t>100,3518124</w:t>
            </w:r>
          </w:p>
        </w:tc>
        <w:tc>
          <w:tcPr>
            <w:tcW w:w="1134" w:type="dxa"/>
          </w:tcPr>
          <w:p w14:paraId="76CB621E" w14:textId="0FE78555" w:rsidR="001E7FAF" w:rsidRDefault="00A00420" w:rsidP="00A00420">
            <w:pPr>
              <w:pStyle w:val="ListParagraph"/>
              <w:ind w:left="-107" w:right="-113"/>
              <w:jc w:val="center"/>
            </w:pPr>
            <w:r>
              <w:t>-0,877351</w:t>
            </w:r>
          </w:p>
        </w:tc>
        <w:tc>
          <w:tcPr>
            <w:tcW w:w="1277" w:type="dxa"/>
          </w:tcPr>
          <w:p w14:paraId="738010B5" w14:textId="4A842918" w:rsidR="001E7FAF" w:rsidRDefault="00A00420" w:rsidP="00A00420">
            <w:pPr>
              <w:pStyle w:val="ListParagraph"/>
              <w:ind w:left="-107" w:right="-113"/>
              <w:jc w:val="center"/>
            </w:pPr>
            <w:r>
              <w:t>100,351832</w:t>
            </w:r>
          </w:p>
        </w:tc>
        <w:tc>
          <w:tcPr>
            <w:tcW w:w="987" w:type="dxa"/>
            <w:vAlign w:val="center"/>
          </w:tcPr>
          <w:p w14:paraId="158B007B" w14:textId="66957BD2" w:rsidR="001E7FAF" w:rsidRDefault="00B52D35" w:rsidP="00A00420">
            <w:pPr>
              <w:pStyle w:val="ListParagraph"/>
              <w:ind w:left="-107" w:right="-113"/>
              <w:jc w:val="center"/>
            </w:pPr>
            <w:r>
              <w:t>3</w:t>
            </w:r>
            <w:r w:rsidR="002D3600">
              <w:t>%</w:t>
            </w:r>
          </w:p>
        </w:tc>
        <w:tc>
          <w:tcPr>
            <w:tcW w:w="1134" w:type="dxa"/>
          </w:tcPr>
          <w:p w14:paraId="109E3C2A" w14:textId="4A2138EE" w:rsidR="001E7FAF" w:rsidRDefault="002D3600" w:rsidP="00A00420">
            <w:pPr>
              <w:pStyle w:val="ListParagraph"/>
              <w:ind w:left="-107" w:right="-113"/>
              <w:jc w:val="center"/>
            </w:pPr>
            <w:r>
              <w:t>0%</w:t>
            </w:r>
          </w:p>
        </w:tc>
      </w:tr>
      <w:bookmarkEnd w:id="240"/>
    </w:tbl>
    <w:p w14:paraId="7D728945" w14:textId="77777777" w:rsidR="008C0DCC" w:rsidRPr="008C0DCC" w:rsidRDefault="008C0DCC" w:rsidP="008C0DCC"/>
    <w:p w14:paraId="699E8B9A" w14:textId="2F8B9EAD" w:rsidR="00D81B70" w:rsidRDefault="00B52D35" w:rsidP="00D81B70">
      <w:pPr>
        <w:pStyle w:val="ListParagraph"/>
        <w:spacing w:line="480" w:lineRule="auto"/>
        <w:ind w:left="426"/>
        <w:jc w:val="both"/>
      </w:pPr>
      <w:bookmarkStart w:id="241" w:name="_Hlk158636836"/>
      <w:r>
        <w:t xml:space="preserve">Berdasarkan hasil pengujian GPS pada Tabel </w:t>
      </w:r>
      <w:r w:rsidR="004F7C38">
        <w:t>20</w:t>
      </w:r>
      <w:r>
        <w:t xml:space="preserve"> terdapat rata-rata </w:t>
      </w:r>
      <w:r w:rsidR="0048538C">
        <w:t xml:space="preserve">error </w:t>
      </w:r>
      <w:r w:rsidR="004F7C38">
        <w:t>3</w:t>
      </w:r>
      <w:r>
        <w:t xml:space="preserve">% pada </w:t>
      </w:r>
      <w:r w:rsidRPr="00B52D35">
        <w:rPr>
          <w:i/>
          <w:iCs/>
        </w:rPr>
        <w:t>latitude</w:t>
      </w:r>
      <w:r>
        <w:rPr>
          <w:i/>
          <w:iCs/>
        </w:rPr>
        <w:t xml:space="preserve"> </w:t>
      </w:r>
      <w:r>
        <w:t xml:space="preserve">dan 0% error pada </w:t>
      </w:r>
      <w:r w:rsidRPr="00B52D35">
        <w:rPr>
          <w:i/>
          <w:iCs/>
        </w:rPr>
        <w:t>longitude</w:t>
      </w:r>
      <w:r>
        <w:t xml:space="preserve">. </w:t>
      </w:r>
      <w:r w:rsidR="00D81B70">
        <w:t>Berikut rumus perhitungan error pembacaan GPS :</w:t>
      </w:r>
    </w:p>
    <w:p w14:paraId="025E7ACD" w14:textId="77777777" w:rsidR="00D81B70" w:rsidRPr="00D81B70" w:rsidRDefault="00D81B70" w:rsidP="00B90F1B">
      <w:pPr>
        <w:pStyle w:val="ListParagraph"/>
        <w:numPr>
          <w:ilvl w:val="0"/>
          <w:numId w:val="44"/>
        </w:numPr>
        <w:spacing w:line="480" w:lineRule="auto"/>
        <w:jc w:val="both"/>
      </w:pPr>
      <w:bookmarkStart w:id="242" w:name="_Hlk158636846"/>
      <m:oMath>
        <m:r>
          <w:rPr>
            <w:rFonts w:ascii="Cambria Math" w:hAnsi="Cambria Math" w:cs="Cambria Math"/>
          </w:rPr>
          <w:lastRenderedPageBreak/>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242"/>
    <w:p w14:paraId="1502608E" w14:textId="5A3DE205" w:rsidR="0048538C" w:rsidRDefault="00B446EF" w:rsidP="003B6B98">
      <w:pPr>
        <w:pStyle w:val="ListParagraph"/>
        <w:spacing w:line="480" w:lineRule="auto"/>
        <w:ind w:left="426"/>
        <w:jc w:val="both"/>
      </w:pPr>
      <w:r>
        <w:t>Pada hasil pengujian terdapat e</w:t>
      </w:r>
      <w:r w:rsidR="00D81B70">
        <w:t>rror pembacaan pada GPS</w:t>
      </w:r>
      <w:r w:rsidR="00B52D35">
        <w:t xml:space="preserve"> dikarenakan pada saat pengujian </w:t>
      </w:r>
      <w:r w:rsidR="00D81B70">
        <w:t>kondisi</w:t>
      </w:r>
      <w:r w:rsidR="00B52D35">
        <w:t xml:space="preserve"> cuaca </w:t>
      </w:r>
      <w:r w:rsidR="00397E89">
        <w:t>kurang baik</w:t>
      </w:r>
      <w:r w:rsidR="00B52D35">
        <w:t xml:space="preserve"> sehingga mengakibatkan </w:t>
      </w:r>
      <w:r w:rsidR="00397E89">
        <w:t>perbedaan</w:t>
      </w:r>
      <w:r w:rsidR="00B52D35">
        <w:t xml:space="preserve"> pembacaan GPS pada drone. </w:t>
      </w:r>
    </w:p>
    <w:bookmarkEnd w:id="241"/>
    <w:p w14:paraId="155BB9CB" w14:textId="135B9571" w:rsidR="00624173" w:rsidRDefault="00624173" w:rsidP="00D81B70">
      <w:pPr>
        <w:pStyle w:val="ListParagraph"/>
        <w:numPr>
          <w:ilvl w:val="0"/>
          <w:numId w:val="42"/>
        </w:numPr>
        <w:spacing w:line="480" w:lineRule="auto"/>
        <w:ind w:left="426"/>
        <w:jc w:val="both"/>
        <w:rPr>
          <w:b/>
          <w:bCs/>
        </w:rPr>
      </w:pPr>
      <w:r>
        <w:rPr>
          <w:b/>
          <w:bCs/>
        </w:rPr>
        <w:t xml:space="preserve">Pengujian </w:t>
      </w:r>
      <w:r w:rsidR="00867477">
        <w:rPr>
          <w:b/>
          <w:bCs/>
        </w:rPr>
        <w:t xml:space="preserve">Mekanisme </w:t>
      </w:r>
      <w:r>
        <w:rPr>
          <w:b/>
          <w:bCs/>
        </w:rPr>
        <w:t>Penyemprotan Cairan Pestisida</w:t>
      </w:r>
    </w:p>
    <w:p w14:paraId="7991368B" w14:textId="27E29DE2" w:rsidR="003B6B98" w:rsidRDefault="00B80163" w:rsidP="003B6B98">
      <w:pPr>
        <w:pStyle w:val="ListParagraph"/>
        <w:spacing w:line="480" w:lineRule="auto"/>
        <w:ind w:left="426"/>
        <w:jc w:val="both"/>
      </w:pPr>
      <w:bookmarkStart w:id="243" w:name="_Hlk158637661"/>
      <w:r>
        <w:t>Pengujian mekanisme penyemprotan cairan pestisida merupakan</w:t>
      </w:r>
      <w:r w:rsidR="003B6B98">
        <w:t xml:space="preserve"> serangkaian pengujian yang bertujuan untuk mengukur debit air yang mampu dikeluarkan oleh </w:t>
      </w:r>
      <w:r w:rsidR="003B6B98" w:rsidRPr="002E380B">
        <w:rPr>
          <w:i/>
          <w:iCs/>
        </w:rPr>
        <w:t>waterpump</w:t>
      </w:r>
      <w:r w:rsidR="003B6B98">
        <w:t xml:space="preserve"> DC yang digunakan</w:t>
      </w:r>
      <w:bookmarkEnd w:id="243"/>
      <w:r w:rsidR="003B6B98">
        <w:t xml:space="preserve">. Sumber tegangan yang diperoleh dari </w:t>
      </w:r>
      <w:r w:rsidR="003B6B98" w:rsidRPr="002E380B">
        <w:rPr>
          <w:i/>
          <w:iCs/>
        </w:rPr>
        <w:t>waterpum</w:t>
      </w:r>
      <w:r w:rsidR="002E380B" w:rsidRPr="002E380B">
        <w:rPr>
          <w:i/>
          <w:iCs/>
        </w:rPr>
        <w:t>p</w:t>
      </w:r>
      <w:r w:rsidR="003B6B98">
        <w:t xml:space="preserve"> adalah tegangan baterai yang telah diturunkan melalui DC </w:t>
      </w:r>
      <w:r w:rsidR="003B6B98" w:rsidRPr="002E380B">
        <w:rPr>
          <w:i/>
          <w:iCs/>
        </w:rPr>
        <w:t>stepdown</w:t>
      </w:r>
      <w:r w:rsidR="003B6B98">
        <w:t xml:space="preserve"> sehingga tegangan yang masuk pada </w:t>
      </w:r>
      <w:r w:rsidR="003B6B98" w:rsidRPr="002E380B">
        <w:rPr>
          <w:i/>
          <w:iCs/>
        </w:rPr>
        <w:t>waterpump</w:t>
      </w:r>
      <w:r w:rsidR="003B6B98">
        <w:t xml:space="preserve"> DC sebesar 12V.</w:t>
      </w:r>
    </w:p>
    <w:p w14:paraId="23AA4A1D" w14:textId="77777777" w:rsidR="003B6B98" w:rsidRDefault="003B6B98" w:rsidP="003B6B98">
      <w:pPr>
        <w:pStyle w:val="ListParagraph"/>
        <w:keepNext/>
        <w:spacing w:after="0" w:line="276" w:lineRule="auto"/>
        <w:ind w:left="426"/>
        <w:jc w:val="center"/>
      </w:pPr>
      <w:r>
        <w:rPr>
          <w:noProof/>
        </w:rPr>
        <w:drawing>
          <wp:inline distT="0" distB="0" distL="0" distR="0" wp14:anchorId="620A1AAE" wp14:editId="7E2C2A34">
            <wp:extent cx="3038475" cy="1756671"/>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14550" r="4761"/>
                    <a:stretch/>
                  </pic:blipFill>
                  <pic:spPr bwMode="auto">
                    <a:xfrm>
                      <a:off x="0" y="0"/>
                      <a:ext cx="3069380" cy="1774539"/>
                    </a:xfrm>
                    <a:prstGeom prst="rect">
                      <a:avLst/>
                    </a:prstGeom>
                    <a:ln>
                      <a:noFill/>
                    </a:ln>
                    <a:extLst>
                      <a:ext uri="{53640926-AAD7-44D8-BBD7-CCE9431645EC}">
                        <a14:shadowObscured xmlns:a14="http://schemas.microsoft.com/office/drawing/2010/main"/>
                      </a:ext>
                    </a:extLst>
                  </pic:spPr>
                </pic:pic>
              </a:graphicData>
            </a:graphic>
          </wp:inline>
        </w:drawing>
      </w:r>
    </w:p>
    <w:p w14:paraId="4834BC54" w14:textId="299FB7A7" w:rsidR="003B6B98" w:rsidRDefault="003B6B98" w:rsidP="003B6B98">
      <w:pPr>
        <w:pStyle w:val="Caption"/>
        <w:ind w:left="426"/>
        <w:jc w:val="center"/>
      </w:pPr>
      <w:bookmarkStart w:id="244" w:name="_Toc159681868"/>
      <w:r>
        <w:t xml:space="preserve">Gambar </w:t>
      </w:r>
      <w:fldSimple w:instr=" SEQ Gambar \* ARABIC ">
        <w:r w:rsidR="008F642D">
          <w:rPr>
            <w:noProof/>
          </w:rPr>
          <w:t>54</w:t>
        </w:r>
      </w:fldSimple>
      <w:r>
        <w:t xml:space="preserve"> Pengujian Tegangan Input pada waterpump DC</w:t>
      </w:r>
      <w:bookmarkEnd w:id="244"/>
    </w:p>
    <w:p w14:paraId="0E811721" w14:textId="042B2A82" w:rsidR="003B6B98" w:rsidRDefault="003B6B98" w:rsidP="003B6B98">
      <w:pPr>
        <w:pStyle w:val="ListParagraph"/>
        <w:spacing w:line="480" w:lineRule="auto"/>
        <w:ind w:left="426"/>
        <w:jc w:val="both"/>
      </w:pPr>
      <w:r>
        <w:t>Gambar 5</w:t>
      </w:r>
      <w:r w:rsidR="004F7C38">
        <w:t>4</w:t>
      </w:r>
      <w:r>
        <w:t xml:space="preserve"> merupakan hasil dari pengukuran tegangan masukan pada waterpump DC yang mana tegangan tersebut bersumber dari </w:t>
      </w:r>
      <w:r w:rsidRPr="003B6B98">
        <w:t xml:space="preserve">baterai yang telah diturunkan melalui DC </w:t>
      </w:r>
      <w:r w:rsidRPr="002E380B">
        <w:rPr>
          <w:i/>
          <w:iCs/>
        </w:rPr>
        <w:t>stepdown</w:t>
      </w:r>
      <w:r w:rsidR="00742A43">
        <w:t xml:space="preserve">. </w:t>
      </w:r>
      <w:r w:rsidR="00742A43" w:rsidRPr="00742A43">
        <w:rPr>
          <w:i/>
          <w:iCs/>
        </w:rPr>
        <w:t xml:space="preserve">Waterpump </w:t>
      </w:r>
      <w:r w:rsidR="00742A43" w:rsidRPr="00742A43">
        <w:t>DC</w:t>
      </w:r>
      <w:r w:rsidR="00742A43">
        <w:t xml:space="preserve"> dinyalakan secara otomatis dengan menggunakan modul relay </w:t>
      </w:r>
      <w:r w:rsidR="002E380B">
        <w:t>sebagai</w:t>
      </w:r>
      <w:r w:rsidR="00742A43">
        <w:t xml:space="preserve"> menghubungkan dan memutus arus listrik yang dialirkan ke </w:t>
      </w:r>
      <w:r w:rsidR="00742A43" w:rsidRPr="001D57FD">
        <w:rPr>
          <w:i/>
          <w:iCs/>
        </w:rPr>
        <w:t>waterpump</w:t>
      </w:r>
      <w:r w:rsidR="00742A43">
        <w:t xml:space="preserve"> secara otomatis melalui kendali dari PIN AUX Pixhawk</w:t>
      </w:r>
      <w:r w:rsidR="00547A6E">
        <w:t>.</w:t>
      </w:r>
    </w:p>
    <w:p w14:paraId="69B4C06E" w14:textId="77777777" w:rsidR="00547A6E" w:rsidRDefault="00547A6E" w:rsidP="00547A6E">
      <w:pPr>
        <w:pStyle w:val="ListParagraph"/>
        <w:keepNext/>
        <w:spacing w:line="240" w:lineRule="auto"/>
        <w:ind w:left="426"/>
        <w:jc w:val="center"/>
      </w:pPr>
      <w:r>
        <w:rPr>
          <w:noProof/>
        </w:rPr>
        <w:lastRenderedPageBreak/>
        <w:drawing>
          <wp:inline distT="0" distB="0" distL="0" distR="0" wp14:anchorId="4560BDC9" wp14:editId="73E636A1">
            <wp:extent cx="3524250" cy="198455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555611" cy="2002215"/>
                    </a:xfrm>
                    <a:prstGeom prst="rect">
                      <a:avLst/>
                    </a:prstGeom>
                  </pic:spPr>
                </pic:pic>
              </a:graphicData>
            </a:graphic>
          </wp:inline>
        </w:drawing>
      </w:r>
    </w:p>
    <w:p w14:paraId="04F2CECE" w14:textId="6C185AD4" w:rsidR="00742A43" w:rsidRDefault="00547A6E" w:rsidP="00547A6E">
      <w:pPr>
        <w:pStyle w:val="Caption"/>
        <w:jc w:val="center"/>
      </w:pPr>
      <w:bookmarkStart w:id="245" w:name="_Toc159681869"/>
      <w:r>
        <w:t xml:space="preserve">Gambar </w:t>
      </w:r>
      <w:fldSimple w:instr=" SEQ Gambar \* ARABIC ">
        <w:r w:rsidR="008F642D">
          <w:rPr>
            <w:noProof/>
          </w:rPr>
          <w:t>55</w:t>
        </w:r>
      </w:fldSimple>
      <w:r>
        <w:t xml:space="preserve"> Skema Rangkaian Penyemprotan</w:t>
      </w:r>
      <w:bookmarkEnd w:id="245"/>
    </w:p>
    <w:p w14:paraId="08245EA7" w14:textId="4BF3EA42" w:rsidR="00547A6E" w:rsidRDefault="00547A6E" w:rsidP="001D57FD">
      <w:pPr>
        <w:pStyle w:val="ListParagraph"/>
        <w:spacing w:after="0" w:line="480" w:lineRule="auto"/>
        <w:ind w:left="426"/>
        <w:jc w:val="both"/>
      </w:pPr>
      <w:r>
        <w:t>Gambar 5</w:t>
      </w:r>
      <w:r w:rsidR="004F7C38">
        <w:t>5</w:t>
      </w:r>
      <w:r>
        <w:t xml:space="preserve"> merupakan skema rangkaian yang terpasang pada drone untuk melalukan proses penyemprotan secara otomatis. Pin input relay terpasang pada pin AUX5 pixhawk untuk </w:t>
      </w:r>
      <w:r w:rsidR="002E380B">
        <w:t>memicu</w:t>
      </w:r>
      <w:r>
        <w:t xml:space="preserve"> relay dihidupkan atau dimatikan. Besar tegangan yang terukur pada pin aux pixhawk dapat dilihat pada </w:t>
      </w:r>
      <w:r w:rsidR="004F7C38">
        <w:t>T</w:t>
      </w:r>
      <w:r>
        <w:t xml:space="preserve">abel </w:t>
      </w:r>
      <w:r w:rsidR="004F7C38">
        <w:t xml:space="preserve">21 </w:t>
      </w:r>
      <w:r>
        <w:t>berikut :</w:t>
      </w:r>
    </w:p>
    <w:p w14:paraId="1E06CFA6" w14:textId="6C8CF7D5" w:rsidR="001D57FD" w:rsidRDefault="001D57FD" w:rsidP="001D57FD">
      <w:pPr>
        <w:pStyle w:val="Caption"/>
        <w:keepNext/>
        <w:ind w:left="426"/>
      </w:pPr>
      <w:bookmarkStart w:id="246" w:name="_Toc159235161"/>
      <w:r>
        <w:t xml:space="preserve">Tabel </w:t>
      </w:r>
      <w:fldSimple w:instr=" SEQ Tabel \* ARABIC ">
        <w:r w:rsidR="008F642D">
          <w:rPr>
            <w:noProof/>
          </w:rPr>
          <w:t>21</w:t>
        </w:r>
      </w:fldSimple>
      <w:r>
        <w:t xml:space="preserve"> Tegangan Output Pin AUX5 Pixhawk</w:t>
      </w:r>
      <w:bookmarkEnd w:id="246"/>
    </w:p>
    <w:tbl>
      <w:tblPr>
        <w:tblStyle w:val="TableGrid"/>
        <w:tblW w:w="0" w:type="auto"/>
        <w:tblInd w:w="426" w:type="dxa"/>
        <w:tblLook w:val="04A0" w:firstRow="1" w:lastRow="0" w:firstColumn="1" w:lastColumn="0" w:noHBand="0" w:noVBand="1"/>
      </w:tblPr>
      <w:tblGrid>
        <w:gridCol w:w="2494"/>
        <w:gridCol w:w="2504"/>
        <w:gridCol w:w="2504"/>
      </w:tblGrid>
      <w:tr w:rsidR="00547A6E" w14:paraId="1575D882" w14:textId="77777777" w:rsidTr="001D57FD">
        <w:tc>
          <w:tcPr>
            <w:tcW w:w="2494" w:type="dxa"/>
          </w:tcPr>
          <w:p w14:paraId="7C1B7DB5" w14:textId="58DD1F95" w:rsidR="00547A6E" w:rsidRDefault="00547A6E" w:rsidP="00547A6E">
            <w:pPr>
              <w:pStyle w:val="ListParagraph"/>
              <w:spacing w:line="276" w:lineRule="auto"/>
              <w:ind w:left="0"/>
              <w:jc w:val="center"/>
            </w:pPr>
            <w:r>
              <w:t>Pin Pixhawk</w:t>
            </w:r>
          </w:p>
        </w:tc>
        <w:tc>
          <w:tcPr>
            <w:tcW w:w="2504" w:type="dxa"/>
          </w:tcPr>
          <w:p w14:paraId="45B27420" w14:textId="08BDE45A" w:rsidR="00547A6E" w:rsidRDefault="00547A6E" w:rsidP="00547A6E">
            <w:pPr>
              <w:pStyle w:val="ListParagraph"/>
              <w:spacing w:line="276" w:lineRule="auto"/>
              <w:ind w:left="0"/>
              <w:jc w:val="center"/>
            </w:pPr>
            <w:r>
              <w:t xml:space="preserve">Tegangan </w:t>
            </w:r>
            <w:r w:rsidR="002E380B">
              <w:t xml:space="preserve">Kondisi </w:t>
            </w:r>
            <w:r>
              <w:t>ON</w:t>
            </w:r>
          </w:p>
        </w:tc>
        <w:tc>
          <w:tcPr>
            <w:tcW w:w="2504" w:type="dxa"/>
          </w:tcPr>
          <w:p w14:paraId="6A1DD4B3" w14:textId="0BB20778" w:rsidR="00547A6E" w:rsidRDefault="00547A6E" w:rsidP="00547A6E">
            <w:pPr>
              <w:pStyle w:val="ListParagraph"/>
              <w:spacing w:line="276" w:lineRule="auto"/>
              <w:ind w:left="0"/>
              <w:jc w:val="center"/>
            </w:pPr>
            <w:r>
              <w:t xml:space="preserve">Tegangan </w:t>
            </w:r>
            <w:r w:rsidR="002E380B">
              <w:t xml:space="preserve">Kondisi </w:t>
            </w:r>
            <w:r>
              <w:t>OFF</w:t>
            </w:r>
          </w:p>
        </w:tc>
      </w:tr>
      <w:tr w:rsidR="00547A6E" w14:paraId="0CB01024" w14:textId="77777777" w:rsidTr="001D57FD">
        <w:tc>
          <w:tcPr>
            <w:tcW w:w="2494" w:type="dxa"/>
          </w:tcPr>
          <w:p w14:paraId="64FFA1E8" w14:textId="3866A6BB" w:rsidR="00547A6E" w:rsidRDefault="00547A6E" w:rsidP="00547A6E">
            <w:pPr>
              <w:pStyle w:val="ListParagraph"/>
              <w:spacing w:line="276" w:lineRule="auto"/>
              <w:ind w:left="0"/>
              <w:jc w:val="center"/>
            </w:pPr>
            <w:r>
              <w:t>GND</w:t>
            </w:r>
          </w:p>
        </w:tc>
        <w:tc>
          <w:tcPr>
            <w:tcW w:w="2504" w:type="dxa"/>
          </w:tcPr>
          <w:p w14:paraId="3DF32157" w14:textId="2F0CDA58" w:rsidR="00547A6E" w:rsidRDefault="00547A6E" w:rsidP="00547A6E">
            <w:pPr>
              <w:pStyle w:val="ListParagraph"/>
              <w:spacing w:line="276" w:lineRule="auto"/>
              <w:ind w:left="0"/>
              <w:jc w:val="center"/>
            </w:pPr>
            <w:r>
              <w:t>0V</w:t>
            </w:r>
          </w:p>
        </w:tc>
        <w:tc>
          <w:tcPr>
            <w:tcW w:w="2504" w:type="dxa"/>
          </w:tcPr>
          <w:p w14:paraId="3352DB33" w14:textId="4D1C7EFE" w:rsidR="00547A6E" w:rsidRDefault="00547A6E" w:rsidP="00547A6E">
            <w:pPr>
              <w:pStyle w:val="ListParagraph"/>
              <w:spacing w:line="276" w:lineRule="auto"/>
              <w:ind w:left="0"/>
              <w:jc w:val="center"/>
            </w:pPr>
            <w:r>
              <w:t>0V</w:t>
            </w:r>
          </w:p>
        </w:tc>
      </w:tr>
      <w:tr w:rsidR="00547A6E" w14:paraId="749A7355" w14:textId="77777777" w:rsidTr="001D57FD">
        <w:tc>
          <w:tcPr>
            <w:tcW w:w="2494" w:type="dxa"/>
          </w:tcPr>
          <w:p w14:paraId="7CC49F6F" w14:textId="4892AC81" w:rsidR="00547A6E" w:rsidRDefault="00547A6E" w:rsidP="00547A6E">
            <w:pPr>
              <w:pStyle w:val="ListParagraph"/>
              <w:spacing w:line="276" w:lineRule="auto"/>
              <w:ind w:left="0"/>
              <w:jc w:val="center"/>
            </w:pPr>
            <w:r>
              <w:t>VCC</w:t>
            </w:r>
          </w:p>
        </w:tc>
        <w:tc>
          <w:tcPr>
            <w:tcW w:w="2504" w:type="dxa"/>
          </w:tcPr>
          <w:p w14:paraId="1E255079" w14:textId="18BFEDE6" w:rsidR="00547A6E" w:rsidRDefault="00547A6E" w:rsidP="00547A6E">
            <w:pPr>
              <w:pStyle w:val="ListParagraph"/>
              <w:spacing w:line="276" w:lineRule="auto"/>
              <w:ind w:left="0"/>
              <w:jc w:val="center"/>
            </w:pPr>
            <w:r>
              <w:t>5,25V</w:t>
            </w:r>
          </w:p>
        </w:tc>
        <w:tc>
          <w:tcPr>
            <w:tcW w:w="2504" w:type="dxa"/>
          </w:tcPr>
          <w:p w14:paraId="188D0235" w14:textId="22DEECA1" w:rsidR="00547A6E" w:rsidRDefault="00547A6E" w:rsidP="00547A6E">
            <w:pPr>
              <w:pStyle w:val="ListParagraph"/>
              <w:spacing w:line="276" w:lineRule="auto"/>
              <w:ind w:left="0"/>
              <w:jc w:val="center"/>
            </w:pPr>
            <w:r>
              <w:t>0V</w:t>
            </w:r>
          </w:p>
        </w:tc>
      </w:tr>
      <w:tr w:rsidR="00547A6E" w14:paraId="3A11A1F4" w14:textId="77777777" w:rsidTr="001D57FD">
        <w:tc>
          <w:tcPr>
            <w:tcW w:w="2494" w:type="dxa"/>
          </w:tcPr>
          <w:p w14:paraId="75953FB4" w14:textId="6ECB9C1A" w:rsidR="00547A6E" w:rsidRDefault="00547A6E" w:rsidP="00547A6E">
            <w:pPr>
              <w:pStyle w:val="ListParagraph"/>
              <w:spacing w:line="276" w:lineRule="auto"/>
              <w:ind w:left="0"/>
              <w:jc w:val="center"/>
            </w:pPr>
            <w:r>
              <w:t>DATA</w:t>
            </w:r>
          </w:p>
        </w:tc>
        <w:tc>
          <w:tcPr>
            <w:tcW w:w="2504" w:type="dxa"/>
          </w:tcPr>
          <w:p w14:paraId="79B9D46C" w14:textId="24469AB6" w:rsidR="00547A6E" w:rsidRDefault="00547A6E" w:rsidP="00547A6E">
            <w:pPr>
              <w:pStyle w:val="ListParagraph"/>
              <w:spacing w:line="276" w:lineRule="auto"/>
              <w:ind w:left="0"/>
              <w:jc w:val="center"/>
            </w:pPr>
            <w:r>
              <w:t>3,29V</w:t>
            </w:r>
          </w:p>
        </w:tc>
        <w:tc>
          <w:tcPr>
            <w:tcW w:w="2504" w:type="dxa"/>
          </w:tcPr>
          <w:p w14:paraId="69173323" w14:textId="7C3B3974" w:rsidR="00547A6E" w:rsidRDefault="00547A6E" w:rsidP="00547A6E">
            <w:pPr>
              <w:pStyle w:val="ListParagraph"/>
              <w:spacing w:line="276" w:lineRule="auto"/>
              <w:ind w:left="0"/>
              <w:jc w:val="center"/>
            </w:pPr>
            <w:r>
              <w:t>0V</w:t>
            </w:r>
          </w:p>
        </w:tc>
      </w:tr>
    </w:tbl>
    <w:p w14:paraId="5875087A" w14:textId="217C072C" w:rsidR="00971E4D" w:rsidRDefault="002E380B" w:rsidP="00F32BFF">
      <w:pPr>
        <w:pStyle w:val="ListParagraph"/>
        <w:spacing w:before="240" w:line="480" w:lineRule="auto"/>
        <w:ind w:left="426"/>
        <w:jc w:val="both"/>
      </w:pPr>
      <w:bookmarkStart w:id="247" w:name="_Hlk158637777"/>
      <w:r>
        <w:t xml:space="preserve">Perhitungan kecepatan pemyemprotan dilakukan dengan cara mengisi tangki air hingga kapasitas maksimum tangki sebesar 1600mL. Ketika waterpump DC diberikan tegangan listrik sebesar 12V maka </w:t>
      </w:r>
      <w:r w:rsidR="00971E4D">
        <w:t xml:space="preserve">air pada tangki akan dialirkan melalui slang dan </w:t>
      </w:r>
      <w:r w:rsidR="00971E4D" w:rsidRPr="00971E4D">
        <w:rPr>
          <w:i/>
          <w:iCs/>
        </w:rPr>
        <w:t>nozzle spray</w:t>
      </w:r>
      <w:r w:rsidR="00971E4D">
        <w:t xml:space="preserve"> yang digunakan. Sehingga menghasilkan disepersi penyebaran air seperti Gambar 5</w:t>
      </w:r>
      <w:r w:rsidR="004F7C38">
        <w:t>6</w:t>
      </w:r>
      <w:r w:rsidR="00971E4D">
        <w:t xml:space="preserve"> berikut.</w:t>
      </w:r>
    </w:p>
    <w:bookmarkEnd w:id="247"/>
    <w:p w14:paraId="688F9142" w14:textId="77777777" w:rsidR="00971E4D" w:rsidRDefault="00971E4D" w:rsidP="00971E4D">
      <w:pPr>
        <w:pStyle w:val="ListParagraph"/>
        <w:keepNext/>
        <w:spacing w:after="0" w:line="276" w:lineRule="auto"/>
        <w:ind w:left="426"/>
        <w:jc w:val="center"/>
      </w:pPr>
      <w:r>
        <w:rPr>
          <w:noProof/>
        </w:rPr>
        <w:lastRenderedPageBreak/>
        <w:drawing>
          <wp:inline distT="0" distB="0" distL="0" distR="0" wp14:anchorId="4E6C7D0F" wp14:editId="2EBE5B9F">
            <wp:extent cx="1780161" cy="2323874"/>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10489" b="16084"/>
                    <a:stretch/>
                  </pic:blipFill>
                  <pic:spPr bwMode="auto">
                    <a:xfrm>
                      <a:off x="0" y="0"/>
                      <a:ext cx="1792251" cy="2339657"/>
                    </a:xfrm>
                    <a:prstGeom prst="rect">
                      <a:avLst/>
                    </a:prstGeom>
                    <a:noFill/>
                    <a:ln>
                      <a:noFill/>
                    </a:ln>
                    <a:extLst>
                      <a:ext uri="{53640926-AAD7-44D8-BBD7-CCE9431645EC}">
                        <a14:shadowObscured xmlns:a14="http://schemas.microsoft.com/office/drawing/2010/main"/>
                      </a:ext>
                    </a:extLst>
                  </pic:spPr>
                </pic:pic>
              </a:graphicData>
            </a:graphic>
          </wp:inline>
        </w:drawing>
      </w:r>
    </w:p>
    <w:p w14:paraId="5296FC99" w14:textId="2D48741E" w:rsidR="00971E4D" w:rsidRDefault="00971E4D" w:rsidP="00971E4D">
      <w:pPr>
        <w:pStyle w:val="Caption"/>
        <w:ind w:left="567"/>
        <w:jc w:val="center"/>
      </w:pPr>
      <w:bookmarkStart w:id="248" w:name="_Toc159681870"/>
      <w:r>
        <w:t xml:space="preserve">Gambar </w:t>
      </w:r>
      <w:fldSimple w:instr=" SEQ Gambar \* ARABIC ">
        <w:r w:rsidR="008F642D">
          <w:rPr>
            <w:noProof/>
          </w:rPr>
          <w:t>56</w:t>
        </w:r>
      </w:fldSimple>
      <w:r>
        <w:t xml:space="preserve"> Aliran Penyemprotan Cairan</w:t>
      </w:r>
      <w:bookmarkEnd w:id="248"/>
    </w:p>
    <w:p w14:paraId="5C3BC694" w14:textId="65DB3352" w:rsidR="00C10D24" w:rsidRDefault="002D4E7E" w:rsidP="00D17B4C">
      <w:pPr>
        <w:pStyle w:val="ListParagraph"/>
        <w:spacing w:line="480" w:lineRule="auto"/>
        <w:ind w:left="426"/>
        <w:jc w:val="both"/>
      </w:pPr>
      <w:r>
        <w:t>Ketika waterpump dinyalakan</w:t>
      </w:r>
      <w:r w:rsidR="00971E4D">
        <w:t xml:space="preserve"> </w:t>
      </w:r>
      <w:r>
        <w:t>pada saat drone diletakkan di atas permukaan tanah, lebar dispersi air yang disemprotan mampu mencapai</w:t>
      </w:r>
      <w:r w:rsidR="00971E4D">
        <w:t xml:space="preserve"> </w:t>
      </w:r>
      <w:r>
        <w:t xml:space="preserve">hingga 40cm diameter lingkaran. </w:t>
      </w:r>
      <w:bookmarkStart w:id="249" w:name="_Hlk158637913"/>
      <w:r>
        <w:t xml:space="preserve">Kecepatan debit air yang dihasilkan </w:t>
      </w:r>
      <w:r w:rsidR="00C10D24">
        <w:t xml:space="preserve">ketika melakukan semprotan seperti pada </w:t>
      </w:r>
      <w:r w:rsidR="009975AA">
        <w:t>T</w:t>
      </w:r>
      <w:r w:rsidR="00C10D24">
        <w:t xml:space="preserve">abel </w:t>
      </w:r>
      <w:r w:rsidR="00685062">
        <w:t xml:space="preserve">22 </w:t>
      </w:r>
      <w:r w:rsidR="00C10D24">
        <w:t xml:space="preserve">berikut </w:t>
      </w:r>
      <w:bookmarkEnd w:id="249"/>
      <w:r w:rsidR="00C10D24">
        <w:t>:</w:t>
      </w:r>
    </w:p>
    <w:p w14:paraId="7B125B10" w14:textId="4D87AF10" w:rsidR="009975AA" w:rsidRDefault="009975AA" w:rsidP="009975AA">
      <w:pPr>
        <w:pStyle w:val="Caption"/>
        <w:keepNext/>
        <w:ind w:left="426"/>
      </w:pPr>
      <w:bookmarkStart w:id="250" w:name="_Toc159235162"/>
      <w:r>
        <w:t xml:space="preserve">Tabel </w:t>
      </w:r>
      <w:fldSimple w:instr=" SEQ Tabel \* ARABIC ">
        <w:r w:rsidR="008F642D">
          <w:rPr>
            <w:noProof/>
          </w:rPr>
          <w:t>22</w:t>
        </w:r>
      </w:fldSimple>
      <w:r>
        <w:t xml:space="preserve"> </w:t>
      </w:r>
      <w:bookmarkStart w:id="251" w:name="_Hlk158637995"/>
      <w:r>
        <w:t>Hasil Pengukuran Debit Air</w:t>
      </w:r>
      <w:bookmarkEnd w:id="250"/>
      <w:bookmarkEnd w:id="251"/>
    </w:p>
    <w:tbl>
      <w:tblPr>
        <w:tblStyle w:val="TableGrid"/>
        <w:tblW w:w="0" w:type="auto"/>
        <w:tblInd w:w="426" w:type="dxa"/>
        <w:tblLook w:val="04A0" w:firstRow="1" w:lastRow="0" w:firstColumn="1" w:lastColumn="0" w:noHBand="0" w:noVBand="1"/>
      </w:tblPr>
      <w:tblGrid>
        <w:gridCol w:w="1911"/>
        <w:gridCol w:w="1871"/>
        <w:gridCol w:w="1876"/>
        <w:gridCol w:w="1844"/>
      </w:tblGrid>
      <w:tr w:rsidR="00C10D24" w14:paraId="3AE82143" w14:textId="77777777" w:rsidTr="00C10D24">
        <w:tc>
          <w:tcPr>
            <w:tcW w:w="1911" w:type="dxa"/>
          </w:tcPr>
          <w:p w14:paraId="49BE7548" w14:textId="78348CC9" w:rsidR="00C10D24" w:rsidRDefault="00C10D24" w:rsidP="00C10D24">
            <w:pPr>
              <w:pStyle w:val="ListParagraph"/>
              <w:ind w:left="0"/>
              <w:jc w:val="center"/>
            </w:pPr>
            <w:bookmarkStart w:id="252" w:name="_Hlk158637930"/>
            <w:r>
              <w:t>Tegangan Waterpump (V)</w:t>
            </w:r>
          </w:p>
        </w:tc>
        <w:tc>
          <w:tcPr>
            <w:tcW w:w="1871" w:type="dxa"/>
          </w:tcPr>
          <w:p w14:paraId="2AA62CA4" w14:textId="62AF88F8" w:rsidR="00C10D24" w:rsidRDefault="00C10D24" w:rsidP="00C10D24">
            <w:pPr>
              <w:pStyle w:val="ListParagraph"/>
              <w:ind w:left="0"/>
              <w:jc w:val="center"/>
            </w:pPr>
            <w:r>
              <w:t>Volume Air (mL)</w:t>
            </w:r>
          </w:p>
        </w:tc>
        <w:tc>
          <w:tcPr>
            <w:tcW w:w="1876" w:type="dxa"/>
          </w:tcPr>
          <w:p w14:paraId="440B4F1E" w14:textId="72163E63" w:rsidR="00C10D24" w:rsidRDefault="00C10D24" w:rsidP="00C10D24">
            <w:pPr>
              <w:pStyle w:val="ListParagraph"/>
              <w:ind w:left="0"/>
              <w:jc w:val="center"/>
            </w:pPr>
            <w:r>
              <w:t>Waktu Semprot (detik)</w:t>
            </w:r>
          </w:p>
        </w:tc>
        <w:tc>
          <w:tcPr>
            <w:tcW w:w="1844" w:type="dxa"/>
          </w:tcPr>
          <w:p w14:paraId="00E70CF1" w14:textId="73D67E40" w:rsidR="00C10D24" w:rsidRDefault="00C10D24" w:rsidP="00C10D24">
            <w:pPr>
              <w:pStyle w:val="ListParagraph"/>
              <w:ind w:left="0"/>
              <w:jc w:val="center"/>
            </w:pPr>
            <w:r>
              <w:t>Debit Air</w:t>
            </w:r>
            <w:r w:rsidR="00615799">
              <w:t xml:space="preserve"> (mL/detik)</w:t>
            </w:r>
          </w:p>
        </w:tc>
      </w:tr>
      <w:tr w:rsidR="00975539" w14:paraId="494C1916" w14:textId="77777777" w:rsidTr="00691BF8">
        <w:tc>
          <w:tcPr>
            <w:tcW w:w="1911" w:type="dxa"/>
          </w:tcPr>
          <w:p w14:paraId="7650EB84" w14:textId="42A58B53" w:rsidR="00975539" w:rsidRDefault="00975539" w:rsidP="00975539">
            <w:pPr>
              <w:pStyle w:val="ListParagraph"/>
              <w:ind w:left="0"/>
              <w:jc w:val="center"/>
            </w:pPr>
            <w:r>
              <w:t>12,16</w:t>
            </w:r>
          </w:p>
        </w:tc>
        <w:tc>
          <w:tcPr>
            <w:tcW w:w="1871" w:type="dxa"/>
          </w:tcPr>
          <w:p w14:paraId="19682D01" w14:textId="0BED1A2A" w:rsidR="00975539" w:rsidRDefault="00975539" w:rsidP="00975539">
            <w:pPr>
              <w:pStyle w:val="ListParagraph"/>
              <w:ind w:left="0"/>
              <w:jc w:val="center"/>
            </w:pPr>
            <w:r>
              <w:t>200</w:t>
            </w:r>
          </w:p>
        </w:tc>
        <w:tc>
          <w:tcPr>
            <w:tcW w:w="1876" w:type="dxa"/>
            <w:vAlign w:val="center"/>
          </w:tcPr>
          <w:p w14:paraId="4C933131" w14:textId="3A0B1DD9" w:rsidR="00975539" w:rsidRDefault="00975539" w:rsidP="00975539">
            <w:pPr>
              <w:pStyle w:val="ListParagraph"/>
              <w:ind w:left="0"/>
              <w:jc w:val="center"/>
            </w:pPr>
            <w:r>
              <w:t>8</w:t>
            </w:r>
          </w:p>
        </w:tc>
        <w:tc>
          <w:tcPr>
            <w:tcW w:w="1844" w:type="dxa"/>
          </w:tcPr>
          <w:p w14:paraId="45D2F69F" w14:textId="5913434C" w:rsidR="00975539" w:rsidRPr="00C10D24" w:rsidRDefault="00975539" w:rsidP="00975539">
            <w:pPr>
              <w:pStyle w:val="ListParagraph"/>
              <w:ind w:left="0"/>
              <w:jc w:val="center"/>
              <w:rPr>
                <w:rFonts w:cs="Times New Roman"/>
                <w:szCs w:val="24"/>
              </w:rPr>
            </w:pPr>
            <w:r w:rsidRPr="00BB00E5">
              <w:t>25,00</w:t>
            </w:r>
          </w:p>
        </w:tc>
      </w:tr>
      <w:tr w:rsidR="00975539" w14:paraId="75DAD5BB" w14:textId="77777777" w:rsidTr="00691BF8">
        <w:tc>
          <w:tcPr>
            <w:tcW w:w="1911" w:type="dxa"/>
          </w:tcPr>
          <w:p w14:paraId="076B4D58" w14:textId="501F3E39" w:rsidR="00975539" w:rsidRDefault="00975539" w:rsidP="00975539">
            <w:pPr>
              <w:pStyle w:val="ListParagraph"/>
              <w:ind w:left="0"/>
              <w:jc w:val="center"/>
            </w:pPr>
            <w:r w:rsidRPr="00292CA2">
              <w:t>12,16</w:t>
            </w:r>
          </w:p>
        </w:tc>
        <w:tc>
          <w:tcPr>
            <w:tcW w:w="1871" w:type="dxa"/>
          </w:tcPr>
          <w:p w14:paraId="3A82CF1C" w14:textId="16C3E824" w:rsidR="00975539" w:rsidRDefault="00975539" w:rsidP="00975539">
            <w:pPr>
              <w:pStyle w:val="ListParagraph"/>
              <w:ind w:left="0"/>
              <w:jc w:val="center"/>
            </w:pPr>
            <w:r>
              <w:t>400</w:t>
            </w:r>
          </w:p>
        </w:tc>
        <w:tc>
          <w:tcPr>
            <w:tcW w:w="1876" w:type="dxa"/>
            <w:vAlign w:val="center"/>
          </w:tcPr>
          <w:p w14:paraId="47502A1B" w14:textId="63D0AA4E" w:rsidR="00975539" w:rsidRDefault="00975539" w:rsidP="00975539">
            <w:pPr>
              <w:pStyle w:val="ListParagraph"/>
              <w:ind w:left="0"/>
              <w:jc w:val="center"/>
            </w:pPr>
            <w:r>
              <w:rPr>
                <w:color w:val="000000"/>
              </w:rPr>
              <w:t>15</w:t>
            </w:r>
          </w:p>
        </w:tc>
        <w:tc>
          <w:tcPr>
            <w:tcW w:w="1844" w:type="dxa"/>
          </w:tcPr>
          <w:p w14:paraId="696C2BD7" w14:textId="332EBED4" w:rsidR="00975539" w:rsidRPr="00C10D24" w:rsidRDefault="00975539" w:rsidP="00975539">
            <w:pPr>
              <w:pStyle w:val="ListParagraph"/>
              <w:ind w:left="0"/>
              <w:jc w:val="center"/>
              <w:rPr>
                <w:rFonts w:cs="Times New Roman"/>
                <w:szCs w:val="24"/>
              </w:rPr>
            </w:pPr>
            <w:r w:rsidRPr="00BB00E5">
              <w:t>26,67</w:t>
            </w:r>
          </w:p>
        </w:tc>
      </w:tr>
      <w:tr w:rsidR="00975539" w14:paraId="652EBBFB" w14:textId="77777777" w:rsidTr="00691BF8">
        <w:tc>
          <w:tcPr>
            <w:tcW w:w="1911" w:type="dxa"/>
          </w:tcPr>
          <w:p w14:paraId="2D5FBB92" w14:textId="59A2F08A" w:rsidR="00975539" w:rsidRDefault="00975539" w:rsidP="00975539">
            <w:pPr>
              <w:pStyle w:val="ListParagraph"/>
              <w:ind w:left="0"/>
              <w:jc w:val="center"/>
            </w:pPr>
            <w:r w:rsidRPr="00292CA2">
              <w:t>12,16</w:t>
            </w:r>
          </w:p>
        </w:tc>
        <w:tc>
          <w:tcPr>
            <w:tcW w:w="1871" w:type="dxa"/>
          </w:tcPr>
          <w:p w14:paraId="4CAB9AAB" w14:textId="461D17AD" w:rsidR="00975539" w:rsidRDefault="00975539" w:rsidP="00975539">
            <w:pPr>
              <w:pStyle w:val="ListParagraph"/>
              <w:ind w:left="0"/>
              <w:jc w:val="center"/>
            </w:pPr>
            <w:r>
              <w:t>600</w:t>
            </w:r>
          </w:p>
        </w:tc>
        <w:tc>
          <w:tcPr>
            <w:tcW w:w="1876" w:type="dxa"/>
            <w:vAlign w:val="center"/>
          </w:tcPr>
          <w:p w14:paraId="6E5968A9" w14:textId="5AA5E273" w:rsidR="00975539" w:rsidRDefault="00975539" w:rsidP="00975539">
            <w:pPr>
              <w:pStyle w:val="ListParagraph"/>
              <w:ind w:left="0"/>
              <w:jc w:val="center"/>
            </w:pPr>
            <w:r>
              <w:rPr>
                <w:color w:val="000000"/>
              </w:rPr>
              <w:t>23</w:t>
            </w:r>
          </w:p>
        </w:tc>
        <w:tc>
          <w:tcPr>
            <w:tcW w:w="1844" w:type="dxa"/>
          </w:tcPr>
          <w:p w14:paraId="771113BA" w14:textId="0B0D170C" w:rsidR="00975539" w:rsidRPr="00C10D24" w:rsidRDefault="00975539" w:rsidP="00975539">
            <w:pPr>
              <w:pStyle w:val="ListParagraph"/>
              <w:ind w:left="0"/>
              <w:jc w:val="center"/>
              <w:rPr>
                <w:rFonts w:cs="Times New Roman"/>
                <w:szCs w:val="24"/>
              </w:rPr>
            </w:pPr>
            <w:r w:rsidRPr="00BB00E5">
              <w:t>26,09</w:t>
            </w:r>
          </w:p>
        </w:tc>
      </w:tr>
      <w:tr w:rsidR="00975539" w14:paraId="44D6C33A" w14:textId="77777777" w:rsidTr="00691BF8">
        <w:tc>
          <w:tcPr>
            <w:tcW w:w="1911" w:type="dxa"/>
          </w:tcPr>
          <w:p w14:paraId="7D2B61FF" w14:textId="5AF2C42F" w:rsidR="00975539" w:rsidRDefault="00975539" w:rsidP="00975539">
            <w:pPr>
              <w:pStyle w:val="ListParagraph"/>
              <w:ind w:left="0"/>
              <w:jc w:val="center"/>
            </w:pPr>
            <w:r w:rsidRPr="00292CA2">
              <w:t>12,16</w:t>
            </w:r>
          </w:p>
        </w:tc>
        <w:tc>
          <w:tcPr>
            <w:tcW w:w="1871" w:type="dxa"/>
          </w:tcPr>
          <w:p w14:paraId="045B5F63" w14:textId="6162C503" w:rsidR="00975539" w:rsidRDefault="00975539" w:rsidP="00975539">
            <w:pPr>
              <w:pStyle w:val="ListParagraph"/>
              <w:ind w:left="0"/>
              <w:jc w:val="center"/>
            </w:pPr>
            <w:r>
              <w:t>800</w:t>
            </w:r>
          </w:p>
        </w:tc>
        <w:tc>
          <w:tcPr>
            <w:tcW w:w="1876" w:type="dxa"/>
            <w:vAlign w:val="center"/>
          </w:tcPr>
          <w:p w14:paraId="4067143C" w14:textId="0F719413" w:rsidR="00975539" w:rsidRDefault="00975539" w:rsidP="00975539">
            <w:pPr>
              <w:pStyle w:val="ListParagraph"/>
              <w:ind w:left="0"/>
              <w:jc w:val="center"/>
            </w:pPr>
            <w:r>
              <w:rPr>
                <w:color w:val="000000"/>
              </w:rPr>
              <w:t>31</w:t>
            </w:r>
          </w:p>
        </w:tc>
        <w:tc>
          <w:tcPr>
            <w:tcW w:w="1844" w:type="dxa"/>
          </w:tcPr>
          <w:p w14:paraId="4D800F46" w14:textId="18EE7A00" w:rsidR="00975539" w:rsidRPr="00C10D24" w:rsidRDefault="00975539" w:rsidP="00975539">
            <w:pPr>
              <w:pStyle w:val="ListParagraph"/>
              <w:ind w:left="0"/>
              <w:jc w:val="center"/>
              <w:rPr>
                <w:rFonts w:cs="Times New Roman"/>
                <w:szCs w:val="24"/>
              </w:rPr>
            </w:pPr>
            <w:r w:rsidRPr="00BB00E5">
              <w:t>25,81</w:t>
            </w:r>
          </w:p>
        </w:tc>
      </w:tr>
      <w:tr w:rsidR="00975539" w14:paraId="632491F6" w14:textId="77777777" w:rsidTr="00691BF8">
        <w:tc>
          <w:tcPr>
            <w:tcW w:w="1911" w:type="dxa"/>
          </w:tcPr>
          <w:p w14:paraId="2971E5AD" w14:textId="2E5D280D" w:rsidR="00975539" w:rsidRDefault="00975539" w:rsidP="00975539">
            <w:pPr>
              <w:pStyle w:val="ListParagraph"/>
              <w:ind w:left="0"/>
              <w:jc w:val="center"/>
            </w:pPr>
            <w:r w:rsidRPr="00292CA2">
              <w:t>12,16</w:t>
            </w:r>
          </w:p>
        </w:tc>
        <w:tc>
          <w:tcPr>
            <w:tcW w:w="1871" w:type="dxa"/>
          </w:tcPr>
          <w:p w14:paraId="1184E003" w14:textId="0CC70E44" w:rsidR="00975539" w:rsidRDefault="00975539" w:rsidP="00975539">
            <w:pPr>
              <w:pStyle w:val="ListParagraph"/>
              <w:ind w:left="0"/>
              <w:jc w:val="center"/>
            </w:pPr>
            <w:r>
              <w:t>1000</w:t>
            </w:r>
          </w:p>
        </w:tc>
        <w:tc>
          <w:tcPr>
            <w:tcW w:w="1876" w:type="dxa"/>
            <w:vAlign w:val="center"/>
          </w:tcPr>
          <w:p w14:paraId="3192957A" w14:textId="228AEDD7" w:rsidR="00975539" w:rsidRDefault="00975539" w:rsidP="00975539">
            <w:pPr>
              <w:pStyle w:val="ListParagraph"/>
              <w:ind w:left="0"/>
              <w:jc w:val="center"/>
            </w:pPr>
            <w:r>
              <w:rPr>
                <w:color w:val="000000"/>
              </w:rPr>
              <w:t>38</w:t>
            </w:r>
          </w:p>
        </w:tc>
        <w:tc>
          <w:tcPr>
            <w:tcW w:w="1844" w:type="dxa"/>
          </w:tcPr>
          <w:p w14:paraId="5F7D409C" w14:textId="7BDA1CC3" w:rsidR="00975539" w:rsidRPr="00C10D24" w:rsidRDefault="00975539" w:rsidP="00975539">
            <w:pPr>
              <w:pStyle w:val="ListParagraph"/>
              <w:ind w:left="0"/>
              <w:jc w:val="center"/>
              <w:rPr>
                <w:rFonts w:cs="Times New Roman"/>
                <w:szCs w:val="24"/>
              </w:rPr>
            </w:pPr>
            <w:r w:rsidRPr="00BB00E5">
              <w:t>26,32</w:t>
            </w:r>
          </w:p>
        </w:tc>
      </w:tr>
      <w:tr w:rsidR="00975539" w14:paraId="6CBB4B53" w14:textId="77777777" w:rsidTr="00691BF8">
        <w:tc>
          <w:tcPr>
            <w:tcW w:w="1911" w:type="dxa"/>
          </w:tcPr>
          <w:p w14:paraId="45EA7262" w14:textId="46D6408E" w:rsidR="00975539" w:rsidRDefault="00975539" w:rsidP="00975539">
            <w:pPr>
              <w:pStyle w:val="ListParagraph"/>
              <w:ind w:left="0"/>
              <w:jc w:val="center"/>
            </w:pPr>
            <w:r w:rsidRPr="00292CA2">
              <w:t>12,16</w:t>
            </w:r>
          </w:p>
        </w:tc>
        <w:tc>
          <w:tcPr>
            <w:tcW w:w="1871" w:type="dxa"/>
          </w:tcPr>
          <w:p w14:paraId="4E32EC6A" w14:textId="12FB4119" w:rsidR="00975539" w:rsidRDefault="00975539" w:rsidP="00975539">
            <w:pPr>
              <w:pStyle w:val="ListParagraph"/>
              <w:ind w:left="0"/>
              <w:jc w:val="center"/>
            </w:pPr>
            <w:r>
              <w:t>1200</w:t>
            </w:r>
          </w:p>
        </w:tc>
        <w:tc>
          <w:tcPr>
            <w:tcW w:w="1876" w:type="dxa"/>
            <w:vAlign w:val="center"/>
          </w:tcPr>
          <w:p w14:paraId="12A48BD5" w14:textId="3BAA5E55" w:rsidR="00975539" w:rsidRDefault="00975539" w:rsidP="00975539">
            <w:pPr>
              <w:pStyle w:val="ListParagraph"/>
              <w:ind w:left="0"/>
              <w:jc w:val="center"/>
            </w:pPr>
            <w:r>
              <w:rPr>
                <w:color w:val="000000"/>
              </w:rPr>
              <w:t>46</w:t>
            </w:r>
          </w:p>
        </w:tc>
        <w:tc>
          <w:tcPr>
            <w:tcW w:w="1844" w:type="dxa"/>
          </w:tcPr>
          <w:p w14:paraId="4D951E61" w14:textId="67C41D5C" w:rsidR="00975539" w:rsidRPr="00C10D24" w:rsidRDefault="00975539" w:rsidP="00975539">
            <w:pPr>
              <w:pStyle w:val="ListParagraph"/>
              <w:ind w:left="0"/>
              <w:jc w:val="center"/>
              <w:rPr>
                <w:rFonts w:cs="Times New Roman"/>
                <w:szCs w:val="24"/>
              </w:rPr>
            </w:pPr>
            <w:r w:rsidRPr="00BB00E5">
              <w:t>26,09</w:t>
            </w:r>
          </w:p>
        </w:tc>
      </w:tr>
      <w:tr w:rsidR="00975539" w14:paraId="7EA5D840" w14:textId="77777777" w:rsidTr="00691BF8">
        <w:tc>
          <w:tcPr>
            <w:tcW w:w="1911" w:type="dxa"/>
          </w:tcPr>
          <w:p w14:paraId="7657A654" w14:textId="24776C84" w:rsidR="00975539" w:rsidRDefault="00975539" w:rsidP="00975539">
            <w:pPr>
              <w:pStyle w:val="ListParagraph"/>
              <w:ind w:left="0"/>
              <w:jc w:val="center"/>
            </w:pPr>
            <w:r w:rsidRPr="00292CA2">
              <w:t>12,16</w:t>
            </w:r>
          </w:p>
        </w:tc>
        <w:tc>
          <w:tcPr>
            <w:tcW w:w="1871" w:type="dxa"/>
          </w:tcPr>
          <w:p w14:paraId="1B94EEC3" w14:textId="045387F1" w:rsidR="00975539" w:rsidRDefault="00975539" w:rsidP="00975539">
            <w:pPr>
              <w:pStyle w:val="ListParagraph"/>
              <w:ind w:left="0"/>
              <w:jc w:val="center"/>
            </w:pPr>
            <w:r>
              <w:t>1400</w:t>
            </w:r>
          </w:p>
        </w:tc>
        <w:tc>
          <w:tcPr>
            <w:tcW w:w="1876" w:type="dxa"/>
            <w:vAlign w:val="center"/>
          </w:tcPr>
          <w:p w14:paraId="3B986743" w14:textId="101026DE" w:rsidR="00975539" w:rsidRDefault="00975539" w:rsidP="00975539">
            <w:pPr>
              <w:pStyle w:val="ListParagraph"/>
              <w:ind w:left="0"/>
              <w:jc w:val="center"/>
            </w:pPr>
            <w:r>
              <w:rPr>
                <w:color w:val="000000"/>
              </w:rPr>
              <w:t>53</w:t>
            </w:r>
          </w:p>
        </w:tc>
        <w:tc>
          <w:tcPr>
            <w:tcW w:w="1844" w:type="dxa"/>
          </w:tcPr>
          <w:p w14:paraId="60BE468F" w14:textId="517BA86B" w:rsidR="00975539" w:rsidRPr="00C10D24" w:rsidRDefault="00975539" w:rsidP="00975539">
            <w:pPr>
              <w:pStyle w:val="ListParagraph"/>
              <w:ind w:left="0"/>
              <w:jc w:val="center"/>
              <w:rPr>
                <w:rFonts w:cs="Times New Roman"/>
                <w:szCs w:val="24"/>
              </w:rPr>
            </w:pPr>
            <w:r w:rsidRPr="00BB00E5">
              <w:t>26,42</w:t>
            </w:r>
          </w:p>
        </w:tc>
      </w:tr>
      <w:tr w:rsidR="00975539" w14:paraId="1FA04436" w14:textId="77777777" w:rsidTr="00691BF8">
        <w:tc>
          <w:tcPr>
            <w:tcW w:w="1911" w:type="dxa"/>
          </w:tcPr>
          <w:p w14:paraId="47EF507A" w14:textId="148AD122" w:rsidR="00975539" w:rsidRDefault="00975539" w:rsidP="00975539">
            <w:pPr>
              <w:pStyle w:val="ListParagraph"/>
              <w:ind w:left="0"/>
              <w:jc w:val="center"/>
            </w:pPr>
            <w:r w:rsidRPr="00292CA2">
              <w:t>12,16</w:t>
            </w:r>
          </w:p>
        </w:tc>
        <w:tc>
          <w:tcPr>
            <w:tcW w:w="1871" w:type="dxa"/>
          </w:tcPr>
          <w:p w14:paraId="42EF2E57" w14:textId="3B784974" w:rsidR="00975539" w:rsidRDefault="00975539" w:rsidP="00975539">
            <w:pPr>
              <w:pStyle w:val="ListParagraph"/>
              <w:ind w:left="0"/>
              <w:jc w:val="center"/>
            </w:pPr>
            <w:r>
              <w:t>1600</w:t>
            </w:r>
          </w:p>
        </w:tc>
        <w:tc>
          <w:tcPr>
            <w:tcW w:w="1876" w:type="dxa"/>
            <w:vAlign w:val="center"/>
          </w:tcPr>
          <w:p w14:paraId="6CD18729" w14:textId="585A9EF2" w:rsidR="00975539" w:rsidRDefault="00975539" w:rsidP="00975539">
            <w:pPr>
              <w:pStyle w:val="ListParagraph"/>
              <w:ind w:left="0"/>
              <w:jc w:val="center"/>
            </w:pPr>
            <w:r>
              <w:rPr>
                <w:color w:val="000000"/>
              </w:rPr>
              <w:t>61</w:t>
            </w:r>
          </w:p>
        </w:tc>
        <w:tc>
          <w:tcPr>
            <w:tcW w:w="1844" w:type="dxa"/>
          </w:tcPr>
          <w:p w14:paraId="3D3B1BA4" w14:textId="5DF1BB86" w:rsidR="00975539" w:rsidRPr="00C10D24" w:rsidRDefault="00975539" w:rsidP="00975539">
            <w:pPr>
              <w:pStyle w:val="ListParagraph"/>
              <w:ind w:left="0"/>
              <w:jc w:val="center"/>
              <w:rPr>
                <w:rFonts w:cs="Times New Roman"/>
                <w:szCs w:val="24"/>
              </w:rPr>
            </w:pPr>
            <w:r w:rsidRPr="00BB00E5">
              <w:t>26,23</w:t>
            </w:r>
          </w:p>
        </w:tc>
      </w:tr>
      <w:tr w:rsidR="00615799" w14:paraId="77C3A614" w14:textId="77777777" w:rsidTr="00F32BFF">
        <w:tc>
          <w:tcPr>
            <w:tcW w:w="5658" w:type="dxa"/>
            <w:gridSpan w:val="3"/>
          </w:tcPr>
          <w:p w14:paraId="6EA1B85C" w14:textId="3F2EA734" w:rsidR="00615799" w:rsidRDefault="00615799" w:rsidP="00C10D24">
            <w:pPr>
              <w:pStyle w:val="ListParagraph"/>
              <w:ind w:left="0"/>
              <w:jc w:val="center"/>
              <w:rPr>
                <w:color w:val="000000"/>
              </w:rPr>
            </w:pPr>
            <w:r>
              <w:rPr>
                <w:color w:val="000000"/>
              </w:rPr>
              <w:t xml:space="preserve">Rata-rata debit air </w:t>
            </w:r>
          </w:p>
        </w:tc>
        <w:tc>
          <w:tcPr>
            <w:tcW w:w="1844" w:type="dxa"/>
            <w:vAlign w:val="bottom"/>
          </w:tcPr>
          <w:p w14:paraId="4D2AA332" w14:textId="5E580F9A" w:rsidR="00615799" w:rsidRPr="00C10D24" w:rsidRDefault="00615799" w:rsidP="00C10D24">
            <w:pPr>
              <w:pStyle w:val="ListParagraph"/>
              <w:ind w:left="0"/>
              <w:jc w:val="center"/>
              <w:rPr>
                <w:rFonts w:cs="Times New Roman"/>
                <w:color w:val="000000"/>
                <w:szCs w:val="24"/>
              </w:rPr>
            </w:pPr>
            <w:r w:rsidRPr="00615799">
              <w:rPr>
                <w:rFonts w:cs="Times New Roman"/>
                <w:color w:val="000000"/>
                <w:szCs w:val="24"/>
              </w:rPr>
              <w:t>26,</w:t>
            </w:r>
            <w:r w:rsidR="00975539">
              <w:rPr>
                <w:rFonts w:cs="Times New Roman"/>
                <w:color w:val="000000"/>
                <w:szCs w:val="24"/>
              </w:rPr>
              <w:t>08</w:t>
            </w:r>
          </w:p>
        </w:tc>
      </w:tr>
    </w:tbl>
    <w:bookmarkEnd w:id="252"/>
    <w:p w14:paraId="16485CC2" w14:textId="31C06C72" w:rsidR="00C10D24" w:rsidRDefault="009975AA" w:rsidP="009975AA">
      <w:pPr>
        <w:pStyle w:val="ListParagraph"/>
        <w:spacing w:before="240" w:line="480" w:lineRule="auto"/>
        <w:ind w:left="426"/>
        <w:jc w:val="both"/>
      </w:pPr>
      <w:r>
        <w:t xml:space="preserve">Berdasarkan Tabel 22 diatas, </w:t>
      </w:r>
      <w:bookmarkStart w:id="253" w:name="_Hlk158638267"/>
      <w:r>
        <w:t xml:space="preserve">debit air yang dihasilkan rata-rata </w:t>
      </w:r>
      <w:r w:rsidR="00685062">
        <w:t xml:space="preserve">sebesar </w:t>
      </w:r>
      <w:r>
        <w:t>26 mL/detik dan waktu yang diperlukan ketika tangki dalam keadaan penuh adalah 61 detik hingga air dalam tangki</w:t>
      </w:r>
      <w:r w:rsidR="009764BB">
        <w:t xml:space="preserve"> dalam keadaan</w:t>
      </w:r>
      <w:r>
        <w:t xml:space="preserve"> kosong</w:t>
      </w:r>
      <w:bookmarkEnd w:id="253"/>
      <w:r>
        <w:t>.</w:t>
      </w:r>
    </w:p>
    <w:p w14:paraId="3E0D240F" w14:textId="57CDB6AE" w:rsidR="004D4D8B" w:rsidRDefault="004D4D8B" w:rsidP="00177DA5">
      <w:pPr>
        <w:pStyle w:val="ListParagraph"/>
        <w:spacing w:before="240" w:line="480" w:lineRule="auto"/>
        <w:ind w:left="426"/>
      </w:pPr>
    </w:p>
    <w:p w14:paraId="09E61BD6" w14:textId="77777777" w:rsidR="00177DA5" w:rsidRPr="00971E4D" w:rsidRDefault="00177DA5" w:rsidP="00177DA5">
      <w:pPr>
        <w:pStyle w:val="ListParagraph"/>
        <w:spacing w:before="240" w:line="480" w:lineRule="auto"/>
        <w:ind w:left="426"/>
      </w:pPr>
    </w:p>
    <w:p w14:paraId="5EAA31A5" w14:textId="44B2135B" w:rsidR="003D613E" w:rsidRDefault="003D613E" w:rsidP="0048538C">
      <w:pPr>
        <w:pStyle w:val="ListParagraph"/>
        <w:numPr>
          <w:ilvl w:val="0"/>
          <w:numId w:val="42"/>
        </w:numPr>
        <w:spacing w:line="480" w:lineRule="auto"/>
        <w:ind w:left="426"/>
        <w:jc w:val="both"/>
        <w:rPr>
          <w:b/>
          <w:bCs/>
        </w:rPr>
      </w:pPr>
      <w:r>
        <w:rPr>
          <w:b/>
          <w:bCs/>
        </w:rPr>
        <w:lastRenderedPageBreak/>
        <w:t>Pengujian Daya Angkat Drone</w:t>
      </w:r>
    </w:p>
    <w:p w14:paraId="10F868EF" w14:textId="6BFECE5B" w:rsidR="00D17B4C" w:rsidRDefault="003D613E" w:rsidP="00D17B4C">
      <w:pPr>
        <w:pStyle w:val="ListParagraph"/>
        <w:spacing w:line="480" w:lineRule="auto"/>
        <w:ind w:left="426"/>
        <w:jc w:val="both"/>
      </w:pPr>
      <w:bookmarkStart w:id="254" w:name="_Hlk158638396"/>
      <w:r>
        <w:t>Pengujian daya angkat merupakan serangkaian pengujian yang bertujuan untuk mengukur berapa maksimal beban yang mampu diangkat oleh drone, dan mengukur konsumsi daya</w:t>
      </w:r>
      <w:r w:rsidR="00563834">
        <w:t>.</w:t>
      </w:r>
      <w:r w:rsidR="00D17B4C">
        <w:t xml:space="preserve"> Pengujian dilakukan dengan cara membuat misi take off dan delay selama 60 detik</w:t>
      </w:r>
      <w:r w:rsidR="00D17B4C" w:rsidRPr="00D17B4C">
        <w:t xml:space="preserve"> </w:t>
      </w:r>
      <w:r w:rsidR="00D17B4C">
        <w:t>diudara dengan membawa beban seperti pada Gambar 57 dan Tabel dibawah</w:t>
      </w:r>
      <w:bookmarkEnd w:id="254"/>
      <w:r w:rsidR="00D17B4C">
        <w:t>.</w:t>
      </w:r>
    </w:p>
    <w:p w14:paraId="6075357A" w14:textId="77777777" w:rsidR="00D17B4C" w:rsidRDefault="00D17B4C" w:rsidP="00D17B4C">
      <w:pPr>
        <w:pStyle w:val="ListParagraph"/>
        <w:keepNext/>
        <w:spacing w:after="0" w:line="276" w:lineRule="auto"/>
        <w:ind w:left="426"/>
        <w:jc w:val="center"/>
      </w:pPr>
      <w:r>
        <w:rPr>
          <w:noProof/>
        </w:rPr>
        <w:drawing>
          <wp:inline distT="0" distB="0" distL="0" distR="0" wp14:anchorId="7090002E" wp14:editId="44C54D29">
            <wp:extent cx="3276600" cy="1994594"/>
            <wp:effectExtent l="0" t="0" r="0" b="571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12283" t="45373" r="37264"/>
                    <a:stretch/>
                  </pic:blipFill>
                  <pic:spPr bwMode="auto">
                    <a:xfrm>
                      <a:off x="0" y="0"/>
                      <a:ext cx="3290771" cy="2003220"/>
                    </a:xfrm>
                    <a:prstGeom prst="rect">
                      <a:avLst/>
                    </a:prstGeom>
                    <a:ln>
                      <a:noFill/>
                    </a:ln>
                    <a:extLst>
                      <a:ext uri="{53640926-AAD7-44D8-BBD7-CCE9431645EC}">
                        <a14:shadowObscured xmlns:a14="http://schemas.microsoft.com/office/drawing/2010/main"/>
                      </a:ext>
                    </a:extLst>
                  </pic:spPr>
                </pic:pic>
              </a:graphicData>
            </a:graphic>
          </wp:inline>
        </w:drawing>
      </w:r>
    </w:p>
    <w:p w14:paraId="1B1CCDEF" w14:textId="72C2779C" w:rsidR="00D17B4C" w:rsidRDefault="00D17B4C" w:rsidP="00D17B4C">
      <w:pPr>
        <w:pStyle w:val="Caption"/>
        <w:ind w:left="567"/>
        <w:jc w:val="center"/>
      </w:pPr>
      <w:bookmarkStart w:id="255" w:name="_Toc159681871"/>
      <w:r>
        <w:t xml:space="preserve">Gambar </w:t>
      </w:r>
      <w:fldSimple w:instr=" SEQ Gambar \* ARABIC ">
        <w:r w:rsidR="008F642D">
          <w:rPr>
            <w:noProof/>
          </w:rPr>
          <w:t>57</w:t>
        </w:r>
      </w:fldSimple>
      <w:r>
        <w:t xml:space="preserve"> Pengujian </w:t>
      </w:r>
      <w:bookmarkStart w:id="256" w:name="_Hlk158638670"/>
      <w:r>
        <w:t xml:space="preserve">Daya Angkat Drone </w:t>
      </w:r>
      <w:bookmarkEnd w:id="256"/>
      <w:r>
        <w:t>hexacopter</w:t>
      </w:r>
      <w:bookmarkEnd w:id="255"/>
    </w:p>
    <w:p w14:paraId="3703BE4F" w14:textId="4C9C40EA" w:rsidR="00D17B4C" w:rsidRDefault="00D17B4C" w:rsidP="00D17B4C">
      <w:pPr>
        <w:pStyle w:val="Caption"/>
        <w:keepNext/>
        <w:ind w:left="284"/>
      </w:pPr>
      <w:bookmarkStart w:id="257" w:name="_Toc159235163"/>
      <w:r>
        <w:t xml:space="preserve">Tabel </w:t>
      </w:r>
      <w:fldSimple w:instr=" SEQ Tabel \* ARABIC ">
        <w:r w:rsidR="008F642D">
          <w:rPr>
            <w:noProof/>
          </w:rPr>
          <w:t>23</w:t>
        </w:r>
      </w:fldSimple>
      <w:r>
        <w:t xml:space="preserve"> </w:t>
      </w:r>
      <w:bookmarkStart w:id="258" w:name="_Hlk158639023"/>
      <w:r>
        <w:t xml:space="preserve">Hasil Pengujian Daya Angkat Drone </w:t>
      </w:r>
      <w:bookmarkEnd w:id="258"/>
      <w:r>
        <w:t>Hexacopter</w:t>
      </w:r>
      <w:bookmarkEnd w:id="257"/>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63834" w14:paraId="61DC79D3" w14:textId="6821074D" w:rsidTr="00563834">
        <w:tc>
          <w:tcPr>
            <w:tcW w:w="1221" w:type="dxa"/>
          </w:tcPr>
          <w:p w14:paraId="1AD03A5A" w14:textId="5C51E825" w:rsidR="00563834" w:rsidRDefault="00563834" w:rsidP="00563834">
            <w:pPr>
              <w:pStyle w:val="ListParagraph"/>
              <w:ind w:left="0"/>
              <w:jc w:val="center"/>
            </w:pPr>
            <w:bookmarkStart w:id="259" w:name="_Hlk158638773"/>
            <w:r>
              <w:t>Berat Drone (gr)</w:t>
            </w:r>
          </w:p>
        </w:tc>
        <w:tc>
          <w:tcPr>
            <w:tcW w:w="1183" w:type="dxa"/>
          </w:tcPr>
          <w:p w14:paraId="35FCAD13" w14:textId="23BC1F5A" w:rsidR="00563834" w:rsidRDefault="00563834" w:rsidP="00563834">
            <w:pPr>
              <w:pStyle w:val="ListParagraph"/>
              <w:ind w:left="0"/>
              <w:jc w:val="center"/>
            </w:pPr>
            <w:r>
              <w:t>Beban Angkut (gr)</w:t>
            </w:r>
          </w:p>
        </w:tc>
        <w:tc>
          <w:tcPr>
            <w:tcW w:w="1094" w:type="dxa"/>
          </w:tcPr>
          <w:p w14:paraId="5ED0DD4C" w14:textId="1FCD50D0" w:rsidR="00563834" w:rsidRDefault="00563834" w:rsidP="00563834">
            <w:pPr>
              <w:pStyle w:val="ListParagraph"/>
              <w:ind w:left="0"/>
              <w:jc w:val="center"/>
            </w:pPr>
            <w:r>
              <w:t>Durasi Terbang (s)</w:t>
            </w:r>
          </w:p>
        </w:tc>
        <w:tc>
          <w:tcPr>
            <w:tcW w:w="1264" w:type="dxa"/>
          </w:tcPr>
          <w:p w14:paraId="415B616B" w14:textId="2D638ACE" w:rsidR="00563834" w:rsidRDefault="00563834" w:rsidP="00563834">
            <w:pPr>
              <w:pStyle w:val="ListParagraph"/>
              <w:ind w:left="0"/>
              <w:jc w:val="center"/>
            </w:pPr>
            <w:r>
              <w:t>Tegangan Awal (V)</w:t>
            </w:r>
          </w:p>
        </w:tc>
        <w:tc>
          <w:tcPr>
            <w:tcW w:w="1163" w:type="dxa"/>
          </w:tcPr>
          <w:p w14:paraId="69B50DBA" w14:textId="44DD111E" w:rsidR="00563834" w:rsidRDefault="00563834" w:rsidP="00563834">
            <w:pPr>
              <w:pStyle w:val="ListParagraph"/>
              <w:ind w:left="0"/>
              <w:jc w:val="center"/>
            </w:pPr>
            <w:r>
              <w:t>Tegangan Akhir (V)</w:t>
            </w:r>
          </w:p>
        </w:tc>
        <w:tc>
          <w:tcPr>
            <w:tcW w:w="1269" w:type="dxa"/>
          </w:tcPr>
          <w:p w14:paraId="5622122D" w14:textId="644E9920" w:rsidR="00563834" w:rsidRDefault="00563834" w:rsidP="00563834">
            <w:pPr>
              <w:pStyle w:val="ListParagraph"/>
              <w:ind w:left="0"/>
              <w:jc w:val="center"/>
            </w:pPr>
            <w:r>
              <w:t>Selisih Tegangan (</w:t>
            </w:r>
            <w:r>
              <w:rPr>
                <w:rFonts w:cs="Times New Roman"/>
              </w:rPr>
              <w:t>Δ</w:t>
            </w:r>
            <w:r>
              <w:t>V)</w:t>
            </w:r>
          </w:p>
        </w:tc>
      </w:tr>
      <w:tr w:rsidR="00563834" w14:paraId="21293F07" w14:textId="74203631" w:rsidTr="00563834">
        <w:tc>
          <w:tcPr>
            <w:tcW w:w="1221" w:type="dxa"/>
          </w:tcPr>
          <w:p w14:paraId="623A8B03" w14:textId="3F61B15D" w:rsidR="00563834" w:rsidRDefault="00563834" w:rsidP="00563834">
            <w:pPr>
              <w:pStyle w:val="ListParagraph"/>
              <w:ind w:left="0"/>
              <w:jc w:val="center"/>
            </w:pPr>
            <w:r>
              <w:t>2800</w:t>
            </w:r>
          </w:p>
        </w:tc>
        <w:tc>
          <w:tcPr>
            <w:tcW w:w="1183" w:type="dxa"/>
          </w:tcPr>
          <w:p w14:paraId="4773FD8A" w14:textId="1353DC09" w:rsidR="00563834" w:rsidRDefault="00563834" w:rsidP="00563834">
            <w:pPr>
              <w:pStyle w:val="ListParagraph"/>
              <w:ind w:left="0"/>
              <w:jc w:val="center"/>
            </w:pPr>
            <w:r>
              <w:t>0</w:t>
            </w:r>
          </w:p>
        </w:tc>
        <w:tc>
          <w:tcPr>
            <w:tcW w:w="1094" w:type="dxa"/>
          </w:tcPr>
          <w:p w14:paraId="14F571E2" w14:textId="18B8185E" w:rsidR="00563834" w:rsidRDefault="00563834" w:rsidP="00563834">
            <w:pPr>
              <w:pStyle w:val="ListParagraph"/>
              <w:ind w:left="0"/>
              <w:jc w:val="center"/>
            </w:pPr>
            <w:r>
              <w:t>60s</w:t>
            </w:r>
          </w:p>
        </w:tc>
        <w:tc>
          <w:tcPr>
            <w:tcW w:w="1264" w:type="dxa"/>
          </w:tcPr>
          <w:p w14:paraId="7AF3D97D" w14:textId="0DC68BFF" w:rsidR="00563834" w:rsidRDefault="00563834" w:rsidP="00563834">
            <w:pPr>
              <w:pStyle w:val="ListParagraph"/>
              <w:ind w:left="0"/>
              <w:jc w:val="center"/>
            </w:pPr>
            <w:r>
              <w:t>16,7</w:t>
            </w:r>
          </w:p>
        </w:tc>
        <w:tc>
          <w:tcPr>
            <w:tcW w:w="1163" w:type="dxa"/>
          </w:tcPr>
          <w:p w14:paraId="77EB83B9" w14:textId="30184F2F" w:rsidR="00563834" w:rsidRDefault="00563834" w:rsidP="00563834">
            <w:pPr>
              <w:pStyle w:val="ListParagraph"/>
              <w:ind w:left="0"/>
              <w:jc w:val="center"/>
            </w:pPr>
            <w:r>
              <w:t>16,</w:t>
            </w:r>
            <w:r w:rsidR="0044596D">
              <w:t>4</w:t>
            </w:r>
          </w:p>
        </w:tc>
        <w:tc>
          <w:tcPr>
            <w:tcW w:w="1269" w:type="dxa"/>
          </w:tcPr>
          <w:p w14:paraId="12CBDA95" w14:textId="2334A474" w:rsidR="00563834" w:rsidRDefault="0044596D" w:rsidP="00563834">
            <w:pPr>
              <w:pStyle w:val="ListParagraph"/>
              <w:ind w:left="0"/>
              <w:jc w:val="center"/>
            </w:pPr>
            <w:r>
              <w:t>0,3</w:t>
            </w:r>
          </w:p>
        </w:tc>
      </w:tr>
      <w:tr w:rsidR="00563834" w14:paraId="6D925617" w14:textId="318D4572" w:rsidTr="00563834">
        <w:tc>
          <w:tcPr>
            <w:tcW w:w="1221" w:type="dxa"/>
          </w:tcPr>
          <w:p w14:paraId="4663BBE5" w14:textId="3EAEB7A9" w:rsidR="00563834" w:rsidRDefault="00563834" w:rsidP="00563834">
            <w:pPr>
              <w:pStyle w:val="ListParagraph"/>
              <w:ind w:left="0"/>
              <w:jc w:val="center"/>
            </w:pPr>
            <w:r w:rsidRPr="0000732E">
              <w:t>2</w:t>
            </w:r>
            <w:r>
              <w:t>800</w:t>
            </w:r>
            <w:r w:rsidRPr="0000732E">
              <w:t xml:space="preserve"> </w:t>
            </w:r>
          </w:p>
        </w:tc>
        <w:tc>
          <w:tcPr>
            <w:tcW w:w="1183" w:type="dxa"/>
          </w:tcPr>
          <w:p w14:paraId="6EA3D95E" w14:textId="38483AF6" w:rsidR="00563834" w:rsidRDefault="00563834" w:rsidP="00563834">
            <w:pPr>
              <w:pStyle w:val="ListParagraph"/>
              <w:ind w:left="0"/>
              <w:jc w:val="center"/>
            </w:pPr>
            <w:r>
              <w:t>400</w:t>
            </w:r>
          </w:p>
        </w:tc>
        <w:tc>
          <w:tcPr>
            <w:tcW w:w="1094" w:type="dxa"/>
          </w:tcPr>
          <w:p w14:paraId="5CEFE2D9" w14:textId="698B8D3C" w:rsidR="00563834" w:rsidRPr="00533D34" w:rsidRDefault="00563834" w:rsidP="00563834">
            <w:pPr>
              <w:pStyle w:val="ListParagraph"/>
              <w:ind w:left="0"/>
              <w:jc w:val="center"/>
            </w:pPr>
            <w:r>
              <w:t>60s</w:t>
            </w:r>
          </w:p>
        </w:tc>
        <w:tc>
          <w:tcPr>
            <w:tcW w:w="1264" w:type="dxa"/>
          </w:tcPr>
          <w:p w14:paraId="7B2C1D8C" w14:textId="271EA014" w:rsidR="00563834" w:rsidRDefault="00563834" w:rsidP="00563834">
            <w:pPr>
              <w:pStyle w:val="ListParagraph"/>
              <w:ind w:left="0"/>
              <w:jc w:val="center"/>
            </w:pPr>
            <w:r w:rsidRPr="00533D34">
              <w:t>16,7</w:t>
            </w:r>
          </w:p>
        </w:tc>
        <w:tc>
          <w:tcPr>
            <w:tcW w:w="1163" w:type="dxa"/>
          </w:tcPr>
          <w:p w14:paraId="6676907F" w14:textId="6688CA6E" w:rsidR="00563834" w:rsidRDefault="00563834" w:rsidP="00563834">
            <w:pPr>
              <w:pStyle w:val="ListParagraph"/>
              <w:ind w:left="0"/>
              <w:jc w:val="center"/>
            </w:pPr>
            <w:r w:rsidRPr="00F64427">
              <w:t>1</w:t>
            </w:r>
            <w:r w:rsidR="0044596D">
              <w:t>6</w:t>
            </w:r>
            <w:r w:rsidRPr="00F64427">
              <w:t>,</w:t>
            </w:r>
            <w:r w:rsidR="0044596D">
              <w:t>3</w:t>
            </w:r>
          </w:p>
        </w:tc>
        <w:tc>
          <w:tcPr>
            <w:tcW w:w="1269" w:type="dxa"/>
          </w:tcPr>
          <w:p w14:paraId="13ADEC8D" w14:textId="4678ECBA" w:rsidR="00563834" w:rsidRPr="00F64427" w:rsidRDefault="0044596D" w:rsidP="00563834">
            <w:pPr>
              <w:pStyle w:val="ListParagraph"/>
              <w:ind w:left="0"/>
              <w:jc w:val="center"/>
            </w:pPr>
            <w:r>
              <w:t>0,4</w:t>
            </w:r>
          </w:p>
        </w:tc>
      </w:tr>
      <w:tr w:rsidR="00563834" w14:paraId="0B230D84" w14:textId="1258914D" w:rsidTr="00563834">
        <w:tc>
          <w:tcPr>
            <w:tcW w:w="1221" w:type="dxa"/>
          </w:tcPr>
          <w:p w14:paraId="6F27C701" w14:textId="7CD0B991" w:rsidR="00563834" w:rsidRDefault="00563834" w:rsidP="00563834">
            <w:pPr>
              <w:pStyle w:val="ListParagraph"/>
              <w:ind w:left="0"/>
              <w:jc w:val="center"/>
            </w:pPr>
            <w:r w:rsidRPr="00B9758C">
              <w:t>2800</w:t>
            </w:r>
          </w:p>
        </w:tc>
        <w:tc>
          <w:tcPr>
            <w:tcW w:w="1183" w:type="dxa"/>
          </w:tcPr>
          <w:p w14:paraId="640A58D6" w14:textId="216F9303" w:rsidR="00563834" w:rsidRDefault="00563834" w:rsidP="00563834">
            <w:pPr>
              <w:pStyle w:val="ListParagraph"/>
              <w:ind w:left="0"/>
              <w:jc w:val="center"/>
            </w:pPr>
            <w:r>
              <w:t>800</w:t>
            </w:r>
          </w:p>
        </w:tc>
        <w:tc>
          <w:tcPr>
            <w:tcW w:w="1094" w:type="dxa"/>
          </w:tcPr>
          <w:p w14:paraId="6B9C388B" w14:textId="29B634C1" w:rsidR="00563834" w:rsidRPr="00533D34" w:rsidRDefault="00563834" w:rsidP="00563834">
            <w:pPr>
              <w:pStyle w:val="ListParagraph"/>
              <w:ind w:left="0"/>
              <w:jc w:val="center"/>
            </w:pPr>
            <w:r w:rsidRPr="00285191">
              <w:t>60s</w:t>
            </w:r>
          </w:p>
        </w:tc>
        <w:tc>
          <w:tcPr>
            <w:tcW w:w="1264" w:type="dxa"/>
          </w:tcPr>
          <w:p w14:paraId="7BFF0419" w14:textId="79DE98E3" w:rsidR="00563834" w:rsidRDefault="00563834" w:rsidP="00563834">
            <w:pPr>
              <w:pStyle w:val="ListParagraph"/>
              <w:ind w:left="0"/>
              <w:jc w:val="center"/>
            </w:pPr>
            <w:r w:rsidRPr="00533D34">
              <w:t>16,7</w:t>
            </w:r>
          </w:p>
        </w:tc>
        <w:tc>
          <w:tcPr>
            <w:tcW w:w="1163" w:type="dxa"/>
          </w:tcPr>
          <w:p w14:paraId="014D24AD" w14:textId="7483FFEE" w:rsidR="00563834" w:rsidRDefault="00563834" w:rsidP="00563834">
            <w:pPr>
              <w:pStyle w:val="ListParagraph"/>
              <w:ind w:left="0"/>
              <w:jc w:val="center"/>
            </w:pPr>
            <w:r w:rsidRPr="00F64427">
              <w:t>1</w:t>
            </w:r>
            <w:r w:rsidR="0044596D">
              <w:t>6</w:t>
            </w:r>
            <w:r w:rsidRPr="00F64427">
              <w:t>,</w:t>
            </w:r>
            <w:r w:rsidR="0044596D">
              <w:t>1</w:t>
            </w:r>
          </w:p>
        </w:tc>
        <w:tc>
          <w:tcPr>
            <w:tcW w:w="1269" w:type="dxa"/>
          </w:tcPr>
          <w:p w14:paraId="6ACAF3AA" w14:textId="6DA3C00D" w:rsidR="00563834" w:rsidRPr="00F64427" w:rsidRDefault="0044596D" w:rsidP="00563834">
            <w:pPr>
              <w:pStyle w:val="ListParagraph"/>
              <w:ind w:left="0"/>
              <w:jc w:val="center"/>
            </w:pPr>
            <w:r>
              <w:t>0,6</w:t>
            </w:r>
          </w:p>
        </w:tc>
      </w:tr>
      <w:tr w:rsidR="00563834" w14:paraId="193E2D05" w14:textId="06F29F8C" w:rsidTr="00563834">
        <w:tc>
          <w:tcPr>
            <w:tcW w:w="1221" w:type="dxa"/>
          </w:tcPr>
          <w:p w14:paraId="0417782B" w14:textId="3E7F553E" w:rsidR="00563834" w:rsidRDefault="00563834" w:rsidP="00563834">
            <w:pPr>
              <w:pStyle w:val="ListParagraph"/>
              <w:ind w:left="0"/>
              <w:jc w:val="center"/>
            </w:pPr>
            <w:r w:rsidRPr="00B9758C">
              <w:t>2800</w:t>
            </w:r>
          </w:p>
        </w:tc>
        <w:tc>
          <w:tcPr>
            <w:tcW w:w="1183" w:type="dxa"/>
          </w:tcPr>
          <w:p w14:paraId="1369C47B" w14:textId="0C5AC2A5" w:rsidR="00563834" w:rsidRDefault="00563834" w:rsidP="00563834">
            <w:pPr>
              <w:pStyle w:val="ListParagraph"/>
              <w:ind w:left="0"/>
              <w:jc w:val="center"/>
            </w:pPr>
            <w:r>
              <w:t>1200</w:t>
            </w:r>
          </w:p>
        </w:tc>
        <w:tc>
          <w:tcPr>
            <w:tcW w:w="1094" w:type="dxa"/>
          </w:tcPr>
          <w:p w14:paraId="15BEAE3A" w14:textId="4E12908D" w:rsidR="00563834" w:rsidRPr="00533D34" w:rsidRDefault="00563834" w:rsidP="00563834">
            <w:pPr>
              <w:pStyle w:val="ListParagraph"/>
              <w:ind w:left="0"/>
              <w:jc w:val="center"/>
            </w:pPr>
            <w:r w:rsidRPr="00285191">
              <w:t>60s</w:t>
            </w:r>
          </w:p>
        </w:tc>
        <w:tc>
          <w:tcPr>
            <w:tcW w:w="1264" w:type="dxa"/>
          </w:tcPr>
          <w:p w14:paraId="5BA35D04" w14:textId="633224E7" w:rsidR="00563834" w:rsidRDefault="00563834" w:rsidP="00563834">
            <w:pPr>
              <w:pStyle w:val="ListParagraph"/>
              <w:ind w:left="0"/>
              <w:jc w:val="center"/>
            </w:pPr>
            <w:r w:rsidRPr="00533D34">
              <w:t>16,7</w:t>
            </w:r>
          </w:p>
        </w:tc>
        <w:tc>
          <w:tcPr>
            <w:tcW w:w="1163" w:type="dxa"/>
          </w:tcPr>
          <w:p w14:paraId="253438BC" w14:textId="17DB8847" w:rsidR="00563834" w:rsidRDefault="00563834" w:rsidP="00563834">
            <w:pPr>
              <w:pStyle w:val="ListParagraph"/>
              <w:ind w:left="0"/>
              <w:jc w:val="center"/>
            </w:pPr>
            <w:r w:rsidRPr="00F64427">
              <w:t>1</w:t>
            </w:r>
            <w:r w:rsidR="0044596D">
              <w:t>5,</w:t>
            </w:r>
            <w:r w:rsidR="00975539">
              <w:t>8</w:t>
            </w:r>
          </w:p>
        </w:tc>
        <w:tc>
          <w:tcPr>
            <w:tcW w:w="1269" w:type="dxa"/>
          </w:tcPr>
          <w:p w14:paraId="24DF68CC" w14:textId="68E97084" w:rsidR="00563834" w:rsidRPr="00F64427" w:rsidRDefault="0044596D" w:rsidP="00563834">
            <w:pPr>
              <w:pStyle w:val="ListParagraph"/>
              <w:ind w:left="0"/>
              <w:jc w:val="center"/>
            </w:pPr>
            <w:r>
              <w:t>0,</w:t>
            </w:r>
            <w:r w:rsidR="00975539">
              <w:t>9</w:t>
            </w:r>
          </w:p>
        </w:tc>
      </w:tr>
      <w:tr w:rsidR="00563834" w14:paraId="78C7A414" w14:textId="29C410A9" w:rsidTr="00563834">
        <w:tc>
          <w:tcPr>
            <w:tcW w:w="1221" w:type="dxa"/>
          </w:tcPr>
          <w:p w14:paraId="1F0FA4CF" w14:textId="3B1E881D" w:rsidR="00563834" w:rsidRDefault="00563834" w:rsidP="00563834">
            <w:pPr>
              <w:pStyle w:val="ListParagraph"/>
              <w:ind w:left="0"/>
              <w:jc w:val="center"/>
            </w:pPr>
            <w:r w:rsidRPr="00B9758C">
              <w:t>2800</w:t>
            </w:r>
          </w:p>
        </w:tc>
        <w:tc>
          <w:tcPr>
            <w:tcW w:w="1183" w:type="dxa"/>
          </w:tcPr>
          <w:p w14:paraId="363258E4" w14:textId="067FC6ED" w:rsidR="00563834" w:rsidRDefault="00563834" w:rsidP="00563834">
            <w:pPr>
              <w:pStyle w:val="ListParagraph"/>
              <w:ind w:left="0"/>
              <w:jc w:val="center"/>
            </w:pPr>
            <w:r>
              <w:t>1600</w:t>
            </w:r>
          </w:p>
        </w:tc>
        <w:tc>
          <w:tcPr>
            <w:tcW w:w="1094" w:type="dxa"/>
          </w:tcPr>
          <w:p w14:paraId="4BE2C7E6" w14:textId="39405328" w:rsidR="00563834" w:rsidRPr="00533D34" w:rsidRDefault="00563834" w:rsidP="00563834">
            <w:pPr>
              <w:pStyle w:val="ListParagraph"/>
              <w:ind w:left="0"/>
              <w:jc w:val="center"/>
            </w:pPr>
            <w:r w:rsidRPr="00285191">
              <w:t>60s</w:t>
            </w:r>
          </w:p>
        </w:tc>
        <w:tc>
          <w:tcPr>
            <w:tcW w:w="1264" w:type="dxa"/>
          </w:tcPr>
          <w:p w14:paraId="4488E570" w14:textId="4F2EA7A8" w:rsidR="00563834" w:rsidRDefault="00563834" w:rsidP="00563834">
            <w:pPr>
              <w:pStyle w:val="ListParagraph"/>
              <w:ind w:left="0"/>
              <w:jc w:val="center"/>
            </w:pPr>
            <w:r w:rsidRPr="00533D34">
              <w:t>16,7</w:t>
            </w:r>
          </w:p>
        </w:tc>
        <w:tc>
          <w:tcPr>
            <w:tcW w:w="1163" w:type="dxa"/>
          </w:tcPr>
          <w:p w14:paraId="52D6E5E2" w14:textId="3F13FF63" w:rsidR="00563834" w:rsidRDefault="00563834" w:rsidP="00563834">
            <w:pPr>
              <w:pStyle w:val="ListParagraph"/>
              <w:ind w:left="0"/>
              <w:jc w:val="center"/>
            </w:pPr>
            <w:r w:rsidRPr="00F64427">
              <w:t>15,</w:t>
            </w:r>
            <w:r w:rsidR="00975539">
              <w:t>5</w:t>
            </w:r>
          </w:p>
        </w:tc>
        <w:tc>
          <w:tcPr>
            <w:tcW w:w="1269" w:type="dxa"/>
          </w:tcPr>
          <w:p w14:paraId="61BFDFDC" w14:textId="1B8C361D" w:rsidR="00563834" w:rsidRPr="00F64427" w:rsidRDefault="0044596D" w:rsidP="00563834">
            <w:pPr>
              <w:pStyle w:val="ListParagraph"/>
              <w:ind w:left="0"/>
              <w:jc w:val="center"/>
            </w:pPr>
            <w:r>
              <w:t>1,</w:t>
            </w:r>
            <w:r w:rsidR="00975539">
              <w:t>2</w:t>
            </w:r>
          </w:p>
        </w:tc>
      </w:tr>
    </w:tbl>
    <w:p w14:paraId="5D06A393" w14:textId="5180A741" w:rsidR="00143629" w:rsidRPr="003D613E" w:rsidRDefault="00D17B4C" w:rsidP="00D17B4C">
      <w:pPr>
        <w:pStyle w:val="ListParagraph"/>
        <w:spacing w:before="240" w:line="480" w:lineRule="auto"/>
        <w:ind w:left="426"/>
        <w:jc w:val="both"/>
      </w:pPr>
      <w:bookmarkStart w:id="260" w:name="_Hlk158639122"/>
      <w:bookmarkEnd w:id="259"/>
      <w:r>
        <w:t xml:space="preserve">Berdasarkan data pada Tabel 23, ketika </w:t>
      </w:r>
      <w:r w:rsidRPr="00433A86">
        <w:rPr>
          <w:i/>
          <w:iCs/>
        </w:rPr>
        <w:t>drone</w:t>
      </w:r>
      <w:r>
        <w:t xml:space="preserve"> terbang tanpa membawa beban </w:t>
      </w:r>
      <w:r w:rsidR="00433A86">
        <w:t>kondisi</w:t>
      </w:r>
      <w:r>
        <w:t xml:space="preserve"> </w:t>
      </w:r>
      <w:r w:rsidR="00433A86">
        <w:t xml:space="preserve">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w:t>
      </w:r>
      <w:r w:rsidR="00433A86">
        <w:lastRenderedPageBreak/>
        <w:t>hingga 1,6kg besar konsumsi daya baterai selama 60 detik sebesar 1,2V. Maka dapat disimpulkan bahwa semakin besar beban angkut yang diberikan maka semakin besar konsumsi daya baterai yang digunakan</w:t>
      </w:r>
      <w:bookmarkEnd w:id="260"/>
      <w:r w:rsidR="00433A86">
        <w:t>.</w:t>
      </w:r>
    </w:p>
    <w:p w14:paraId="56615AB9" w14:textId="2BA471B0" w:rsidR="002C4F3F" w:rsidRPr="0048538C" w:rsidRDefault="00624173" w:rsidP="0048538C">
      <w:pPr>
        <w:pStyle w:val="ListParagraph"/>
        <w:numPr>
          <w:ilvl w:val="0"/>
          <w:numId w:val="42"/>
        </w:numPr>
        <w:spacing w:line="480" w:lineRule="auto"/>
        <w:ind w:left="426"/>
        <w:jc w:val="both"/>
        <w:rPr>
          <w:b/>
          <w:bCs/>
        </w:rPr>
      </w:pPr>
      <w:r>
        <w:rPr>
          <w:b/>
          <w:bCs/>
        </w:rPr>
        <w:t>Pengujian Sistem Secara Keseluruha</w:t>
      </w:r>
      <w:r w:rsidR="0048538C">
        <w:rPr>
          <w:b/>
          <w:bCs/>
        </w:rPr>
        <w:t>n</w:t>
      </w:r>
    </w:p>
    <w:p w14:paraId="0022B076" w14:textId="79742098" w:rsidR="002C1FD4" w:rsidRDefault="005749D8" w:rsidP="002C1FD4">
      <w:pPr>
        <w:pStyle w:val="ListParagraph"/>
        <w:spacing w:line="480" w:lineRule="auto"/>
        <w:ind w:left="426"/>
        <w:jc w:val="both"/>
      </w:pPr>
      <w:bookmarkStart w:id="261" w:name="_Hlk158639375"/>
      <w:r>
        <w:t xml:space="preserve">Pengujian sistem secara keseluruhan merupakan pengujian tingkat keberhasilan alat setelah seluruh sistem penyemprotan pada drone telah dibangun. </w:t>
      </w:r>
      <w:r w:rsidR="004D4D8B">
        <w:t>Pengujian dilakukan dengan membuat misi penerbangan seperti yang telah dirancang pada BAB 3. Pengujian penerbangan dilakukan pada lapangan</w:t>
      </w:r>
      <w:r>
        <w:t xml:space="preserve"> </w:t>
      </w:r>
      <w:r w:rsidR="004D4D8B">
        <w:t xml:space="preserve">berlokasi di </w:t>
      </w:r>
      <w:r w:rsidR="00843B8F">
        <w:t>J</w:t>
      </w:r>
      <w:r w:rsidR="004D4D8B">
        <w:t xml:space="preserve">ln Patenggangan, Air Tawar Barat. Maka </w:t>
      </w:r>
      <w:r w:rsidR="00843B8F">
        <w:t>h</w:t>
      </w:r>
      <w:r w:rsidR="004D4D8B">
        <w:t xml:space="preserve">asil </w:t>
      </w:r>
      <w:r w:rsidR="00843B8F">
        <w:t>p</w:t>
      </w:r>
      <w:r w:rsidR="004D4D8B">
        <w:t xml:space="preserve">enerbangan </w:t>
      </w:r>
      <w:r w:rsidR="00843B8F">
        <w:t>s</w:t>
      </w:r>
      <w:r w:rsidR="004D4D8B">
        <w:t xml:space="preserve">eperti pada </w:t>
      </w:r>
      <w:r w:rsidR="00DD5C35">
        <w:t>Gambar</w:t>
      </w:r>
      <w:r w:rsidR="002C1FD4">
        <w:t xml:space="preserve"> 58 dan </w:t>
      </w:r>
      <w:r w:rsidR="00843B8F">
        <w:t xml:space="preserve">dalam </w:t>
      </w:r>
      <w:r w:rsidR="002C1FD4">
        <w:t>Tabel 24 berikut</w:t>
      </w:r>
      <w:bookmarkEnd w:id="261"/>
      <w:r w:rsidR="002C1FD4">
        <w:t>.</w:t>
      </w:r>
    </w:p>
    <w:p w14:paraId="4BD275D6" w14:textId="6AA2BC67" w:rsidR="00691BF8" w:rsidRDefault="00DD5C35" w:rsidP="00691BF8">
      <w:pPr>
        <w:pStyle w:val="ListParagraph"/>
        <w:keepNext/>
        <w:spacing w:after="0" w:line="276" w:lineRule="auto"/>
        <w:ind w:left="426"/>
        <w:jc w:val="center"/>
      </w:pPr>
      <w:r>
        <w:rPr>
          <w:noProof/>
        </w:rPr>
        <w:drawing>
          <wp:inline distT="0" distB="0" distL="0" distR="0" wp14:anchorId="2FB382FC" wp14:editId="34EC5C6E">
            <wp:extent cx="3238500" cy="18002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20408" t="13108" r="15344" b="23369"/>
                    <a:stretch/>
                  </pic:blipFill>
                  <pic:spPr bwMode="auto">
                    <a:xfrm>
                      <a:off x="0" y="0"/>
                      <a:ext cx="3238500" cy="1800225"/>
                    </a:xfrm>
                    <a:prstGeom prst="rect">
                      <a:avLst/>
                    </a:prstGeom>
                    <a:ln>
                      <a:noFill/>
                    </a:ln>
                    <a:extLst>
                      <a:ext uri="{53640926-AAD7-44D8-BBD7-CCE9431645EC}">
                        <a14:shadowObscured xmlns:a14="http://schemas.microsoft.com/office/drawing/2010/main"/>
                      </a:ext>
                    </a:extLst>
                  </pic:spPr>
                </pic:pic>
              </a:graphicData>
            </a:graphic>
          </wp:inline>
        </w:drawing>
      </w:r>
    </w:p>
    <w:p w14:paraId="015598C5" w14:textId="34D40CBD" w:rsidR="00691BF8" w:rsidRDefault="00691BF8" w:rsidP="00433A86">
      <w:pPr>
        <w:pStyle w:val="Caption"/>
        <w:ind w:left="426"/>
        <w:jc w:val="center"/>
      </w:pPr>
      <w:bookmarkStart w:id="262" w:name="_Toc159681872"/>
      <w:r>
        <w:t xml:space="preserve">Gambar </w:t>
      </w:r>
      <w:fldSimple w:instr=" SEQ Gambar \* ARABIC ">
        <w:r w:rsidR="008F642D">
          <w:rPr>
            <w:noProof/>
          </w:rPr>
          <w:t>58</w:t>
        </w:r>
      </w:fldSimple>
      <w:r>
        <w:t xml:space="preserve"> </w:t>
      </w:r>
      <w:bookmarkStart w:id="263" w:name="_Hlk158639511"/>
      <w:r w:rsidR="003D1B87">
        <w:t>Pengujian</w:t>
      </w:r>
      <w:r>
        <w:t xml:space="preserve"> </w:t>
      </w:r>
      <w:r w:rsidR="003D1B87">
        <w:t>Ter</w:t>
      </w:r>
      <w:r>
        <w:t>bang Penyemprotan Cairan Pestisida</w:t>
      </w:r>
      <w:bookmarkEnd w:id="262"/>
      <w:bookmarkEnd w:id="263"/>
    </w:p>
    <w:p w14:paraId="79D5A446" w14:textId="7CA414B7" w:rsidR="00DD5C35" w:rsidRDefault="00DD5C35" w:rsidP="00DD5C35">
      <w:pPr>
        <w:pStyle w:val="Caption"/>
        <w:keepNext/>
      </w:pPr>
      <w:bookmarkStart w:id="264" w:name="_Toc159235164"/>
      <w:bookmarkStart w:id="265" w:name="_Hlk158639730"/>
      <w:r>
        <w:t xml:space="preserve">Tabel </w:t>
      </w:r>
      <w:fldSimple w:instr=" SEQ Tabel \* ARABIC ">
        <w:r w:rsidR="008F642D">
          <w:rPr>
            <w:noProof/>
          </w:rPr>
          <w:t>24</w:t>
        </w:r>
      </w:fldSimple>
      <w:r>
        <w:t xml:space="preserve"> Hasil Misi Penerbangan Cairan Pestisida Secara Otomatis</w:t>
      </w:r>
      <w:bookmarkEnd w:id="264"/>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8A0604" w14:paraId="2D88D736" w14:textId="77777777" w:rsidTr="00046871">
        <w:tc>
          <w:tcPr>
            <w:tcW w:w="560" w:type="dxa"/>
            <w:vMerge w:val="restart"/>
            <w:vAlign w:val="center"/>
          </w:tcPr>
          <w:p w14:paraId="14FD437E" w14:textId="71F0B3F7" w:rsidR="008A0604" w:rsidRDefault="008A0604" w:rsidP="008A0604">
            <w:pPr>
              <w:pStyle w:val="ListParagraph"/>
              <w:ind w:left="-114" w:right="-126"/>
              <w:jc w:val="center"/>
            </w:pPr>
            <w:bookmarkStart w:id="266" w:name="_Hlk158639593"/>
            <w:bookmarkEnd w:id="265"/>
            <w:r>
              <w:t>No</w:t>
            </w:r>
          </w:p>
        </w:tc>
        <w:tc>
          <w:tcPr>
            <w:tcW w:w="1163" w:type="dxa"/>
            <w:vMerge w:val="restart"/>
            <w:vAlign w:val="center"/>
          </w:tcPr>
          <w:p w14:paraId="5312FF81" w14:textId="2A6DFEEB" w:rsidR="008A0604" w:rsidRDefault="008A0604" w:rsidP="008A0604">
            <w:pPr>
              <w:pStyle w:val="ListParagraph"/>
              <w:ind w:left="0"/>
              <w:jc w:val="center"/>
            </w:pPr>
            <w:r>
              <w:t>Mission</w:t>
            </w:r>
          </w:p>
        </w:tc>
        <w:tc>
          <w:tcPr>
            <w:tcW w:w="3891" w:type="dxa"/>
            <w:gridSpan w:val="3"/>
          </w:tcPr>
          <w:p w14:paraId="467A5CF6" w14:textId="127CE7F8" w:rsidR="008A0604" w:rsidRDefault="008A0604" w:rsidP="008A0604">
            <w:pPr>
              <w:pStyle w:val="ListParagraph"/>
              <w:ind w:left="0"/>
              <w:jc w:val="center"/>
            </w:pPr>
            <w:r>
              <w:t>Target Location</w:t>
            </w:r>
          </w:p>
        </w:tc>
        <w:tc>
          <w:tcPr>
            <w:tcW w:w="2608" w:type="dxa"/>
            <w:vMerge w:val="restart"/>
            <w:vAlign w:val="center"/>
          </w:tcPr>
          <w:p w14:paraId="5F4D24C7" w14:textId="73ADAF8F" w:rsidR="008A0604" w:rsidRDefault="008A0604" w:rsidP="008A0604">
            <w:pPr>
              <w:pStyle w:val="ListParagraph"/>
              <w:ind w:left="0"/>
              <w:jc w:val="center"/>
            </w:pPr>
            <w:r>
              <w:t>Keterangan</w:t>
            </w:r>
          </w:p>
        </w:tc>
      </w:tr>
      <w:tr w:rsidR="008A0604" w14:paraId="77A8AF30" w14:textId="77777777" w:rsidTr="00046871">
        <w:tc>
          <w:tcPr>
            <w:tcW w:w="560" w:type="dxa"/>
            <w:vMerge/>
          </w:tcPr>
          <w:p w14:paraId="414DBCA1" w14:textId="77777777" w:rsidR="008A0604" w:rsidRDefault="008A0604" w:rsidP="008A0604">
            <w:pPr>
              <w:pStyle w:val="ListParagraph"/>
              <w:ind w:left="-114" w:right="-126"/>
              <w:jc w:val="center"/>
            </w:pPr>
          </w:p>
        </w:tc>
        <w:tc>
          <w:tcPr>
            <w:tcW w:w="1163" w:type="dxa"/>
            <w:vMerge/>
          </w:tcPr>
          <w:p w14:paraId="5E4A4859" w14:textId="77777777" w:rsidR="008A0604" w:rsidRDefault="008A0604" w:rsidP="008A0604">
            <w:pPr>
              <w:pStyle w:val="ListParagraph"/>
              <w:ind w:left="0"/>
              <w:jc w:val="center"/>
            </w:pPr>
          </w:p>
        </w:tc>
        <w:tc>
          <w:tcPr>
            <w:tcW w:w="1439" w:type="dxa"/>
          </w:tcPr>
          <w:p w14:paraId="62C672B2" w14:textId="4831386E" w:rsidR="008A0604" w:rsidRPr="008A0604" w:rsidRDefault="008A0604" w:rsidP="008A0604">
            <w:pPr>
              <w:pStyle w:val="ListParagraph"/>
              <w:ind w:left="0"/>
              <w:jc w:val="center"/>
              <w:rPr>
                <w:i/>
                <w:iCs/>
              </w:rPr>
            </w:pPr>
            <w:r w:rsidRPr="008A0604">
              <w:rPr>
                <w:i/>
                <w:iCs/>
              </w:rPr>
              <w:t>Latitude</w:t>
            </w:r>
          </w:p>
        </w:tc>
        <w:tc>
          <w:tcPr>
            <w:tcW w:w="1476" w:type="dxa"/>
          </w:tcPr>
          <w:p w14:paraId="722AF3DF" w14:textId="54164932" w:rsidR="008A0604" w:rsidRPr="008A0604" w:rsidRDefault="008A0604" w:rsidP="008A0604">
            <w:pPr>
              <w:pStyle w:val="ListParagraph"/>
              <w:ind w:left="0"/>
              <w:jc w:val="center"/>
              <w:rPr>
                <w:i/>
                <w:iCs/>
              </w:rPr>
            </w:pPr>
            <w:r w:rsidRPr="008A0604">
              <w:rPr>
                <w:i/>
                <w:iCs/>
              </w:rPr>
              <w:t>Longitude</w:t>
            </w:r>
          </w:p>
        </w:tc>
        <w:tc>
          <w:tcPr>
            <w:tcW w:w="976" w:type="dxa"/>
          </w:tcPr>
          <w:p w14:paraId="74DAB0B6" w14:textId="452DB90A" w:rsidR="008A0604" w:rsidRPr="008A0604" w:rsidRDefault="008A0604" w:rsidP="008A0604">
            <w:pPr>
              <w:pStyle w:val="ListParagraph"/>
              <w:ind w:left="0"/>
              <w:jc w:val="center"/>
              <w:rPr>
                <w:i/>
                <w:iCs/>
              </w:rPr>
            </w:pPr>
            <w:r w:rsidRPr="008A0604">
              <w:rPr>
                <w:i/>
                <w:iCs/>
              </w:rPr>
              <w:t>Altitude</w:t>
            </w:r>
          </w:p>
        </w:tc>
        <w:tc>
          <w:tcPr>
            <w:tcW w:w="2608" w:type="dxa"/>
            <w:vMerge/>
          </w:tcPr>
          <w:p w14:paraId="04BA3C51" w14:textId="77777777" w:rsidR="008A0604" w:rsidRDefault="008A0604" w:rsidP="008A0604">
            <w:pPr>
              <w:pStyle w:val="ListParagraph"/>
              <w:ind w:left="0"/>
              <w:jc w:val="center"/>
            </w:pPr>
          </w:p>
        </w:tc>
      </w:tr>
      <w:tr w:rsidR="008A0604" w14:paraId="21EF51E2" w14:textId="77777777" w:rsidTr="00046871">
        <w:tc>
          <w:tcPr>
            <w:tcW w:w="560" w:type="dxa"/>
            <w:vAlign w:val="center"/>
          </w:tcPr>
          <w:p w14:paraId="75B50230" w14:textId="3A3502B1" w:rsidR="008A0604" w:rsidRDefault="008A0604" w:rsidP="008A0604">
            <w:pPr>
              <w:pStyle w:val="ListParagraph"/>
              <w:ind w:left="0"/>
              <w:jc w:val="center"/>
            </w:pPr>
            <w:r>
              <w:t>1</w:t>
            </w:r>
          </w:p>
        </w:tc>
        <w:tc>
          <w:tcPr>
            <w:tcW w:w="1163" w:type="dxa"/>
            <w:vAlign w:val="center"/>
          </w:tcPr>
          <w:p w14:paraId="3C21E7E5" w14:textId="7C05E483" w:rsidR="008A0604" w:rsidRDefault="008A0604" w:rsidP="008A0604">
            <w:pPr>
              <w:pStyle w:val="ListParagraph"/>
              <w:ind w:left="0"/>
              <w:jc w:val="center"/>
            </w:pPr>
            <w:r>
              <w:t>Take off</w:t>
            </w:r>
          </w:p>
        </w:tc>
        <w:tc>
          <w:tcPr>
            <w:tcW w:w="1439" w:type="dxa"/>
            <w:vAlign w:val="center"/>
          </w:tcPr>
          <w:p w14:paraId="7BCA0ACA" w14:textId="6D07BA64" w:rsidR="008A0604" w:rsidRDefault="008A0604" w:rsidP="008A0604">
            <w:pPr>
              <w:pStyle w:val="ListParagraph"/>
              <w:ind w:left="-76" w:right="-111"/>
              <w:jc w:val="center"/>
            </w:pPr>
            <w:r w:rsidRPr="008A0604">
              <w:t>-0,8849704</w:t>
            </w:r>
          </w:p>
        </w:tc>
        <w:tc>
          <w:tcPr>
            <w:tcW w:w="1476" w:type="dxa"/>
            <w:vAlign w:val="center"/>
          </w:tcPr>
          <w:p w14:paraId="110CD5FB" w14:textId="3559E67F" w:rsidR="008A0604" w:rsidRDefault="008A0604" w:rsidP="008A0604">
            <w:pPr>
              <w:pStyle w:val="ListParagraph"/>
              <w:ind w:left="0"/>
              <w:jc w:val="center"/>
            </w:pPr>
            <w:r w:rsidRPr="008A0604">
              <w:t>100,3432115</w:t>
            </w:r>
          </w:p>
        </w:tc>
        <w:tc>
          <w:tcPr>
            <w:tcW w:w="976" w:type="dxa"/>
            <w:vAlign w:val="center"/>
          </w:tcPr>
          <w:p w14:paraId="3479B58E" w14:textId="54EC5C0B" w:rsidR="008A0604" w:rsidRDefault="008A0604" w:rsidP="008A0604">
            <w:pPr>
              <w:pStyle w:val="ListParagraph"/>
              <w:ind w:left="0"/>
              <w:jc w:val="center"/>
            </w:pPr>
            <w:r>
              <w:t>2</w:t>
            </w:r>
          </w:p>
        </w:tc>
        <w:tc>
          <w:tcPr>
            <w:tcW w:w="2608" w:type="dxa"/>
          </w:tcPr>
          <w:p w14:paraId="3C36EB58" w14:textId="37EC5A5C" w:rsidR="008A0604" w:rsidRDefault="008A0604" w:rsidP="008A0604">
            <w:pPr>
              <w:pStyle w:val="ListParagraph"/>
              <w:ind w:left="0"/>
              <w:jc w:val="center"/>
            </w:pPr>
            <w:r>
              <w:t>Drone berhasil takeoff pada ketinggian 2m</w:t>
            </w:r>
          </w:p>
        </w:tc>
      </w:tr>
      <w:tr w:rsidR="008A0604" w14:paraId="604FCC49" w14:textId="77777777" w:rsidTr="00046871">
        <w:tc>
          <w:tcPr>
            <w:tcW w:w="560" w:type="dxa"/>
            <w:vAlign w:val="center"/>
          </w:tcPr>
          <w:p w14:paraId="75250671" w14:textId="1EB512CD" w:rsidR="008A0604" w:rsidRDefault="008A0604" w:rsidP="008A0604">
            <w:pPr>
              <w:pStyle w:val="ListParagraph"/>
              <w:ind w:left="0"/>
              <w:jc w:val="center"/>
            </w:pPr>
            <w:r>
              <w:t>2</w:t>
            </w:r>
          </w:p>
        </w:tc>
        <w:tc>
          <w:tcPr>
            <w:tcW w:w="1163" w:type="dxa"/>
            <w:vAlign w:val="center"/>
          </w:tcPr>
          <w:p w14:paraId="287517DC" w14:textId="5F49276D" w:rsidR="008A0604" w:rsidRDefault="008A0604" w:rsidP="008A0604">
            <w:pPr>
              <w:pStyle w:val="ListParagraph"/>
              <w:ind w:left="0"/>
              <w:jc w:val="center"/>
            </w:pPr>
            <w:r>
              <w:t>Change Speed</w:t>
            </w:r>
          </w:p>
        </w:tc>
        <w:tc>
          <w:tcPr>
            <w:tcW w:w="1439" w:type="dxa"/>
            <w:vAlign w:val="center"/>
          </w:tcPr>
          <w:p w14:paraId="2F2121AC" w14:textId="292F652E" w:rsidR="008A0604" w:rsidRDefault="008A0604" w:rsidP="008A0604">
            <w:pPr>
              <w:pStyle w:val="ListParagraph"/>
              <w:ind w:left="-76" w:right="-111"/>
              <w:jc w:val="center"/>
            </w:pPr>
            <w:r w:rsidRPr="008A0604">
              <w:t>-0,8849704</w:t>
            </w:r>
          </w:p>
        </w:tc>
        <w:tc>
          <w:tcPr>
            <w:tcW w:w="1476" w:type="dxa"/>
            <w:vAlign w:val="center"/>
          </w:tcPr>
          <w:p w14:paraId="251599A7" w14:textId="09DC5377" w:rsidR="008A0604" w:rsidRDefault="008A0604" w:rsidP="008A0604">
            <w:pPr>
              <w:pStyle w:val="ListParagraph"/>
              <w:ind w:left="0"/>
              <w:jc w:val="center"/>
            </w:pPr>
            <w:r w:rsidRPr="008A0604">
              <w:t>100,3432115</w:t>
            </w:r>
          </w:p>
        </w:tc>
        <w:tc>
          <w:tcPr>
            <w:tcW w:w="976" w:type="dxa"/>
            <w:vAlign w:val="center"/>
          </w:tcPr>
          <w:p w14:paraId="48B47129" w14:textId="4FD939C4" w:rsidR="008A0604" w:rsidRDefault="008A0604" w:rsidP="008A0604">
            <w:pPr>
              <w:pStyle w:val="ListParagraph"/>
              <w:ind w:left="0"/>
              <w:jc w:val="center"/>
            </w:pPr>
            <w:r>
              <w:t>2</w:t>
            </w:r>
          </w:p>
        </w:tc>
        <w:tc>
          <w:tcPr>
            <w:tcW w:w="2608" w:type="dxa"/>
          </w:tcPr>
          <w:p w14:paraId="4D661566" w14:textId="6E7E7F0B" w:rsidR="008A0604" w:rsidRDefault="00AF1127" w:rsidP="008A0604">
            <w:pPr>
              <w:pStyle w:val="ListParagraph"/>
              <w:ind w:left="0"/>
              <w:jc w:val="center"/>
            </w:pPr>
            <w:r>
              <w:t>Drone berhasil mengubah kecepatan terbang sebesar 0,1m/s</w:t>
            </w:r>
          </w:p>
        </w:tc>
      </w:tr>
      <w:tr w:rsidR="008A0604" w14:paraId="5AEB68F3" w14:textId="77777777" w:rsidTr="00046871">
        <w:tc>
          <w:tcPr>
            <w:tcW w:w="560" w:type="dxa"/>
            <w:vAlign w:val="center"/>
          </w:tcPr>
          <w:p w14:paraId="705CEB60" w14:textId="239EF56D" w:rsidR="008A0604" w:rsidRDefault="008A0604" w:rsidP="008A0604">
            <w:pPr>
              <w:pStyle w:val="ListParagraph"/>
              <w:ind w:left="0"/>
              <w:jc w:val="center"/>
            </w:pPr>
            <w:r>
              <w:t>3</w:t>
            </w:r>
          </w:p>
        </w:tc>
        <w:tc>
          <w:tcPr>
            <w:tcW w:w="1163" w:type="dxa"/>
            <w:vAlign w:val="center"/>
          </w:tcPr>
          <w:p w14:paraId="37BEC06E" w14:textId="13A65894" w:rsidR="008A0604" w:rsidRDefault="008A0604" w:rsidP="008A0604">
            <w:pPr>
              <w:pStyle w:val="ListParagraph"/>
              <w:ind w:left="0"/>
              <w:jc w:val="center"/>
            </w:pPr>
            <w:r>
              <w:t>Waypoint</w:t>
            </w:r>
          </w:p>
        </w:tc>
        <w:tc>
          <w:tcPr>
            <w:tcW w:w="1439" w:type="dxa"/>
            <w:vAlign w:val="center"/>
          </w:tcPr>
          <w:p w14:paraId="2BE90DDC" w14:textId="7080E09D" w:rsidR="008A0604" w:rsidRDefault="008A0604" w:rsidP="008A0604">
            <w:pPr>
              <w:pStyle w:val="ListParagraph"/>
              <w:ind w:left="-76" w:right="-111"/>
              <w:jc w:val="center"/>
            </w:pPr>
            <w:r w:rsidRPr="008A0604">
              <w:t>-0,8849858</w:t>
            </w:r>
          </w:p>
        </w:tc>
        <w:tc>
          <w:tcPr>
            <w:tcW w:w="1476" w:type="dxa"/>
            <w:vAlign w:val="center"/>
          </w:tcPr>
          <w:p w14:paraId="26C578DB" w14:textId="64538E08" w:rsidR="008A0604" w:rsidRDefault="008A0604" w:rsidP="008A0604">
            <w:pPr>
              <w:pStyle w:val="ListParagraph"/>
              <w:ind w:left="0"/>
              <w:jc w:val="center"/>
            </w:pPr>
            <w:r w:rsidRPr="008A0604">
              <w:t>100,3432229</w:t>
            </w:r>
          </w:p>
        </w:tc>
        <w:tc>
          <w:tcPr>
            <w:tcW w:w="976" w:type="dxa"/>
            <w:vAlign w:val="center"/>
          </w:tcPr>
          <w:p w14:paraId="00BA2B6D" w14:textId="3F0FB287" w:rsidR="008A0604" w:rsidRDefault="008A0604" w:rsidP="008A0604">
            <w:pPr>
              <w:pStyle w:val="ListParagraph"/>
              <w:ind w:left="0"/>
              <w:jc w:val="center"/>
            </w:pPr>
            <w:r>
              <w:t>2</w:t>
            </w:r>
          </w:p>
        </w:tc>
        <w:tc>
          <w:tcPr>
            <w:tcW w:w="2608" w:type="dxa"/>
          </w:tcPr>
          <w:p w14:paraId="01209B1D" w14:textId="695EBECB" w:rsidR="008A0604" w:rsidRDefault="00AF1127" w:rsidP="008A0604">
            <w:pPr>
              <w:pStyle w:val="ListParagraph"/>
              <w:ind w:left="0"/>
              <w:jc w:val="center"/>
            </w:pPr>
            <w:r>
              <w:t>Drone berhasil maju ke waypoint ditentukan</w:t>
            </w:r>
          </w:p>
        </w:tc>
      </w:tr>
      <w:tr w:rsidR="008A0604" w14:paraId="14BA523D" w14:textId="77777777" w:rsidTr="00046871">
        <w:tc>
          <w:tcPr>
            <w:tcW w:w="560" w:type="dxa"/>
            <w:vAlign w:val="center"/>
          </w:tcPr>
          <w:p w14:paraId="14260736" w14:textId="243A1DDB" w:rsidR="008A0604" w:rsidRDefault="008A0604" w:rsidP="008A0604">
            <w:pPr>
              <w:pStyle w:val="ListParagraph"/>
              <w:ind w:left="0"/>
              <w:jc w:val="center"/>
            </w:pPr>
            <w:r>
              <w:t>4</w:t>
            </w:r>
          </w:p>
        </w:tc>
        <w:tc>
          <w:tcPr>
            <w:tcW w:w="1163" w:type="dxa"/>
            <w:vAlign w:val="center"/>
          </w:tcPr>
          <w:p w14:paraId="11EF4E14" w14:textId="172FE9DC" w:rsidR="008A0604" w:rsidRDefault="008A0604" w:rsidP="008A0604">
            <w:pPr>
              <w:pStyle w:val="ListParagraph"/>
              <w:ind w:left="0"/>
              <w:jc w:val="center"/>
            </w:pPr>
            <w:r>
              <w:t>Relay On</w:t>
            </w:r>
          </w:p>
        </w:tc>
        <w:tc>
          <w:tcPr>
            <w:tcW w:w="1439" w:type="dxa"/>
            <w:vAlign w:val="center"/>
          </w:tcPr>
          <w:p w14:paraId="2493163B" w14:textId="01156227" w:rsidR="008A0604" w:rsidRDefault="008A0604" w:rsidP="008A0604">
            <w:pPr>
              <w:pStyle w:val="ListParagraph"/>
              <w:ind w:left="-76" w:right="-111"/>
              <w:jc w:val="center"/>
            </w:pPr>
            <w:r w:rsidRPr="008A0604">
              <w:t>-0,8849858</w:t>
            </w:r>
          </w:p>
        </w:tc>
        <w:tc>
          <w:tcPr>
            <w:tcW w:w="1476" w:type="dxa"/>
            <w:vAlign w:val="center"/>
          </w:tcPr>
          <w:p w14:paraId="39C89B6B" w14:textId="1A8D49FF" w:rsidR="008A0604" w:rsidRDefault="008A0604" w:rsidP="008A0604">
            <w:pPr>
              <w:pStyle w:val="ListParagraph"/>
              <w:ind w:left="0"/>
              <w:jc w:val="center"/>
            </w:pPr>
            <w:r w:rsidRPr="008A0604">
              <w:t>100,3432229</w:t>
            </w:r>
          </w:p>
        </w:tc>
        <w:tc>
          <w:tcPr>
            <w:tcW w:w="976" w:type="dxa"/>
            <w:vAlign w:val="center"/>
          </w:tcPr>
          <w:p w14:paraId="5FFF245F" w14:textId="5840CCAB" w:rsidR="008A0604" w:rsidRDefault="008A0604" w:rsidP="008A0604">
            <w:pPr>
              <w:pStyle w:val="ListParagraph"/>
              <w:ind w:left="0"/>
              <w:jc w:val="center"/>
            </w:pPr>
            <w:r>
              <w:t>2</w:t>
            </w:r>
          </w:p>
        </w:tc>
        <w:tc>
          <w:tcPr>
            <w:tcW w:w="2608" w:type="dxa"/>
          </w:tcPr>
          <w:p w14:paraId="5A233BCF" w14:textId="3376E157" w:rsidR="008A0604" w:rsidRDefault="00AF1127" w:rsidP="008A0604">
            <w:pPr>
              <w:pStyle w:val="ListParagraph"/>
              <w:ind w:left="0"/>
              <w:jc w:val="center"/>
            </w:pPr>
            <w:r>
              <w:t xml:space="preserve">Relay berhasil dinyalakan dan </w:t>
            </w:r>
            <w:r>
              <w:lastRenderedPageBreak/>
              <w:t>waterpum</w:t>
            </w:r>
            <w:r w:rsidR="00843B8F">
              <w:t>p</w:t>
            </w:r>
            <w:r>
              <w:t xml:space="preserve"> melakukan penyemprotan</w:t>
            </w:r>
          </w:p>
        </w:tc>
      </w:tr>
      <w:tr w:rsidR="00AF1127" w14:paraId="02C9A6BA" w14:textId="77777777" w:rsidTr="00046871">
        <w:tc>
          <w:tcPr>
            <w:tcW w:w="560" w:type="dxa"/>
            <w:vAlign w:val="center"/>
          </w:tcPr>
          <w:p w14:paraId="48171B28" w14:textId="0D0DEE3D" w:rsidR="00AF1127" w:rsidRDefault="00AF1127" w:rsidP="00AF1127">
            <w:pPr>
              <w:pStyle w:val="ListParagraph"/>
              <w:ind w:left="0"/>
              <w:jc w:val="center"/>
            </w:pPr>
            <w:r>
              <w:lastRenderedPageBreak/>
              <w:t>5</w:t>
            </w:r>
          </w:p>
        </w:tc>
        <w:tc>
          <w:tcPr>
            <w:tcW w:w="1163" w:type="dxa"/>
            <w:vAlign w:val="center"/>
          </w:tcPr>
          <w:p w14:paraId="397996BD" w14:textId="2F00BE77" w:rsidR="00AF1127" w:rsidRDefault="00AF1127" w:rsidP="00AF1127">
            <w:pPr>
              <w:pStyle w:val="ListParagraph"/>
              <w:ind w:left="0"/>
              <w:jc w:val="center"/>
            </w:pPr>
            <w:r w:rsidRPr="0082443F">
              <w:t>Waypoint</w:t>
            </w:r>
          </w:p>
        </w:tc>
        <w:tc>
          <w:tcPr>
            <w:tcW w:w="1439" w:type="dxa"/>
            <w:vAlign w:val="center"/>
          </w:tcPr>
          <w:p w14:paraId="089895E6" w14:textId="7C27FB62" w:rsidR="00AF1127" w:rsidRDefault="00AF1127" w:rsidP="00AF1127">
            <w:pPr>
              <w:pStyle w:val="ListParagraph"/>
              <w:ind w:left="-76" w:right="-111"/>
              <w:jc w:val="center"/>
            </w:pPr>
            <w:r w:rsidRPr="008A0604">
              <w:t>-0,8849671</w:t>
            </w:r>
          </w:p>
        </w:tc>
        <w:tc>
          <w:tcPr>
            <w:tcW w:w="1476" w:type="dxa"/>
            <w:vAlign w:val="center"/>
          </w:tcPr>
          <w:p w14:paraId="60BB45BC" w14:textId="4E79E941" w:rsidR="00AF1127" w:rsidRDefault="00AF1127" w:rsidP="00AF1127">
            <w:pPr>
              <w:pStyle w:val="ListParagraph"/>
              <w:ind w:left="0"/>
              <w:jc w:val="center"/>
            </w:pPr>
            <w:r w:rsidRPr="008A0604">
              <w:t>100,3433134</w:t>
            </w:r>
          </w:p>
        </w:tc>
        <w:tc>
          <w:tcPr>
            <w:tcW w:w="976" w:type="dxa"/>
            <w:vAlign w:val="center"/>
          </w:tcPr>
          <w:p w14:paraId="0B6F2B72" w14:textId="48F89DFA" w:rsidR="00AF1127" w:rsidRDefault="00AF1127" w:rsidP="00AF1127">
            <w:pPr>
              <w:pStyle w:val="ListParagraph"/>
              <w:ind w:left="0"/>
              <w:jc w:val="center"/>
            </w:pPr>
            <w:r>
              <w:t>2</w:t>
            </w:r>
          </w:p>
        </w:tc>
        <w:tc>
          <w:tcPr>
            <w:tcW w:w="2608" w:type="dxa"/>
          </w:tcPr>
          <w:p w14:paraId="42E26857" w14:textId="57905F79" w:rsidR="00AF1127" w:rsidRDefault="00AF1127" w:rsidP="00AF1127">
            <w:pPr>
              <w:pStyle w:val="ListParagraph"/>
              <w:ind w:left="0"/>
              <w:jc w:val="center"/>
            </w:pPr>
            <w:r w:rsidRPr="00023D96">
              <w:t>Drone berhasil maju ke waypoint ditentukan</w:t>
            </w:r>
          </w:p>
        </w:tc>
      </w:tr>
      <w:tr w:rsidR="00AF1127" w14:paraId="76CE79D0" w14:textId="77777777" w:rsidTr="00046871">
        <w:tc>
          <w:tcPr>
            <w:tcW w:w="560" w:type="dxa"/>
            <w:vAlign w:val="center"/>
          </w:tcPr>
          <w:p w14:paraId="7132FD68" w14:textId="6A794445" w:rsidR="00AF1127" w:rsidRDefault="00AF1127" w:rsidP="00AF1127">
            <w:pPr>
              <w:pStyle w:val="ListParagraph"/>
              <w:ind w:left="0"/>
              <w:jc w:val="center"/>
            </w:pPr>
            <w:r>
              <w:t>6</w:t>
            </w:r>
          </w:p>
        </w:tc>
        <w:tc>
          <w:tcPr>
            <w:tcW w:w="1163" w:type="dxa"/>
            <w:vAlign w:val="center"/>
          </w:tcPr>
          <w:p w14:paraId="4C3079E3" w14:textId="4A97A5EF" w:rsidR="00AF1127" w:rsidRDefault="00AF1127" w:rsidP="00AF1127">
            <w:pPr>
              <w:pStyle w:val="ListParagraph"/>
              <w:ind w:left="0"/>
              <w:jc w:val="center"/>
            </w:pPr>
            <w:r w:rsidRPr="0082443F">
              <w:t>Waypoint</w:t>
            </w:r>
          </w:p>
        </w:tc>
        <w:tc>
          <w:tcPr>
            <w:tcW w:w="1439" w:type="dxa"/>
            <w:vAlign w:val="center"/>
          </w:tcPr>
          <w:p w14:paraId="7AC0E416" w14:textId="318E3CD6" w:rsidR="00AF1127" w:rsidRDefault="00AF1127" w:rsidP="00AF1127">
            <w:pPr>
              <w:pStyle w:val="ListParagraph"/>
              <w:ind w:left="-76" w:right="-111"/>
              <w:jc w:val="center"/>
            </w:pPr>
            <w:r w:rsidRPr="008A0604">
              <w:t>-0,8849858</w:t>
            </w:r>
          </w:p>
        </w:tc>
        <w:tc>
          <w:tcPr>
            <w:tcW w:w="1476" w:type="dxa"/>
            <w:vAlign w:val="center"/>
          </w:tcPr>
          <w:p w14:paraId="54FB0C0A" w14:textId="549FED31" w:rsidR="00AF1127" w:rsidRDefault="00AF1127" w:rsidP="00AF1127">
            <w:pPr>
              <w:pStyle w:val="ListParagraph"/>
              <w:ind w:left="0"/>
              <w:jc w:val="center"/>
            </w:pPr>
            <w:r w:rsidRPr="008A0604">
              <w:t>100,3433195</w:t>
            </w:r>
          </w:p>
        </w:tc>
        <w:tc>
          <w:tcPr>
            <w:tcW w:w="976" w:type="dxa"/>
            <w:vAlign w:val="center"/>
          </w:tcPr>
          <w:p w14:paraId="3E09B2C6" w14:textId="04D16235" w:rsidR="00AF1127" w:rsidRDefault="00AF1127" w:rsidP="00AF1127">
            <w:pPr>
              <w:pStyle w:val="ListParagraph"/>
              <w:ind w:left="0"/>
              <w:jc w:val="center"/>
            </w:pPr>
            <w:r>
              <w:t>2</w:t>
            </w:r>
          </w:p>
        </w:tc>
        <w:tc>
          <w:tcPr>
            <w:tcW w:w="2608" w:type="dxa"/>
          </w:tcPr>
          <w:p w14:paraId="151C394A" w14:textId="58AB7EA5" w:rsidR="00AF1127" w:rsidRDefault="00AF1127" w:rsidP="00AF1127">
            <w:pPr>
              <w:pStyle w:val="ListParagraph"/>
              <w:ind w:left="0"/>
              <w:jc w:val="center"/>
            </w:pPr>
            <w:r w:rsidRPr="00023D96">
              <w:t>Drone berhasil maju ke waypoint ditentukan</w:t>
            </w:r>
          </w:p>
        </w:tc>
      </w:tr>
      <w:tr w:rsidR="00AF1127" w14:paraId="39370B01" w14:textId="77777777" w:rsidTr="00046871">
        <w:tc>
          <w:tcPr>
            <w:tcW w:w="560" w:type="dxa"/>
            <w:vAlign w:val="center"/>
          </w:tcPr>
          <w:p w14:paraId="00AE229C" w14:textId="493CFF0C" w:rsidR="00AF1127" w:rsidRDefault="00AF1127" w:rsidP="00AF1127">
            <w:pPr>
              <w:pStyle w:val="ListParagraph"/>
              <w:ind w:left="0"/>
              <w:jc w:val="center"/>
            </w:pPr>
            <w:r>
              <w:t>7</w:t>
            </w:r>
          </w:p>
        </w:tc>
        <w:tc>
          <w:tcPr>
            <w:tcW w:w="1163" w:type="dxa"/>
            <w:vAlign w:val="center"/>
          </w:tcPr>
          <w:p w14:paraId="33726D8D" w14:textId="36C59F56" w:rsidR="00AF1127" w:rsidRDefault="00AF1127" w:rsidP="00AF1127">
            <w:pPr>
              <w:pStyle w:val="ListParagraph"/>
              <w:ind w:left="0"/>
              <w:jc w:val="center"/>
            </w:pPr>
            <w:r w:rsidRPr="0082443F">
              <w:t>Waypoint</w:t>
            </w:r>
          </w:p>
        </w:tc>
        <w:tc>
          <w:tcPr>
            <w:tcW w:w="1439" w:type="dxa"/>
            <w:vAlign w:val="center"/>
          </w:tcPr>
          <w:p w14:paraId="47E17A83" w14:textId="4B3B473D" w:rsidR="00AF1127" w:rsidRDefault="00AF1127" w:rsidP="00AF1127">
            <w:pPr>
              <w:pStyle w:val="ListParagraph"/>
              <w:ind w:left="-76" w:right="-111"/>
              <w:jc w:val="center"/>
            </w:pPr>
            <w:r w:rsidRPr="008A0604">
              <w:t>-0,8850086</w:t>
            </w:r>
          </w:p>
        </w:tc>
        <w:tc>
          <w:tcPr>
            <w:tcW w:w="1476" w:type="dxa"/>
            <w:vAlign w:val="center"/>
          </w:tcPr>
          <w:p w14:paraId="3025D316" w14:textId="6613B2CC" w:rsidR="00AF1127" w:rsidRDefault="00AF1127" w:rsidP="00AF1127">
            <w:pPr>
              <w:pStyle w:val="ListParagraph"/>
              <w:ind w:left="0"/>
              <w:jc w:val="center"/>
            </w:pPr>
            <w:r w:rsidRPr="008A0604">
              <w:t>100,3432249</w:t>
            </w:r>
          </w:p>
        </w:tc>
        <w:tc>
          <w:tcPr>
            <w:tcW w:w="976" w:type="dxa"/>
            <w:vAlign w:val="center"/>
          </w:tcPr>
          <w:p w14:paraId="361FCCE8" w14:textId="6FB12B52" w:rsidR="00AF1127" w:rsidRDefault="00AF1127" w:rsidP="00AF1127">
            <w:pPr>
              <w:pStyle w:val="ListParagraph"/>
              <w:ind w:left="0"/>
              <w:jc w:val="center"/>
            </w:pPr>
            <w:r>
              <w:t>2</w:t>
            </w:r>
          </w:p>
        </w:tc>
        <w:tc>
          <w:tcPr>
            <w:tcW w:w="2608" w:type="dxa"/>
          </w:tcPr>
          <w:p w14:paraId="7D04B8EB" w14:textId="46266A0A" w:rsidR="00AF1127" w:rsidRDefault="00AF1127" w:rsidP="00AF1127">
            <w:pPr>
              <w:pStyle w:val="ListParagraph"/>
              <w:ind w:left="0"/>
              <w:jc w:val="center"/>
            </w:pPr>
            <w:r w:rsidRPr="00023D96">
              <w:t>Drone berhasil maju ke waypoint ditentukan</w:t>
            </w:r>
          </w:p>
        </w:tc>
      </w:tr>
      <w:tr w:rsidR="00AF1127" w14:paraId="43D30627" w14:textId="77777777" w:rsidTr="00046871">
        <w:tc>
          <w:tcPr>
            <w:tcW w:w="560" w:type="dxa"/>
            <w:vAlign w:val="center"/>
          </w:tcPr>
          <w:p w14:paraId="1C988B1F" w14:textId="441140CE" w:rsidR="00AF1127" w:rsidRDefault="00AF1127" w:rsidP="00AF1127">
            <w:pPr>
              <w:pStyle w:val="ListParagraph"/>
              <w:ind w:left="0"/>
              <w:jc w:val="center"/>
            </w:pPr>
            <w:r>
              <w:t>8</w:t>
            </w:r>
          </w:p>
        </w:tc>
        <w:tc>
          <w:tcPr>
            <w:tcW w:w="1163" w:type="dxa"/>
            <w:vAlign w:val="center"/>
          </w:tcPr>
          <w:p w14:paraId="231DE11B" w14:textId="250837AA" w:rsidR="00AF1127" w:rsidRDefault="00AF1127" w:rsidP="00AF1127">
            <w:pPr>
              <w:pStyle w:val="ListParagraph"/>
              <w:ind w:left="0"/>
              <w:jc w:val="center"/>
            </w:pPr>
            <w:r w:rsidRPr="005F5852">
              <w:t>Waypoint</w:t>
            </w:r>
          </w:p>
        </w:tc>
        <w:tc>
          <w:tcPr>
            <w:tcW w:w="1439" w:type="dxa"/>
            <w:vAlign w:val="center"/>
          </w:tcPr>
          <w:p w14:paraId="4C518F2A" w14:textId="19E1BB3E" w:rsidR="00AF1127" w:rsidRDefault="00AF1127" w:rsidP="00AF1127">
            <w:pPr>
              <w:pStyle w:val="ListParagraph"/>
              <w:ind w:left="-76" w:right="-111"/>
              <w:jc w:val="center"/>
            </w:pPr>
            <w:r w:rsidRPr="008A0604">
              <w:t>-0,8850294</w:t>
            </w:r>
          </w:p>
        </w:tc>
        <w:tc>
          <w:tcPr>
            <w:tcW w:w="1476" w:type="dxa"/>
            <w:vAlign w:val="center"/>
          </w:tcPr>
          <w:p w14:paraId="6FEE2D99" w14:textId="5D030C52" w:rsidR="00AF1127" w:rsidRDefault="00AF1127" w:rsidP="00AF1127">
            <w:pPr>
              <w:pStyle w:val="ListParagraph"/>
              <w:ind w:left="0"/>
              <w:jc w:val="center"/>
            </w:pPr>
            <w:r w:rsidRPr="008A0604">
              <w:t>100,343231</w:t>
            </w:r>
            <w:r>
              <w:t>0</w:t>
            </w:r>
          </w:p>
        </w:tc>
        <w:tc>
          <w:tcPr>
            <w:tcW w:w="976" w:type="dxa"/>
            <w:vAlign w:val="center"/>
          </w:tcPr>
          <w:p w14:paraId="1F5843A4" w14:textId="7AD7DF19" w:rsidR="00AF1127" w:rsidRDefault="00AF1127" w:rsidP="00AF1127">
            <w:pPr>
              <w:pStyle w:val="ListParagraph"/>
              <w:ind w:left="0"/>
              <w:jc w:val="center"/>
            </w:pPr>
            <w:r>
              <w:t>2</w:t>
            </w:r>
          </w:p>
        </w:tc>
        <w:tc>
          <w:tcPr>
            <w:tcW w:w="2608" w:type="dxa"/>
          </w:tcPr>
          <w:p w14:paraId="1827A433" w14:textId="4ABEE344" w:rsidR="00AF1127" w:rsidRDefault="00AF1127" w:rsidP="00AF1127">
            <w:pPr>
              <w:pStyle w:val="ListParagraph"/>
              <w:ind w:left="0"/>
              <w:jc w:val="center"/>
            </w:pPr>
            <w:r w:rsidRPr="00023D96">
              <w:t>Drone berhasil maju ke waypoint ditentukan</w:t>
            </w:r>
          </w:p>
        </w:tc>
      </w:tr>
      <w:tr w:rsidR="00AF1127" w14:paraId="42220987" w14:textId="77777777" w:rsidTr="00046871">
        <w:tc>
          <w:tcPr>
            <w:tcW w:w="560" w:type="dxa"/>
            <w:vAlign w:val="center"/>
          </w:tcPr>
          <w:p w14:paraId="157E5F3F" w14:textId="64F009AF" w:rsidR="00AF1127" w:rsidRDefault="00AF1127" w:rsidP="00AF1127">
            <w:pPr>
              <w:pStyle w:val="ListParagraph"/>
              <w:ind w:left="0"/>
              <w:jc w:val="center"/>
            </w:pPr>
            <w:r>
              <w:t>9</w:t>
            </w:r>
          </w:p>
        </w:tc>
        <w:tc>
          <w:tcPr>
            <w:tcW w:w="1163" w:type="dxa"/>
            <w:vAlign w:val="center"/>
          </w:tcPr>
          <w:p w14:paraId="2C18A305" w14:textId="474C4A2D" w:rsidR="00AF1127" w:rsidRDefault="00AF1127" w:rsidP="00AF1127">
            <w:pPr>
              <w:pStyle w:val="ListParagraph"/>
              <w:ind w:left="0"/>
              <w:jc w:val="center"/>
            </w:pPr>
            <w:r w:rsidRPr="005F5852">
              <w:t>Waypoint</w:t>
            </w:r>
          </w:p>
        </w:tc>
        <w:tc>
          <w:tcPr>
            <w:tcW w:w="1439" w:type="dxa"/>
            <w:vAlign w:val="center"/>
          </w:tcPr>
          <w:p w14:paraId="4832B3F5" w14:textId="51F74097" w:rsidR="00AF1127" w:rsidRDefault="00AF1127" w:rsidP="00AF1127">
            <w:pPr>
              <w:pStyle w:val="ListParagraph"/>
              <w:ind w:left="-76" w:right="-111"/>
              <w:jc w:val="center"/>
            </w:pPr>
            <w:r w:rsidRPr="008A0604">
              <w:t>-0,8850073</w:t>
            </w:r>
          </w:p>
        </w:tc>
        <w:tc>
          <w:tcPr>
            <w:tcW w:w="1476" w:type="dxa"/>
            <w:vAlign w:val="center"/>
          </w:tcPr>
          <w:p w14:paraId="5C2EA03C" w14:textId="62B554C2" w:rsidR="00AF1127" w:rsidRDefault="00AF1127" w:rsidP="00AF1127">
            <w:pPr>
              <w:pStyle w:val="ListParagraph"/>
              <w:ind w:left="0"/>
              <w:jc w:val="center"/>
            </w:pPr>
            <w:r w:rsidRPr="008A0604">
              <w:t>100,3433275</w:t>
            </w:r>
          </w:p>
        </w:tc>
        <w:tc>
          <w:tcPr>
            <w:tcW w:w="976" w:type="dxa"/>
            <w:vAlign w:val="center"/>
          </w:tcPr>
          <w:p w14:paraId="03C5FCA9" w14:textId="4696BB17" w:rsidR="00AF1127" w:rsidRDefault="00AF1127" w:rsidP="00AF1127">
            <w:pPr>
              <w:pStyle w:val="ListParagraph"/>
              <w:ind w:left="0"/>
              <w:jc w:val="center"/>
            </w:pPr>
            <w:r>
              <w:t>2</w:t>
            </w:r>
          </w:p>
        </w:tc>
        <w:tc>
          <w:tcPr>
            <w:tcW w:w="2608" w:type="dxa"/>
          </w:tcPr>
          <w:p w14:paraId="5D7A9138" w14:textId="1821752F" w:rsidR="00AF1127" w:rsidRDefault="00AF1127" w:rsidP="00AF1127">
            <w:pPr>
              <w:pStyle w:val="ListParagraph"/>
              <w:ind w:left="0"/>
              <w:jc w:val="center"/>
            </w:pPr>
            <w:r w:rsidRPr="00023D96">
              <w:t>Drone berhasil maju ke waypoint ditentukan</w:t>
            </w:r>
          </w:p>
        </w:tc>
      </w:tr>
      <w:tr w:rsidR="008A0604" w14:paraId="6D360785" w14:textId="77777777" w:rsidTr="00046871">
        <w:tc>
          <w:tcPr>
            <w:tcW w:w="560" w:type="dxa"/>
            <w:vAlign w:val="center"/>
          </w:tcPr>
          <w:p w14:paraId="1ACFEBD3" w14:textId="73596AE2" w:rsidR="008A0604" w:rsidRDefault="008A0604" w:rsidP="008A0604">
            <w:pPr>
              <w:pStyle w:val="ListParagraph"/>
              <w:ind w:left="0"/>
              <w:jc w:val="center"/>
            </w:pPr>
            <w:r>
              <w:t>10</w:t>
            </w:r>
          </w:p>
        </w:tc>
        <w:tc>
          <w:tcPr>
            <w:tcW w:w="1163" w:type="dxa"/>
            <w:vAlign w:val="center"/>
          </w:tcPr>
          <w:p w14:paraId="3596B82C" w14:textId="13F8EC54" w:rsidR="008A0604" w:rsidRDefault="008A0604" w:rsidP="008A0604">
            <w:pPr>
              <w:pStyle w:val="ListParagraph"/>
              <w:ind w:left="0"/>
              <w:jc w:val="center"/>
            </w:pPr>
            <w:r>
              <w:t>Relay Off</w:t>
            </w:r>
          </w:p>
        </w:tc>
        <w:tc>
          <w:tcPr>
            <w:tcW w:w="1439" w:type="dxa"/>
            <w:vAlign w:val="center"/>
          </w:tcPr>
          <w:p w14:paraId="72244480" w14:textId="129DFFD1" w:rsidR="008A0604" w:rsidRDefault="008A0604" w:rsidP="008A0604">
            <w:pPr>
              <w:pStyle w:val="ListParagraph"/>
              <w:ind w:left="-76" w:right="-111"/>
              <w:jc w:val="center"/>
            </w:pPr>
            <w:r w:rsidRPr="008A0604">
              <w:t>-0,8850073</w:t>
            </w:r>
          </w:p>
        </w:tc>
        <w:tc>
          <w:tcPr>
            <w:tcW w:w="1476" w:type="dxa"/>
            <w:vAlign w:val="center"/>
          </w:tcPr>
          <w:p w14:paraId="7464DE81" w14:textId="2433550F" w:rsidR="008A0604" w:rsidRDefault="008A0604" w:rsidP="008A0604">
            <w:pPr>
              <w:pStyle w:val="ListParagraph"/>
              <w:ind w:left="0"/>
              <w:jc w:val="center"/>
            </w:pPr>
            <w:r w:rsidRPr="008A0604">
              <w:t>100,3433275</w:t>
            </w:r>
          </w:p>
        </w:tc>
        <w:tc>
          <w:tcPr>
            <w:tcW w:w="976" w:type="dxa"/>
            <w:vAlign w:val="center"/>
          </w:tcPr>
          <w:p w14:paraId="5CB8EC61" w14:textId="3EBB6574" w:rsidR="008A0604" w:rsidRDefault="008A0604" w:rsidP="008A0604">
            <w:pPr>
              <w:pStyle w:val="ListParagraph"/>
              <w:ind w:left="0"/>
              <w:jc w:val="center"/>
            </w:pPr>
            <w:r>
              <w:t>2</w:t>
            </w:r>
          </w:p>
        </w:tc>
        <w:tc>
          <w:tcPr>
            <w:tcW w:w="2608" w:type="dxa"/>
          </w:tcPr>
          <w:p w14:paraId="3D512645" w14:textId="7BB9BC3B" w:rsidR="008A0604" w:rsidRDefault="00AF1127" w:rsidP="008A0604">
            <w:pPr>
              <w:pStyle w:val="ListParagraph"/>
              <w:ind w:left="0"/>
              <w:jc w:val="center"/>
            </w:pPr>
            <w:r>
              <w:t>Relay berhasil dimatikan dan waterpump dimatikan</w:t>
            </w:r>
          </w:p>
        </w:tc>
      </w:tr>
      <w:tr w:rsidR="008A0604" w14:paraId="111F85DD" w14:textId="77777777" w:rsidTr="00046871">
        <w:tc>
          <w:tcPr>
            <w:tcW w:w="560" w:type="dxa"/>
            <w:vAlign w:val="center"/>
          </w:tcPr>
          <w:p w14:paraId="26C27B6D" w14:textId="1A0AE7C7" w:rsidR="008A0604" w:rsidRDefault="008A0604" w:rsidP="008A0604">
            <w:pPr>
              <w:pStyle w:val="ListParagraph"/>
              <w:ind w:left="0"/>
              <w:jc w:val="center"/>
            </w:pPr>
            <w:r>
              <w:t>11</w:t>
            </w:r>
          </w:p>
        </w:tc>
        <w:tc>
          <w:tcPr>
            <w:tcW w:w="1163" w:type="dxa"/>
            <w:vAlign w:val="center"/>
          </w:tcPr>
          <w:p w14:paraId="0E05D719" w14:textId="30DA2DD4" w:rsidR="008A0604" w:rsidRDefault="008A0604" w:rsidP="008A0604">
            <w:pPr>
              <w:pStyle w:val="ListParagraph"/>
              <w:ind w:left="0"/>
              <w:jc w:val="center"/>
            </w:pPr>
            <w:r>
              <w:t>Landing</w:t>
            </w:r>
          </w:p>
        </w:tc>
        <w:tc>
          <w:tcPr>
            <w:tcW w:w="1439" w:type="dxa"/>
            <w:vAlign w:val="center"/>
          </w:tcPr>
          <w:p w14:paraId="11198D09" w14:textId="54C3C3EB" w:rsidR="008A0604" w:rsidRDefault="008A0604" w:rsidP="008A0604">
            <w:pPr>
              <w:pStyle w:val="ListParagraph"/>
              <w:ind w:left="-76" w:right="-111"/>
              <w:jc w:val="center"/>
            </w:pPr>
            <w:r w:rsidRPr="008A0604">
              <w:t>-0,8849704</w:t>
            </w:r>
          </w:p>
        </w:tc>
        <w:tc>
          <w:tcPr>
            <w:tcW w:w="1476" w:type="dxa"/>
            <w:vAlign w:val="center"/>
          </w:tcPr>
          <w:p w14:paraId="1C445987" w14:textId="2D7A11F5" w:rsidR="008A0604" w:rsidRDefault="008A0604" w:rsidP="008A0604">
            <w:pPr>
              <w:pStyle w:val="ListParagraph"/>
              <w:ind w:left="0"/>
              <w:jc w:val="center"/>
            </w:pPr>
            <w:r w:rsidRPr="008A0604">
              <w:t>100,3432115</w:t>
            </w:r>
          </w:p>
        </w:tc>
        <w:tc>
          <w:tcPr>
            <w:tcW w:w="976" w:type="dxa"/>
            <w:vAlign w:val="center"/>
          </w:tcPr>
          <w:p w14:paraId="052B5FEC" w14:textId="63A7B496" w:rsidR="008A0604" w:rsidRDefault="00760213" w:rsidP="008A0604">
            <w:pPr>
              <w:pStyle w:val="ListParagraph"/>
              <w:ind w:left="0"/>
              <w:jc w:val="center"/>
            </w:pPr>
            <w:r>
              <w:t>0</w:t>
            </w:r>
          </w:p>
        </w:tc>
        <w:tc>
          <w:tcPr>
            <w:tcW w:w="2608" w:type="dxa"/>
          </w:tcPr>
          <w:p w14:paraId="6C0B85F9" w14:textId="3F49A778" w:rsidR="008A0604" w:rsidRDefault="00AF1127" w:rsidP="008A0604">
            <w:pPr>
              <w:pStyle w:val="ListParagraph"/>
              <w:ind w:left="0"/>
              <w:jc w:val="center"/>
            </w:pPr>
            <w:r>
              <w:t>Drone berhasil mendarat pada waypoint yang ditentukan</w:t>
            </w:r>
          </w:p>
        </w:tc>
      </w:tr>
    </w:tbl>
    <w:p w14:paraId="4689EA61" w14:textId="2FE30656" w:rsidR="009975AA" w:rsidRDefault="002C1FD4" w:rsidP="002C1FD4">
      <w:pPr>
        <w:pStyle w:val="ListParagraph"/>
        <w:spacing w:before="240" w:line="480" w:lineRule="auto"/>
        <w:ind w:left="0"/>
        <w:jc w:val="both"/>
      </w:pPr>
      <w:bookmarkStart w:id="267" w:name="_Hlk158639820"/>
      <w:bookmarkEnd w:id="266"/>
      <w:r>
        <w:t>Berdasarkan hasil pada Tabel 24 misi penerbangan yang dilakukan berhasil dilakukan dan sesuai dengan perencanaan misi yang dirancang, tetapi terjadi sedikit kesalahan pada pembacaan sinyal GPS yang mengakibatkan perbedaan posisi terbang dengan target posisi yang dirancang.</w:t>
      </w:r>
    </w:p>
    <w:bookmarkEnd w:id="267"/>
    <w:p w14:paraId="5171ABEF" w14:textId="77777777" w:rsidR="004028B1" w:rsidRPr="00974241" w:rsidRDefault="004028B1" w:rsidP="002C1FD4">
      <w:pPr>
        <w:pStyle w:val="ListParagraph"/>
        <w:spacing w:before="240" w:line="480" w:lineRule="auto"/>
        <w:ind w:left="0"/>
        <w:jc w:val="both"/>
      </w:pPr>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259E635F" w14:textId="79EBE426" w:rsidR="00624173" w:rsidRDefault="009975AA" w:rsidP="00342BB8">
      <w:pPr>
        <w:spacing w:after="0" w:line="480" w:lineRule="auto"/>
        <w:ind w:firstLine="567"/>
        <w:jc w:val="both"/>
        <w:rPr>
          <w:rFonts w:cs="Times New Roman"/>
          <w:szCs w:val="24"/>
        </w:rPr>
      </w:pPr>
      <w:bookmarkStart w:id="268"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268"/>
      <w:r w:rsidR="00624173">
        <w:rPr>
          <w:rFonts w:cs="Times New Roman"/>
          <w:szCs w:val="24"/>
        </w:rPr>
        <w:br w:type="page"/>
      </w:r>
    </w:p>
    <w:p w14:paraId="4856ECFB" w14:textId="77777777" w:rsidR="00624173" w:rsidRPr="008205E2" w:rsidRDefault="00624173" w:rsidP="00624173">
      <w:pPr>
        <w:pStyle w:val="Heading1"/>
        <w:rPr>
          <w:lang w:val="en-US"/>
        </w:rPr>
      </w:pPr>
      <w:bookmarkStart w:id="269" w:name="_Toc159681560"/>
      <w:r w:rsidRPr="00690AC0">
        <w:lastRenderedPageBreak/>
        <w:t xml:space="preserve">BAB </w:t>
      </w:r>
      <w:r>
        <w:rPr>
          <w:lang w:val="en-US"/>
        </w:rPr>
        <w:t>V</w:t>
      </w:r>
      <w:bookmarkEnd w:id="269"/>
    </w:p>
    <w:p w14:paraId="49CE3F3C" w14:textId="77777777" w:rsidR="00624173" w:rsidRDefault="00624173" w:rsidP="00624173">
      <w:pPr>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270" w:name="_Toc159681561"/>
      <w:r w:rsidRPr="00305D73">
        <w:rPr>
          <w:rFonts w:cs="Times New Roman"/>
          <w:b/>
          <w:bCs/>
          <w:szCs w:val="24"/>
        </w:rPr>
        <w:t>Kesimpulan</w:t>
      </w:r>
      <w:bookmarkEnd w:id="270"/>
    </w:p>
    <w:p w14:paraId="6AB576C3" w14:textId="0FCF9131" w:rsidR="00624173" w:rsidRDefault="005244AB" w:rsidP="005244AB">
      <w:pPr>
        <w:spacing w:after="0" w:line="480" w:lineRule="auto"/>
        <w:ind w:firstLine="567"/>
        <w:jc w:val="both"/>
        <w:rPr>
          <w:rFonts w:cs="Times New Roman"/>
          <w:szCs w:val="24"/>
        </w:rPr>
      </w:pPr>
      <w:bookmarkStart w:id="271"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F8169DB" w14:textId="0EEB48B2" w:rsidR="005244AB" w:rsidRDefault="006D2445" w:rsidP="00B90F1B">
      <w:pPr>
        <w:pStyle w:val="ListParagraph"/>
        <w:numPr>
          <w:ilvl w:val="0"/>
          <w:numId w:val="45"/>
        </w:numPr>
        <w:spacing w:after="0" w:line="480" w:lineRule="auto"/>
        <w:ind w:left="426"/>
        <w:jc w:val="both"/>
        <w:rPr>
          <w:rFonts w:cs="Times New Roman"/>
          <w:szCs w:val="24"/>
        </w:rPr>
      </w:pPr>
      <w:r>
        <w:rPr>
          <w:rFonts w:cs="Times New Roman"/>
          <w:szCs w:val="24"/>
        </w:rPr>
        <w:t>Drone hexacopter mampu mengangkat beban cairan pestisida dengan kapasitas maksimum 1,</w:t>
      </w:r>
      <w:r w:rsidR="00B865ED">
        <w:rPr>
          <w:rFonts w:cs="Times New Roman"/>
          <w:szCs w:val="24"/>
        </w:rPr>
        <w:t>5</w:t>
      </w:r>
      <w:r>
        <w:rPr>
          <w:rFonts w:cs="Times New Roman"/>
          <w:szCs w:val="24"/>
        </w:rPr>
        <w:t xml:space="preserve"> kg dengan waktu p</w:t>
      </w:r>
      <w:r w:rsidR="005244AB">
        <w:rPr>
          <w:rFonts w:cs="Times New Roman"/>
          <w:szCs w:val="24"/>
        </w:rPr>
        <w:t xml:space="preserve">enyemprotkan cairan pestisida selama 61 detik </w:t>
      </w:r>
      <w:r w:rsidR="00B865ED">
        <w:rPr>
          <w:rFonts w:cs="Times New Roman"/>
          <w:szCs w:val="24"/>
        </w:rPr>
        <w:t>dan</w:t>
      </w:r>
      <w:r>
        <w:rPr>
          <w:rFonts w:cs="Times New Roman"/>
          <w:szCs w:val="24"/>
        </w:rPr>
        <w:t xml:space="preserve"> </w:t>
      </w:r>
      <w:r w:rsidR="005244AB">
        <w:rPr>
          <w:rFonts w:cs="Times New Roman"/>
          <w:szCs w:val="24"/>
        </w:rPr>
        <w:t xml:space="preserve">kecepatan terbang 0,1m/s </w:t>
      </w:r>
      <w:r w:rsidR="006E14BE">
        <w:rPr>
          <w:rFonts w:cs="Times New Roman"/>
          <w:szCs w:val="24"/>
        </w:rPr>
        <w:t xml:space="preserve">drone </w:t>
      </w:r>
      <w:r>
        <w:rPr>
          <w:rFonts w:cs="Times New Roman"/>
          <w:szCs w:val="24"/>
        </w:rPr>
        <w:t>mampu</w:t>
      </w:r>
      <w:r w:rsidR="006E14BE">
        <w:rPr>
          <w:rFonts w:cs="Times New Roman"/>
          <w:szCs w:val="24"/>
        </w:rPr>
        <w:t xml:space="preserve"> melakukan penyemprotan</w:t>
      </w:r>
      <w:r w:rsidR="00B865ED">
        <w:rPr>
          <w:rFonts w:cs="Times New Roman"/>
          <w:szCs w:val="24"/>
        </w:rPr>
        <w:t xml:space="preserve"> berjarak</w:t>
      </w:r>
      <w:r w:rsidR="006E14BE">
        <w:rPr>
          <w:rFonts w:cs="Times New Roman"/>
          <w:szCs w:val="24"/>
        </w:rPr>
        <w:t xml:space="preserve"> 6 meter sepanjang jalur </w:t>
      </w:r>
      <w:r w:rsidR="00B865ED">
        <w:rPr>
          <w:rFonts w:cs="Times New Roman"/>
          <w:szCs w:val="24"/>
        </w:rPr>
        <w:t>penerbangan</w:t>
      </w:r>
      <w:r w:rsidR="006E14BE">
        <w:rPr>
          <w:rFonts w:cs="Times New Roman"/>
          <w:szCs w:val="24"/>
        </w:rPr>
        <w:t>.</w:t>
      </w:r>
    </w:p>
    <w:p w14:paraId="7B8316DF" w14:textId="6603486D" w:rsidR="006D2445" w:rsidRDefault="00E03616" w:rsidP="00B90F1B">
      <w:pPr>
        <w:pStyle w:val="ListParagraph"/>
        <w:numPr>
          <w:ilvl w:val="0"/>
          <w:numId w:val="45"/>
        </w:numPr>
        <w:spacing w:after="0" w:line="480" w:lineRule="auto"/>
        <w:ind w:left="426"/>
        <w:jc w:val="both"/>
        <w:rPr>
          <w:rFonts w:cs="Times New Roman"/>
          <w:szCs w:val="24"/>
        </w:rPr>
      </w:pPr>
      <w:r>
        <w:rPr>
          <w:rFonts w:cs="Times New Roman"/>
          <w:szCs w:val="24"/>
        </w:rPr>
        <w:t>P</w:t>
      </w:r>
      <w:r w:rsidR="001A0281">
        <w:rPr>
          <w:rFonts w:cs="Times New Roman"/>
          <w:szCs w:val="24"/>
        </w:rPr>
        <w:t xml:space="preserve">engujian </w:t>
      </w:r>
      <w:r w:rsidR="002C1FD4">
        <w:rPr>
          <w:rFonts w:cs="Times New Roman"/>
          <w:szCs w:val="24"/>
        </w:rPr>
        <w:t>gaya dorong (</w:t>
      </w:r>
      <w:r w:rsidR="001A0281" w:rsidRPr="001A0281">
        <w:rPr>
          <w:rFonts w:cs="Times New Roman"/>
          <w:i/>
          <w:iCs/>
          <w:szCs w:val="24"/>
        </w:rPr>
        <w:t>thrust</w:t>
      </w:r>
      <w:r w:rsidR="002C1FD4">
        <w:rPr>
          <w:rFonts w:cs="Times New Roman"/>
          <w:szCs w:val="24"/>
        </w:rPr>
        <w:t xml:space="preserve">) </w:t>
      </w:r>
      <w:r w:rsidR="001A0281">
        <w:rPr>
          <w:rFonts w:cs="Times New Roman"/>
          <w:szCs w:val="24"/>
        </w:rPr>
        <w:t xml:space="preserve">pada </w:t>
      </w:r>
      <w:r w:rsidR="001A0281" w:rsidRPr="002C1FD4">
        <w:rPr>
          <w:rFonts w:cs="Times New Roman"/>
          <w:i/>
          <w:iCs/>
          <w:szCs w:val="24"/>
        </w:rPr>
        <w:t>motor</w:t>
      </w:r>
      <w:r w:rsidRPr="002C1FD4">
        <w:rPr>
          <w:rFonts w:cs="Times New Roman"/>
          <w:i/>
          <w:iCs/>
          <w:szCs w:val="24"/>
        </w:rPr>
        <w:t xml:space="preserve"> </w:t>
      </w:r>
      <w:r w:rsidR="002C1FD4" w:rsidRPr="002C1FD4">
        <w:rPr>
          <w:rFonts w:cs="Times New Roman"/>
          <w:i/>
          <w:iCs/>
          <w:szCs w:val="24"/>
        </w:rPr>
        <w:t>brushless</w:t>
      </w:r>
      <w:r w:rsidR="002C1FD4">
        <w:rPr>
          <w:rFonts w:cs="Times New Roman"/>
          <w:szCs w:val="24"/>
        </w:rPr>
        <w:t xml:space="preserve"> </w:t>
      </w:r>
      <w:r>
        <w:rPr>
          <w:rFonts w:cs="Times New Roman"/>
          <w:szCs w:val="24"/>
        </w:rPr>
        <w:t xml:space="preserve">dengan menggunakan </w:t>
      </w:r>
      <w:r w:rsidRPr="002C1FD4">
        <w:rPr>
          <w:rFonts w:cs="Times New Roman"/>
          <w:i/>
          <w:iCs/>
          <w:szCs w:val="24"/>
        </w:rPr>
        <w:t>propeller</w:t>
      </w:r>
      <w:r>
        <w:rPr>
          <w:rFonts w:cs="Times New Roman"/>
          <w:szCs w:val="24"/>
        </w:rPr>
        <w:t xml:space="preserve"> 1045, drone mampu mengangkat beban maksimal sebesar 7,32 kg</w:t>
      </w:r>
    </w:p>
    <w:p w14:paraId="668AF763" w14:textId="507003F6" w:rsidR="00E03616" w:rsidRDefault="002C1FD4"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Drone hexacopter mampu melakukan penyemprotan cairan pestisida otomatis dengan kontrol GPS pada aplikasi </w:t>
      </w:r>
      <w:r w:rsidRPr="00DF3D31">
        <w:rPr>
          <w:rFonts w:cs="Times New Roman"/>
          <w:i/>
          <w:iCs/>
          <w:szCs w:val="24"/>
        </w:rPr>
        <w:t>mission planner</w:t>
      </w:r>
      <w:r>
        <w:rPr>
          <w:rFonts w:cs="Times New Roman"/>
          <w:szCs w:val="24"/>
        </w:rPr>
        <w:t>, tetapi terdapat sedikit kesalahan</w:t>
      </w:r>
      <w:r w:rsidR="00E16183">
        <w:rPr>
          <w:rFonts w:cs="Times New Roman"/>
          <w:szCs w:val="24"/>
        </w:rPr>
        <w:t xml:space="preserve"> terhadap</w:t>
      </w:r>
      <w:r>
        <w:rPr>
          <w:rFonts w:cs="Times New Roman"/>
          <w:szCs w:val="24"/>
        </w:rPr>
        <w:t xml:space="preserve"> pembacaan GPS yang mengakibatkan pergeseran posisi terbang dengan terget penerbangan yang dirancang.</w:t>
      </w:r>
      <w:bookmarkEnd w:id="271"/>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272" w:name="_Toc159681562"/>
      <w:r w:rsidRPr="00305D73">
        <w:rPr>
          <w:rFonts w:cs="Times New Roman"/>
          <w:b/>
          <w:bCs/>
          <w:szCs w:val="24"/>
        </w:rPr>
        <w:t>Saran</w:t>
      </w:r>
      <w:bookmarkEnd w:id="272"/>
    </w:p>
    <w:p w14:paraId="1D44A5EA" w14:textId="392DF2FD" w:rsidR="00983EDC" w:rsidRPr="00983EDC" w:rsidRDefault="00983EDC" w:rsidP="00983EDC">
      <w:pPr>
        <w:pStyle w:val="ListParagraph"/>
        <w:spacing w:line="480" w:lineRule="auto"/>
        <w:ind w:left="0" w:firstLine="720"/>
        <w:jc w:val="both"/>
        <w:rPr>
          <w:rFonts w:cs="Times New Roman"/>
          <w:szCs w:val="24"/>
        </w:rPr>
      </w:pPr>
      <w:bookmarkStart w:id="273" w:name="_Hlk158640015"/>
      <w:r>
        <w:rPr>
          <w:rFonts w:cs="Times New Roman"/>
          <w:szCs w:val="24"/>
        </w:rPr>
        <w:t>Selama proses pengujian sistem kontrol penyemprotan cairan pestisida dengan menggunakan drone hexacopter masih memiliki kekurangan. Oleh karena itu saran untuk pengembang penelitian ini berikutnya yaitu :</w:t>
      </w:r>
    </w:p>
    <w:p w14:paraId="20B348B8" w14:textId="7A7961B0" w:rsidR="00983EDC" w:rsidRDefault="00983EDC" w:rsidP="00983EDC">
      <w:pPr>
        <w:pStyle w:val="ListParagraph"/>
        <w:numPr>
          <w:ilvl w:val="1"/>
          <w:numId w:val="41"/>
        </w:numPr>
        <w:spacing w:line="480" w:lineRule="auto"/>
        <w:ind w:left="426"/>
        <w:jc w:val="both"/>
        <w:rPr>
          <w:rFonts w:cs="Times New Roman"/>
          <w:szCs w:val="24"/>
        </w:rPr>
      </w:pPr>
      <w:r>
        <w:rPr>
          <w:rFonts w:cs="Times New Roman"/>
          <w:szCs w:val="24"/>
        </w:rPr>
        <w:t xml:space="preserve">Untuk melakukan penyemprotan </w:t>
      </w:r>
      <w:r w:rsidR="00494693">
        <w:rPr>
          <w:rFonts w:cs="Times New Roman"/>
          <w:szCs w:val="24"/>
        </w:rPr>
        <w:t xml:space="preserve">cairan </w:t>
      </w:r>
      <w:r w:rsidR="00E16183">
        <w:rPr>
          <w:rFonts w:cs="Times New Roman"/>
          <w:szCs w:val="24"/>
        </w:rPr>
        <w:t xml:space="preserve">pada </w:t>
      </w:r>
      <w:r w:rsidR="00494693">
        <w:rPr>
          <w:rFonts w:cs="Times New Roman"/>
          <w:szCs w:val="24"/>
        </w:rPr>
        <w:t xml:space="preserve">area yang cukup luas </w:t>
      </w:r>
      <w:r>
        <w:rPr>
          <w:rFonts w:cs="Times New Roman"/>
          <w:szCs w:val="24"/>
        </w:rPr>
        <w:t xml:space="preserve">disarankan untuk menggunakan </w:t>
      </w:r>
      <w:r w:rsidR="002E12DF">
        <w:rPr>
          <w:rFonts w:cs="Times New Roman"/>
          <w:szCs w:val="24"/>
        </w:rPr>
        <w:t xml:space="preserve">kapasitas </w:t>
      </w:r>
      <w:r>
        <w:rPr>
          <w:rFonts w:cs="Times New Roman"/>
          <w:szCs w:val="24"/>
        </w:rPr>
        <w:t>tangki</w:t>
      </w:r>
      <w:r w:rsidR="002E12DF">
        <w:rPr>
          <w:rFonts w:cs="Times New Roman"/>
          <w:szCs w:val="24"/>
        </w:rPr>
        <w:t xml:space="preserve"> penyimpanan cairan yang lebih besar</w:t>
      </w:r>
      <w:r w:rsidR="00494693">
        <w:rPr>
          <w:rFonts w:cs="Times New Roman"/>
          <w:szCs w:val="24"/>
        </w:rPr>
        <w:t xml:space="preserve"> dan </w:t>
      </w:r>
      <w:r w:rsidR="00070972">
        <w:rPr>
          <w:rFonts w:cs="Times New Roman"/>
          <w:szCs w:val="24"/>
        </w:rPr>
        <w:lastRenderedPageBreak/>
        <w:t>menggunakan</w:t>
      </w:r>
      <w:r w:rsidR="00494693">
        <w:rPr>
          <w:rFonts w:cs="Times New Roman"/>
          <w:szCs w:val="24"/>
        </w:rPr>
        <w:t xml:space="preserve"> </w:t>
      </w:r>
      <w:r w:rsidR="00070972">
        <w:rPr>
          <w:rFonts w:cs="Times New Roman"/>
          <w:szCs w:val="24"/>
        </w:rPr>
        <w:t>motor</w:t>
      </w:r>
      <w:r w:rsidR="00494693">
        <w:rPr>
          <w:rFonts w:cs="Times New Roman"/>
          <w:szCs w:val="24"/>
        </w:rPr>
        <w:t xml:space="preserve"> </w:t>
      </w:r>
      <w:r w:rsidR="00070972">
        <w:rPr>
          <w:rFonts w:cs="Times New Roman"/>
          <w:szCs w:val="24"/>
        </w:rPr>
        <w:t>1100KV yang memiliki kemampuan gaya angkat yang besar</w:t>
      </w:r>
      <w:r w:rsidR="002E12DF">
        <w:rPr>
          <w:rFonts w:cs="Times New Roman"/>
          <w:szCs w:val="24"/>
        </w:rPr>
        <w:t>.</w:t>
      </w:r>
    </w:p>
    <w:p w14:paraId="5B0C673C" w14:textId="0AAE9C5E"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dapat melakukan melakukan proses penyemprotan di udara lebih lama disarankan menggu</w:t>
      </w:r>
      <w:r w:rsidR="00E16183">
        <w:rPr>
          <w:rFonts w:cs="Times New Roman"/>
          <w:szCs w:val="24"/>
        </w:rPr>
        <w:t>na</w:t>
      </w:r>
      <w:r>
        <w:rPr>
          <w:rFonts w:cs="Times New Roman"/>
          <w:szCs w:val="24"/>
        </w:rPr>
        <w:t xml:space="preserve">kan kapasitas baterai </w:t>
      </w:r>
      <w:r w:rsidR="00E16183">
        <w:rPr>
          <w:rFonts w:cs="Times New Roman"/>
          <w:szCs w:val="24"/>
        </w:rPr>
        <w:t>10.000mAh</w:t>
      </w:r>
      <w:r>
        <w:rPr>
          <w:rFonts w:cs="Times New Roman"/>
          <w:szCs w:val="24"/>
        </w:rPr>
        <w:t>.</w:t>
      </w:r>
    </w:p>
    <w:p w14:paraId="4BFA7D29" w14:textId="1EBD11AF"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meningkatkan tingkat keakuratan titik koordinat misi yang dilakukan disarankan untuk menggunakan modul GPS</w:t>
      </w:r>
      <w:r w:rsidR="00DF152C">
        <w:rPr>
          <w:rFonts w:cs="Times New Roman"/>
          <w:szCs w:val="24"/>
        </w:rPr>
        <w:t xml:space="preserve"> Holybro Pixhawk Neo-M8N. karena modul GPS tersebut memiliki</w:t>
      </w:r>
      <w:r>
        <w:rPr>
          <w:rFonts w:cs="Times New Roman"/>
          <w:szCs w:val="24"/>
        </w:rPr>
        <w:t xml:space="preserve"> tingkat akurasi yang tinggi.</w:t>
      </w:r>
      <w:bookmarkEnd w:id="273"/>
    </w:p>
    <w:p w14:paraId="3E9F520A" w14:textId="77777777" w:rsidR="00983EDC" w:rsidRPr="00983EDC" w:rsidRDefault="00983EDC" w:rsidP="00983EDC">
      <w:pPr>
        <w:pStyle w:val="ListParagraph"/>
        <w:spacing w:line="480" w:lineRule="auto"/>
        <w:ind w:left="0"/>
        <w:rPr>
          <w:rFonts w:cs="Times New Roman"/>
          <w:szCs w:val="24"/>
        </w:rPr>
      </w:pPr>
    </w:p>
    <w:p w14:paraId="13FC23BF" w14:textId="77777777" w:rsidR="005244AB" w:rsidRDefault="005244AB" w:rsidP="005244AB">
      <w:pPr>
        <w:pStyle w:val="ListParagraph"/>
        <w:spacing w:line="480" w:lineRule="auto"/>
        <w:rPr>
          <w:rFonts w:cs="Times New Roman"/>
          <w:b/>
          <w:bCs/>
          <w:szCs w:val="24"/>
        </w:rPr>
      </w:pPr>
    </w:p>
    <w:p w14:paraId="045C81BF" w14:textId="77777777" w:rsidR="00624173" w:rsidRDefault="00624173" w:rsidP="004F7C38">
      <w:pPr>
        <w:rPr>
          <w:rFonts w:cs="Times New Roman"/>
          <w:b/>
          <w:bCs/>
          <w:szCs w:val="24"/>
        </w:rPr>
      </w:pPr>
    </w:p>
    <w:p w14:paraId="6BEA334F" w14:textId="77777777" w:rsidR="00624173" w:rsidRDefault="00624173" w:rsidP="00624173">
      <w:pPr>
        <w:rPr>
          <w:rFonts w:cs="Times New Roman"/>
          <w:b/>
          <w:bCs/>
          <w:szCs w:val="24"/>
        </w:rPr>
      </w:pPr>
      <w:r>
        <w:rPr>
          <w:rFonts w:cs="Times New Roman"/>
          <w:b/>
          <w:bCs/>
          <w:szCs w:val="24"/>
        </w:rPr>
        <w:br w:type="page"/>
      </w:r>
    </w:p>
    <w:p w14:paraId="354B9F9F" w14:textId="700C2ED8" w:rsidR="00EA6B58" w:rsidRDefault="00EA6B58" w:rsidP="00AB38F2">
      <w:pPr>
        <w:pStyle w:val="Heading1"/>
        <w:rPr>
          <w:lang w:val="en-US"/>
        </w:rPr>
      </w:pPr>
      <w:bookmarkStart w:id="274" w:name="_Toc159681563"/>
      <w:r>
        <w:rPr>
          <w:lang w:val="en-US"/>
        </w:rPr>
        <w:lastRenderedPageBreak/>
        <w:t>DAFTAR PUSTAKA</w:t>
      </w:r>
      <w:bookmarkEnd w:id="274"/>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74B29E5F" w14:textId="65573B8D" w:rsidR="001D57FD" w:rsidRDefault="001D57FD" w:rsidP="008A0518">
      <w:pPr>
        <w:spacing w:after="0" w:line="480" w:lineRule="auto"/>
        <w:jc w:val="both"/>
        <w:rPr>
          <w:rFonts w:eastAsiaTheme="majorEastAsia" w:cstheme="majorBidi"/>
          <w:b/>
          <w:szCs w:val="32"/>
        </w:rPr>
      </w:pPr>
      <w:r>
        <w:fldChar w:fldCharType="end"/>
      </w:r>
      <w:r>
        <w:br w:type="page"/>
      </w:r>
    </w:p>
    <w:p w14:paraId="0D8EFEEA" w14:textId="6EFCD635" w:rsidR="00B801B9" w:rsidRDefault="00B801B9" w:rsidP="00B801B9">
      <w:pPr>
        <w:pStyle w:val="Heading1"/>
        <w:rPr>
          <w:lang w:val="en-US"/>
        </w:rPr>
      </w:pPr>
      <w:bookmarkStart w:id="275" w:name="_Toc159681564"/>
      <w:r>
        <w:rPr>
          <w:lang w:val="en-US"/>
        </w:rPr>
        <w:lastRenderedPageBreak/>
        <w:t>LAMPIRAN</w:t>
      </w:r>
      <w:bookmarkEnd w:id="275"/>
    </w:p>
    <w:p w14:paraId="6C77AE10" w14:textId="7570FA5A" w:rsidR="00F54AA7" w:rsidRPr="00F54AA7" w:rsidRDefault="00F54AA7" w:rsidP="00F54AA7">
      <w:pPr>
        <w:pStyle w:val="Caption"/>
        <w:rPr>
          <w:b/>
          <w:bCs/>
          <w:i w:val="0"/>
          <w:iCs w:val="0"/>
          <w:color w:val="auto"/>
          <w:sz w:val="24"/>
          <w:szCs w:val="20"/>
        </w:rPr>
      </w:pPr>
      <w:bookmarkStart w:id="276" w:name="_Toc159927116"/>
      <w:r w:rsidRPr="00F54AA7">
        <w:rPr>
          <w:b/>
          <w:bCs/>
          <w:i w:val="0"/>
          <w:iCs w:val="0"/>
          <w:color w:val="auto"/>
          <w:sz w:val="24"/>
          <w:szCs w:val="20"/>
        </w:rPr>
        <w:t xml:space="preserve">Lampiran </w:t>
      </w:r>
      <w:r w:rsidRPr="00F54AA7">
        <w:rPr>
          <w:b/>
          <w:bCs/>
          <w:i w:val="0"/>
          <w:iCs w:val="0"/>
          <w:color w:val="auto"/>
          <w:sz w:val="24"/>
          <w:szCs w:val="20"/>
        </w:rPr>
        <w:fldChar w:fldCharType="begin"/>
      </w:r>
      <w:r w:rsidRPr="00F54AA7">
        <w:rPr>
          <w:b/>
          <w:bCs/>
          <w:i w:val="0"/>
          <w:iCs w:val="0"/>
          <w:color w:val="auto"/>
          <w:sz w:val="24"/>
          <w:szCs w:val="20"/>
        </w:rPr>
        <w:instrText xml:space="preserve"> SEQ Lampiran \* ARABIC </w:instrText>
      </w:r>
      <w:r w:rsidRPr="00F54AA7">
        <w:rPr>
          <w:b/>
          <w:bCs/>
          <w:i w:val="0"/>
          <w:iCs w:val="0"/>
          <w:color w:val="auto"/>
          <w:sz w:val="24"/>
          <w:szCs w:val="20"/>
        </w:rPr>
        <w:fldChar w:fldCharType="separate"/>
      </w:r>
      <w:r w:rsidR="008F642D">
        <w:rPr>
          <w:b/>
          <w:bCs/>
          <w:i w:val="0"/>
          <w:iCs w:val="0"/>
          <w:noProof/>
          <w:color w:val="auto"/>
          <w:sz w:val="24"/>
          <w:szCs w:val="20"/>
        </w:rPr>
        <w:t>1</w:t>
      </w:r>
      <w:r w:rsidRPr="00F54AA7">
        <w:rPr>
          <w:b/>
          <w:bCs/>
          <w:i w:val="0"/>
          <w:iCs w:val="0"/>
          <w:color w:val="auto"/>
          <w:sz w:val="24"/>
          <w:szCs w:val="20"/>
        </w:rPr>
        <w:fldChar w:fldCharType="end"/>
      </w:r>
      <w:r w:rsidRPr="00F54AA7">
        <w:rPr>
          <w:b/>
          <w:bCs/>
          <w:i w:val="0"/>
          <w:iCs w:val="0"/>
          <w:color w:val="auto"/>
          <w:sz w:val="24"/>
          <w:szCs w:val="20"/>
        </w:rPr>
        <w:t xml:space="preserve"> Surat Izin Penelitian</w:t>
      </w:r>
      <w:bookmarkEnd w:id="276"/>
    </w:p>
    <w:p w14:paraId="266B585C" w14:textId="4CDEF022" w:rsidR="00F54AA7" w:rsidRDefault="00F54AA7" w:rsidP="00F54AA7">
      <w:pPr>
        <w:ind w:left="-426"/>
      </w:pPr>
      <w:r>
        <w:rPr>
          <w:noProof/>
        </w:rPr>
        <w:drawing>
          <wp:inline distT="0" distB="0" distL="0" distR="0" wp14:anchorId="3C90064F" wp14:editId="43916ABF">
            <wp:extent cx="5359054" cy="759822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9">
                      <a:extLst>
                        <a:ext uri="{28A0092B-C50C-407E-A947-70E740481C1C}">
                          <a14:useLocalDpi xmlns:a14="http://schemas.microsoft.com/office/drawing/2010/main" val="0"/>
                        </a:ext>
                      </a:extLst>
                    </a:blip>
                    <a:srcRect l="4148" r="2522" b="6572"/>
                    <a:stretch/>
                  </pic:blipFill>
                  <pic:spPr bwMode="auto">
                    <a:xfrm>
                      <a:off x="0" y="0"/>
                      <a:ext cx="5359054" cy="7598229"/>
                    </a:xfrm>
                    <a:prstGeom prst="rect">
                      <a:avLst/>
                    </a:prstGeom>
                    <a:noFill/>
                    <a:ln>
                      <a:noFill/>
                    </a:ln>
                    <a:extLst>
                      <a:ext uri="{53640926-AAD7-44D8-BBD7-CCE9431645EC}">
                        <a14:shadowObscured xmlns:a14="http://schemas.microsoft.com/office/drawing/2010/main"/>
                      </a:ext>
                    </a:extLst>
                  </pic:spPr>
                </pic:pic>
              </a:graphicData>
            </a:graphic>
          </wp:inline>
        </w:drawing>
      </w:r>
    </w:p>
    <w:p w14:paraId="1414B57D" w14:textId="0A5B50A0" w:rsidR="00780F9C" w:rsidRPr="00780F9C" w:rsidRDefault="00780F9C" w:rsidP="00780F9C">
      <w:pPr>
        <w:pStyle w:val="Caption"/>
        <w:rPr>
          <w:b/>
          <w:bCs/>
          <w:i w:val="0"/>
          <w:iCs w:val="0"/>
          <w:color w:val="auto"/>
          <w:sz w:val="24"/>
          <w:szCs w:val="20"/>
        </w:rPr>
      </w:pPr>
      <w:bookmarkStart w:id="277" w:name="_Toc159927117"/>
      <w:r w:rsidRPr="00780F9C">
        <w:rPr>
          <w:b/>
          <w:bCs/>
          <w:i w:val="0"/>
          <w:iCs w:val="0"/>
          <w:color w:val="auto"/>
          <w:sz w:val="24"/>
          <w:szCs w:val="20"/>
        </w:rPr>
        <w:lastRenderedPageBreak/>
        <w:t xml:space="preserve">Lampiran </w:t>
      </w:r>
      <w:r w:rsidRPr="00780F9C">
        <w:rPr>
          <w:b/>
          <w:bCs/>
          <w:i w:val="0"/>
          <w:iCs w:val="0"/>
          <w:color w:val="auto"/>
          <w:sz w:val="24"/>
          <w:szCs w:val="20"/>
        </w:rPr>
        <w:fldChar w:fldCharType="begin"/>
      </w:r>
      <w:r w:rsidRPr="00780F9C">
        <w:rPr>
          <w:b/>
          <w:bCs/>
          <w:i w:val="0"/>
          <w:iCs w:val="0"/>
          <w:color w:val="auto"/>
          <w:sz w:val="24"/>
          <w:szCs w:val="20"/>
        </w:rPr>
        <w:instrText xml:space="preserve"> SEQ Lampiran \* ARABIC </w:instrText>
      </w:r>
      <w:r w:rsidRPr="00780F9C">
        <w:rPr>
          <w:b/>
          <w:bCs/>
          <w:i w:val="0"/>
          <w:iCs w:val="0"/>
          <w:color w:val="auto"/>
          <w:sz w:val="24"/>
          <w:szCs w:val="20"/>
        </w:rPr>
        <w:fldChar w:fldCharType="separate"/>
      </w:r>
      <w:r w:rsidR="008F642D">
        <w:rPr>
          <w:b/>
          <w:bCs/>
          <w:i w:val="0"/>
          <w:iCs w:val="0"/>
          <w:noProof/>
          <w:color w:val="auto"/>
          <w:sz w:val="24"/>
          <w:szCs w:val="20"/>
        </w:rPr>
        <w:t>2</w:t>
      </w:r>
      <w:r w:rsidRPr="00780F9C">
        <w:rPr>
          <w:b/>
          <w:bCs/>
          <w:i w:val="0"/>
          <w:iCs w:val="0"/>
          <w:color w:val="auto"/>
          <w:sz w:val="24"/>
          <w:szCs w:val="20"/>
        </w:rPr>
        <w:fldChar w:fldCharType="end"/>
      </w:r>
      <w:r w:rsidRPr="00780F9C">
        <w:rPr>
          <w:b/>
          <w:bCs/>
          <w:i w:val="0"/>
          <w:iCs w:val="0"/>
          <w:color w:val="auto"/>
          <w:sz w:val="24"/>
          <w:szCs w:val="20"/>
        </w:rPr>
        <w:t xml:space="preserve"> Izin Penerbangan Drone</w:t>
      </w:r>
      <w:bookmarkEnd w:id="277"/>
    </w:p>
    <w:p w14:paraId="6D3DBA49" w14:textId="633E0D6D" w:rsidR="00780F9C" w:rsidRDefault="00780F9C" w:rsidP="00780F9C">
      <w:r>
        <w:rPr>
          <w:noProof/>
        </w:rPr>
        <w:drawing>
          <wp:inline distT="0" distB="0" distL="0" distR="0" wp14:anchorId="1150EF2E" wp14:editId="74079DCF">
            <wp:extent cx="4985657" cy="7803574"/>
            <wp:effectExtent l="0" t="0" r="5715" b="698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0">
                      <a:extLst>
                        <a:ext uri="{28A0092B-C50C-407E-A947-70E740481C1C}">
                          <a14:useLocalDpi xmlns:a14="http://schemas.microsoft.com/office/drawing/2010/main" val="0"/>
                        </a:ext>
                      </a:extLst>
                    </a:blip>
                    <a:srcRect l="5618" r="3893"/>
                    <a:stretch/>
                  </pic:blipFill>
                  <pic:spPr bwMode="auto">
                    <a:xfrm>
                      <a:off x="0" y="0"/>
                      <a:ext cx="4996765" cy="7820960"/>
                    </a:xfrm>
                    <a:prstGeom prst="rect">
                      <a:avLst/>
                    </a:prstGeom>
                    <a:noFill/>
                    <a:ln>
                      <a:noFill/>
                    </a:ln>
                    <a:extLst>
                      <a:ext uri="{53640926-AAD7-44D8-BBD7-CCE9431645EC}">
                        <a14:shadowObscured xmlns:a14="http://schemas.microsoft.com/office/drawing/2010/main"/>
                      </a:ext>
                    </a:extLst>
                  </pic:spPr>
                </pic:pic>
              </a:graphicData>
            </a:graphic>
          </wp:inline>
        </w:drawing>
      </w:r>
    </w:p>
    <w:p w14:paraId="5E95F8EB" w14:textId="30994E94" w:rsidR="00780F9C" w:rsidRDefault="00780F9C" w:rsidP="00780F9C">
      <w:pPr>
        <w:pStyle w:val="Caption"/>
        <w:rPr>
          <w:b/>
          <w:bCs/>
          <w:i w:val="0"/>
          <w:iCs w:val="0"/>
          <w:color w:val="auto"/>
          <w:sz w:val="24"/>
          <w:szCs w:val="20"/>
        </w:rPr>
      </w:pPr>
      <w:bookmarkStart w:id="278" w:name="_Toc159927118"/>
      <w:r w:rsidRPr="00780F9C">
        <w:rPr>
          <w:b/>
          <w:bCs/>
          <w:i w:val="0"/>
          <w:iCs w:val="0"/>
          <w:color w:val="auto"/>
          <w:sz w:val="24"/>
          <w:szCs w:val="20"/>
        </w:rPr>
        <w:lastRenderedPageBreak/>
        <w:t xml:space="preserve">Lampiran </w:t>
      </w:r>
      <w:r w:rsidRPr="00780F9C">
        <w:rPr>
          <w:b/>
          <w:bCs/>
          <w:i w:val="0"/>
          <w:iCs w:val="0"/>
          <w:color w:val="auto"/>
          <w:sz w:val="24"/>
          <w:szCs w:val="20"/>
        </w:rPr>
        <w:fldChar w:fldCharType="begin"/>
      </w:r>
      <w:r w:rsidRPr="00780F9C">
        <w:rPr>
          <w:b/>
          <w:bCs/>
          <w:i w:val="0"/>
          <w:iCs w:val="0"/>
          <w:color w:val="auto"/>
          <w:sz w:val="24"/>
          <w:szCs w:val="20"/>
        </w:rPr>
        <w:instrText xml:space="preserve"> SEQ Lampiran \* ARABIC </w:instrText>
      </w:r>
      <w:r w:rsidRPr="00780F9C">
        <w:rPr>
          <w:b/>
          <w:bCs/>
          <w:i w:val="0"/>
          <w:iCs w:val="0"/>
          <w:color w:val="auto"/>
          <w:sz w:val="24"/>
          <w:szCs w:val="20"/>
        </w:rPr>
        <w:fldChar w:fldCharType="separate"/>
      </w:r>
      <w:r w:rsidR="008F642D">
        <w:rPr>
          <w:b/>
          <w:bCs/>
          <w:i w:val="0"/>
          <w:iCs w:val="0"/>
          <w:noProof/>
          <w:color w:val="auto"/>
          <w:sz w:val="24"/>
          <w:szCs w:val="20"/>
        </w:rPr>
        <w:t>3</w:t>
      </w:r>
      <w:r w:rsidRPr="00780F9C">
        <w:rPr>
          <w:b/>
          <w:bCs/>
          <w:i w:val="0"/>
          <w:iCs w:val="0"/>
          <w:color w:val="auto"/>
          <w:sz w:val="24"/>
          <w:szCs w:val="20"/>
        </w:rPr>
        <w:fldChar w:fldCharType="end"/>
      </w:r>
      <w:r w:rsidRPr="00780F9C">
        <w:rPr>
          <w:b/>
          <w:bCs/>
          <w:i w:val="0"/>
          <w:iCs w:val="0"/>
          <w:color w:val="auto"/>
          <w:sz w:val="24"/>
          <w:szCs w:val="20"/>
        </w:rPr>
        <w:t xml:space="preserve"> Prosedur Pengoperasian Alat</w:t>
      </w:r>
      <w:bookmarkEnd w:id="278"/>
    </w:p>
    <w:p w14:paraId="45247CBD" w14:textId="77777777" w:rsidR="00780F9C" w:rsidRPr="00780F9C" w:rsidRDefault="00780F9C" w:rsidP="00780F9C"/>
    <w:p w14:paraId="34F5F469" w14:textId="0A0F3EB8" w:rsidR="00780F9C" w:rsidRPr="00780F9C" w:rsidRDefault="00780F9C" w:rsidP="00780F9C">
      <w:pPr>
        <w:spacing w:line="480" w:lineRule="auto"/>
        <w:jc w:val="center"/>
        <w:rPr>
          <w:b/>
          <w:bCs/>
        </w:rPr>
      </w:pPr>
      <w:r w:rsidRPr="00780F9C">
        <w:rPr>
          <w:b/>
          <w:bCs/>
        </w:rPr>
        <w:t xml:space="preserve">Prosedur pengoperasian sistem penyemprotan </w:t>
      </w:r>
      <w:r>
        <w:rPr>
          <w:b/>
          <w:bCs/>
        </w:rPr>
        <w:t xml:space="preserve">cairan </w:t>
      </w:r>
      <w:r w:rsidRPr="00780F9C">
        <w:rPr>
          <w:b/>
          <w:bCs/>
        </w:rPr>
        <w:t xml:space="preserve">pestisida otomatis menggunakan </w:t>
      </w:r>
      <w:r w:rsidRPr="00780F9C">
        <w:rPr>
          <w:b/>
          <w:bCs/>
          <w:i/>
          <w:iCs/>
        </w:rPr>
        <w:t>Drone Hexacopter</w:t>
      </w:r>
    </w:p>
    <w:p w14:paraId="62208B83" w14:textId="7DCC7D6C" w:rsidR="00780F9C" w:rsidRPr="00780F9C" w:rsidRDefault="00780F9C" w:rsidP="00B90F1B">
      <w:pPr>
        <w:pStyle w:val="ListParagraph"/>
        <w:numPr>
          <w:ilvl w:val="0"/>
          <w:numId w:val="48"/>
        </w:numPr>
        <w:spacing w:line="480" w:lineRule="auto"/>
        <w:ind w:left="284"/>
        <w:jc w:val="both"/>
      </w:pPr>
      <w:r>
        <w:t>Pasangkan baling-baling (</w:t>
      </w:r>
      <w:r w:rsidRPr="00780F9C">
        <w:rPr>
          <w:i/>
          <w:iCs/>
        </w:rPr>
        <w:t>propeller</w:t>
      </w:r>
      <w:r>
        <w:t xml:space="preserve">) ke motor </w:t>
      </w:r>
      <w:r w:rsidRPr="00780F9C">
        <w:rPr>
          <w:i/>
          <w:iCs/>
        </w:rPr>
        <w:t>brushless</w:t>
      </w:r>
      <w:r>
        <w:rPr>
          <w:i/>
          <w:iCs/>
        </w:rPr>
        <w:t>.</w:t>
      </w:r>
    </w:p>
    <w:p w14:paraId="619E5310" w14:textId="737EFAE4" w:rsidR="00780F9C" w:rsidRDefault="00780F9C" w:rsidP="00B90F1B">
      <w:pPr>
        <w:pStyle w:val="ListParagraph"/>
        <w:numPr>
          <w:ilvl w:val="0"/>
          <w:numId w:val="48"/>
        </w:numPr>
        <w:spacing w:line="480" w:lineRule="auto"/>
        <w:ind w:left="284"/>
        <w:jc w:val="both"/>
      </w:pPr>
      <w:r>
        <w:t xml:space="preserve">Lakukan pengisian cairan pestisida ke dalam tangki penyimpanan cairan pestisida. </w:t>
      </w:r>
    </w:p>
    <w:p w14:paraId="696BEC9E" w14:textId="48558C66" w:rsidR="00780F9C" w:rsidRDefault="00780F9C" w:rsidP="00B90F1B">
      <w:pPr>
        <w:pStyle w:val="ListParagraph"/>
        <w:numPr>
          <w:ilvl w:val="0"/>
          <w:numId w:val="48"/>
        </w:numPr>
        <w:spacing w:line="480" w:lineRule="auto"/>
        <w:ind w:left="284"/>
        <w:jc w:val="both"/>
      </w:pPr>
      <w:r>
        <w:t xml:space="preserve">Hubungkan konektor baterai dengan </w:t>
      </w:r>
      <w:r w:rsidRPr="00780F9C">
        <w:rPr>
          <w:i/>
          <w:iCs/>
        </w:rPr>
        <w:t>power module</w:t>
      </w:r>
      <w:r>
        <w:t xml:space="preserve"> pada drone.</w:t>
      </w:r>
    </w:p>
    <w:p w14:paraId="14F80232" w14:textId="2A238272" w:rsidR="00876977" w:rsidRDefault="00530C02" w:rsidP="00B90F1B">
      <w:pPr>
        <w:pStyle w:val="ListParagraph"/>
        <w:numPr>
          <w:ilvl w:val="0"/>
          <w:numId w:val="48"/>
        </w:numPr>
        <w:spacing w:line="480" w:lineRule="auto"/>
        <w:ind w:left="284"/>
        <w:jc w:val="both"/>
      </w:pPr>
      <w:r>
        <w:t xml:space="preserve">Buka aplikasi </w:t>
      </w:r>
      <w:r w:rsidR="00AD2542" w:rsidRPr="00AD2542">
        <w:rPr>
          <w:i/>
          <w:iCs/>
        </w:rPr>
        <w:t>Mission Planner</w:t>
      </w:r>
      <w:r w:rsidR="00AD2542">
        <w:t xml:space="preserve"> </w:t>
      </w:r>
      <w:r>
        <w:t xml:space="preserve">pada laptop kemudian hubungkan koneksi antara aplikasi </w:t>
      </w:r>
      <w:r w:rsidRPr="00530C02">
        <w:rPr>
          <w:i/>
          <w:iCs/>
        </w:rPr>
        <w:t>Mission Planner</w:t>
      </w:r>
      <w:r>
        <w:t xml:space="preserve"> dengan </w:t>
      </w:r>
      <w:r w:rsidRPr="00530C02">
        <w:rPr>
          <w:i/>
          <w:iCs/>
        </w:rPr>
        <w:t>drone</w:t>
      </w:r>
      <w:r>
        <w:t xml:space="preserve"> menggunakan komunikasi telemetri.</w:t>
      </w:r>
    </w:p>
    <w:p w14:paraId="06D7FEC8" w14:textId="5C9DE4C0" w:rsidR="00530C02" w:rsidRDefault="00AD2542" w:rsidP="00B90F1B">
      <w:pPr>
        <w:pStyle w:val="ListParagraph"/>
        <w:numPr>
          <w:ilvl w:val="0"/>
          <w:numId w:val="48"/>
        </w:numPr>
        <w:spacing w:line="480" w:lineRule="auto"/>
        <w:ind w:left="284"/>
        <w:jc w:val="both"/>
      </w:pPr>
      <w:r>
        <w:t xml:space="preserve">Pada aplikasi Mission Planner buka pada menu </w:t>
      </w:r>
      <w:r w:rsidR="00351BB9">
        <w:t xml:space="preserve">“PLAN” kemudian buat jalur misi penerbangan yang akan dilakukan drone seperti pada tampilan gambar berikut dan sesuaikan dengan lokasi yang akan disemprotkan cairan pestisida. </w:t>
      </w:r>
    </w:p>
    <w:p w14:paraId="636F579C" w14:textId="1D09A93B" w:rsidR="00351BB9" w:rsidRDefault="00351BB9" w:rsidP="00351BB9">
      <w:pPr>
        <w:pStyle w:val="ListParagraph"/>
        <w:spacing w:line="480" w:lineRule="auto"/>
        <w:ind w:left="284"/>
        <w:jc w:val="both"/>
      </w:pPr>
      <w:r>
        <w:rPr>
          <w:noProof/>
        </w:rPr>
        <w:drawing>
          <wp:inline distT="0" distB="0" distL="0" distR="0" wp14:anchorId="16AE02A5" wp14:editId="598C1C1E">
            <wp:extent cx="4659086" cy="2619489"/>
            <wp:effectExtent l="0" t="0" r="825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665155" cy="2622901"/>
                    </a:xfrm>
                    <a:prstGeom prst="rect">
                      <a:avLst/>
                    </a:prstGeom>
                  </pic:spPr>
                </pic:pic>
              </a:graphicData>
            </a:graphic>
          </wp:inline>
        </w:drawing>
      </w:r>
    </w:p>
    <w:p w14:paraId="0051F44F" w14:textId="2A21AACC" w:rsidR="00351BB9" w:rsidRDefault="00351BB9" w:rsidP="00B90F1B">
      <w:pPr>
        <w:pStyle w:val="ListParagraph"/>
        <w:numPr>
          <w:ilvl w:val="0"/>
          <w:numId w:val="48"/>
        </w:numPr>
        <w:spacing w:line="480" w:lineRule="auto"/>
        <w:ind w:left="284"/>
        <w:jc w:val="both"/>
      </w:pPr>
      <w:r>
        <w:t>Upload misi penerbangan yang telah dibuat dengan menekan tombol “Write” kemudian untuk memonitoring penerbangan drone tekan pada tombol “Read”.</w:t>
      </w:r>
    </w:p>
    <w:p w14:paraId="68A21B70" w14:textId="4D755B3D" w:rsidR="00351BB9" w:rsidRDefault="00351BB9" w:rsidP="00B90F1B">
      <w:pPr>
        <w:pStyle w:val="ListParagraph"/>
        <w:numPr>
          <w:ilvl w:val="0"/>
          <w:numId w:val="48"/>
        </w:numPr>
        <w:spacing w:line="480" w:lineRule="auto"/>
        <w:ind w:left="284"/>
        <w:jc w:val="both"/>
      </w:pPr>
      <w:r>
        <w:lastRenderedPageBreak/>
        <w:t>Selanjutnya posisikan drone ke tempat lokasi yang akan disemprotkan cairan pestisida.</w:t>
      </w:r>
    </w:p>
    <w:p w14:paraId="36FAC571" w14:textId="58F8CD7C" w:rsidR="00351BB9" w:rsidRDefault="00351BB9" w:rsidP="00B90F1B">
      <w:pPr>
        <w:pStyle w:val="ListParagraph"/>
        <w:numPr>
          <w:ilvl w:val="0"/>
          <w:numId w:val="48"/>
        </w:numPr>
        <w:spacing w:line="480" w:lineRule="auto"/>
        <w:ind w:left="284"/>
        <w:jc w:val="both"/>
      </w:pPr>
      <w:r>
        <w:t xml:space="preserve">Nyalakan motor dengan menarik tuas throttle pada remot ke arah kanan bawah seperti pada Gambar berikut. </w:t>
      </w:r>
    </w:p>
    <w:p w14:paraId="5001DB58" w14:textId="6DA84F3B" w:rsidR="00351BB9" w:rsidRDefault="00351BB9" w:rsidP="00351BB9">
      <w:pPr>
        <w:pStyle w:val="ListParagraph"/>
        <w:spacing w:line="480" w:lineRule="auto"/>
        <w:ind w:left="284"/>
        <w:jc w:val="center"/>
      </w:pPr>
      <w:r>
        <w:rPr>
          <w:noProof/>
        </w:rPr>
        <mc:AlternateContent>
          <mc:Choice Requires="wps">
            <w:drawing>
              <wp:anchor distT="0" distB="0" distL="114300" distR="114300" simplePos="0" relativeHeight="251821056" behindDoc="0" locked="0" layoutInCell="1" allowOverlap="1" wp14:anchorId="2D18733A" wp14:editId="4479FEF1">
                <wp:simplePos x="0" y="0"/>
                <wp:positionH relativeFrom="column">
                  <wp:posOffset>1901734</wp:posOffset>
                </wp:positionH>
                <wp:positionV relativeFrom="paragraph">
                  <wp:posOffset>888819</wp:posOffset>
                </wp:positionV>
                <wp:extent cx="217624" cy="85725"/>
                <wp:effectExtent l="19050" t="38100" r="11430" b="66675"/>
                <wp:wrapNone/>
                <wp:docPr id="195" name="Straight Arrow Connector 195"/>
                <wp:cNvGraphicFramePr/>
                <a:graphic xmlns:a="http://schemas.openxmlformats.org/drawingml/2006/main">
                  <a:graphicData uri="http://schemas.microsoft.com/office/word/2010/wordprocessingShape">
                    <wps:wsp>
                      <wps:cNvCnPr/>
                      <wps:spPr>
                        <a:xfrm>
                          <a:off x="0" y="0"/>
                          <a:ext cx="217624" cy="857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C0A8F9" id="_x0000_t32" coordsize="21600,21600" o:spt="32" o:oned="t" path="m,l21600,21600e" filled="f">
                <v:path arrowok="t" fillok="f" o:connecttype="none"/>
                <o:lock v:ext="edit" shapetype="t"/>
              </v:shapetype>
              <v:shape id="Straight Arrow Connector 195" o:spid="_x0000_s1026" type="#_x0000_t32" style="position:absolute;margin-left:149.75pt;margin-top:70pt;width:17.15pt;height:6.7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" strokecolor="red" strokeweight="3pt">
                <v:stroke endarrow="block" joinstyle="miter"/>
              </v:shape>
            </w:pict>
          </mc:Fallback>
        </mc:AlternateContent>
      </w:r>
      <w:r>
        <w:rPr>
          <w:noProof/>
        </w:rPr>
        <w:drawing>
          <wp:inline distT="0" distB="0" distL="0" distR="0" wp14:anchorId="5942FD5A" wp14:editId="0B00D68F">
            <wp:extent cx="1991448" cy="1926999"/>
            <wp:effectExtent l="0" t="0" r="889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6838C076" w14:textId="10BB0CB1" w:rsidR="00F07ABC" w:rsidRDefault="00F07ABC" w:rsidP="00B90F1B">
      <w:pPr>
        <w:pStyle w:val="ListParagraph"/>
        <w:numPr>
          <w:ilvl w:val="0"/>
          <w:numId w:val="48"/>
        </w:numPr>
        <w:spacing w:line="480" w:lineRule="auto"/>
        <w:ind w:left="284"/>
        <w:jc w:val="both"/>
      </w:pPr>
      <w:r>
        <w:t>Setelah motor dinyalakan naikkan tuas throttle kemudian ganti mode penerbangan menjadi “</w:t>
      </w:r>
      <w:r w:rsidRPr="00F07ABC">
        <w:rPr>
          <w:i/>
          <w:iCs/>
        </w:rPr>
        <w:t>mode auto</w:t>
      </w:r>
      <w:r>
        <w:t xml:space="preserve">” dengan cara menurunkan switch pada channel 5 pada remot seperti pada </w:t>
      </w:r>
      <w:r w:rsidR="00E8771C">
        <w:t>G</w:t>
      </w:r>
      <w:r>
        <w:t>ambar berikut.</w:t>
      </w:r>
    </w:p>
    <w:p w14:paraId="7BEE492F" w14:textId="6CF46B77" w:rsidR="00F07ABC" w:rsidRDefault="00F07ABC" w:rsidP="00F07ABC">
      <w:pPr>
        <w:pStyle w:val="ListParagraph"/>
        <w:spacing w:line="480" w:lineRule="auto"/>
        <w:ind w:left="284"/>
        <w:jc w:val="center"/>
      </w:pPr>
      <w:r>
        <w:rPr>
          <w:noProof/>
        </w:rPr>
        <mc:AlternateContent>
          <mc:Choice Requires="wps">
            <w:drawing>
              <wp:anchor distT="0" distB="0" distL="114300" distR="114300" simplePos="0" relativeHeight="251823104" behindDoc="0" locked="0" layoutInCell="1" allowOverlap="1" wp14:anchorId="7CF7116D" wp14:editId="3BD6947B">
                <wp:simplePos x="0" y="0"/>
                <wp:positionH relativeFrom="column">
                  <wp:posOffset>3153243</wp:posOffset>
                </wp:positionH>
                <wp:positionV relativeFrom="paragraph">
                  <wp:posOffset>213627</wp:posOffset>
                </wp:positionV>
                <wp:extent cx="45719" cy="263692"/>
                <wp:effectExtent l="76200" t="19050" r="69215" b="41275"/>
                <wp:wrapNone/>
                <wp:docPr id="197" name="Straight Arrow Connector 197"/>
                <wp:cNvGraphicFramePr/>
                <a:graphic xmlns:a="http://schemas.openxmlformats.org/drawingml/2006/main">
                  <a:graphicData uri="http://schemas.microsoft.com/office/word/2010/wordprocessingShape">
                    <wps:wsp>
                      <wps:cNvCnPr/>
                      <wps:spPr>
                        <a:xfrm flipH="1">
                          <a:off x="0" y="0"/>
                          <a:ext cx="45719" cy="263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DA0043" id="Straight Arrow Connector 197" o:spid="_x0000_s1026" type="#_x0000_t32" style="position:absolute;margin-left:248.3pt;margin-top:16.8pt;width:3.6pt;height:20.75pt;flip:x;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" strokecolor="red" strokeweight="3pt">
                <v:stroke endarrow="block" joinstyle="miter"/>
              </v:shape>
            </w:pict>
          </mc:Fallback>
        </mc:AlternateContent>
      </w:r>
      <w:r>
        <w:rPr>
          <w:noProof/>
        </w:rPr>
        <w:drawing>
          <wp:inline distT="0" distB="0" distL="0" distR="0" wp14:anchorId="7336F282" wp14:editId="1E026608">
            <wp:extent cx="1991448" cy="1926999"/>
            <wp:effectExtent l="0" t="0" r="889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1FCDB2AB" w14:textId="31440A5E" w:rsidR="00476CC9" w:rsidRDefault="00F07ABC" w:rsidP="00B90F1B">
      <w:pPr>
        <w:pStyle w:val="ListParagraph"/>
        <w:numPr>
          <w:ilvl w:val="0"/>
          <w:numId w:val="48"/>
        </w:numPr>
        <w:spacing w:line="480" w:lineRule="auto"/>
        <w:ind w:left="284"/>
        <w:jc w:val="both"/>
      </w:pPr>
      <w:r>
        <w:t xml:space="preserve"> </w:t>
      </w:r>
      <w:r w:rsidR="00813EEE">
        <w:t xml:space="preserve">Kemuadian </w:t>
      </w:r>
      <w:r w:rsidR="00813EEE" w:rsidRPr="00813EEE">
        <w:rPr>
          <w:i/>
          <w:iCs/>
        </w:rPr>
        <w:t>drone</w:t>
      </w:r>
      <w:r w:rsidR="00813EEE">
        <w:t xml:space="preserve"> akan terbang dan menyemprot sesuai dengan alur misi yang diberikan.</w:t>
      </w:r>
      <w:r w:rsidR="00813EEE" w:rsidRPr="00813EEE">
        <w:t xml:space="preserve"> </w:t>
      </w:r>
      <w:r w:rsidR="00813EEE">
        <w:t xml:space="preserve">Perhatikan dan tunggu </w:t>
      </w:r>
      <w:r w:rsidR="00813EEE" w:rsidRPr="00813EEE">
        <w:rPr>
          <w:i/>
          <w:iCs/>
        </w:rPr>
        <w:t>drone</w:t>
      </w:r>
      <w:r w:rsidR="00813EEE">
        <w:t xml:space="preserve"> selesai melakukan misi hingga drone tersebut mendarat.</w:t>
      </w:r>
    </w:p>
    <w:p w14:paraId="1A4E730B" w14:textId="77777777" w:rsidR="00C24981" w:rsidRDefault="00C24981" w:rsidP="00C24981">
      <w:pPr>
        <w:pStyle w:val="ListParagraph"/>
        <w:spacing w:line="480" w:lineRule="auto"/>
        <w:ind w:left="284"/>
        <w:jc w:val="both"/>
      </w:pPr>
    </w:p>
    <w:p w14:paraId="4D9CCD9D" w14:textId="4E01BC76" w:rsidR="00476CC9" w:rsidRDefault="00476CC9" w:rsidP="00476CC9">
      <w:pPr>
        <w:pStyle w:val="Caption"/>
        <w:rPr>
          <w:b/>
          <w:bCs/>
          <w:i w:val="0"/>
          <w:iCs w:val="0"/>
          <w:color w:val="auto"/>
          <w:sz w:val="24"/>
          <w:szCs w:val="20"/>
        </w:rPr>
      </w:pPr>
      <w:bookmarkStart w:id="279" w:name="_Toc159927119"/>
      <w:r w:rsidRPr="00476CC9">
        <w:rPr>
          <w:b/>
          <w:bCs/>
          <w:i w:val="0"/>
          <w:iCs w:val="0"/>
          <w:color w:val="auto"/>
          <w:sz w:val="24"/>
          <w:szCs w:val="20"/>
        </w:rPr>
        <w:lastRenderedPageBreak/>
        <w:t xml:space="preserve">Lampiran </w:t>
      </w:r>
      <w:r w:rsidRPr="00476CC9">
        <w:rPr>
          <w:b/>
          <w:bCs/>
          <w:i w:val="0"/>
          <w:iCs w:val="0"/>
          <w:color w:val="auto"/>
          <w:sz w:val="24"/>
          <w:szCs w:val="20"/>
        </w:rPr>
        <w:fldChar w:fldCharType="begin"/>
      </w:r>
      <w:r w:rsidRPr="00476CC9">
        <w:rPr>
          <w:b/>
          <w:bCs/>
          <w:i w:val="0"/>
          <w:iCs w:val="0"/>
          <w:color w:val="auto"/>
          <w:sz w:val="24"/>
          <w:szCs w:val="20"/>
        </w:rPr>
        <w:instrText xml:space="preserve"> SEQ Lampiran \* ARABIC </w:instrText>
      </w:r>
      <w:r w:rsidRPr="00476CC9">
        <w:rPr>
          <w:b/>
          <w:bCs/>
          <w:i w:val="0"/>
          <w:iCs w:val="0"/>
          <w:color w:val="auto"/>
          <w:sz w:val="24"/>
          <w:szCs w:val="20"/>
        </w:rPr>
        <w:fldChar w:fldCharType="separate"/>
      </w:r>
      <w:r w:rsidR="008F642D">
        <w:rPr>
          <w:b/>
          <w:bCs/>
          <w:i w:val="0"/>
          <w:iCs w:val="0"/>
          <w:noProof/>
          <w:color w:val="auto"/>
          <w:sz w:val="24"/>
          <w:szCs w:val="20"/>
        </w:rPr>
        <w:t>4</w:t>
      </w:r>
      <w:r w:rsidRPr="00476CC9">
        <w:rPr>
          <w:b/>
          <w:bCs/>
          <w:i w:val="0"/>
          <w:iCs w:val="0"/>
          <w:color w:val="auto"/>
          <w:sz w:val="24"/>
          <w:szCs w:val="20"/>
        </w:rPr>
        <w:fldChar w:fldCharType="end"/>
      </w:r>
      <w:r w:rsidRPr="00476CC9">
        <w:rPr>
          <w:b/>
          <w:bCs/>
          <w:i w:val="0"/>
          <w:iCs w:val="0"/>
          <w:color w:val="auto"/>
          <w:sz w:val="24"/>
          <w:szCs w:val="20"/>
        </w:rPr>
        <w:t xml:space="preserve"> Dokumentasi Pengerjaan Alat</w:t>
      </w:r>
      <w:bookmarkEnd w:id="279"/>
    </w:p>
    <w:p w14:paraId="7858D0F0" w14:textId="77777777" w:rsidR="00476CC9" w:rsidRPr="00476CC9" w:rsidRDefault="00476CC9" w:rsidP="00476CC9"/>
    <w:p w14:paraId="094B47FE" w14:textId="0C4C5382" w:rsidR="00476CC9" w:rsidRDefault="00476CC9" w:rsidP="00476CC9">
      <w:pPr>
        <w:jc w:val="center"/>
      </w:pPr>
      <w:r>
        <w:rPr>
          <w:noProof/>
        </w:rPr>
        <w:drawing>
          <wp:inline distT="0" distB="0" distL="0" distR="0" wp14:anchorId="4C04503B" wp14:editId="093745FB">
            <wp:extent cx="3712029" cy="2088425"/>
            <wp:effectExtent l="0" t="0" r="3175" b="762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714756" cy="2089959"/>
                    </a:xfrm>
                    <a:prstGeom prst="rect">
                      <a:avLst/>
                    </a:prstGeom>
                    <a:noFill/>
                    <a:ln>
                      <a:noFill/>
                    </a:ln>
                  </pic:spPr>
                </pic:pic>
              </a:graphicData>
            </a:graphic>
          </wp:inline>
        </w:drawing>
      </w:r>
    </w:p>
    <w:p w14:paraId="672C5148" w14:textId="02A6E3EF" w:rsidR="00476CC9" w:rsidRDefault="00476CC9" w:rsidP="00476CC9">
      <w:pPr>
        <w:jc w:val="center"/>
      </w:pPr>
      <w:r>
        <w:rPr>
          <w:noProof/>
        </w:rPr>
        <w:drawing>
          <wp:inline distT="0" distB="0" distL="0" distR="0" wp14:anchorId="176A71CB" wp14:editId="6D42A5D7">
            <wp:extent cx="3679372" cy="2070052"/>
            <wp:effectExtent l="0" t="0" r="0" b="698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685552" cy="2073529"/>
                    </a:xfrm>
                    <a:prstGeom prst="rect">
                      <a:avLst/>
                    </a:prstGeom>
                    <a:noFill/>
                    <a:ln>
                      <a:noFill/>
                    </a:ln>
                  </pic:spPr>
                </pic:pic>
              </a:graphicData>
            </a:graphic>
          </wp:inline>
        </w:drawing>
      </w:r>
    </w:p>
    <w:p w14:paraId="722FE648" w14:textId="32A25D74" w:rsidR="00D96287" w:rsidRDefault="00476CC9" w:rsidP="00D96287">
      <w:pPr>
        <w:jc w:val="center"/>
      </w:pPr>
      <w:r>
        <w:t>Perakitan dan pembuatan drone hexacopter</w:t>
      </w:r>
    </w:p>
    <w:p w14:paraId="18624060" w14:textId="614F7833" w:rsidR="00476CC9" w:rsidRDefault="00476CC9" w:rsidP="00476CC9">
      <w:pPr>
        <w:jc w:val="center"/>
      </w:pPr>
      <w:r>
        <w:rPr>
          <w:noProof/>
        </w:rPr>
        <w:drawing>
          <wp:inline distT="0" distB="0" distL="0" distR="0" wp14:anchorId="1214A72C" wp14:editId="554F612A">
            <wp:extent cx="3497208" cy="2275115"/>
            <wp:effectExtent l="0" t="0" r="8255"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3173" t="24567" r="21590"/>
                    <a:stretch/>
                  </pic:blipFill>
                  <pic:spPr bwMode="auto">
                    <a:xfrm>
                      <a:off x="0" y="0"/>
                      <a:ext cx="3502554" cy="2278593"/>
                    </a:xfrm>
                    <a:prstGeom prst="rect">
                      <a:avLst/>
                    </a:prstGeom>
                    <a:noFill/>
                    <a:ln>
                      <a:noFill/>
                    </a:ln>
                    <a:extLst>
                      <a:ext uri="{53640926-AAD7-44D8-BBD7-CCE9431645EC}">
                        <a14:shadowObscured xmlns:a14="http://schemas.microsoft.com/office/drawing/2010/main"/>
                      </a:ext>
                    </a:extLst>
                  </pic:spPr>
                </pic:pic>
              </a:graphicData>
            </a:graphic>
          </wp:inline>
        </w:drawing>
      </w:r>
    </w:p>
    <w:p w14:paraId="40C3249A" w14:textId="19ECEA9A" w:rsidR="00D96287" w:rsidRDefault="00D96287" w:rsidP="00476CC9">
      <w:pPr>
        <w:jc w:val="center"/>
      </w:pPr>
      <w:r>
        <w:t>Kalibrasi Sensor Pada Pixhawk</w:t>
      </w:r>
    </w:p>
    <w:p w14:paraId="30F0C706" w14:textId="20100A0C" w:rsidR="00D96287" w:rsidRDefault="00D96287" w:rsidP="00476CC9">
      <w:pPr>
        <w:jc w:val="center"/>
      </w:pPr>
    </w:p>
    <w:p w14:paraId="73DEC73E" w14:textId="77777777" w:rsidR="00D96287" w:rsidRDefault="00D96287" w:rsidP="00476CC9">
      <w:pPr>
        <w:jc w:val="center"/>
        <w:rPr>
          <w:noProof/>
        </w:rPr>
      </w:pPr>
    </w:p>
    <w:p w14:paraId="225E322C" w14:textId="448E7BBA" w:rsidR="00D96287" w:rsidRDefault="00D96287" w:rsidP="00476CC9">
      <w:pPr>
        <w:jc w:val="center"/>
      </w:pPr>
      <w:r>
        <w:rPr>
          <w:noProof/>
        </w:rPr>
        <w:drawing>
          <wp:inline distT="0" distB="0" distL="0" distR="0" wp14:anchorId="1EB3ECBC" wp14:editId="1CA1123A">
            <wp:extent cx="3668304" cy="2235188"/>
            <wp:effectExtent l="0" t="0" r="889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6264" t="21126" r="20959"/>
                    <a:stretch/>
                  </pic:blipFill>
                  <pic:spPr bwMode="auto">
                    <a:xfrm>
                      <a:off x="0" y="0"/>
                      <a:ext cx="3668472" cy="2235290"/>
                    </a:xfrm>
                    <a:prstGeom prst="rect">
                      <a:avLst/>
                    </a:prstGeom>
                    <a:ln>
                      <a:noFill/>
                    </a:ln>
                    <a:extLst>
                      <a:ext uri="{53640926-AAD7-44D8-BBD7-CCE9431645EC}">
                        <a14:shadowObscured xmlns:a14="http://schemas.microsoft.com/office/drawing/2010/main"/>
                      </a:ext>
                    </a:extLst>
                  </pic:spPr>
                </pic:pic>
              </a:graphicData>
            </a:graphic>
          </wp:inline>
        </w:drawing>
      </w:r>
    </w:p>
    <w:p w14:paraId="292D5F1F" w14:textId="685BF9D7" w:rsidR="00D96287" w:rsidRDefault="00D96287" w:rsidP="00476CC9">
      <w:pPr>
        <w:jc w:val="center"/>
      </w:pPr>
      <w:r>
        <w:t>Pengujian Daya Angkat Drone</w:t>
      </w:r>
    </w:p>
    <w:p w14:paraId="2B8CA152" w14:textId="1008D4B4" w:rsidR="00D96287" w:rsidRDefault="00D96287" w:rsidP="00476CC9">
      <w:pPr>
        <w:jc w:val="center"/>
      </w:pPr>
      <w:r>
        <w:rPr>
          <w:noProof/>
        </w:rPr>
        <w:drawing>
          <wp:inline distT="0" distB="0" distL="0" distR="0" wp14:anchorId="4A730C3F" wp14:editId="5B596872">
            <wp:extent cx="3681560" cy="204651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20408" t="13108" r="15344" b="23369"/>
                    <a:stretch/>
                  </pic:blipFill>
                  <pic:spPr bwMode="auto">
                    <a:xfrm>
                      <a:off x="0" y="0"/>
                      <a:ext cx="3695995" cy="2054538"/>
                    </a:xfrm>
                    <a:prstGeom prst="rect">
                      <a:avLst/>
                    </a:prstGeom>
                    <a:ln>
                      <a:noFill/>
                    </a:ln>
                    <a:extLst>
                      <a:ext uri="{53640926-AAD7-44D8-BBD7-CCE9431645EC}">
                        <a14:shadowObscured xmlns:a14="http://schemas.microsoft.com/office/drawing/2010/main"/>
                      </a:ext>
                    </a:extLst>
                  </pic:spPr>
                </pic:pic>
              </a:graphicData>
            </a:graphic>
          </wp:inline>
        </w:drawing>
      </w:r>
    </w:p>
    <w:p w14:paraId="3DD4B776" w14:textId="5EFB150A" w:rsidR="00D96287" w:rsidRPr="00476CC9" w:rsidRDefault="00D96287" w:rsidP="00476CC9">
      <w:pPr>
        <w:jc w:val="center"/>
      </w:pPr>
      <w:r>
        <w:t>Pengujian Penyemprotan Cairan Pestisida</w:t>
      </w:r>
    </w:p>
    <w:sectPr w:rsidR="00D96287" w:rsidRPr="00476CC9" w:rsidSect="00BC1FE5">
      <w:headerReference w:type="default" r:id="rId106"/>
      <w:footerReference w:type="default" r:id="rId107"/>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9F9CC5" w14:textId="77777777" w:rsidR="000950CF" w:rsidRDefault="000950CF" w:rsidP="003F358C">
      <w:pPr>
        <w:spacing w:after="0" w:line="240" w:lineRule="auto"/>
      </w:pPr>
      <w:r>
        <w:separator/>
      </w:r>
    </w:p>
  </w:endnote>
  <w:endnote w:type="continuationSeparator" w:id="0">
    <w:p w14:paraId="01769426" w14:textId="77777777" w:rsidR="000950CF" w:rsidRDefault="000950CF"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023675"/>
      <w:docPartObj>
        <w:docPartGallery w:val="Page Numbers (Bottom of Page)"/>
        <w:docPartUnique/>
      </w:docPartObj>
    </w:sdtPr>
    <w:sdtEndPr>
      <w:rPr>
        <w:rFonts w:cs="Times New Roman"/>
        <w:noProof/>
      </w:rPr>
    </w:sdtEndPr>
    <w:sdtContent>
      <w:p w14:paraId="1D9FB702" w14:textId="77777777" w:rsidR="004145D8" w:rsidRPr="003F358C" w:rsidRDefault="004145D8">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Pr>
            <w:rFonts w:cs="Times New Roman"/>
            <w:noProof/>
          </w:rPr>
          <w:t>iv</w:t>
        </w:r>
        <w:r w:rsidRPr="003F358C">
          <w:rPr>
            <w:rFonts w:cs="Times New Roman"/>
            <w:noProof/>
          </w:rPr>
          <w:fldChar w:fldCharType="end"/>
        </w:r>
      </w:p>
    </w:sdtContent>
  </w:sdt>
  <w:p w14:paraId="133C8997" w14:textId="77777777" w:rsidR="004145D8" w:rsidRDefault="004145D8"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E6242" w14:textId="062FF3BB" w:rsidR="004145D8" w:rsidRPr="003F358C" w:rsidRDefault="004145D8" w:rsidP="00B60EE8">
    <w:pPr>
      <w:pStyle w:val="Footer"/>
      <w:tabs>
        <w:tab w:val="clear" w:pos="4680"/>
      </w:tabs>
      <w:rPr>
        <w:rFonts w:cs="Times New Roman"/>
      </w:rPr>
    </w:pPr>
  </w:p>
  <w:p w14:paraId="726C4DD9" w14:textId="27F6CC9B" w:rsidR="004145D8" w:rsidRDefault="004145D8"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765B77" w14:textId="77777777" w:rsidR="000950CF" w:rsidRDefault="000950CF" w:rsidP="003F358C">
      <w:pPr>
        <w:spacing w:after="0" w:line="240" w:lineRule="auto"/>
      </w:pPr>
      <w:r>
        <w:separator/>
      </w:r>
    </w:p>
  </w:footnote>
  <w:footnote w:type="continuationSeparator" w:id="0">
    <w:p w14:paraId="42703A7D" w14:textId="77777777" w:rsidR="000950CF" w:rsidRDefault="000950CF"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95CA9" w14:textId="77777777" w:rsidR="004145D8" w:rsidRPr="00672AA8" w:rsidRDefault="004145D8">
    <w:pPr>
      <w:pStyle w:val="Header"/>
      <w:jc w:val="right"/>
      <w:rPr>
        <w:rFonts w:cs="Times New Roman"/>
      </w:rPr>
    </w:pPr>
  </w:p>
  <w:p w14:paraId="1EC48767" w14:textId="77777777" w:rsidR="004145D8" w:rsidRDefault="004145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6646267"/>
      <w:docPartObj>
        <w:docPartGallery w:val="Page Numbers (Top of Page)"/>
        <w:docPartUnique/>
      </w:docPartObj>
    </w:sdtPr>
    <w:sdtEndPr>
      <w:rPr>
        <w:noProof/>
      </w:rPr>
    </w:sdtEndPr>
    <w:sdtContent>
      <w:p w14:paraId="3BE217B6" w14:textId="77777777" w:rsidR="004145D8" w:rsidRDefault="004145D8" w:rsidP="00C11BF7">
        <w:pPr>
          <w:pStyle w:val="Header"/>
          <w:tabs>
            <w:tab w:val="clear" w:pos="4680"/>
          </w:tabs>
          <w:jc w:val="right"/>
        </w:pPr>
        <w:r>
          <w:fldChar w:fldCharType="begin"/>
        </w:r>
        <w:r>
          <w:instrText xml:space="preserve"> PAGE   \* MERGEFORMAT </w:instrText>
        </w:r>
        <w:r>
          <w:fldChar w:fldCharType="separate"/>
        </w:r>
        <w:r>
          <w:rPr>
            <w:noProof/>
          </w:rPr>
          <w:t>4</w:t>
        </w:r>
        <w:r>
          <w:rPr>
            <w:noProof/>
          </w:rPr>
          <w:fldChar w:fldCharType="end"/>
        </w:r>
      </w:p>
    </w:sdtContent>
  </w:sdt>
  <w:p w14:paraId="6BB46A8B" w14:textId="77777777" w:rsidR="004145D8" w:rsidRDefault="004145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311C1E"/>
    <w:multiLevelType w:val="hybridMultilevel"/>
    <w:tmpl w:val="5F0A82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0"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3"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9"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1"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2"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5"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1"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2"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9"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1"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5"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7"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15"/>
  </w:num>
  <w:num w:numId="3">
    <w:abstractNumId w:val="3"/>
  </w:num>
  <w:num w:numId="4">
    <w:abstractNumId w:val="32"/>
  </w:num>
  <w:num w:numId="5">
    <w:abstractNumId w:val="16"/>
  </w:num>
  <w:num w:numId="6">
    <w:abstractNumId w:val="21"/>
  </w:num>
  <w:num w:numId="7">
    <w:abstractNumId w:val="8"/>
  </w:num>
  <w:num w:numId="8">
    <w:abstractNumId w:val="11"/>
  </w:num>
  <w:num w:numId="9">
    <w:abstractNumId w:val="28"/>
  </w:num>
  <w:num w:numId="10">
    <w:abstractNumId w:val="27"/>
  </w:num>
  <w:num w:numId="11">
    <w:abstractNumId w:val="33"/>
  </w:num>
  <w:num w:numId="12">
    <w:abstractNumId w:val="1"/>
  </w:num>
  <w:num w:numId="13">
    <w:abstractNumId w:val="6"/>
  </w:num>
  <w:num w:numId="14">
    <w:abstractNumId w:val="0"/>
  </w:num>
  <w:num w:numId="15">
    <w:abstractNumId w:val="23"/>
  </w:num>
  <w:num w:numId="16">
    <w:abstractNumId w:val="47"/>
  </w:num>
  <w:num w:numId="17">
    <w:abstractNumId w:val="7"/>
  </w:num>
  <w:num w:numId="18">
    <w:abstractNumId w:val="39"/>
  </w:num>
  <w:num w:numId="19">
    <w:abstractNumId w:val="20"/>
  </w:num>
  <w:num w:numId="20">
    <w:abstractNumId w:val="14"/>
  </w:num>
  <w:num w:numId="21">
    <w:abstractNumId w:val="45"/>
  </w:num>
  <w:num w:numId="22">
    <w:abstractNumId w:val="46"/>
  </w:num>
  <w:num w:numId="23">
    <w:abstractNumId w:val="35"/>
  </w:num>
  <w:num w:numId="24">
    <w:abstractNumId w:val="17"/>
  </w:num>
  <w:num w:numId="25">
    <w:abstractNumId w:val="5"/>
  </w:num>
  <w:num w:numId="26">
    <w:abstractNumId w:val="37"/>
  </w:num>
  <w:num w:numId="27">
    <w:abstractNumId w:val="22"/>
  </w:num>
  <w:num w:numId="28">
    <w:abstractNumId w:val="10"/>
  </w:num>
  <w:num w:numId="29">
    <w:abstractNumId w:val="19"/>
  </w:num>
  <w:num w:numId="30">
    <w:abstractNumId w:val="36"/>
  </w:num>
  <w:num w:numId="31">
    <w:abstractNumId w:val="40"/>
  </w:num>
  <w:num w:numId="32">
    <w:abstractNumId w:val="34"/>
  </w:num>
  <w:num w:numId="33">
    <w:abstractNumId w:val="38"/>
  </w:num>
  <w:num w:numId="34">
    <w:abstractNumId w:val="12"/>
  </w:num>
  <w:num w:numId="35">
    <w:abstractNumId w:val="31"/>
  </w:num>
  <w:num w:numId="36">
    <w:abstractNumId w:val="9"/>
  </w:num>
  <w:num w:numId="37">
    <w:abstractNumId w:val="2"/>
  </w:num>
  <w:num w:numId="38">
    <w:abstractNumId w:val="25"/>
  </w:num>
  <w:num w:numId="39">
    <w:abstractNumId w:val="26"/>
  </w:num>
  <w:num w:numId="40">
    <w:abstractNumId w:val="29"/>
  </w:num>
  <w:num w:numId="41">
    <w:abstractNumId w:val="13"/>
  </w:num>
  <w:num w:numId="42">
    <w:abstractNumId w:val="42"/>
  </w:num>
  <w:num w:numId="43">
    <w:abstractNumId w:val="24"/>
  </w:num>
  <w:num w:numId="44">
    <w:abstractNumId w:val="30"/>
  </w:num>
  <w:num w:numId="45">
    <w:abstractNumId w:val="4"/>
  </w:num>
  <w:num w:numId="46">
    <w:abstractNumId w:val="18"/>
  </w:num>
  <w:num w:numId="47">
    <w:abstractNumId w:val="44"/>
  </w:num>
  <w:num w:numId="48">
    <w:abstractNumId w:val="4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7C27"/>
    <w:rsid w:val="00027C52"/>
    <w:rsid w:val="00032C66"/>
    <w:rsid w:val="00037BCA"/>
    <w:rsid w:val="000409F4"/>
    <w:rsid w:val="00042003"/>
    <w:rsid w:val="000451AB"/>
    <w:rsid w:val="00045B38"/>
    <w:rsid w:val="00045BD3"/>
    <w:rsid w:val="00046871"/>
    <w:rsid w:val="0004777B"/>
    <w:rsid w:val="00052696"/>
    <w:rsid w:val="00053FEC"/>
    <w:rsid w:val="00055644"/>
    <w:rsid w:val="00055986"/>
    <w:rsid w:val="00055A92"/>
    <w:rsid w:val="00055BCB"/>
    <w:rsid w:val="000569EB"/>
    <w:rsid w:val="00056CAF"/>
    <w:rsid w:val="00057436"/>
    <w:rsid w:val="00057DF6"/>
    <w:rsid w:val="000602AE"/>
    <w:rsid w:val="00066801"/>
    <w:rsid w:val="00070972"/>
    <w:rsid w:val="0007257A"/>
    <w:rsid w:val="00073A64"/>
    <w:rsid w:val="00074255"/>
    <w:rsid w:val="00075923"/>
    <w:rsid w:val="00080235"/>
    <w:rsid w:val="00083787"/>
    <w:rsid w:val="0008412A"/>
    <w:rsid w:val="00084F68"/>
    <w:rsid w:val="00086F3C"/>
    <w:rsid w:val="00087AE7"/>
    <w:rsid w:val="00087AF3"/>
    <w:rsid w:val="00087C81"/>
    <w:rsid w:val="00087F63"/>
    <w:rsid w:val="000916E1"/>
    <w:rsid w:val="00091BD0"/>
    <w:rsid w:val="00091DC0"/>
    <w:rsid w:val="0009331B"/>
    <w:rsid w:val="00094773"/>
    <w:rsid w:val="000950CF"/>
    <w:rsid w:val="000951D4"/>
    <w:rsid w:val="0009545A"/>
    <w:rsid w:val="00095BA0"/>
    <w:rsid w:val="000978EB"/>
    <w:rsid w:val="000A0172"/>
    <w:rsid w:val="000A0AD6"/>
    <w:rsid w:val="000A214B"/>
    <w:rsid w:val="000A3707"/>
    <w:rsid w:val="000A37D3"/>
    <w:rsid w:val="000A3A3B"/>
    <w:rsid w:val="000A5421"/>
    <w:rsid w:val="000A6E22"/>
    <w:rsid w:val="000A6FC8"/>
    <w:rsid w:val="000A709F"/>
    <w:rsid w:val="000B0417"/>
    <w:rsid w:val="000B1C72"/>
    <w:rsid w:val="000B26CD"/>
    <w:rsid w:val="000B3DF8"/>
    <w:rsid w:val="000B69E0"/>
    <w:rsid w:val="000C0A2C"/>
    <w:rsid w:val="000C465C"/>
    <w:rsid w:val="000C5BC2"/>
    <w:rsid w:val="000C68A8"/>
    <w:rsid w:val="000D1430"/>
    <w:rsid w:val="000D2354"/>
    <w:rsid w:val="000D4AAE"/>
    <w:rsid w:val="000D4CAF"/>
    <w:rsid w:val="000D5AEF"/>
    <w:rsid w:val="000D62C8"/>
    <w:rsid w:val="000E0A35"/>
    <w:rsid w:val="000E15C0"/>
    <w:rsid w:val="000E1EE7"/>
    <w:rsid w:val="000E3DBF"/>
    <w:rsid w:val="000F0C5B"/>
    <w:rsid w:val="000F3159"/>
    <w:rsid w:val="000F3745"/>
    <w:rsid w:val="000F4AA8"/>
    <w:rsid w:val="000F7863"/>
    <w:rsid w:val="001027A2"/>
    <w:rsid w:val="00102DA6"/>
    <w:rsid w:val="001034D9"/>
    <w:rsid w:val="001063A3"/>
    <w:rsid w:val="001101A8"/>
    <w:rsid w:val="00111379"/>
    <w:rsid w:val="001113CD"/>
    <w:rsid w:val="00111F4C"/>
    <w:rsid w:val="00112D04"/>
    <w:rsid w:val="00112D20"/>
    <w:rsid w:val="00112F89"/>
    <w:rsid w:val="0011514C"/>
    <w:rsid w:val="001154DB"/>
    <w:rsid w:val="00120562"/>
    <w:rsid w:val="00125BFB"/>
    <w:rsid w:val="00130BBF"/>
    <w:rsid w:val="0013278D"/>
    <w:rsid w:val="001336AD"/>
    <w:rsid w:val="00135A00"/>
    <w:rsid w:val="00136413"/>
    <w:rsid w:val="001372FD"/>
    <w:rsid w:val="001377E3"/>
    <w:rsid w:val="00140417"/>
    <w:rsid w:val="001407FB"/>
    <w:rsid w:val="0014106D"/>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13F4"/>
    <w:rsid w:val="00162F2D"/>
    <w:rsid w:val="0016304B"/>
    <w:rsid w:val="001657A2"/>
    <w:rsid w:val="001664F0"/>
    <w:rsid w:val="00167949"/>
    <w:rsid w:val="0017035F"/>
    <w:rsid w:val="001706D8"/>
    <w:rsid w:val="001710C0"/>
    <w:rsid w:val="00171662"/>
    <w:rsid w:val="001719F2"/>
    <w:rsid w:val="00172483"/>
    <w:rsid w:val="001729DF"/>
    <w:rsid w:val="00172B22"/>
    <w:rsid w:val="00172EBC"/>
    <w:rsid w:val="00174CAE"/>
    <w:rsid w:val="00176C76"/>
    <w:rsid w:val="00177DA5"/>
    <w:rsid w:val="00180494"/>
    <w:rsid w:val="0018417C"/>
    <w:rsid w:val="001845CE"/>
    <w:rsid w:val="00186332"/>
    <w:rsid w:val="00191786"/>
    <w:rsid w:val="00191FCF"/>
    <w:rsid w:val="00193781"/>
    <w:rsid w:val="001938CB"/>
    <w:rsid w:val="001945DF"/>
    <w:rsid w:val="001A0281"/>
    <w:rsid w:val="001A29A2"/>
    <w:rsid w:val="001A2F69"/>
    <w:rsid w:val="001A3A33"/>
    <w:rsid w:val="001A45BA"/>
    <w:rsid w:val="001A4A67"/>
    <w:rsid w:val="001A5FF0"/>
    <w:rsid w:val="001A6507"/>
    <w:rsid w:val="001A737C"/>
    <w:rsid w:val="001A77E3"/>
    <w:rsid w:val="001B1F50"/>
    <w:rsid w:val="001B3870"/>
    <w:rsid w:val="001B3EBD"/>
    <w:rsid w:val="001B3F04"/>
    <w:rsid w:val="001B3FA2"/>
    <w:rsid w:val="001B4B46"/>
    <w:rsid w:val="001B5893"/>
    <w:rsid w:val="001B5A70"/>
    <w:rsid w:val="001B5EDE"/>
    <w:rsid w:val="001B7FFA"/>
    <w:rsid w:val="001C0067"/>
    <w:rsid w:val="001C1507"/>
    <w:rsid w:val="001C305B"/>
    <w:rsid w:val="001C3893"/>
    <w:rsid w:val="001C4F16"/>
    <w:rsid w:val="001C7200"/>
    <w:rsid w:val="001C7EFD"/>
    <w:rsid w:val="001D1424"/>
    <w:rsid w:val="001D1449"/>
    <w:rsid w:val="001D20B8"/>
    <w:rsid w:val="001D2455"/>
    <w:rsid w:val="001D482B"/>
    <w:rsid w:val="001D5210"/>
    <w:rsid w:val="001D57FD"/>
    <w:rsid w:val="001D597C"/>
    <w:rsid w:val="001D77BC"/>
    <w:rsid w:val="001E1786"/>
    <w:rsid w:val="001E598F"/>
    <w:rsid w:val="001E657B"/>
    <w:rsid w:val="001E75A7"/>
    <w:rsid w:val="001E7FAF"/>
    <w:rsid w:val="001F04F9"/>
    <w:rsid w:val="001F0832"/>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6B"/>
    <w:rsid w:val="00210B5F"/>
    <w:rsid w:val="00210B7E"/>
    <w:rsid w:val="00211CE9"/>
    <w:rsid w:val="0021509D"/>
    <w:rsid w:val="00217784"/>
    <w:rsid w:val="00220547"/>
    <w:rsid w:val="00220BF4"/>
    <w:rsid w:val="0022138D"/>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BBF"/>
    <w:rsid w:val="00264DE0"/>
    <w:rsid w:val="00264DE4"/>
    <w:rsid w:val="00264FC8"/>
    <w:rsid w:val="002657EA"/>
    <w:rsid w:val="00266BD6"/>
    <w:rsid w:val="00267326"/>
    <w:rsid w:val="002675ED"/>
    <w:rsid w:val="00267E36"/>
    <w:rsid w:val="00267E66"/>
    <w:rsid w:val="002707FB"/>
    <w:rsid w:val="002714A4"/>
    <w:rsid w:val="00275476"/>
    <w:rsid w:val="00280BA4"/>
    <w:rsid w:val="00280BD8"/>
    <w:rsid w:val="002811A5"/>
    <w:rsid w:val="00281982"/>
    <w:rsid w:val="00281DFE"/>
    <w:rsid w:val="00286D07"/>
    <w:rsid w:val="00291300"/>
    <w:rsid w:val="002923FD"/>
    <w:rsid w:val="00292C33"/>
    <w:rsid w:val="002944B4"/>
    <w:rsid w:val="00294F41"/>
    <w:rsid w:val="00296259"/>
    <w:rsid w:val="00297234"/>
    <w:rsid w:val="002A0831"/>
    <w:rsid w:val="002A0FD0"/>
    <w:rsid w:val="002A1FAF"/>
    <w:rsid w:val="002A47EF"/>
    <w:rsid w:val="002A56C3"/>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710"/>
    <w:rsid w:val="002E00CE"/>
    <w:rsid w:val="002E12DF"/>
    <w:rsid w:val="002E1654"/>
    <w:rsid w:val="002E19AC"/>
    <w:rsid w:val="002E3735"/>
    <w:rsid w:val="002E380B"/>
    <w:rsid w:val="002E3E03"/>
    <w:rsid w:val="002E4ECA"/>
    <w:rsid w:val="002E6991"/>
    <w:rsid w:val="002F2D98"/>
    <w:rsid w:val="002F3C83"/>
    <w:rsid w:val="002F5D15"/>
    <w:rsid w:val="003014FC"/>
    <w:rsid w:val="0030194D"/>
    <w:rsid w:val="00301973"/>
    <w:rsid w:val="0030292F"/>
    <w:rsid w:val="00302C0D"/>
    <w:rsid w:val="003035AA"/>
    <w:rsid w:val="003073EE"/>
    <w:rsid w:val="00307467"/>
    <w:rsid w:val="0031177E"/>
    <w:rsid w:val="0031666E"/>
    <w:rsid w:val="003205C7"/>
    <w:rsid w:val="00325840"/>
    <w:rsid w:val="003315F0"/>
    <w:rsid w:val="00331BE0"/>
    <w:rsid w:val="00331DE8"/>
    <w:rsid w:val="00332687"/>
    <w:rsid w:val="003326FE"/>
    <w:rsid w:val="003352D1"/>
    <w:rsid w:val="00335E62"/>
    <w:rsid w:val="003368A6"/>
    <w:rsid w:val="00336A1E"/>
    <w:rsid w:val="00337DB3"/>
    <w:rsid w:val="00337E06"/>
    <w:rsid w:val="0034035F"/>
    <w:rsid w:val="00342BB8"/>
    <w:rsid w:val="0034709B"/>
    <w:rsid w:val="0034757F"/>
    <w:rsid w:val="00351BB9"/>
    <w:rsid w:val="00356037"/>
    <w:rsid w:val="003566B7"/>
    <w:rsid w:val="00356AFB"/>
    <w:rsid w:val="0035700C"/>
    <w:rsid w:val="00357A61"/>
    <w:rsid w:val="00360C1C"/>
    <w:rsid w:val="00363D53"/>
    <w:rsid w:val="003645AB"/>
    <w:rsid w:val="003649AF"/>
    <w:rsid w:val="00366893"/>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C0BEC"/>
    <w:rsid w:val="003C133D"/>
    <w:rsid w:val="003C239F"/>
    <w:rsid w:val="003C387B"/>
    <w:rsid w:val="003C5813"/>
    <w:rsid w:val="003C6AAE"/>
    <w:rsid w:val="003C6BD8"/>
    <w:rsid w:val="003C7A3D"/>
    <w:rsid w:val="003D14EB"/>
    <w:rsid w:val="003D1641"/>
    <w:rsid w:val="003D1810"/>
    <w:rsid w:val="003D1B87"/>
    <w:rsid w:val="003D2214"/>
    <w:rsid w:val="003D2CEF"/>
    <w:rsid w:val="003D43E7"/>
    <w:rsid w:val="003D4935"/>
    <w:rsid w:val="003D597D"/>
    <w:rsid w:val="003D613E"/>
    <w:rsid w:val="003D677D"/>
    <w:rsid w:val="003D754B"/>
    <w:rsid w:val="003E038B"/>
    <w:rsid w:val="003E179A"/>
    <w:rsid w:val="003E3F58"/>
    <w:rsid w:val="003E5973"/>
    <w:rsid w:val="003E67D9"/>
    <w:rsid w:val="003F0AC6"/>
    <w:rsid w:val="003F21BC"/>
    <w:rsid w:val="003F22E1"/>
    <w:rsid w:val="003F358C"/>
    <w:rsid w:val="003F6381"/>
    <w:rsid w:val="003F6654"/>
    <w:rsid w:val="003F690A"/>
    <w:rsid w:val="004015B0"/>
    <w:rsid w:val="00401F04"/>
    <w:rsid w:val="004027EB"/>
    <w:rsid w:val="004028B1"/>
    <w:rsid w:val="00402C47"/>
    <w:rsid w:val="004054A1"/>
    <w:rsid w:val="00406A1E"/>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E37"/>
    <w:rsid w:val="004324C6"/>
    <w:rsid w:val="004326C9"/>
    <w:rsid w:val="004332E2"/>
    <w:rsid w:val="0043340F"/>
    <w:rsid w:val="00433A86"/>
    <w:rsid w:val="004341CA"/>
    <w:rsid w:val="00434496"/>
    <w:rsid w:val="00436792"/>
    <w:rsid w:val="00441F91"/>
    <w:rsid w:val="0044362F"/>
    <w:rsid w:val="00444073"/>
    <w:rsid w:val="0044479D"/>
    <w:rsid w:val="00444E07"/>
    <w:rsid w:val="00444FFF"/>
    <w:rsid w:val="00445636"/>
    <w:rsid w:val="0044596D"/>
    <w:rsid w:val="00450741"/>
    <w:rsid w:val="00451F08"/>
    <w:rsid w:val="0045240C"/>
    <w:rsid w:val="00455415"/>
    <w:rsid w:val="00455811"/>
    <w:rsid w:val="00460F69"/>
    <w:rsid w:val="004611B5"/>
    <w:rsid w:val="00461578"/>
    <w:rsid w:val="004616B8"/>
    <w:rsid w:val="004634C1"/>
    <w:rsid w:val="00467DB8"/>
    <w:rsid w:val="00471256"/>
    <w:rsid w:val="004712C3"/>
    <w:rsid w:val="00471C6C"/>
    <w:rsid w:val="0047294D"/>
    <w:rsid w:val="00472B0E"/>
    <w:rsid w:val="0047401C"/>
    <w:rsid w:val="004745FD"/>
    <w:rsid w:val="00476CC9"/>
    <w:rsid w:val="0048538C"/>
    <w:rsid w:val="004855D0"/>
    <w:rsid w:val="00485948"/>
    <w:rsid w:val="00486977"/>
    <w:rsid w:val="00491954"/>
    <w:rsid w:val="004936A2"/>
    <w:rsid w:val="00494116"/>
    <w:rsid w:val="00494693"/>
    <w:rsid w:val="00494E6B"/>
    <w:rsid w:val="004952EE"/>
    <w:rsid w:val="004959FE"/>
    <w:rsid w:val="0049692E"/>
    <w:rsid w:val="00496A21"/>
    <w:rsid w:val="004976F0"/>
    <w:rsid w:val="004A0717"/>
    <w:rsid w:val="004A1710"/>
    <w:rsid w:val="004A17F5"/>
    <w:rsid w:val="004A26C5"/>
    <w:rsid w:val="004A2954"/>
    <w:rsid w:val="004A2F15"/>
    <w:rsid w:val="004A6AA8"/>
    <w:rsid w:val="004A7C85"/>
    <w:rsid w:val="004A7FF3"/>
    <w:rsid w:val="004B00CC"/>
    <w:rsid w:val="004B165F"/>
    <w:rsid w:val="004B16CB"/>
    <w:rsid w:val="004B2409"/>
    <w:rsid w:val="004B2BAC"/>
    <w:rsid w:val="004B2F1C"/>
    <w:rsid w:val="004B40C1"/>
    <w:rsid w:val="004B60C5"/>
    <w:rsid w:val="004B64D1"/>
    <w:rsid w:val="004B7298"/>
    <w:rsid w:val="004C3A44"/>
    <w:rsid w:val="004C3FF7"/>
    <w:rsid w:val="004C6DCA"/>
    <w:rsid w:val="004D1ABE"/>
    <w:rsid w:val="004D38D4"/>
    <w:rsid w:val="004D4D8B"/>
    <w:rsid w:val="004E0539"/>
    <w:rsid w:val="004E0968"/>
    <w:rsid w:val="004E0C36"/>
    <w:rsid w:val="004E14E7"/>
    <w:rsid w:val="004E167F"/>
    <w:rsid w:val="004E1B18"/>
    <w:rsid w:val="004E39AD"/>
    <w:rsid w:val="004E4C32"/>
    <w:rsid w:val="004E5307"/>
    <w:rsid w:val="004E5FD9"/>
    <w:rsid w:val="004E613A"/>
    <w:rsid w:val="004E62E2"/>
    <w:rsid w:val="004E7FDC"/>
    <w:rsid w:val="004F3E28"/>
    <w:rsid w:val="004F3FAD"/>
    <w:rsid w:val="004F4226"/>
    <w:rsid w:val="004F6501"/>
    <w:rsid w:val="004F7C38"/>
    <w:rsid w:val="004F7D93"/>
    <w:rsid w:val="00500A20"/>
    <w:rsid w:val="00502188"/>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7688"/>
    <w:rsid w:val="00530BEE"/>
    <w:rsid w:val="00530C02"/>
    <w:rsid w:val="00531DED"/>
    <w:rsid w:val="00532508"/>
    <w:rsid w:val="00533160"/>
    <w:rsid w:val="00533B2A"/>
    <w:rsid w:val="0053627E"/>
    <w:rsid w:val="00537520"/>
    <w:rsid w:val="00540AED"/>
    <w:rsid w:val="00540B30"/>
    <w:rsid w:val="00541141"/>
    <w:rsid w:val="00541269"/>
    <w:rsid w:val="005421EF"/>
    <w:rsid w:val="00545076"/>
    <w:rsid w:val="00547A6E"/>
    <w:rsid w:val="00547ECF"/>
    <w:rsid w:val="00553D42"/>
    <w:rsid w:val="00556992"/>
    <w:rsid w:val="00557F6C"/>
    <w:rsid w:val="00560EBC"/>
    <w:rsid w:val="005612AE"/>
    <w:rsid w:val="005619D2"/>
    <w:rsid w:val="00561F09"/>
    <w:rsid w:val="00563834"/>
    <w:rsid w:val="00564C8E"/>
    <w:rsid w:val="00565CDE"/>
    <w:rsid w:val="0056656A"/>
    <w:rsid w:val="00567F1D"/>
    <w:rsid w:val="005705F2"/>
    <w:rsid w:val="00570FCC"/>
    <w:rsid w:val="0057227A"/>
    <w:rsid w:val="00572BE3"/>
    <w:rsid w:val="00574467"/>
    <w:rsid w:val="005745CD"/>
    <w:rsid w:val="005749D8"/>
    <w:rsid w:val="00577DA6"/>
    <w:rsid w:val="005814E3"/>
    <w:rsid w:val="00582352"/>
    <w:rsid w:val="005828E4"/>
    <w:rsid w:val="00582EB6"/>
    <w:rsid w:val="00582F2B"/>
    <w:rsid w:val="00584026"/>
    <w:rsid w:val="00584EF8"/>
    <w:rsid w:val="0059013E"/>
    <w:rsid w:val="00590B06"/>
    <w:rsid w:val="005943DF"/>
    <w:rsid w:val="005A05E5"/>
    <w:rsid w:val="005A1375"/>
    <w:rsid w:val="005A1EDB"/>
    <w:rsid w:val="005A2C87"/>
    <w:rsid w:val="005A3AE9"/>
    <w:rsid w:val="005A3EF7"/>
    <w:rsid w:val="005A501A"/>
    <w:rsid w:val="005B08FE"/>
    <w:rsid w:val="005B2A61"/>
    <w:rsid w:val="005B4E79"/>
    <w:rsid w:val="005B523D"/>
    <w:rsid w:val="005B61EB"/>
    <w:rsid w:val="005B702C"/>
    <w:rsid w:val="005C4E6A"/>
    <w:rsid w:val="005C5DC6"/>
    <w:rsid w:val="005C7EF2"/>
    <w:rsid w:val="005D257A"/>
    <w:rsid w:val="005D2F8D"/>
    <w:rsid w:val="005D78E9"/>
    <w:rsid w:val="005E13E1"/>
    <w:rsid w:val="005E25FF"/>
    <w:rsid w:val="005E2840"/>
    <w:rsid w:val="005E3172"/>
    <w:rsid w:val="005E3F85"/>
    <w:rsid w:val="005E47D7"/>
    <w:rsid w:val="005E5F11"/>
    <w:rsid w:val="005E6623"/>
    <w:rsid w:val="005F11EF"/>
    <w:rsid w:val="005F1722"/>
    <w:rsid w:val="005F268F"/>
    <w:rsid w:val="005F347D"/>
    <w:rsid w:val="005F3FC5"/>
    <w:rsid w:val="005F5DAD"/>
    <w:rsid w:val="005F63F8"/>
    <w:rsid w:val="005F7135"/>
    <w:rsid w:val="005F7C72"/>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320D"/>
    <w:rsid w:val="00623CF6"/>
    <w:rsid w:val="00623E9F"/>
    <w:rsid w:val="00624173"/>
    <w:rsid w:val="006313EE"/>
    <w:rsid w:val="00634308"/>
    <w:rsid w:val="006345C9"/>
    <w:rsid w:val="006359D9"/>
    <w:rsid w:val="00636077"/>
    <w:rsid w:val="006363F1"/>
    <w:rsid w:val="00636D02"/>
    <w:rsid w:val="006379EA"/>
    <w:rsid w:val="0064025F"/>
    <w:rsid w:val="00641DAE"/>
    <w:rsid w:val="00642010"/>
    <w:rsid w:val="00642421"/>
    <w:rsid w:val="006424D3"/>
    <w:rsid w:val="00642A4B"/>
    <w:rsid w:val="00643356"/>
    <w:rsid w:val="006437EF"/>
    <w:rsid w:val="00643BF3"/>
    <w:rsid w:val="00647465"/>
    <w:rsid w:val="006519BF"/>
    <w:rsid w:val="006523FA"/>
    <w:rsid w:val="00654B9A"/>
    <w:rsid w:val="00654C5F"/>
    <w:rsid w:val="00656AD9"/>
    <w:rsid w:val="00656AE8"/>
    <w:rsid w:val="006625F0"/>
    <w:rsid w:val="00665408"/>
    <w:rsid w:val="00666FF8"/>
    <w:rsid w:val="0066753F"/>
    <w:rsid w:val="00667806"/>
    <w:rsid w:val="00670295"/>
    <w:rsid w:val="0067221E"/>
    <w:rsid w:val="006728FE"/>
    <w:rsid w:val="00672B1C"/>
    <w:rsid w:val="00673BBF"/>
    <w:rsid w:val="00675424"/>
    <w:rsid w:val="00675EC2"/>
    <w:rsid w:val="00676C64"/>
    <w:rsid w:val="0067740D"/>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5A79"/>
    <w:rsid w:val="006A6623"/>
    <w:rsid w:val="006A6A6F"/>
    <w:rsid w:val="006A7CC2"/>
    <w:rsid w:val="006B1132"/>
    <w:rsid w:val="006B11A6"/>
    <w:rsid w:val="006B1DED"/>
    <w:rsid w:val="006B3213"/>
    <w:rsid w:val="006B6C89"/>
    <w:rsid w:val="006B7072"/>
    <w:rsid w:val="006B7D0B"/>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318B"/>
    <w:rsid w:val="006E48BC"/>
    <w:rsid w:val="006E4E0C"/>
    <w:rsid w:val="006E5704"/>
    <w:rsid w:val="006E71AA"/>
    <w:rsid w:val="006F0CC8"/>
    <w:rsid w:val="006F2986"/>
    <w:rsid w:val="006F35D9"/>
    <w:rsid w:val="006F43C6"/>
    <w:rsid w:val="006F4765"/>
    <w:rsid w:val="006F6716"/>
    <w:rsid w:val="006F69B6"/>
    <w:rsid w:val="006F76E0"/>
    <w:rsid w:val="007003CC"/>
    <w:rsid w:val="00700E09"/>
    <w:rsid w:val="00702B6C"/>
    <w:rsid w:val="00704DA6"/>
    <w:rsid w:val="007050EB"/>
    <w:rsid w:val="007069B8"/>
    <w:rsid w:val="0070725B"/>
    <w:rsid w:val="00711680"/>
    <w:rsid w:val="00712089"/>
    <w:rsid w:val="00713DD4"/>
    <w:rsid w:val="0071552B"/>
    <w:rsid w:val="00715AB8"/>
    <w:rsid w:val="007164E1"/>
    <w:rsid w:val="00716EC8"/>
    <w:rsid w:val="00717B69"/>
    <w:rsid w:val="007200A4"/>
    <w:rsid w:val="00720C11"/>
    <w:rsid w:val="00721D55"/>
    <w:rsid w:val="0072215D"/>
    <w:rsid w:val="0072441C"/>
    <w:rsid w:val="00725BE5"/>
    <w:rsid w:val="00725C64"/>
    <w:rsid w:val="0072663A"/>
    <w:rsid w:val="00727974"/>
    <w:rsid w:val="00731A18"/>
    <w:rsid w:val="00732A92"/>
    <w:rsid w:val="007335A1"/>
    <w:rsid w:val="00733CFF"/>
    <w:rsid w:val="0074019F"/>
    <w:rsid w:val="0074028A"/>
    <w:rsid w:val="00742A43"/>
    <w:rsid w:val="00745ECC"/>
    <w:rsid w:val="00746E38"/>
    <w:rsid w:val="00747F6F"/>
    <w:rsid w:val="00751A7A"/>
    <w:rsid w:val="0075521F"/>
    <w:rsid w:val="00757118"/>
    <w:rsid w:val="00760213"/>
    <w:rsid w:val="00762D0F"/>
    <w:rsid w:val="007652E4"/>
    <w:rsid w:val="007664E3"/>
    <w:rsid w:val="00770993"/>
    <w:rsid w:val="00771434"/>
    <w:rsid w:val="007714DC"/>
    <w:rsid w:val="00771D61"/>
    <w:rsid w:val="007738C1"/>
    <w:rsid w:val="00776766"/>
    <w:rsid w:val="00776DF0"/>
    <w:rsid w:val="00777F97"/>
    <w:rsid w:val="00780F9C"/>
    <w:rsid w:val="007818AF"/>
    <w:rsid w:val="00781DD7"/>
    <w:rsid w:val="0078208B"/>
    <w:rsid w:val="00782E20"/>
    <w:rsid w:val="00784EB9"/>
    <w:rsid w:val="007920B6"/>
    <w:rsid w:val="0079283A"/>
    <w:rsid w:val="00793E64"/>
    <w:rsid w:val="00795863"/>
    <w:rsid w:val="00797204"/>
    <w:rsid w:val="007A05C7"/>
    <w:rsid w:val="007A0CAF"/>
    <w:rsid w:val="007A215F"/>
    <w:rsid w:val="007A2A69"/>
    <w:rsid w:val="007A333E"/>
    <w:rsid w:val="007A3924"/>
    <w:rsid w:val="007A3C1B"/>
    <w:rsid w:val="007A3D6D"/>
    <w:rsid w:val="007A4880"/>
    <w:rsid w:val="007A4C49"/>
    <w:rsid w:val="007A79BA"/>
    <w:rsid w:val="007A7E7E"/>
    <w:rsid w:val="007B0813"/>
    <w:rsid w:val="007B1143"/>
    <w:rsid w:val="007B11AA"/>
    <w:rsid w:val="007B3467"/>
    <w:rsid w:val="007B3A21"/>
    <w:rsid w:val="007B427E"/>
    <w:rsid w:val="007B44A2"/>
    <w:rsid w:val="007B47C9"/>
    <w:rsid w:val="007B4B05"/>
    <w:rsid w:val="007B4E39"/>
    <w:rsid w:val="007B5AF1"/>
    <w:rsid w:val="007B6311"/>
    <w:rsid w:val="007B6C63"/>
    <w:rsid w:val="007B718C"/>
    <w:rsid w:val="007B7742"/>
    <w:rsid w:val="007C12E0"/>
    <w:rsid w:val="007C21FB"/>
    <w:rsid w:val="007C78EF"/>
    <w:rsid w:val="007C7BD6"/>
    <w:rsid w:val="007D189B"/>
    <w:rsid w:val="007D2774"/>
    <w:rsid w:val="007D27B1"/>
    <w:rsid w:val="007D549E"/>
    <w:rsid w:val="007D6DDA"/>
    <w:rsid w:val="007D77E0"/>
    <w:rsid w:val="007E1099"/>
    <w:rsid w:val="007E28B8"/>
    <w:rsid w:val="007E42C5"/>
    <w:rsid w:val="007E7323"/>
    <w:rsid w:val="007E7EAA"/>
    <w:rsid w:val="007F065E"/>
    <w:rsid w:val="007F0D11"/>
    <w:rsid w:val="007F4D70"/>
    <w:rsid w:val="007F502C"/>
    <w:rsid w:val="007F52F7"/>
    <w:rsid w:val="007F7E34"/>
    <w:rsid w:val="00801255"/>
    <w:rsid w:val="00802312"/>
    <w:rsid w:val="00802D16"/>
    <w:rsid w:val="00803E5F"/>
    <w:rsid w:val="008048CB"/>
    <w:rsid w:val="008054B5"/>
    <w:rsid w:val="00806FF2"/>
    <w:rsid w:val="00812207"/>
    <w:rsid w:val="008136E7"/>
    <w:rsid w:val="00813EEE"/>
    <w:rsid w:val="00816383"/>
    <w:rsid w:val="0081677C"/>
    <w:rsid w:val="008179A0"/>
    <w:rsid w:val="00821886"/>
    <w:rsid w:val="00822007"/>
    <w:rsid w:val="0082267F"/>
    <w:rsid w:val="00823707"/>
    <w:rsid w:val="00823957"/>
    <w:rsid w:val="00823C03"/>
    <w:rsid w:val="00824D55"/>
    <w:rsid w:val="00827134"/>
    <w:rsid w:val="0083064E"/>
    <w:rsid w:val="00834742"/>
    <w:rsid w:val="00834763"/>
    <w:rsid w:val="00835690"/>
    <w:rsid w:val="00835707"/>
    <w:rsid w:val="00835E58"/>
    <w:rsid w:val="00837904"/>
    <w:rsid w:val="00841018"/>
    <w:rsid w:val="0084272F"/>
    <w:rsid w:val="00843B8F"/>
    <w:rsid w:val="0084414F"/>
    <w:rsid w:val="00846B20"/>
    <w:rsid w:val="00846C7F"/>
    <w:rsid w:val="008500C2"/>
    <w:rsid w:val="00852136"/>
    <w:rsid w:val="00852667"/>
    <w:rsid w:val="008532F4"/>
    <w:rsid w:val="00853687"/>
    <w:rsid w:val="00853F25"/>
    <w:rsid w:val="00860021"/>
    <w:rsid w:val="00860B9A"/>
    <w:rsid w:val="00860F04"/>
    <w:rsid w:val="00862FC2"/>
    <w:rsid w:val="00863479"/>
    <w:rsid w:val="00864AB9"/>
    <w:rsid w:val="00867477"/>
    <w:rsid w:val="0086775D"/>
    <w:rsid w:val="0087045A"/>
    <w:rsid w:val="0087059A"/>
    <w:rsid w:val="00870A60"/>
    <w:rsid w:val="00871898"/>
    <w:rsid w:val="00871DAD"/>
    <w:rsid w:val="008733C4"/>
    <w:rsid w:val="00874396"/>
    <w:rsid w:val="00874CCD"/>
    <w:rsid w:val="00875F6D"/>
    <w:rsid w:val="00875FA2"/>
    <w:rsid w:val="00876977"/>
    <w:rsid w:val="00877157"/>
    <w:rsid w:val="00880FFB"/>
    <w:rsid w:val="008819A6"/>
    <w:rsid w:val="00882178"/>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FE"/>
    <w:rsid w:val="008A4D91"/>
    <w:rsid w:val="008A5DD8"/>
    <w:rsid w:val="008B03CD"/>
    <w:rsid w:val="008B10BA"/>
    <w:rsid w:val="008B126C"/>
    <w:rsid w:val="008B1777"/>
    <w:rsid w:val="008B3F4F"/>
    <w:rsid w:val="008B4A25"/>
    <w:rsid w:val="008B65BF"/>
    <w:rsid w:val="008C0DCC"/>
    <w:rsid w:val="008C10B4"/>
    <w:rsid w:val="008C3BFE"/>
    <w:rsid w:val="008C4044"/>
    <w:rsid w:val="008C6104"/>
    <w:rsid w:val="008D1A3F"/>
    <w:rsid w:val="008D2CD4"/>
    <w:rsid w:val="008D3872"/>
    <w:rsid w:val="008D3934"/>
    <w:rsid w:val="008D4F5C"/>
    <w:rsid w:val="008D6544"/>
    <w:rsid w:val="008D7A2C"/>
    <w:rsid w:val="008E5579"/>
    <w:rsid w:val="008E7C04"/>
    <w:rsid w:val="008F1765"/>
    <w:rsid w:val="008F49B2"/>
    <w:rsid w:val="008F642D"/>
    <w:rsid w:val="009015FD"/>
    <w:rsid w:val="00902249"/>
    <w:rsid w:val="0090270B"/>
    <w:rsid w:val="0090272A"/>
    <w:rsid w:val="0090435B"/>
    <w:rsid w:val="00906EDB"/>
    <w:rsid w:val="00911D21"/>
    <w:rsid w:val="00912FB4"/>
    <w:rsid w:val="009133FE"/>
    <w:rsid w:val="00913D4C"/>
    <w:rsid w:val="00913F48"/>
    <w:rsid w:val="00914EB5"/>
    <w:rsid w:val="0091558F"/>
    <w:rsid w:val="00915BAD"/>
    <w:rsid w:val="00916A7B"/>
    <w:rsid w:val="00917807"/>
    <w:rsid w:val="009204CE"/>
    <w:rsid w:val="00923060"/>
    <w:rsid w:val="00924A67"/>
    <w:rsid w:val="00924D99"/>
    <w:rsid w:val="009300B6"/>
    <w:rsid w:val="00932186"/>
    <w:rsid w:val="00932C25"/>
    <w:rsid w:val="0093479D"/>
    <w:rsid w:val="00934E7E"/>
    <w:rsid w:val="00935907"/>
    <w:rsid w:val="0094262C"/>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3E27"/>
    <w:rsid w:val="00966388"/>
    <w:rsid w:val="00966C4E"/>
    <w:rsid w:val="00970931"/>
    <w:rsid w:val="00971E4D"/>
    <w:rsid w:val="00973615"/>
    <w:rsid w:val="00974241"/>
    <w:rsid w:val="009746E7"/>
    <w:rsid w:val="009748E6"/>
    <w:rsid w:val="00975539"/>
    <w:rsid w:val="00976327"/>
    <w:rsid w:val="009764BB"/>
    <w:rsid w:val="0097711D"/>
    <w:rsid w:val="009800CC"/>
    <w:rsid w:val="0098271E"/>
    <w:rsid w:val="009830EA"/>
    <w:rsid w:val="00983D0E"/>
    <w:rsid w:val="00983EDC"/>
    <w:rsid w:val="00983F8C"/>
    <w:rsid w:val="00984F09"/>
    <w:rsid w:val="00991614"/>
    <w:rsid w:val="009917C6"/>
    <w:rsid w:val="009927E5"/>
    <w:rsid w:val="00993BE6"/>
    <w:rsid w:val="00994EA7"/>
    <w:rsid w:val="00995357"/>
    <w:rsid w:val="00996B9D"/>
    <w:rsid w:val="009975AA"/>
    <w:rsid w:val="0099761D"/>
    <w:rsid w:val="00997A74"/>
    <w:rsid w:val="00997DB7"/>
    <w:rsid w:val="009A00DB"/>
    <w:rsid w:val="009A127E"/>
    <w:rsid w:val="009A566A"/>
    <w:rsid w:val="009A6986"/>
    <w:rsid w:val="009A7976"/>
    <w:rsid w:val="009B0053"/>
    <w:rsid w:val="009B2A66"/>
    <w:rsid w:val="009B3216"/>
    <w:rsid w:val="009B37E7"/>
    <w:rsid w:val="009B44F6"/>
    <w:rsid w:val="009B5BDC"/>
    <w:rsid w:val="009B6396"/>
    <w:rsid w:val="009B73B3"/>
    <w:rsid w:val="009C245A"/>
    <w:rsid w:val="009C76C3"/>
    <w:rsid w:val="009D0B8F"/>
    <w:rsid w:val="009D0C72"/>
    <w:rsid w:val="009D1953"/>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7DA5"/>
    <w:rsid w:val="00A00420"/>
    <w:rsid w:val="00A047E3"/>
    <w:rsid w:val="00A04BC7"/>
    <w:rsid w:val="00A05C90"/>
    <w:rsid w:val="00A0698B"/>
    <w:rsid w:val="00A10443"/>
    <w:rsid w:val="00A10745"/>
    <w:rsid w:val="00A10C22"/>
    <w:rsid w:val="00A10D65"/>
    <w:rsid w:val="00A1334E"/>
    <w:rsid w:val="00A16E0E"/>
    <w:rsid w:val="00A20622"/>
    <w:rsid w:val="00A2082F"/>
    <w:rsid w:val="00A20F8F"/>
    <w:rsid w:val="00A230D9"/>
    <w:rsid w:val="00A23EC2"/>
    <w:rsid w:val="00A249C4"/>
    <w:rsid w:val="00A26DDA"/>
    <w:rsid w:val="00A30B2D"/>
    <w:rsid w:val="00A310B2"/>
    <w:rsid w:val="00A32FDA"/>
    <w:rsid w:val="00A33AD6"/>
    <w:rsid w:val="00A37227"/>
    <w:rsid w:val="00A424F7"/>
    <w:rsid w:val="00A446FF"/>
    <w:rsid w:val="00A455CA"/>
    <w:rsid w:val="00A45AAC"/>
    <w:rsid w:val="00A46904"/>
    <w:rsid w:val="00A471B5"/>
    <w:rsid w:val="00A47A3C"/>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B2C"/>
    <w:rsid w:val="00A72A31"/>
    <w:rsid w:val="00A74A8B"/>
    <w:rsid w:val="00A7550F"/>
    <w:rsid w:val="00A76978"/>
    <w:rsid w:val="00A77338"/>
    <w:rsid w:val="00A77AA4"/>
    <w:rsid w:val="00A81FF3"/>
    <w:rsid w:val="00A83684"/>
    <w:rsid w:val="00A83F75"/>
    <w:rsid w:val="00A842AF"/>
    <w:rsid w:val="00A85082"/>
    <w:rsid w:val="00A85384"/>
    <w:rsid w:val="00A866EC"/>
    <w:rsid w:val="00A867D4"/>
    <w:rsid w:val="00A87767"/>
    <w:rsid w:val="00A9065A"/>
    <w:rsid w:val="00A91361"/>
    <w:rsid w:val="00A9367D"/>
    <w:rsid w:val="00A9603F"/>
    <w:rsid w:val="00AA0A46"/>
    <w:rsid w:val="00AA6149"/>
    <w:rsid w:val="00AA65DF"/>
    <w:rsid w:val="00AA6B84"/>
    <w:rsid w:val="00AA7F7E"/>
    <w:rsid w:val="00AB0ED5"/>
    <w:rsid w:val="00AB38F2"/>
    <w:rsid w:val="00AB3D27"/>
    <w:rsid w:val="00AB3DCB"/>
    <w:rsid w:val="00AB5198"/>
    <w:rsid w:val="00AB5C07"/>
    <w:rsid w:val="00AB5C0F"/>
    <w:rsid w:val="00AC01ED"/>
    <w:rsid w:val="00AC172D"/>
    <w:rsid w:val="00AC30CC"/>
    <w:rsid w:val="00AC4BF0"/>
    <w:rsid w:val="00AC69DA"/>
    <w:rsid w:val="00AC6DA5"/>
    <w:rsid w:val="00AC74D3"/>
    <w:rsid w:val="00AD2542"/>
    <w:rsid w:val="00AD2FF1"/>
    <w:rsid w:val="00AD57FA"/>
    <w:rsid w:val="00AD6FF2"/>
    <w:rsid w:val="00AE336F"/>
    <w:rsid w:val="00AE61ED"/>
    <w:rsid w:val="00AE6F7C"/>
    <w:rsid w:val="00AE796E"/>
    <w:rsid w:val="00AE7980"/>
    <w:rsid w:val="00AF07E6"/>
    <w:rsid w:val="00AF1127"/>
    <w:rsid w:val="00AF2AE1"/>
    <w:rsid w:val="00AF2DD4"/>
    <w:rsid w:val="00AF3DEB"/>
    <w:rsid w:val="00AF6185"/>
    <w:rsid w:val="00B04BC6"/>
    <w:rsid w:val="00B07E87"/>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745C"/>
    <w:rsid w:val="00B40E4E"/>
    <w:rsid w:val="00B42AAE"/>
    <w:rsid w:val="00B4311F"/>
    <w:rsid w:val="00B43308"/>
    <w:rsid w:val="00B43902"/>
    <w:rsid w:val="00B446EF"/>
    <w:rsid w:val="00B44A79"/>
    <w:rsid w:val="00B45DAE"/>
    <w:rsid w:val="00B46AD6"/>
    <w:rsid w:val="00B47A39"/>
    <w:rsid w:val="00B5108D"/>
    <w:rsid w:val="00B51CA2"/>
    <w:rsid w:val="00B528EC"/>
    <w:rsid w:val="00B52D35"/>
    <w:rsid w:val="00B534F9"/>
    <w:rsid w:val="00B53A8E"/>
    <w:rsid w:val="00B54EE6"/>
    <w:rsid w:val="00B601AF"/>
    <w:rsid w:val="00B60EE8"/>
    <w:rsid w:val="00B631C2"/>
    <w:rsid w:val="00B6514F"/>
    <w:rsid w:val="00B66CB6"/>
    <w:rsid w:val="00B67166"/>
    <w:rsid w:val="00B671A4"/>
    <w:rsid w:val="00B678DD"/>
    <w:rsid w:val="00B7076B"/>
    <w:rsid w:val="00B74E52"/>
    <w:rsid w:val="00B75580"/>
    <w:rsid w:val="00B80163"/>
    <w:rsid w:val="00B801B9"/>
    <w:rsid w:val="00B808E6"/>
    <w:rsid w:val="00B81161"/>
    <w:rsid w:val="00B84603"/>
    <w:rsid w:val="00B84F72"/>
    <w:rsid w:val="00B85B17"/>
    <w:rsid w:val="00B865ED"/>
    <w:rsid w:val="00B9095F"/>
    <w:rsid w:val="00B90F1B"/>
    <w:rsid w:val="00B974A8"/>
    <w:rsid w:val="00B97A0B"/>
    <w:rsid w:val="00BA00CD"/>
    <w:rsid w:val="00BA097C"/>
    <w:rsid w:val="00BA16FD"/>
    <w:rsid w:val="00BA19EB"/>
    <w:rsid w:val="00BA2D46"/>
    <w:rsid w:val="00BA2EEE"/>
    <w:rsid w:val="00BB0AC9"/>
    <w:rsid w:val="00BB154C"/>
    <w:rsid w:val="00BB2303"/>
    <w:rsid w:val="00BB31FA"/>
    <w:rsid w:val="00BB3AD1"/>
    <w:rsid w:val="00BB469D"/>
    <w:rsid w:val="00BB48AC"/>
    <w:rsid w:val="00BB49C4"/>
    <w:rsid w:val="00BB6DE4"/>
    <w:rsid w:val="00BC08FC"/>
    <w:rsid w:val="00BC13A5"/>
    <w:rsid w:val="00BC1FE5"/>
    <w:rsid w:val="00BC2EFF"/>
    <w:rsid w:val="00BC2F13"/>
    <w:rsid w:val="00BC3979"/>
    <w:rsid w:val="00BC457C"/>
    <w:rsid w:val="00BC68DC"/>
    <w:rsid w:val="00BC74D1"/>
    <w:rsid w:val="00BC766E"/>
    <w:rsid w:val="00BD0240"/>
    <w:rsid w:val="00BD0603"/>
    <w:rsid w:val="00BD1FCB"/>
    <w:rsid w:val="00BD37F2"/>
    <w:rsid w:val="00BD4212"/>
    <w:rsid w:val="00BD5F19"/>
    <w:rsid w:val="00BD6AC1"/>
    <w:rsid w:val="00BD6ED5"/>
    <w:rsid w:val="00BE0AFA"/>
    <w:rsid w:val="00BE170B"/>
    <w:rsid w:val="00BE22B3"/>
    <w:rsid w:val="00BE43FB"/>
    <w:rsid w:val="00BE4B21"/>
    <w:rsid w:val="00BF0C28"/>
    <w:rsid w:val="00BF0F5C"/>
    <w:rsid w:val="00BF1C6A"/>
    <w:rsid w:val="00BF5476"/>
    <w:rsid w:val="00BF6576"/>
    <w:rsid w:val="00C0115A"/>
    <w:rsid w:val="00C02A94"/>
    <w:rsid w:val="00C02BEB"/>
    <w:rsid w:val="00C03140"/>
    <w:rsid w:val="00C06D0C"/>
    <w:rsid w:val="00C079AC"/>
    <w:rsid w:val="00C07AB1"/>
    <w:rsid w:val="00C10D24"/>
    <w:rsid w:val="00C11BF7"/>
    <w:rsid w:val="00C130A4"/>
    <w:rsid w:val="00C13C5F"/>
    <w:rsid w:val="00C15032"/>
    <w:rsid w:val="00C1545F"/>
    <w:rsid w:val="00C155DC"/>
    <w:rsid w:val="00C15B13"/>
    <w:rsid w:val="00C169E6"/>
    <w:rsid w:val="00C16A56"/>
    <w:rsid w:val="00C17135"/>
    <w:rsid w:val="00C200C6"/>
    <w:rsid w:val="00C2053B"/>
    <w:rsid w:val="00C2116C"/>
    <w:rsid w:val="00C21E76"/>
    <w:rsid w:val="00C22445"/>
    <w:rsid w:val="00C24981"/>
    <w:rsid w:val="00C25A50"/>
    <w:rsid w:val="00C27413"/>
    <w:rsid w:val="00C32215"/>
    <w:rsid w:val="00C34030"/>
    <w:rsid w:val="00C34980"/>
    <w:rsid w:val="00C3597E"/>
    <w:rsid w:val="00C35B44"/>
    <w:rsid w:val="00C36384"/>
    <w:rsid w:val="00C36708"/>
    <w:rsid w:val="00C36A08"/>
    <w:rsid w:val="00C3742A"/>
    <w:rsid w:val="00C40788"/>
    <w:rsid w:val="00C43A13"/>
    <w:rsid w:val="00C4476E"/>
    <w:rsid w:val="00C44A08"/>
    <w:rsid w:val="00C45CE6"/>
    <w:rsid w:val="00C45D15"/>
    <w:rsid w:val="00C51048"/>
    <w:rsid w:val="00C5331E"/>
    <w:rsid w:val="00C544B1"/>
    <w:rsid w:val="00C57F68"/>
    <w:rsid w:val="00C60B8E"/>
    <w:rsid w:val="00C63448"/>
    <w:rsid w:val="00C63CF8"/>
    <w:rsid w:val="00C641E7"/>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67D3"/>
    <w:rsid w:val="00C86AE8"/>
    <w:rsid w:val="00C903CE"/>
    <w:rsid w:val="00C91A73"/>
    <w:rsid w:val="00C92878"/>
    <w:rsid w:val="00C953FB"/>
    <w:rsid w:val="00C95F45"/>
    <w:rsid w:val="00C96780"/>
    <w:rsid w:val="00CA0772"/>
    <w:rsid w:val="00CA224B"/>
    <w:rsid w:val="00CB20DE"/>
    <w:rsid w:val="00CB2A3F"/>
    <w:rsid w:val="00CB6331"/>
    <w:rsid w:val="00CB723D"/>
    <w:rsid w:val="00CC0D9C"/>
    <w:rsid w:val="00CC106A"/>
    <w:rsid w:val="00CC2866"/>
    <w:rsid w:val="00CC2910"/>
    <w:rsid w:val="00CC4838"/>
    <w:rsid w:val="00CC4859"/>
    <w:rsid w:val="00CC4B5D"/>
    <w:rsid w:val="00CC4C05"/>
    <w:rsid w:val="00CC6E31"/>
    <w:rsid w:val="00CC75E8"/>
    <w:rsid w:val="00CC76F6"/>
    <w:rsid w:val="00CC7C3F"/>
    <w:rsid w:val="00CC7C4C"/>
    <w:rsid w:val="00CD03E3"/>
    <w:rsid w:val="00CD5084"/>
    <w:rsid w:val="00CD6F1D"/>
    <w:rsid w:val="00CD6F3E"/>
    <w:rsid w:val="00CE06B2"/>
    <w:rsid w:val="00CE160E"/>
    <w:rsid w:val="00CE2C4A"/>
    <w:rsid w:val="00CE3C86"/>
    <w:rsid w:val="00CE6EEC"/>
    <w:rsid w:val="00CE73B7"/>
    <w:rsid w:val="00CF61A5"/>
    <w:rsid w:val="00CF7BE0"/>
    <w:rsid w:val="00D0181E"/>
    <w:rsid w:val="00D01B7E"/>
    <w:rsid w:val="00D03A36"/>
    <w:rsid w:val="00D04BAB"/>
    <w:rsid w:val="00D07AB6"/>
    <w:rsid w:val="00D10A7B"/>
    <w:rsid w:val="00D129CB"/>
    <w:rsid w:val="00D12AE4"/>
    <w:rsid w:val="00D13113"/>
    <w:rsid w:val="00D14914"/>
    <w:rsid w:val="00D16680"/>
    <w:rsid w:val="00D17B4C"/>
    <w:rsid w:val="00D17BF1"/>
    <w:rsid w:val="00D23ACB"/>
    <w:rsid w:val="00D258F4"/>
    <w:rsid w:val="00D26A5D"/>
    <w:rsid w:val="00D27041"/>
    <w:rsid w:val="00D273B1"/>
    <w:rsid w:val="00D2751B"/>
    <w:rsid w:val="00D30BDA"/>
    <w:rsid w:val="00D31537"/>
    <w:rsid w:val="00D324AF"/>
    <w:rsid w:val="00D33CA2"/>
    <w:rsid w:val="00D34337"/>
    <w:rsid w:val="00D34E41"/>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4021"/>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BEA"/>
    <w:rsid w:val="00DD112A"/>
    <w:rsid w:val="00DD20DF"/>
    <w:rsid w:val="00DD25D6"/>
    <w:rsid w:val="00DD364A"/>
    <w:rsid w:val="00DD373E"/>
    <w:rsid w:val="00DD3BB4"/>
    <w:rsid w:val="00DD5C35"/>
    <w:rsid w:val="00DD69CB"/>
    <w:rsid w:val="00DD6E3C"/>
    <w:rsid w:val="00DE1916"/>
    <w:rsid w:val="00DE227E"/>
    <w:rsid w:val="00DE366E"/>
    <w:rsid w:val="00DE4783"/>
    <w:rsid w:val="00DE4A62"/>
    <w:rsid w:val="00DE6183"/>
    <w:rsid w:val="00DF152C"/>
    <w:rsid w:val="00DF3D31"/>
    <w:rsid w:val="00DF7B20"/>
    <w:rsid w:val="00DF7C6C"/>
    <w:rsid w:val="00E0116D"/>
    <w:rsid w:val="00E0188C"/>
    <w:rsid w:val="00E022B8"/>
    <w:rsid w:val="00E0296F"/>
    <w:rsid w:val="00E03616"/>
    <w:rsid w:val="00E04D17"/>
    <w:rsid w:val="00E062FD"/>
    <w:rsid w:val="00E101D4"/>
    <w:rsid w:val="00E135AB"/>
    <w:rsid w:val="00E16183"/>
    <w:rsid w:val="00E1652D"/>
    <w:rsid w:val="00E200CC"/>
    <w:rsid w:val="00E21119"/>
    <w:rsid w:val="00E22872"/>
    <w:rsid w:val="00E2499F"/>
    <w:rsid w:val="00E25E08"/>
    <w:rsid w:val="00E26136"/>
    <w:rsid w:val="00E27281"/>
    <w:rsid w:val="00E277D0"/>
    <w:rsid w:val="00E27840"/>
    <w:rsid w:val="00E30830"/>
    <w:rsid w:val="00E31325"/>
    <w:rsid w:val="00E31CA8"/>
    <w:rsid w:val="00E322A9"/>
    <w:rsid w:val="00E33900"/>
    <w:rsid w:val="00E33D7C"/>
    <w:rsid w:val="00E346C0"/>
    <w:rsid w:val="00E347A2"/>
    <w:rsid w:val="00E34DE3"/>
    <w:rsid w:val="00E355EA"/>
    <w:rsid w:val="00E35775"/>
    <w:rsid w:val="00E370DE"/>
    <w:rsid w:val="00E418E0"/>
    <w:rsid w:val="00E44389"/>
    <w:rsid w:val="00E44CF2"/>
    <w:rsid w:val="00E462AB"/>
    <w:rsid w:val="00E4662F"/>
    <w:rsid w:val="00E47419"/>
    <w:rsid w:val="00E503A9"/>
    <w:rsid w:val="00E50A15"/>
    <w:rsid w:val="00E515B1"/>
    <w:rsid w:val="00E51D8D"/>
    <w:rsid w:val="00E53207"/>
    <w:rsid w:val="00E53881"/>
    <w:rsid w:val="00E55DCA"/>
    <w:rsid w:val="00E56286"/>
    <w:rsid w:val="00E632AF"/>
    <w:rsid w:val="00E71327"/>
    <w:rsid w:val="00E73CE4"/>
    <w:rsid w:val="00E76121"/>
    <w:rsid w:val="00E7620D"/>
    <w:rsid w:val="00E769E7"/>
    <w:rsid w:val="00E76FB5"/>
    <w:rsid w:val="00E802EF"/>
    <w:rsid w:val="00E81C56"/>
    <w:rsid w:val="00E822F2"/>
    <w:rsid w:val="00E83713"/>
    <w:rsid w:val="00E8415B"/>
    <w:rsid w:val="00E8508A"/>
    <w:rsid w:val="00E85E97"/>
    <w:rsid w:val="00E86BE6"/>
    <w:rsid w:val="00E8771C"/>
    <w:rsid w:val="00E936D3"/>
    <w:rsid w:val="00E95479"/>
    <w:rsid w:val="00E959DA"/>
    <w:rsid w:val="00E97D34"/>
    <w:rsid w:val="00E97DEC"/>
    <w:rsid w:val="00EA06A3"/>
    <w:rsid w:val="00EA0846"/>
    <w:rsid w:val="00EA0967"/>
    <w:rsid w:val="00EA1627"/>
    <w:rsid w:val="00EA2E04"/>
    <w:rsid w:val="00EA3BDC"/>
    <w:rsid w:val="00EA56DB"/>
    <w:rsid w:val="00EA5B12"/>
    <w:rsid w:val="00EA6655"/>
    <w:rsid w:val="00EA6B58"/>
    <w:rsid w:val="00EB4044"/>
    <w:rsid w:val="00EB43E7"/>
    <w:rsid w:val="00EB565E"/>
    <w:rsid w:val="00EB56DB"/>
    <w:rsid w:val="00EB7AAE"/>
    <w:rsid w:val="00EC1215"/>
    <w:rsid w:val="00EC3265"/>
    <w:rsid w:val="00EC34B0"/>
    <w:rsid w:val="00EC4EBA"/>
    <w:rsid w:val="00EC56A9"/>
    <w:rsid w:val="00EC5FCC"/>
    <w:rsid w:val="00EC6D79"/>
    <w:rsid w:val="00ED3353"/>
    <w:rsid w:val="00ED3A3C"/>
    <w:rsid w:val="00ED4B07"/>
    <w:rsid w:val="00ED64AF"/>
    <w:rsid w:val="00ED7AB1"/>
    <w:rsid w:val="00EE0E32"/>
    <w:rsid w:val="00EE352E"/>
    <w:rsid w:val="00EE48A5"/>
    <w:rsid w:val="00EE4E11"/>
    <w:rsid w:val="00EE4FFD"/>
    <w:rsid w:val="00EE510A"/>
    <w:rsid w:val="00EE5A49"/>
    <w:rsid w:val="00EE5A6E"/>
    <w:rsid w:val="00EE6AC6"/>
    <w:rsid w:val="00EE7143"/>
    <w:rsid w:val="00EE71CC"/>
    <w:rsid w:val="00EF0F47"/>
    <w:rsid w:val="00EF10A2"/>
    <w:rsid w:val="00EF27B2"/>
    <w:rsid w:val="00EF371B"/>
    <w:rsid w:val="00EF4C0F"/>
    <w:rsid w:val="00EF4F45"/>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71AF"/>
    <w:rsid w:val="00F4033B"/>
    <w:rsid w:val="00F409ED"/>
    <w:rsid w:val="00F437D4"/>
    <w:rsid w:val="00F453CB"/>
    <w:rsid w:val="00F45B5A"/>
    <w:rsid w:val="00F45DCF"/>
    <w:rsid w:val="00F46C7B"/>
    <w:rsid w:val="00F47749"/>
    <w:rsid w:val="00F50755"/>
    <w:rsid w:val="00F52F02"/>
    <w:rsid w:val="00F52F8E"/>
    <w:rsid w:val="00F535C8"/>
    <w:rsid w:val="00F54148"/>
    <w:rsid w:val="00F54941"/>
    <w:rsid w:val="00F54AA7"/>
    <w:rsid w:val="00F54CD0"/>
    <w:rsid w:val="00F555E2"/>
    <w:rsid w:val="00F55BBB"/>
    <w:rsid w:val="00F5733E"/>
    <w:rsid w:val="00F57659"/>
    <w:rsid w:val="00F62C88"/>
    <w:rsid w:val="00F64275"/>
    <w:rsid w:val="00F67589"/>
    <w:rsid w:val="00F67B40"/>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7472"/>
    <w:rsid w:val="00FA0C61"/>
    <w:rsid w:val="00FA2064"/>
    <w:rsid w:val="00FA35EC"/>
    <w:rsid w:val="00FA3894"/>
    <w:rsid w:val="00FA66CE"/>
    <w:rsid w:val="00FA7327"/>
    <w:rsid w:val="00FA74B6"/>
    <w:rsid w:val="00FB0920"/>
    <w:rsid w:val="00FB0CC1"/>
    <w:rsid w:val="00FB2936"/>
    <w:rsid w:val="00FB67D1"/>
    <w:rsid w:val="00FC2870"/>
    <w:rsid w:val="00FC4B6B"/>
    <w:rsid w:val="00FC4F84"/>
    <w:rsid w:val="00FD0D24"/>
    <w:rsid w:val="00FD0EA5"/>
    <w:rsid w:val="00FD43A6"/>
    <w:rsid w:val="00FD500F"/>
    <w:rsid w:val="00FE0EE4"/>
    <w:rsid w:val="00FE286F"/>
    <w:rsid w:val="00FE39C2"/>
    <w:rsid w:val="00FE48BE"/>
    <w:rsid w:val="00FE5885"/>
    <w:rsid w:val="00FE5B56"/>
    <w:rsid w:val="00FF1EEB"/>
    <w:rsid w:val="00FF26C0"/>
    <w:rsid w:val="00FF275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7050C"/>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79.jpeg"/><Relationship Id="rId16" Type="http://schemas.openxmlformats.org/officeDocument/2006/relationships/image" Target="media/image7.jpeg"/><Relationship Id="rId107" Type="http://schemas.openxmlformats.org/officeDocument/2006/relationships/footer" Target="footer2.xml"/><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jpe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2.jpe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image" Target="media/image34.png"/><Relationship Id="rId48" Type="http://schemas.openxmlformats.org/officeDocument/2006/relationships/image" Target="media/image39.jpe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jpeg"/><Relationship Id="rId103" Type="http://schemas.openxmlformats.org/officeDocument/2006/relationships/image" Target="media/image93.jpeg"/><Relationship Id="rId108" Type="http://schemas.openxmlformats.org/officeDocument/2006/relationships/fontTable" Target="fontTable.xml"/><Relationship Id="rId54" Type="http://schemas.openxmlformats.org/officeDocument/2006/relationships/image" Target="media/image45.jpe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1.png"/><Relationship Id="rId96" Type="http://schemas.openxmlformats.org/officeDocument/2006/relationships/image" Target="media/image8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jpeg"/><Relationship Id="rId106" Type="http://schemas.openxmlformats.org/officeDocument/2006/relationships/header" Target="header2.xml"/><Relationship Id="rId10" Type="http://schemas.openxmlformats.org/officeDocument/2006/relationships/header" Target="header1.xml"/><Relationship Id="rId31" Type="http://schemas.openxmlformats.org/officeDocument/2006/relationships/image" Target="media/image22.jpe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4.png"/><Relationship Id="rId99" Type="http://schemas.openxmlformats.org/officeDocument/2006/relationships/image" Target="media/image89.jpe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109" Type="http://schemas.openxmlformats.org/officeDocument/2006/relationships/theme" Target="theme/theme1.xml"/><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image" Target="media/image67.png"/><Relationship Id="rId97" Type="http://schemas.openxmlformats.org/officeDocument/2006/relationships/image" Target="media/image87.png"/><Relationship Id="rId104" Type="http://schemas.openxmlformats.org/officeDocument/2006/relationships/image" Target="media/image94.jpe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jpeg"/><Relationship Id="rId66" Type="http://schemas.openxmlformats.org/officeDocument/2006/relationships/image" Target="media/image57.png"/><Relationship Id="rId87" Type="http://schemas.openxmlformats.org/officeDocument/2006/relationships/chart" Target="charts/chart1.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jpeg"/><Relationship Id="rId30" Type="http://schemas.openxmlformats.org/officeDocument/2006/relationships/image" Target="media/image21.jpeg"/><Relationship Id="rId35" Type="http://schemas.openxmlformats.org/officeDocument/2006/relationships/image" Target="media/image26.png"/><Relationship Id="rId56" Type="http://schemas.openxmlformats.org/officeDocument/2006/relationships/image" Target="media/image47.jpeg"/><Relationship Id="rId77" Type="http://schemas.openxmlformats.org/officeDocument/2006/relationships/image" Target="media/image68.png"/><Relationship Id="rId100" Type="http://schemas.openxmlformats.org/officeDocument/2006/relationships/image" Target="media/image90.jpeg"/><Relationship Id="rId105" Type="http://schemas.openxmlformats.org/officeDocument/2006/relationships/image" Target="media/image95.png"/><Relationship Id="rId8" Type="http://schemas.openxmlformats.org/officeDocument/2006/relationships/image" Target="media/image1.jpeg"/><Relationship Id="rId51" Type="http://schemas.openxmlformats.org/officeDocument/2006/relationships/image" Target="media/image42.jpeg"/><Relationship Id="rId72" Type="http://schemas.openxmlformats.org/officeDocument/2006/relationships/image" Target="media/image63.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jpe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8.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Hasil Pengujian Thrust Motor Propeller 104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4"/>
          <c:order val="0"/>
          <c:tx>
            <c:strRef>
              <c:f>Sheet1!$H$4</c:f>
              <c:strCache>
                <c:ptCount val="1"/>
                <c:pt idx="0">
                  <c:v>Thrust (gf)</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H$5:$H$19</c:f>
              <c:numCache>
                <c:formatCode>General</c:formatCode>
                <c:ptCount val="15"/>
                <c:pt idx="0">
                  <c:v>113</c:v>
                </c:pt>
                <c:pt idx="1">
                  <c:v>218</c:v>
                </c:pt>
                <c:pt idx="2">
                  <c:v>305</c:v>
                </c:pt>
                <c:pt idx="3">
                  <c:v>399</c:v>
                </c:pt>
                <c:pt idx="4">
                  <c:v>455</c:v>
                </c:pt>
                <c:pt idx="5">
                  <c:v>554</c:v>
                </c:pt>
                <c:pt idx="6">
                  <c:v>638</c:v>
                </c:pt>
                <c:pt idx="7">
                  <c:v>695</c:v>
                </c:pt>
                <c:pt idx="8">
                  <c:v>775</c:v>
                </c:pt>
                <c:pt idx="9">
                  <c:v>890</c:v>
                </c:pt>
                <c:pt idx="10">
                  <c:v>916</c:v>
                </c:pt>
                <c:pt idx="11">
                  <c:v>996</c:v>
                </c:pt>
                <c:pt idx="12">
                  <c:v>1089</c:v>
                </c:pt>
                <c:pt idx="13">
                  <c:v>1116</c:v>
                </c:pt>
                <c:pt idx="14">
                  <c:v>1175</c:v>
                </c:pt>
              </c:numCache>
            </c:numRef>
          </c:val>
          <c:smooth val="0"/>
          <c:extLst>
            <c:ext xmlns:c16="http://schemas.microsoft.com/office/drawing/2014/chart" uri="{C3380CC4-5D6E-409C-BE32-E72D297353CC}">
              <c16:uniqueId val="{00000000-1375-46D0-AE73-460AF8A7EF7D}"/>
            </c:ext>
          </c:extLst>
        </c:ser>
        <c:ser>
          <c:idx val="5"/>
          <c:order val="1"/>
          <c:tx>
            <c:strRef>
              <c:f>Sheet1!$I$4</c:f>
              <c:strCache>
                <c:ptCount val="1"/>
                <c:pt idx="0">
                  <c:v>RPM</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5:$I$19</c:f>
              <c:numCache>
                <c:formatCode>General</c:formatCode>
                <c:ptCount val="15"/>
              </c:numCache>
            </c:numRef>
          </c:val>
          <c:smooth val="0"/>
          <c:extLst>
            <c:ext xmlns:c16="http://schemas.microsoft.com/office/drawing/2014/chart" uri="{C3380CC4-5D6E-409C-BE32-E72D297353CC}">
              <c16:uniqueId val="{00000001-1375-46D0-AE73-460AF8A7EF7D}"/>
            </c:ext>
          </c:extLst>
        </c:ser>
        <c:dLbls>
          <c:dLblPos val="t"/>
          <c:showLegendKey val="0"/>
          <c:showVal val="1"/>
          <c:showCatName val="0"/>
          <c:showSerName val="0"/>
          <c:showPercent val="0"/>
          <c:showBubbleSize val="0"/>
        </c:dLbls>
        <c:marker val="1"/>
        <c:smooth val="0"/>
        <c:axId val="144772191"/>
        <c:axId val="185497551"/>
      </c:lineChart>
      <c:catAx>
        <c:axId val="144772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Arus (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97551"/>
        <c:crosses val="autoZero"/>
        <c:auto val="1"/>
        <c:lblAlgn val="ctr"/>
        <c:lblOffset val="100"/>
        <c:noMultiLvlLbl val="0"/>
      </c:catAx>
      <c:valAx>
        <c:axId val="1854975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rust (g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7721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7E7A43-2E7A-4C11-A47D-87C4F02D0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50</TotalTime>
  <Pages>118</Pages>
  <Words>26731</Words>
  <Characters>152373</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260</cp:revision>
  <cp:lastPrinted>2024-02-28T15:59:00Z</cp:lastPrinted>
  <dcterms:created xsi:type="dcterms:W3CDTF">2023-10-20T07:35:00Z</dcterms:created>
  <dcterms:modified xsi:type="dcterms:W3CDTF">2024-02-28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